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Default Extension="doc" ContentType="application/msword"/>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23753597" w:displacedByCustomXml="next"/>
    <w:sdt>
      <w:sdtPr>
        <w:rPr>
          <w:rFonts w:asciiTheme="minorHAnsi" w:eastAsiaTheme="minorHAnsi" w:hAnsiTheme="minorHAnsi" w:cstheme="minorBidi"/>
          <w:color w:val="auto"/>
          <w:sz w:val="24"/>
          <w:szCs w:val="24"/>
        </w:rPr>
        <w:id w:val="-1096251922"/>
        <w:docPartObj>
          <w:docPartGallery w:val="Cover Pages"/>
          <w:docPartUnique/>
        </w:docPartObj>
      </w:sdtPr>
      <w:sdtEndPr>
        <w:rPr>
          <w:rFonts w:eastAsiaTheme="minorEastAsia"/>
        </w:rPr>
      </w:sdtEndPr>
      <w:sdtContent>
        <w:p w14:paraId="5CAC030A" w14:textId="77777777" w:rsidR="00DD24C9" w:rsidRDefault="00DD24C9" w:rsidP="00C92F13">
          <w:pPr>
            <w:pStyle w:val="Heading1"/>
            <w:numPr>
              <w:ilvl w:val="0"/>
              <w:numId w:val="0"/>
            </w:numPr>
            <w:ind w:left="360"/>
          </w:pPr>
          <w:r>
            <w:rPr>
              <w:noProof/>
            </w:rPr>
            <mc:AlternateContent>
              <mc:Choice Requires="wps">
                <w:drawing>
                  <wp:anchor distT="0" distB="0" distL="114300" distR="114300" simplePos="0" relativeHeight="251660288" behindDoc="1" locked="0" layoutInCell="1" allowOverlap="1" wp14:anchorId="4CFB4158" wp14:editId="5E069C04">
                    <wp:simplePos x="0" y="0"/>
                    <mc:AlternateContent>
                      <mc:Choice Requires="wp14">
                        <wp:positionH relativeFrom="page">
                          <wp14:pctPosHOffset>10000</wp14:pctPosHOffset>
                        </wp:positionH>
                      </mc:Choice>
                      <mc:Fallback>
                        <wp:positionH relativeFrom="page">
                          <wp:posOffset>755650</wp:posOffset>
                        </wp:positionH>
                      </mc:Fallback>
                    </mc:AlternateContent>
                    <mc:AlternateContent>
                      <mc:Choice Requires="wp14">
                        <wp:positionV relativeFrom="page">
                          <wp14:pctPosVOffset>15000</wp14:pctPosVOffset>
                        </wp:positionV>
                      </mc:Choice>
                      <mc:Fallback>
                        <wp:positionV relativeFrom="page">
                          <wp:posOffset>1604010</wp:posOffset>
                        </wp:positionV>
                      </mc:Fallback>
                    </mc:AlternateContent>
                    <wp:extent cx="0" cy="1543050"/>
                    <wp:effectExtent l="19050" t="0" r="19050" b="23495"/>
                    <wp:wrapNone/>
                    <wp:docPr id="37" name="Straight Connector 37"/>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0B25514" id="Straight Connector 37" o:spid="_x0000_s1026" style="position:absolute;z-index:-251656192;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59264" behindDoc="0" locked="0" layoutInCell="1" allowOverlap="1" wp14:anchorId="3E9C377F" wp14:editId="0A09C826">
                    <wp:simplePos x="0" y="0"/>
                    <wp:positionH relativeFrom="page">
                      <wp:align>left</wp:align>
                    </wp:positionH>
                    <mc:AlternateContent>
                      <mc:Choice Requires="wp14">
                        <wp:positionV relativeFrom="page">
                          <wp14:pctPosVOffset>15000</wp14:pctPosVOffset>
                        </wp:positionV>
                      </mc:Choice>
                      <mc:Fallback>
                        <wp:positionV relativeFrom="page">
                          <wp:posOffset>1604010</wp:posOffset>
                        </wp:positionV>
                      </mc:Fallback>
                    </mc:AlternateContent>
                    <wp:extent cx="5534025" cy="2724912"/>
                    <wp:effectExtent l="0" t="0" r="0" b="2540"/>
                    <wp:wrapNone/>
                    <wp:docPr id="38" name="Text Box 38"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3E9C377F" id="_x0000_t202" coordsize="21600,21600" o:spt="202" path="m,l,21600r21600,l21600,xe">
                    <v:stroke joinstyle="miter"/>
                    <v:path gradientshapeok="t" o:connecttype="rect"/>
                  </v:shapetype>
                  <v:shape id="Text Box 38" o:spid="_x0000_s1026" type="#_x0000_t202" alt="Title: Title and subtitle" style="position:absolute;left:0;text-align:left;margin-left:0;margin-top:0;width:435.75pt;height:214.55pt;z-index:251659264;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" filled="f" stroked="f" strokeweight=".5pt">
                    <v:textbox style="mso-fit-shape-to-text:t" inset="93.6pt,,0">
                      <w:txbxContent>
                        <w:sdt>
                          <w:sdtPr>
                            <w:rPr>
                              <w:rFonts w:ascii="Arial" w:eastAsia="Times New Roman" w:hAnsi="Arial" w:cs="Arial"/>
                              <w:b/>
                              <w:bCs/>
                              <w:sz w:val="52"/>
                              <w:szCs w:val="52"/>
                            </w:rPr>
                            <w:alias w:val="Title"/>
                            <w:tag w:val=""/>
                            <w:id w:val="1807967598"/>
                            <w:dataBinding w:prefixMappings="xmlns:ns0='http://purl.org/dc/elements/1.1/' xmlns:ns1='http://schemas.openxmlformats.org/package/2006/metadata/core-properties' " w:xpath="/ns1:coreProperties[1]/ns0:title[1]" w:storeItemID="{6C3C8BC8-F283-45AE-878A-BAB7291924A1}"/>
                            <w15:appearance w15:val="hidden"/>
                            <w:text/>
                          </w:sdtPr>
                          <w:sdtEndPr/>
                          <w:sdtContent>
                            <w:p w14:paraId="181C6B39" w14:textId="77777777" w:rsidR="00A15D5F" w:rsidRDefault="00A15D5F">
                              <w:pPr>
                                <w:pStyle w:val="NoSpacing"/>
                                <w:spacing w:after="900"/>
                                <w:rPr>
                                  <w:rFonts w:asciiTheme="majorHAnsi" w:hAnsiTheme="majorHAnsi"/>
                                  <w:i/>
                                  <w:caps/>
                                  <w:color w:val="262626" w:themeColor="text1" w:themeTint="D9"/>
                                  <w:sz w:val="120"/>
                                  <w:szCs w:val="120"/>
                                </w:rPr>
                              </w:pPr>
                              <w:r w:rsidRPr="00DD24C9">
                                <w:rPr>
                                  <w:rFonts w:ascii="Arial" w:eastAsia="Times New Roman" w:hAnsi="Arial" w:cs="Arial"/>
                                  <w:b/>
                                  <w:bCs/>
                                  <w:sz w:val="52"/>
                                  <w:szCs w:val="52"/>
                                </w:rPr>
                                <w:t>Samtla-Char-NER</w:t>
                              </w:r>
                              <w:r>
                                <w:rPr>
                                  <w:rFonts w:ascii="Arial" w:eastAsia="Times New Roman" w:hAnsi="Arial" w:cs="Arial"/>
                                  <w:b/>
                                  <w:bCs/>
                                  <w:sz w:val="52"/>
                                  <w:szCs w:val="52"/>
                                </w:rPr>
                                <w:t xml:space="preserve"> Report</w:t>
                              </w:r>
                            </w:p>
                          </w:sdtContent>
                        </w:sdt>
                        <w:sdt>
                          <w:sdtPr>
                            <w:rPr>
                              <w:rFonts w:ascii="Arial" w:eastAsia="Times New Roman" w:hAnsi="Arial" w:cs="Arial"/>
                              <w:b/>
                              <w:bCs/>
                              <w:sz w:val="30"/>
                              <w:szCs w:val="30"/>
                            </w:rPr>
                            <w:alias w:val="Subtitle"/>
                            <w:tag w:val=""/>
                            <w:id w:val="1953056653"/>
                            <w:dataBinding w:prefixMappings="xmlns:ns0='http://purl.org/dc/elements/1.1/' xmlns:ns1='http://schemas.openxmlformats.org/package/2006/metadata/core-properties' " w:xpath="/ns1:coreProperties[1]/ns0:subject[1]" w:storeItemID="{6C3C8BC8-F283-45AE-878A-BAB7291924A1}"/>
                            <w15:appearance w15:val="hidden"/>
                            <w:text/>
                          </w:sdtPr>
                          <w:sdtEndPr/>
                          <w:sdtContent>
                            <w:p w14:paraId="154A3516" w14:textId="77777777" w:rsidR="00A15D5F" w:rsidRDefault="00A15D5F">
                              <w:pPr>
                                <w:pStyle w:val="NoSpacing"/>
                                <w:rPr>
                                  <w:i/>
                                  <w:color w:val="262626" w:themeColor="text1" w:themeTint="D9"/>
                                  <w:sz w:val="36"/>
                                  <w:szCs w:val="36"/>
                                </w:rPr>
                              </w:pPr>
                              <w:r w:rsidRPr="00DD24C9">
                                <w:rPr>
                                  <w:rFonts w:ascii="Arial" w:eastAsia="Times New Roman" w:hAnsi="Arial" w:cs="Arial"/>
                                  <w:b/>
                                  <w:bCs/>
                                  <w:sz w:val="30"/>
                                  <w:szCs w:val="30"/>
                                </w:rPr>
                                <w:t>Implementation of Character-based Named Entity Recognition into the Samtla System</w:t>
                              </w:r>
                            </w:p>
                          </w:sdtContent>
                        </w:sdt>
                      </w:txbxContent>
                    </v:textbox>
                    <w10:wrap anchorx="page" anchory="page"/>
                  </v:shape>
                </w:pict>
              </mc:Fallback>
            </mc:AlternateContent>
          </w:r>
          <w:bookmarkEnd w:id="0"/>
        </w:p>
        <w:p w14:paraId="4DFD71AC" w14:textId="77777777" w:rsidR="00DD24C9" w:rsidRDefault="00B039CE"/>
      </w:sdtContent>
    </w:sdt>
    <w:p w14:paraId="0EFEA190" w14:textId="77777777" w:rsidR="00E778AB" w:rsidRDefault="00E778AB"/>
    <w:p w14:paraId="5988CF21" w14:textId="77777777" w:rsidR="00E778AB" w:rsidRDefault="00E778AB"/>
    <w:p w14:paraId="707EF934" w14:textId="77777777" w:rsidR="00E778AB" w:rsidRDefault="00E778AB"/>
    <w:p w14:paraId="522B4663" w14:textId="77777777" w:rsidR="00E778AB" w:rsidRDefault="00E778AB"/>
    <w:p w14:paraId="61381F9A" w14:textId="77777777" w:rsidR="00E778AB" w:rsidRDefault="00E778AB"/>
    <w:p w14:paraId="41213667" w14:textId="77777777" w:rsidR="00E778AB" w:rsidRDefault="00E778AB"/>
    <w:p w14:paraId="3230F6FE" w14:textId="77777777" w:rsidR="00E778AB" w:rsidRDefault="00E778AB"/>
    <w:p w14:paraId="1B80457E" w14:textId="77777777" w:rsidR="00E778AB" w:rsidRDefault="00E778AB"/>
    <w:p w14:paraId="22F6B6BC" w14:textId="77777777" w:rsidR="00E778AB" w:rsidRDefault="00E778AB"/>
    <w:p w14:paraId="6DCD1A78" w14:textId="77777777" w:rsidR="00E778AB" w:rsidRDefault="00E778AB"/>
    <w:p w14:paraId="707D5511" w14:textId="77777777" w:rsidR="00E778AB" w:rsidRDefault="00E778AB"/>
    <w:p w14:paraId="13356789" w14:textId="77777777" w:rsidR="00E778AB" w:rsidRDefault="00E778AB"/>
    <w:p w14:paraId="02D1BE14" w14:textId="77777777" w:rsidR="00E778AB" w:rsidRDefault="00E778AB"/>
    <w:p w14:paraId="4375A76F" w14:textId="77777777" w:rsidR="00E778AB" w:rsidRDefault="00E778AB"/>
    <w:p w14:paraId="13A52093" w14:textId="77777777" w:rsidR="00E778AB" w:rsidRDefault="00E778AB"/>
    <w:p w14:paraId="40DF6A50" w14:textId="77777777" w:rsidR="00E778AB" w:rsidRDefault="00E778AB"/>
    <w:p w14:paraId="55FE60C5" w14:textId="77777777" w:rsidR="00E778AB" w:rsidRDefault="00E778AB"/>
    <w:p w14:paraId="1AD33A03" w14:textId="77777777" w:rsidR="00E778AB" w:rsidRDefault="00E778AB"/>
    <w:p w14:paraId="346553C4" w14:textId="77777777" w:rsidR="00E778AB" w:rsidRDefault="00E778AB"/>
    <w:p w14:paraId="2E4B5567" w14:textId="77777777" w:rsidR="00A424A4" w:rsidRDefault="00A424A4"/>
    <w:p w14:paraId="1B182A09" w14:textId="77777777" w:rsidR="00A424A4" w:rsidRDefault="00A424A4"/>
    <w:p w14:paraId="0911580A" w14:textId="77777777" w:rsidR="00A424A4" w:rsidRDefault="00A424A4"/>
    <w:p w14:paraId="796B3705" w14:textId="77777777" w:rsidR="00A424A4" w:rsidRDefault="00A424A4"/>
    <w:p w14:paraId="212AAE48" w14:textId="77777777" w:rsidR="00A424A4" w:rsidRDefault="00A424A4"/>
    <w:p w14:paraId="7D6CD68C" w14:textId="77777777" w:rsidR="00A424A4" w:rsidRDefault="00A424A4"/>
    <w:p w14:paraId="536FA342" w14:textId="77777777" w:rsidR="00A424A4" w:rsidRDefault="00A424A4"/>
    <w:p w14:paraId="7CD6F21D" w14:textId="77777777" w:rsidR="00A424A4" w:rsidRDefault="00A424A4"/>
    <w:p w14:paraId="5D134C40" w14:textId="77777777" w:rsidR="00A424A4" w:rsidRDefault="00A424A4"/>
    <w:p w14:paraId="48612E0F" w14:textId="77777777" w:rsidR="00A424A4" w:rsidRDefault="00A424A4"/>
    <w:p w14:paraId="5330C420" w14:textId="77777777" w:rsidR="00A424A4" w:rsidRDefault="00A424A4"/>
    <w:p w14:paraId="10E0CED4" w14:textId="77777777" w:rsidR="00A424A4" w:rsidRDefault="00A424A4">
      <w:r>
        <w:rPr>
          <w:noProof/>
        </w:rPr>
        <mc:AlternateContent>
          <mc:Choice Requires="wps">
            <w:drawing>
              <wp:anchor distT="0" distB="0" distL="114300" distR="114300" simplePos="0" relativeHeight="251661312" behindDoc="0" locked="0" layoutInCell="1" allowOverlap="1" wp14:anchorId="11B3C068" wp14:editId="37E92009">
                <wp:simplePos x="0" y="0"/>
                <wp:positionH relativeFrom="page">
                  <wp:posOffset>-130810</wp:posOffset>
                </wp:positionH>
                <wp:positionV relativeFrom="page">
                  <wp:posOffset>7080082</wp:posOffset>
                </wp:positionV>
                <wp:extent cx="5534025" cy="4248785"/>
                <wp:effectExtent l="0" t="0" r="5715" b="0"/>
                <wp:wrapNone/>
                <wp:docPr id="36" name="Text Box 36" title="Title and subtitle"/>
                <wp:cNvGraphicFramePr/>
                <a:graphic xmlns:a="http://schemas.openxmlformats.org/drawingml/2006/main">
                  <a:graphicData uri="http://schemas.microsoft.com/office/word/2010/wordprocessingShape">
                    <wps:wsp>
                      <wps:cNvSpPr txBox="1"/>
                      <wps:spPr>
                        <a:xfrm>
                          <a:off x="0" y="0"/>
                          <a:ext cx="5534025" cy="4248785"/>
                        </a:xfrm>
                        <a:prstGeom prst="rect">
                          <a:avLst/>
                        </a:prstGeom>
                        <a:noFill/>
                        <a:ln w="6350">
                          <a:noFill/>
                        </a:ln>
                      </wps:spPr>
                      <wps:txbx>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B039CE" w:rsidP="00DD24C9">
                            <w:pPr>
                              <w:pStyle w:val="NoSpacing"/>
                              <w:rPr>
                                <w:i/>
                                <w:color w:val="262626" w:themeColor="text1" w:themeTint="D9"/>
                                <w:sz w:val="32"/>
                                <w:szCs w:val="32"/>
                                <w:lang w:val="en-GB"/>
                              </w:rPr>
                            </w:pPr>
                            <w:hyperlink r:id="rId8" w:history="1">
                              <w:r w:rsidR="00A15D5F"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 w14:anchorId="11B3C068" id="Text Box 36" o:spid="_x0000_s1027" type="#_x0000_t202" alt="Title: Title and subtitle" style="position:absolute;margin-left:-10.3pt;margin-top:557.5pt;width:435.75pt;height:334.55pt;z-index:251661312;visibility:visible;mso-wrap-style:square;mso-width-percent:890;mso-height-percent:0;mso-wrap-distance-left:9pt;mso-wrap-distance-top:0;mso-wrap-distance-right:9pt;mso-wrap-distance-bottom:0;mso-position-horizontal:absolute;mso-position-horizontal-relative:page;mso-position-vertical:absolute;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" filled="f" stroked="f" strokeweight=".5pt">
                <v:textbox inset="93.6pt,7.2pt,0,1in">
                  <w:txbxContent>
                    <w:p w14:paraId="5F601CE5" w14:textId="77777777" w:rsidR="00A15D5F"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tudent: Matthew Ralph,</w:t>
                      </w:r>
                    </w:p>
                    <w:p w14:paraId="05417634" w14:textId="77777777" w:rsidR="00A15D5F" w:rsidRPr="00DD24C9" w:rsidRDefault="00A15D5F" w:rsidP="00DD24C9">
                      <w:pPr>
                        <w:pStyle w:val="NoSpacing"/>
                        <w:rPr>
                          <w:i/>
                          <w:color w:val="262626" w:themeColor="text1" w:themeTint="D9"/>
                          <w:sz w:val="32"/>
                          <w:szCs w:val="32"/>
                          <w:lang w:val="en-GB"/>
                        </w:rPr>
                      </w:pPr>
                      <w:r w:rsidRPr="006F59FF">
                        <w:rPr>
                          <w:i/>
                          <w:color w:val="262626" w:themeColor="text1" w:themeTint="D9"/>
                          <w:sz w:val="32"/>
                          <w:szCs w:val="32"/>
                        </w:rPr>
                        <w:t xml:space="preserve">MSc </w:t>
                      </w:r>
                      <w:r>
                        <w:rPr>
                          <w:i/>
                          <w:color w:val="262626" w:themeColor="text1" w:themeTint="D9"/>
                          <w:sz w:val="32"/>
                          <w:szCs w:val="32"/>
                        </w:rPr>
                        <w:t>Computer Science</w:t>
                      </w:r>
                      <w:r w:rsidRPr="006F59FF">
                        <w:rPr>
                          <w:i/>
                          <w:color w:val="262626" w:themeColor="text1" w:themeTint="D9"/>
                          <w:sz w:val="32"/>
                          <w:szCs w:val="32"/>
                        </w:rPr>
                        <w:t xml:space="preserve"> project report, Department of Computer Science and Informatio</w:t>
                      </w:r>
                      <w:r>
                        <w:rPr>
                          <w:i/>
                          <w:color w:val="262626" w:themeColor="text1" w:themeTint="D9"/>
                          <w:sz w:val="32"/>
                          <w:szCs w:val="32"/>
                        </w:rPr>
                        <w:t>n</w:t>
                      </w:r>
                      <w:r w:rsidRPr="00DD24C9">
                        <w:rPr>
                          <w:i/>
                          <w:color w:val="262626" w:themeColor="text1" w:themeTint="D9"/>
                          <w:sz w:val="32"/>
                          <w:szCs w:val="32"/>
                          <w:lang w:val="en-GB"/>
                        </w:rPr>
                        <w:t>, Birkbeck College University of London</w:t>
                      </w:r>
                    </w:p>
                    <w:p w14:paraId="3B6069C7" w14:textId="00A464AF" w:rsidR="00A15D5F" w:rsidRPr="00DD24C9" w:rsidRDefault="00B039CE" w:rsidP="00DD24C9">
                      <w:pPr>
                        <w:pStyle w:val="NoSpacing"/>
                        <w:rPr>
                          <w:i/>
                          <w:color w:val="262626" w:themeColor="text1" w:themeTint="D9"/>
                          <w:sz w:val="32"/>
                          <w:szCs w:val="32"/>
                          <w:lang w:val="en-GB"/>
                        </w:rPr>
                      </w:pPr>
                      <w:hyperlink r:id="rId9" w:history="1">
                        <w:r w:rsidR="00A15D5F" w:rsidRPr="00DD24C9">
                          <w:rPr>
                            <w:rStyle w:val="Hyperlink"/>
                            <w:i/>
                            <w:sz w:val="32"/>
                            <w:szCs w:val="32"/>
                            <w:lang w:val="en-GB"/>
                          </w:rPr>
                          <w:t>mralph02@dcs.bbk.ac.uk</w:t>
                        </w:r>
                      </w:hyperlink>
                    </w:p>
                    <w:p w14:paraId="7CC6DCAB" w14:textId="77777777" w:rsidR="00A15D5F" w:rsidRPr="00DD24C9" w:rsidRDefault="00A15D5F" w:rsidP="00DD24C9">
                      <w:pPr>
                        <w:pStyle w:val="NoSpacing"/>
                        <w:rPr>
                          <w:i/>
                          <w:color w:val="262626" w:themeColor="text1" w:themeTint="D9"/>
                          <w:sz w:val="32"/>
                          <w:szCs w:val="32"/>
                          <w:lang w:val="en-GB"/>
                        </w:rPr>
                      </w:pPr>
                      <w:r w:rsidRPr="00DD24C9">
                        <w:rPr>
                          <w:i/>
                          <w:color w:val="262626" w:themeColor="text1" w:themeTint="D9"/>
                          <w:sz w:val="32"/>
                          <w:szCs w:val="32"/>
                          <w:lang w:val="en-GB"/>
                        </w:rPr>
                        <w:t>Supervisor: Dr Dell Zhang</w:t>
                      </w:r>
                    </w:p>
                    <w:p w14:paraId="740C831B" w14:textId="77777777" w:rsidR="00A15D5F" w:rsidRDefault="00A15D5F">
                      <w:pPr>
                        <w:pStyle w:val="NoSpacing"/>
                        <w:rPr>
                          <w:i/>
                          <w:color w:val="262626" w:themeColor="text1" w:themeTint="D9"/>
                          <w:sz w:val="32"/>
                          <w:szCs w:val="32"/>
                          <w:lang w:val="en-GB"/>
                        </w:rPr>
                      </w:pPr>
                      <w:r w:rsidRPr="00DD24C9">
                        <w:rPr>
                          <w:i/>
                          <w:color w:val="262626" w:themeColor="text1" w:themeTint="D9"/>
                          <w:sz w:val="32"/>
                          <w:szCs w:val="32"/>
                          <w:lang w:val="en-GB"/>
                        </w:rPr>
                        <w:t>With thanks to Dr Martyn Harris</w:t>
                      </w:r>
                    </w:p>
                    <w:p w14:paraId="1F0E8DBC" w14:textId="77777777" w:rsidR="00A15D5F" w:rsidRDefault="00A15D5F">
                      <w:pPr>
                        <w:pStyle w:val="NoSpacing"/>
                        <w:rPr>
                          <w:i/>
                          <w:color w:val="262626" w:themeColor="text1" w:themeTint="D9"/>
                          <w:sz w:val="32"/>
                          <w:szCs w:val="32"/>
                          <w:lang w:val="en-GB"/>
                        </w:rPr>
                      </w:pPr>
                    </w:p>
                    <w:p w14:paraId="0C602092" w14:textId="77777777" w:rsidR="00A15D5F" w:rsidRPr="00E778AB" w:rsidRDefault="00A15D5F" w:rsidP="00E778AB">
                      <w:pPr>
                        <w:pStyle w:val="NoSpacing"/>
                        <w:rPr>
                          <w:i/>
                          <w:color w:val="262626" w:themeColor="text1" w:themeTint="D9"/>
                          <w:sz w:val="32"/>
                          <w:szCs w:val="32"/>
                        </w:rPr>
                      </w:pPr>
                      <w:r w:rsidRPr="00E778AB">
                        <w:rPr>
                          <w:i/>
                          <w:color w:val="262626" w:themeColor="text1" w:themeTint="D9"/>
                          <w:sz w:val="32"/>
                          <w:szCs w:val="32"/>
                        </w:rPr>
                        <w:t>This report is substantially the result of my own work, expressed in my own words, except where explicitly indicated in the text. I give my permission for it to be submitted to the JISC</w:t>
                      </w:r>
                      <w:r>
                        <w:rPr>
                          <w:i/>
                          <w:color w:val="262626" w:themeColor="text1" w:themeTint="D9"/>
                          <w:sz w:val="32"/>
                          <w:szCs w:val="32"/>
                        </w:rPr>
                        <w:t xml:space="preserve"> Plagiarism Detection Service. </w:t>
                      </w:r>
                      <w:r w:rsidRPr="00E778AB">
                        <w:rPr>
                          <w:i/>
                          <w:color w:val="262626" w:themeColor="text1" w:themeTint="D9"/>
                          <w:sz w:val="32"/>
                          <w:szCs w:val="32"/>
                        </w:rPr>
                        <w:t>The report may be freely copied and distributed provided the source is explicitly acknowledged.</w:t>
                      </w:r>
                    </w:p>
                    <w:p w14:paraId="5ECE2826" w14:textId="77777777" w:rsidR="00A15D5F" w:rsidRPr="00DD24C9" w:rsidRDefault="00A15D5F">
                      <w:pPr>
                        <w:pStyle w:val="NoSpacing"/>
                        <w:rPr>
                          <w:i/>
                          <w:color w:val="262626" w:themeColor="text1" w:themeTint="D9"/>
                          <w:sz w:val="32"/>
                          <w:szCs w:val="32"/>
                          <w:lang w:val="en-GB"/>
                        </w:rPr>
                      </w:pPr>
                    </w:p>
                  </w:txbxContent>
                </v:textbox>
                <w10:wrap anchorx="page" anchory="page"/>
              </v:shape>
            </w:pict>
          </mc:Fallback>
        </mc:AlternateContent>
      </w:r>
    </w:p>
    <w:p w14:paraId="1B6B4E45" w14:textId="77777777" w:rsidR="00A424A4" w:rsidRDefault="00A424A4"/>
    <w:p w14:paraId="7EA669D4" w14:textId="77777777" w:rsidR="00A424A4" w:rsidRDefault="00A424A4"/>
    <w:p w14:paraId="5136F621" w14:textId="77777777" w:rsidR="00A424A4" w:rsidRDefault="00A424A4"/>
    <w:p w14:paraId="448D439A" w14:textId="77777777" w:rsidR="00A424A4" w:rsidRDefault="00A424A4"/>
    <w:p w14:paraId="7A674F32" w14:textId="77777777" w:rsidR="00A424A4" w:rsidRDefault="00A424A4"/>
    <w:p w14:paraId="685632B7" w14:textId="77777777" w:rsidR="00A424A4" w:rsidRDefault="00A424A4"/>
    <w:p w14:paraId="4DE47291" w14:textId="77777777" w:rsidR="00A424A4" w:rsidRDefault="00A424A4"/>
    <w:p w14:paraId="500C0795" w14:textId="77777777" w:rsidR="00A424A4" w:rsidRDefault="00A424A4"/>
    <w:p w14:paraId="788BAFF9" w14:textId="77777777" w:rsidR="00A424A4" w:rsidRDefault="00A424A4"/>
    <w:p w14:paraId="21EAE349" w14:textId="77777777" w:rsidR="00A424A4" w:rsidRDefault="00A424A4"/>
    <w:p w14:paraId="4B1E3CDD" w14:textId="77777777" w:rsidR="00A424A4" w:rsidRDefault="00A424A4"/>
    <w:p w14:paraId="6211BFDA" w14:textId="77777777" w:rsidR="00A424A4" w:rsidRDefault="00A424A4"/>
    <w:p w14:paraId="5DF9F8AB" w14:textId="652F3423" w:rsidR="00A424A4" w:rsidRDefault="00A424A4"/>
    <w:p w14:paraId="6FA287D9" w14:textId="77777777" w:rsidR="00675FD3" w:rsidRDefault="00675FD3" w:rsidP="00675FD3">
      <w:pPr>
        <w:pStyle w:val="Heading1"/>
      </w:pPr>
      <w:bookmarkStart w:id="1" w:name="_Toc523753598"/>
      <w:r w:rsidRPr="00FE6F9D">
        <w:lastRenderedPageBreak/>
        <w:t>Abstract</w:t>
      </w:r>
      <w:bookmarkEnd w:id="1"/>
    </w:p>
    <w:p w14:paraId="494275BC" w14:textId="77777777" w:rsidR="00675FD3" w:rsidRPr="00D05CE3" w:rsidRDefault="00675FD3" w:rsidP="00675FD3"/>
    <w:p w14:paraId="15AB8856" w14:textId="7FA94432" w:rsidR="00675FD3" w:rsidRDefault="00675FD3" w:rsidP="00675FD3">
      <w:r>
        <w:t>Recent approaches to Named Entity Recognition</w:t>
      </w:r>
      <w:r w:rsidR="00A90A12">
        <w:t xml:space="preserve"> (NER)</w:t>
      </w:r>
      <w:r>
        <w:t xml:space="preserve">, such as that of </w:t>
      </w:r>
      <w:r>
        <w:fldChar w:fldCharType="begin" w:fldLock="1"/>
      </w:r>
      <w:r w:rsidR="00A25397">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demonstrate that a character-level representation of textual data can yield good results when training a deep learning</w:t>
      </w:r>
      <w:r w:rsidR="007E2067">
        <w:t xml:space="preserve"> model</w:t>
      </w:r>
      <w:r>
        <w:t xml:space="preserve">. In this project, a set of Hansard debates is aggregated, processed and labelled for use in a Bidirectional Long Short-Term Memory </w:t>
      </w:r>
      <w:r w:rsidR="008E62AE">
        <w:t xml:space="preserve">(BLSTM) </w:t>
      </w:r>
      <w:r>
        <w:t xml:space="preserve">neural network. The trained model, and the original dataset, is </w:t>
      </w:r>
      <w:r w:rsidR="00A71985">
        <w:t>submitted for integration</w:t>
      </w:r>
      <w:r>
        <w:t xml:space="preserve"> with Birkbeck’s Samtla digital humanities text archiving system, such that the Hansard texts can be browsed in the interface, and Named Entities </w:t>
      </w:r>
      <w:r w:rsidR="00B67612">
        <w:t xml:space="preserve">previously unseen by the model, </w:t>
      </w:r>
      <w:r>
        <w:t>are</w:t>
      </w:r>
      <w:r w:rsidR="00B67612">
        <w:t xml:space="preserve"> recognised using word-internal (character clusters) and word-external (language context) </w:t>
      </w:r>
      <w:r w:rsidR="00D51F83">
        <w:t>clues and</w:t>
      </w:r>
      <w:r>
        <w:t xml:space="preserve"> </w:t>
      </w:r>
      <w:r w:rsidR="00B67612">
        <w:t xml:space="preserve">annotated to the user in </w:t>
      </w:r>
      <w:r w:rsidR="005E063B">
        <w:t>the user interface.</w:t>
      </w:r>
      <w:r w:rsidR="00A71985">
        <w:t xml:space="preserve"> As part of this project, another simple graphical frontend, not coupled with Samtla, is built just to demonstrate the Named Entity annotations.</w:t>
      </w:r>
    </w:p>
    <w:p w14:paraId="57D61C7F" w14:textId="51A503C2" w:rsidR="001263C6" w:rsidRDefault="001263C6" w:rsidP="001263C6">
      <w:pPr>
        <w:pStyle w:val="Heading1"/>
      </w:pPr>
      <w:bookmarkStart w:id="2" w:name="_Toc523753599"/>
      <w:r w:rsidRPr="00D56F72">
        <w:t>Acknowledgements</w:t>
      </w:r>
      <w:bookmarkEnd w:id="2"/>
    </w:p>
    <w:p w14:paraId="428E197F" w14:textId="77777777" w:rsidR="00501817" w:rsidRPr="00501817" w:rsidRDefault="00501817" w:rsidP="00501817"/>
    <w:p w14:paraId="4BF3F1CE" w14:textId="43D37EAC" w:rsidR="001263C6" w:rsidRDefault="001263C6" w:rsidP="00675FD3">
      <w:r>
        <w:t xml:space="preserve">I would like to </w:t>
      </w:r>
      <w:r w:rsidR="000B615E">
        <w:t>express my gratitude to the people who</w:t>
      </w:r>
      <w:r w:rsidR="00501817">
        <w:t xml:space="preserve"> taught me to program in Pyt</w:t>
      </w:r>
      <w:r w:rsidR="00CB6E7C">
        <w:t>hon by working on real problems, particularly</w:t>
      </w:r>
      <w:r w:rsidR="00501817">
        <w:t xml:space="preserve"> to Ali Lotia and Ogonna Iwunze, whose expertise is</w:t>
      </w:r>
      <w:r w:rsidR="000B615E">
        <w:t xml:space="preserve"> matched only by their patience and compassion. I would also like to thank</w:t>
      </w:r>
      <w:r w:rsidR="00501817">
        <w:t xml:space="preserve"> Sergio Gutierrez-Santos, whose </w:t>
      </w:r>
      <w:r w:rsidR="004916E2">
        <w:t>course</w:t>
      </w:r>
      <w:r w:rsidR="00501817">
        <w:t xml:space="preserve"> in the Java programming language was </w:t>
      </w:r>
      <w:r w:rsidR="00CB6E7C">
        <w:t>carefully designed</w:t>
      </w:r>
      <w:r w:rsidR="00501817">
        <w:t xml:space="preserve"> and helped to open up a world of structured code</w:t>
      </w:r>
      <w:r w:rsidR="006379E7">
        <w:t xml:space="preserve"> for me</w:t>
      </w:r>
      <w:r w:rsidR="001161F4">
        <w:t>, as well as demystifying unit testing</w:t>
      </w:r>
      <w:r w:rsidR="00501817">
        <w:t>.</w:t>
      </w:r>
    </w:p>
    <w:p w14:paraId="3323B721" w14:textId="7C3549D2" w:rsidR="00501817" w:rsidRDefault="00501817" w:rsidP="00675FD3"/>
    <w:p w14:paraId="235DFF84" w14:textId="3A81BE44" w:rsidR="00501817" w:rsidRDefault="00501817" w:rsidP="00675FD3">
      <w:r>
        <w:t>I am grateful to Dr Martyn Harris for his help and encouragement when exploring this project and its potential integration with Samtla, and to Dr Dell Zhang for his ideas, advice on the academic landscape surrounding Named Entity Recognition, and quick responses to my queries.</w:t>
      </w:r>
      <w:r w:rsidR="008F1B1B">
        <w:t xml:space="preserve"> Petar Konovski’s quick</w:t>
      </w:r>
      <w:r w:rsidR="00800A55">
        <w:t xml:space="preserve"> and repeated</w:t>
      </w:r>
      <w:r w:rsidR="008F1B1B">
        <w:t xml:space="preserve"> assistance in setting up a server in Birkbeck with</w:t>
      </w:r>
      <w:r w:rsidR="00800A55">
        <w:t xml:space="preserve"> the right</w:t>
      </w:r>
      <w:r w:rsidR="008F1B1B">
        <w:t xml:space="preserve"> library dependencies greatly simplified the process of moving my code onto a suitable sized server, and I am grateful to Systems Group for the use of such a beefy machine.</w:t>
      </w:r>
    </w:p>
    <w:p w14:paraId="2017BAEE" w14:textId="496AFBED" w:rsidR="00501817" w:rsidRDefault="00501817" w:rsidP="00675FD3"/>
    <w:p w14:paraId="05502008" w14:textId="48A87494" w:rsidR="00F72C77" w:rsidRDefault="00501817" w:rsidP="00675FD3">
      <w:r>
        <w:t xml:space="preserve">Finally, I would like to thank my wife for all her </w:t>
      </w:r>
      <w:r w:rsidR="00C15B43">
        <w:t>help</w:t>
      </w:r>
      <w:r>
        <w:t xml:space="preserve"> throughout this Master’s</w:t>
      </w:r>
      <w:r w:rsidR="00A67806">
        <w:t xml:space="preserve"> programme, while she worked on her own</w:t>
      </w:r>
      <w:r w:rsidR="006A7C11">
        <w:t xml:space="preserve"> M</w:t>
      </w:r>
      <w:r w:rsidR="00C15B43">
        <w:t>aster’s and continued to support so many people</w:t>
      </w:r>
      <w:r w:rsidR="00F72C77">
        <w:t>.</w:t>
      </w:r>
    </w:p>
    <w:p w14:paraId="31739F2F" w14:textId="77777777" w:rsidR="00F72C77" w:rsidRDefault="00F72C77" w:rsidP="00675FD3"/>
    <w:p w14:paraId="284F872B" w14:textId="4E176368" w:rsidR="0052272F" w:rsidRDefault="008E1991" w:rsidP="00675FD3">
      <w:r>
        <w:rPr>
          <w:i/>
        </w:rPr>
        <w:t>Ad M</w:t>
      </w:r>
      <w:r w:rsidR="00273C3B">
        <w:rPr>
          <w:i/>
        </w:rPr>
        <w:t>aiorem D</w:t>
      </w:r>
      <w:r w:rsidR="00827F69">
        <w:rPr>
          <w:i/>
        </w:rPr>
        <w:t>ei G</w:t>
      </w:r>
      <w:r w:rsidR="0039786B" w:rsidRPr="0039786B">
        <w:rPr>
          <w:i/>
        </w:rPr>
        <w:t>loriam</w:t>
      </w:r>
      <w:r w:rsidR="00B4470F">
        <w:t>.</w:t>
      </w:r>
    </w:p>
    <w:p w14:paraId="5A641F73" w14:textId="15ED48B3" w:rsidR="00501817" w:rsidRPr="00FE6F9D" w:rsidRDefault="0052272F" w:rsidP="00675FD3">
      <w:r>
        <w:br w:type="page"/>
      </w:r>
    </w:p>
    <w:p w14:paraId="63EF60F3" w14:textId="22C349E4" w:rsidR="00416B70" w:rsidRDefault="00416B70" w:rsidP="00416B70">
      <w:pPr>
        <w:pStyle w:val="Heading1"/>
      </w:pPr>
      <w:bookmarkStart w:id="3" w:name="_Toc523753600"/>
      <w:r>
        <w:lastRenderedPageBreak/>
        <w:t>List</w:t>
      </w:r>
      <w:r w:rsidR="00C068B4">
        <w:t>s</w:t>
      </w:r>
      <w:r>
        <w:t xml:space="preserve"> of figu</w:t>
      </w:r>
      <w:r w:rsidR="007779CF">
        <w:t>res, tables and code snippets</w:t>
      </w:r>
      <w:bookmarkEnd w:id="3"/>
    </w:p>
    <w:p w14:paraId="5DECA35E" w14:textId="3A910B19" w:rsidR="00C068B4" w:rsidRPr="00C068B4" w:rsidRDefault="00C068B4" w:rsidP="00C068B4">
      <w:pPr>
        <w:pStyle w:val="Heading2"/>
      </w:pPr>
      <w:bookmarkStart w:id="4" w:name="_Toc523753601"/>
      <w:r>
        <w:t>Figures</w:t>
      </w:r>
      <w:bookmarkEnd w:id="4"/>
    </w:p>
    <w:p w14:paraId="527F8210" w14:textId="29B354F7" w:rsidR="004916E2" w:rsidRDefault="00C068B4">
      <w:pPr>
        <w:pStyle w:val="TableofFigures"/>
        <w:tabs>
          <w:tab w:val="right" w:leader="dot" w:pos="9010"/>
        </w:tabs>
        <w:rPr>
          <w:noProof/>
        </w:rPr>
      </w:pPr>
      <w:r>
        <w:fldChar w:fldCharType="begin"/>
      </w:r>
      <w:r>
        <w:instrText xml:space="preserve"> TOC \h \z \c "Figure" </w:instrText>
      </w:r>
      <w:r>
        <w:fldChar w:fldCharType="separate"/>
      </w:r>
      <w:hyperlink w:anchor="_Toc523753103" w:history="1">
        <w:r w:rsidR="004916E2" w:rsidRPr="00CC1906">
          <w:rPr>
            <w:rStyle w:val="Hyperlink"/>
            <w:noProof/>
          </w:rPr>
          <w:t>Figure 1 pipeline data processing model</w:t>
        </w:r>
        <w:r w:rsidR="004916E2">
          <w:rPr>
            <w:noProof/>
            <w:webHidden/>
          </w:rPr>
          <w:tab/>
        </w:r>
        <w:r w:rsidR="004916E2">
          <w:rPr>
            <w:noProof/>
            <w:webHidden/>
          </w:rPr>
          <w:fldChar w:fldCharType="begin"/>
        </w:r>
        <w:r w:rsidR="004916E2">
          <w:rPr>
            <w:noProof/>
            <w:webHidden/>
          </w:rPr>
          <w:instrText xml:space="preserve"> PAGEREF _Toc523753103 \h </w:instrText>
        </w:r>
        <w:r w:rsidR="004916E2">
          <w:rPr>
            <w:noProof/>
            <w:webHidden/>
          </w:rPr>
        </w:r>
        <w:r w:rsidR="004916E2">
          <w:rPr>
            <w:noProof/>
            <w:webHidden/>
          </w:rPr>
          <w:fldChar w:fldCharType="separate"/>
        </w:r>
        <w:r w:rsidR="004916E2">
          <w:rPr>
            <w:noProof/>
            <w:webHidden/>
          </w:rPr>
          <w:t>8</w:t>
        </w:r>
        <w:r w:rsidR="004916E2">
          <w:rPr>
            <w:noProof/>
            <w:webHidden/>
          </w:rPr>
          <w:fldChar w:fldCharType="end"/>
        </w:r>
      </w:hyperlink>
    </w:p>
    <w:p w14:paraId="00AD92AF" w14:textId="35D85E2A" w:rsidR="004916E2" w:rsidRDefault="00B039CE">
      <w:pPr>
        <w:pStyle w:val="TableofFigures"/>
        <w:tabs>
          <w:tab w:val="right" w:leader="dot" w:pos="9010"/>
        </w:tabs>
        <w:rPr>
          <w:noProof/>
        </w:rPr>
      </w:pPr>
      <w:hyperlink w:anchor="_Toc523753104" w:history="1">
        <w:r w:rsidR="004916E2" w:rsidRPr="00CC1906">
          <w:rPr>
            <w:rStyle w:val="Hyperlink"/>
            <w:noProof/>
          </w:rPr>
          <w:t>Figure 2 chunking process</w:t>
        </w:r>
        <w:r w:rsidR="004916E2">
          <w:rPr>
            <w:noProof/>
            <w:webHidden/>
          </w:rPr>
          <w:tab/>
        </w:r>
        <w:r w:rsidR="004916E2">
          <w:rPr>
            <w:noProof/>
            <w:webHidden/>
          </w:rPr>
          <w:fldChar w:fldCharType="begin"/>
        </w:r>
        <w:r w:rsidR="004916E2">
          <w:rPr>
            <w:noProof/>
            <w:webHidden/>
          </w:rPr>
          <w:instrText xml:space="preserve"> PAGEREF _Toc523753104 \h </w:instrText>
        </w:r>
        <w:r w:rsidR="004916E2">
          <w:rPr>
            <w:noProof/>
            <w:webHidden/>
          </w:rPr>
        </w:r>
        <w:r w:rsidR="004916E2">
          <w:rPr>
            <w:noProof/>
            <w:webHidden/>
          </w:rPr>
          <w:fldChar w:fldCharType="separate"/>
        </w:r>
        <w:r w:rsidR="004916E2">
          <w:rPr>
            <w:noProof/>
            <w:webHidden/>
          </w:rPr>
          <w:t>11</w:t>
        </w:r>
        <w:r w:rsidR="004916E2">
          <w:rPr>
            <w:noProof/>
            <w:webHidden/>
          </w:rPr>
          <w:fldChar w:fldCharType="end"/>
        </w:r>
      </w:hyperlink>
    </w:p>
    <w:p w14:paraId="1DE0E226" w14:textId="7794631C" w:rsidR="004916E2" w:rsidRDefault="00B039CE">
      <w:pPr>
        <w:pStyle w:val="TableofFigures"/>
        <w:tabs>
          <w:tab w:val="right" w:leader="dot" w:pos="9010"/>
        </w:tabs>
        <w:rPr>
          <w:noProof/>
        </w:rPr>
      </w:pPr>
      <w:hyperlink w:anchor="_Toc523753105" w:history="1">
        <w:r w:rsidR="004916E2" w:rsidRPr="00CC1906">
          <w:rPr>
            <w:rStyle w:val="Hyperlink"/>
            <w:noProof/>
          </w:rPr>
          <w:t>Figure 3 Interpolation algorithm</w:t>
        </w:r>
        <w:r w:rsidR="004916E2">
          <w:rPr>
            <w:noProof/>
            <w:webHidden/>
          </w:rPr>
          <w:tab/>
        </w:r>
        <w:r w:rsidR="004916E2">
          <w:rPr>
            <w:noProof/>
            <w:webHidden/>
          </w:rPr>
          <w:fldChar w:fldCharType="begin"/>
        </w:r>
        <w:r w:rsidR="004916E2">
          <w:rPr>
            <w:noProof/>
            <w:webHidden/>
          </w:rPr>
          <w:instrText xml:space="preserve"> PAGEREF _Toc523753105 \h </w:instrText>
        </w:r>
        <w:r w:rsidR="004916E2">
          <w:rPr>
            <w:noProof/>
            <w:webHidden/>
          </w:rPr>
        </w:r>
        <w:r w:rsidR="004916E2">
          <w:rPr>
            <w:noProof/>
            <w:webHidden/>
          </w:rPr>
          <w:fldChar w:fldCharType="separate"/>
        </w:r>
        <w:r w:rsidR="004916E2">
          <w:rPr>
            <w:noProof/>
            <w:webHidden/>
          </w:rPr>
          <w:t>14</w:t>
        </w:r>
        <w:r w:rsidR="004916E2">
          <w:rPr>
            <w:noProof/>
            <w:webHidden/>
          </w:rPr>
          <w:fldChar w:fldCharType="end"/>
        </w:r>
      </w:hyperlink>
    </w:p>
    <w:p w14:paraId="5750837A" w14:textId="0A121AF7" w:rsidR="004916E2" w:rsidRDefault="00B039CE">
      <w:pPr>
        <w:pStyle w:val="TableofFigures"/>
        <w:tabs>
          <w:tab w:val="right" w:leader="dot" w:pos="9010"/>
        </w:tabs>
        <w:rPr>
          <w:noProof/>
        </w:rPr>
      </w:pPr>
      <w:hyperlink w:anchor="_Toc523753106" w:history="1">
        <w:r w:rsidR="004916E2" w:rsidRPr="00CC1906">
          <w:rPr>
            <w:rStyle w:val="Hyperlink"/>
            <w:noProof/>
          </w:rPr>
          <w:t>Figure 4 Hansard debate, XML format</w:t>
        </w:r>
        <w:r w:rsidR="004916E2">
          <w:rPr>
            <w:noProof/>
            <w:webHidden/>
          </w:rPr>
          <w:tab/>
        </w:r>
        <w:r w:rsidR="004916E2">
          <w:rPr>
            <w:noProof/>
            <w:webHidden/>
          </w:rPr>
          <w:fldChar w:fldCharType="begin"/>
        </w:r>
        <w:r w:rsidR="004916E2">
          <w:rPr>
            <w:noProof/>
            <w:webHidden/>
          </w:rPr>
          <w:instrText xml:space="preserve"> PAGEREF _Toc523753106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46D0C316" w14:textId="5E748309" w:rsidR="004916E2" w:rsidRDefault="00B039CE">
      <w:pPr>
        <w:pStyle w:val="TableofFigures"/>
        <w:tabs>
          <w:tab w:val="right" w:leader="dot" w:pos="9010"/>
        </w:tabs>
        <w:rPr>
          <w:noProof/>
        </w:rPr>
      </w:pPr>
      <w:hyperlink w:anchor="_Toc523753107" w:history="1">
        <w:r w:rsidR="004916E2" w:rsidRPr="00CC1906">
          <w:rPr>
            <w:rStyle w:val="Hyperlink"/>
            <w:noProof/>
          </w:rPr>
          <w:t>Figure 5 Hansard debate, processed TXT format</w:t>
        </w:r>
        <w:r w:rsidR="004916E2">
          <w:rPr>
            <w:noProof/>
            <w:webHidden/>
          </w:rPr>
          <w:tab/>
        </w:r>
        <w:r w:rsidR="004916E2">
          <w:rPr>
            <w:noProof/>
            <w:webHidden/>
          </w:rPr>
          <w:fldChar w:fldCharType="begin"/>
        </w:r>
        <w:r w:rsidR="004916E2">
          <w:rPr>
            <w:noProof/>
            <w:webHidden/>
          </w:rPr>
          <w:instrText xml:space="preserve"> PAGEREF _Toc523753107 \h </w:instrText>
        </w:r>
        <w:r w:rsidR="004916E2">
          <w:rPr>
            <w:noProof/>
            <w:webHidden/>
          </w:rPr>
        </w:r>
        <w:r w:rsidR="004916E2">
          <w:rPr>
            <w:noProof/>
            <w:webHidden/>
          </w:rPr>
          <w:fldChar w:fldCharType="separate"/>
        </w:r>
        <w:r w:rsidR="004916E2">
          <w:rPr>
            <w:noProof/>
            <w:webHidden/>
          </w:rPr>
          <w:t>21</w:t>
        </w:r>
        <w:r w:rsidR="004916E2">
          <w:rPr>
            <w:noProof/>
            <w:webHidden/>
          </w:rPr>
          <w:fldChar w:fldCharType="end"/>
        </w:r>
      </w:hyperlink>
    </w:p>
    <w:p w14:paraId="51D90A64" w14:textId="0215A1A3" w:rsidR="004916E2" w:rsidRDefault="00B039CE">
      <w:pPr>
        <w:pStyle w:val="TableofFigures"/>
        <w:tabs>
          <w:tab w:val="right" w:leader="dot" w:pos="9010"/>
        </w:tabs>
        <w:rPr>
          <w:noProof/>
        </w:rPr>
      </w:pPr>
      <w:hyperlink w:anchor="_Toc523753108" w:history="1">
        <w:r w:rsidR="004916E2" w:rsidRPr="00CC1906">
          <w:rPr>
            <w:rStyle w:val="Hyperlink"/>
            <w:noProof/>
          </w:rPr>
          <w:t>Figure 6 Mini dataset accuracy</w:t>
        </w:r>
        <w:r w:rsidR="004916E2">
          <w:rPr>
            <w:noProof/>
            <w:webHidden/>
          </w:rPr>
          <w:tab/>
        </w:r>
        <w:r w:rsidR="004916E2">
          <w:rPr>
            <w:noProof/>
            <w:webHidden/>
          </w:rPr>
          <w:fldChar w:fldCharType="begin"/>
        </w:r>
        <w:r w:rsidR="004916E2">
          <w:rPr>
            <w:noProof/>
            <w:webHidden/>
          </w:rPr>
          <w:instrText xml:space="preserve"> PAGEREF _Toc523753108 \h </w:instrText>
        </w:r>
        <w:r w:rsidR="004916E2">
          <w:rPr>
            <w:noProof/>
            <w:webHidden/>
          </w:rPr>
        </w:r>
        <w:r w:rsidR="004916E2">
          <w:rPr>
            <w:noProof/>
            <w:webHidden/>
          </w:rPr>
          <w:fldChar w:fldCharType="separate"/>
        </w:r>
        <w:r w:rsidR="004916E2">
          <w:rPr>
            <w:noProof/>
            <w:webHidden/>
          </w:rPr>
          <w:t>23</w:t>
        </w:r>
        <w:r w:rsidR="004916E2">
          <w:rPr>
            <w:noProof/>
            <w:webHidden/>
          </w:rPr>
          <w:fldChar w:fldCharType="end"/>
        </w:r>
      </w:hyperlink>
    </w:p>
    <w:p w14:paraId="0E7091A5" w14:textId="5EB33FE1" w:rsidR="004916E2" w:rsidRDefault="00B039CE">
      <w:pPr>
        <w:pStyle w:val="TableofFigures"/>
        <w:tabs>
          <w:tab w:val="right" w:leader="dot" w:pos="9010"/>
        </w:tabs>
        <w:rPr>
          <w:noProof/>
        </w:rPr>
      </w:pPr>
      <w:hyperlink w:anchor="_Toc523753109" w:history="1">
        <w:r w:rsidR="004916E2" w:rsidRPr="00CC1906">
          <w:rPr>
            <w:rStyle w:val="Hyperlink"/>
            <w:noProof/>
          </w:rPr>
          <w:t>Figure 7 Mini dataset loss</w:t>
        </w:r>
        <w:r w:rsidR="004916E2">
          <w:rPr>
            <w:noProof/>
            <w:webHidden/>
          </w:rPr>
          <w:tab/>
        </w:r>
        <w:r w:rsidR="004916E2">
          <w:rPr>
            <w:noProof/>
            <w:webHidden/>
          </w:rPr>
          <w:fldChar w:fldCharType="begin"/>
        </w:r>
        <w:r w:rsidR="004916E2">
          <w:rPr>
            <w:noProof/>
            <w:webHidden/>
          </w:rPr>
          <w:instrText xml:space="preserve"> PAGEREF _Toc523753109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0F902F53" w14:textId="2839F4F7" w:rsidR="004916E2" w:rsidRDefault="00B039CE">
      <w:pPr>
        <w:pStyle w:val="TableofFigures"/>
        <w:tabs>
          <w:tab w:val="right" w:leader="dot" w:pos="9010"/>
        </w:tabs>
        <w:rPr>
          <w:noProof/>
        </w:rPr>
      </w:pPr>
      <w:hyperlink w:anchor="_Toc523753110" w:history="1">
        <w:r w:rsidR="004916E2" w:rsidRPr="00CC1906">
          <w:rPr>
            <w:rStyle w:val="Hyperlink"/>
            <w:noProof/>
          </w:rPr>
          <w:t>Figure 8 Mini dataset non-null label accuracy</w:t>
        </w:r>
        <w:r w:rsidR="004916E2">
          <w:rPr>
            <w:noProof/>
            <w:webHidden/>
          </w:rPr>
          <w:tab/>
        </w:r>
        <w:r w:rsidR="004916E2">
          <w:rPr>
            <w:noProof/>
            <w:webHidden/>
          </w:rPr>
          <w:fldChar w:fldCharType="begin"/>
        </w:r>
        <w:r w:rsidR="004916E2">
          <w:rPr>
            <w:noProof/>
            <w:webHidden/>
          </w:rPr>
          <w:instrText xml:space="preserve"> PAGEREF _Toc523753110 \h </w:instrText>
        </w:r>
        <w:r w:rsidR="004916E2">
          <w:rPr>
            <w:noProof/>
            <w:webHidden/>
          </w:rPr>
        </w:r>
        <w:r w:rsidR="004916E2">
          <w:rPr>
            <w:noProof/>
            <w:webHidden/>
          </w:rPr>
          <w:fldChar w:fldCharType="separate"/>
        </w:r>
        <w:r w:rsidR="004916E2">
          <w:rPr>
            <w:noProof/>
            <w:webHidden/>
          </w:rPr>
          <w:t>24</w:t>
        </w:r>
        <w:r w:rsidR="004916E2">
          <w:rPr>
            <w:noProof/>
            <w:webHidden/>
          </w:rPr>
          <w:fldChar w:fldCharType="end"/>
        </w:r>
      </w:hyperlink>
    </w:p>
    <w:p w14:paraId="29744876" w14:textId="61CB21AC" w:rsidR="004916E2" w:rsidRDefault="00B039CE">
      <w:pPr>
        <w:pStyle w:val="TableofFigures"/>
        <w:tabs>
          <w:tab w:val="right" w:leader="dot" w:pos="9010"/>
        </w:tabs>
        <w:rPr>
          <w:noProof/>
        </w:rPr>
      </w:pPr>
      <w:hyperlink w:anchor="_Toc523753111" w:history="1">
        <w:r w:rsidR="004916E2" w:rsidRPr="00CC1906">
          <w:rPr>
            <w:rStyle w:val="Hyperlink"/>
            <w:noProof/>
          </w:rPr>
          <w:t>Figure 9 Toy dataset NaN validation accuracy</w:t>
        </w:r>
        <w:r w:rsidR="004916E2">
          <w:rPr>
            <w:noProof/>
            <w:webHidden/>
          </w:rPr>
          <w:tab/>
        </w:r>
        <w:r w:rsidR="004916E2">
          <w:rPr>
            <w:noProof/>
            <w:webHidden/>
          </w:rPr>
          <w:fldChar w:fldCharType="begin"/>
        </w:r>
        <w:r w:rsidR="004916E2">
          <w:rPr>
            <w:noProof/>
            <w:webHidden/>
          </w:rPr>
          <w:instrText xml:space="preserve"> PAGEREF _Toc523753111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6D0CB161" w14:textId="63973925" w:rsidR="004916E2" w:rsidRDefault="00B039CE">
      <w:pPr>
        <w:pStyle w:val="TableofFigures"/>
        <w:tabs>
          <w:tab w:val="right" w:leader="dot" w:pos="9010"/>
        </w:tabs>
        <w:rPr>
          <w:noProof/>
        </w:rPr>
      </w:pPr>
      <w:hyperlink w:anchor="_Toc523753112" w:history="1">
        <w:r w:rsidR="004916E2" w:rsidRPr="00CC1906">
          <w:rPr>
            <w:rStyle w:val="Hyperlink"/>
            <w:noProof/>
          </w:rPr>
          <w:t>Figure 10 Toy dataset NaN validation loss</w:t>
        </w:r>
        <w:r w:rsidR="004916E2">
          <w:rPr>
            <w:noProof/>
            <w:webHidden/>
          </w:rPr>
          <w:tab/>
        </w:r>
        <w:r w:rsidR="004916E2">
          <w:rPr>
            <w:noProof/>
            <w:webHidden/>
          </w:rPr>
          <w:fldChar w:fldCharType="begin"/>
        </w:r>
        <w:r w:rsidR="004916E2">
          <w:rPr>
            <w:noProof/>
            <w:webHidden/>
          </w:rPr>
          <w:instrText xml:space="preserve"> PAGEREF _Toc523753112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AFDC044" w14:textId="31F65A43" w:rsidR="004916E2" w:rsidRDefault="00B039CE">
      <w:pPr>
        <w:pStyle w:val="TableofFigures"/>
        <w:tabs>
          <w:tab w:val="right" w:leader="dot" w:pos="9010"/>
        </w:tabs>
        <w:rPr>
          <w:noProof/>
        </w:rPr>
      </w:pPr>
      <w:hyperlink w:anchor="_Toc523753113" w:history="1">
        <w:r w:rsidR="004916E2" w:rsidRPr="00CC1906">
          <w:rPr>
            <w:rStyle w:val="Hyperlink"/>
            <w:noProof/>
          </w:rPr>
          <w:t>Figure 11 Toy Dataset NaN Validation Non-Null Label Accuracy</w:t>
        </w:r>
        <w:r w:rsidR="004916E2">
          <w:rPr>
            <w:noProof/>
            <w:webHidden/>
          </w:rPr>
          <w:tab/>
        </w:r>
        <w:r w:rsidR="004916E2">
          <w:rPr>
            <w:noProof/>
            <w:webHidden/>
          </w:rPr>
          <w:fldChar w:fldCharType="begin"/>
        </w:r>
        <w:r w:rsidR="004916E2">
          <w:rPr>
            <w:noProof/>
            <w:webHidden/>
          </w:rPr>
          <w:instrText xml:space="preserve"> PAGEREF _Toc523753113 \h </w:instrText>
        </w:r>
        <w:r w:rsidR="004916E2">
          <w:rPr>
            <w:noProof/>
            <w:webHidden/>
          </w:rPr>
        </w:r>
        <w:r w:rsidR="004916E2">
          <w:rPr>
            <w:noProof/>
            <w:webHidden/>
          </w:rPr>
          <w:fldChar w:fldCharType="separate"/>
        </w:r>
        <w:r w:rsidR="004916E2">
          <w:rPr>
            <w:noProof/>
            <w:webHidden/>
          </w:rPr>
          <w:t>25</w:t>
        </w:r>
        <w:r w:rsidR="004916E2">
          <w:rPr>
            <w:noProof/>
            <w:webHidden/>
          </w:rPr>
          <w:fldChar w:fldCharType="end"/>
        </w:r>
      </w:hyperlink>
    </w:p>
    <w:p w14:paraId="13C5A515" w14:textId="536E36EA" w:rsidR="004916E2" w:rsidRDefault="00B039CE">
      <w:pPr>
        <w:pStyle w:val="TableofFigures"/>
        <w:tabs>
          <w:tab w:val="right" w:leader="dot" w:pos="9010"/>
        </w:tabs>
        <w:rPr>
          <w:noProof/>
        </w:rPr>
      </w:pPr>
      <w:hyperlink w:anchor="_Toc523753114" w:history="1">
        <w:r w:rsidR="004916E2" w:rsidRPr="00CC1906">
          <w:rPr>
            <w:rStyle w:val="Hyperlink"/>
            <w:noProof/>
          </w:rPr>
          <w:t>Figure 12 ToyV2 dataset accuracy</w:t>
        </w:r>
        <w:r w:rsidR="004916E2">
          <w:rPr>
            <w:noProof/>
            <w:webHidden/>
          </w:rPr>
          <w:tab/>
        </w:r>
        <w:r w:rsidR="004916E2">
          <w:rPr>
            <w:noProof/>
            <w:webHidden/>
          </w:rPr>
          <w:fldChar w:fldCharType="begin"/>
        </w:r>
        <w:r w:rsidR="004916E2">
          <w:rPr>
            <w:noProof/>
            <w:webHidden/>
          </w:rPr>
          <w:instrText xml:space="preserve"> PAGEREF _Toc523753114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205AC8D5" w14:textId="1A4056DC" w:rsidR="004916E2" w:rsidRDefault="00B039CE">
      <w:pPr>
        <w:pStyle w:val="TableofFigures"/>
        <w:tabs>
          <w:tab w:val="right" w:leader="dot" w:pos="9010"/>
        </w:tabs>
        <w:rPr>
          <w:noProof/>
        </w:rPr>
      </w:pPr>
      <w:hyperlink w:anchor="_Toc523753115" w:history="1">
        <w:r w:rsidR="004916E2" w:rsidRPr="00CC1906">
          <w:rPr>
            <w:rStyle w:val="Hyperlink"/>
            <w:noProof/>
          </w:rPr>
          <w:t>Figure 13 ToyV2 dataset loss</w:t>
        </w:r>
        <w:r w:rsidR="004916E2">
          <w:rPr>
            <w:noProof/>
            <w:webHidden/>
          </w:rPr>
          <w:tab/>
        </w:r>
        <w:r w:rsidR="004916E2">
          <w:rPr>
            <w:noProof/>
            <w:webHidden/>
          </w:rPr>
          <w:fldChar w:fldCharType="begin"/>
        </w:r>
        <w:r w:rsidR="004916E2">
          <w:rPr>
            <w:noProof/>
            <w:webHidden/>
          </w:rPr>
          <w:instrText xml:space="preserve"> PAGEREF _Toc523753115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55D761AE" w14:textId="587DFEA2" w:rsidR="004916E2" w:rsidRDefault="00B039CE">
      <w:pPr>
        <w:pStyle w:val="TableofFigures"/>
        <w:tabs>
          <w:tab w:val="right" w:leader="dot" w:pos="9010"/>
        </w:tabs>
        <w:rPr>
          <w:noProof/>
        </w:rPr>
      </w:pPr>
      <w:hyperlink w:anchor="_Toc523753116" w:history="1">
        <w:r w:rsidR="004916E2" w:rsidRPr="00CC1906">
          <w:rPr>
            <w:rStyle w:val="Hyperlink"/>
            <w:noProof/>
          </w:rPr>
          <w:t>Figure 14 ToyV2 dataset non-null label accuracy</w:t>
        </w:r>
        <w:r w:rsidR="004916E2">
          <w:rPr>
            <w:noProof/>
            <w:webHidden/>
          </w:rPr>
          <w:tab/>
        </w:r>
        <w:r w:rsidR="004916E2">
          <w:rPr>
            <w:noProof/>
            <w:webHidden/>
          </w:rPr>
          <w:fldChar w:fldCharType="begin"/>
        </w:r>
        <w:r w:rsidR="004916E2">
          <w:rPr>
            <w:noProof/>
            <w:webHidden/>
          </w:rPr>
          <w:instrText xml:space="preserve"> PAGEREF _Toc523753116 \h </w:instrText>
        </w:r>
        <w:r w:rsidR="004916E2">
          <w:rPr>
            <w:noProof/>
            <w:webHidden/>
          </w:rPr>
        </w:r>
        <w:r w:rsidR="004916E2">
          <w:rPr>
            <w:noProof/>
            <w:webHidden/>
          </w:rPr>
          <w:fldChar w:fldCharType="separate"/>
        </w:r>
        <w:r w:rsidR="004916E2">
          <w:rPr>
            <w:noProof/>
            <w:webHidden/>
          </w:rPr>
          <w:t>27</w:t>
        </w:r>
        <w:r w:rsidR="004916E2">
          <w:rPr>
            <w:noProof/>
            <w:webHidden/>
          </w:rPr>
          <w:fldChar w:fldCharType="end"/>
        </w:r>
      </w:hyperlink>
    </w:p>
    <w:p w14:paraId="42CB22EF" w14:textId="64DBEACF" w:rsidR="004916E2" w:rsidRDefault="00B039CE">
      <w:pPr>
        <w:pStyle w:val="TableofFigures"/>
        <w:tabs>
          <w:tab w:val="right" w:leader="dot" w:pos="9010"/>
        </w:tabs>
        <w:rPr>
          <w:noProof/>
        </w:rPr>
      </w:pPr>
      <w:hyperlink w:anchor="_Toc523753117" w:history="1">
        <w:r w:rsidR="004916E2" w:rsidRPr="00CC1906">
          <w:rPr>
            <w:rStyle w:val="Hyperlink"/>
            <w:noProof/>
          </w:rPr>
          <w:t>Figure 15 ToyV3 dataset accuracy</w:t>
        </w:r>
        <w:r w:rsidR="004916E2">
          <w:rPr>
            <w:noProof/>
            <w:webHidden/>
          </w:rPr>
          <w:tab/>
        </w:r>
        <w:r w:rsidR="004916E2">
          <w:rPr>
            <w:noProof/>
            <w:webHidden/>
          </w:rPr>
          <w:fldChar w:fldCharType="begin"/>
        </w:r>
        <w:r w:rsidR="004916E2">
          <w:rPr>
            <w:noProof/>
            <w:webHidden/>
          </w:rPr>
          <w:instrText xml:space="preserve"> PAGEREF _Toc523753117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0607F2AF" w14:textId="4696EA35" w:rsidR="004916E2" w:rsidRDefault="00B039CE">
      <w:pPr>
        <w:pStyle w:val="TableofFigures"/>
        <w:tabs>
          <w:tab w:val="right" w:leader="dot" w:pos="9010"/>
        </w:tabs>
        <w:rPr>
          <w:noProof/>
        </w:rPr>
      </w:pPr>
      <w:hyperlink w:anchor="_Toc523753118" w:history="1">
        <w:r w:rsidR="004916E2" w:rsidRPr="00CC1906">
          <w:rPr>
            <w:rStyle w:val="Hyperlink"/>
            <w:noProof/>
          </w:rPr>
          <w:t>Figure 16 ToyV3 dataset loss</w:t>
        </w:r>
        <w:r w:rsidR="004916E2">
          <w:rPr>
            <w:noProof/>
            <w:webHidden/>
          </w:rPr>
          <w:tab/>
        </w:r>
        <w:r w:rsidR="004916E2">
          <w:rPr>
            <w:noProof/>
            <w:webHidden/>
          </w:rPr>
          <w:fldChar w:fldCharType="begin"/>
        </w:r>
        <w:r w:rsidR="004916E2">
          <w:rPr>
            <w:noProof/>
            <w:webHidden/>
          </w:rPr>
          <w:instrText xml:space="preserve"> PAGEREF _Toc523753118 \h </w:instrText>
        </w:r>
        <w:r w:rsidR="004916E2">
          <w:rPr>
            <w:noProof/>
            <w:webHidden/>
          </w:rPr>
        </w:r>
        <w:r w:rsidR="004916E2">
          <w:rPr>
            <w:noProof/>
            <w:webHidden/>
          </w:rPr>
          <w:fldChar w:fldCharType="separate"/>
        </w:r>
        <w:r w:rsidR="004916E2">
          <w:rPr>
            <w:noProof/>
            <w:webHidden/>
          </w:rPr>
          <w:t>28</w:t>
        </w:r>
        <w:r w:rsidR="004916E2">
          <w:rPr>
            <w:noProof/>
            <w:webHidden/>
          </w:rPr>
          <w:fldChar w:fldCharType="end"/>
        </w:r>
      </w:hyperlink>
    </w:p>
    <w:p w14:paraId="79F5DE77" w14:textId="6A25CD8B" w:rsidR="004916E2" w:rsidRDefault="00B039CE">
      <w:pPr>
        <w:pStyle w:val="TableofFigures"/>
        <w:tabs>
          <w:tab w:val="right" w:leader="dot" w:pos="9010"/>
        </w:tabs>
        <w:rPr>
          <w:noProof/>
        </w:rPr>
      </w:pPr>
      <w:hyperlink w:anchor="_Toc523753119" w:history="1">
        <w:r w:rsidR="004916E2" w:rsidRPr="00CC1906">
          <w:rPr>
            <w:rStyle w:val="Hyperlink"/>
            <w:noProof/>
          </w:rPr>
          <w:t>Figure 17 ToyV3 dataset non-null label accuracy</w:t>
        </w:r>
        <w:r w:rsidR="004916E2">
          <w:rPr>
            <w:noProof/>
            <w:webHidden/>
          </w:rPr>
          <w:tab/>
        </w:r>
        <w:r w:rsidR="004916E2">
          <w:rPr>
            <w:noProof/>
            <w:webHidden/>
          </w:rPr>
          <w:fldChar w:fldCharType="begin"/>
        </w:r>
        <w:r w:rsidR="004916E2">
          <w:rPr>
            <w:noProof/>
            <w:webHidden/>
          </w:rPr>
          <w:instrText xml:space="preserve"> PAGEREF _Toc523753119 \h </w:instrText>
        </w:r>
        <w:r w:rsidR="004916E2">
          <w:rPr>
            <w:noProof/>
            <w:webHidden/>
          </w:rPr>
        </w:r>
        <w:r w:rsidR="004916E2">
          <w:rPr>
            <w:noProof/>
            <w:webHidden/>
          </w:rPr>
          <w:fldChar w:fldCharType="separate"/>
        </w:r>
        <w:r w:rsidR="004916E2">
          <w:rPr>
            <w:noProof/>
            <w:webHidden/>
          </w:rPr>
          <w:t>29</w:t>
        </w:r>
        <w:r w:rsidR="004916E2">
          <w:rPr>
            <w:noProof/>
            <w:webHidden/>
          </w:rPr>
          <w:fldChar w:fldCharType="end"/>
        </w:r>
      </w:hyperlink>
    </w:p>
    <w:p w14:paraId="68647297" w14:textId="12938983" w:rsidR="004916E2" w:rsidRDefault="00B039CE">
      <w:pPr>
        <w:pStyle w:val="TableofFigures"/>
        <w:tabs>
          <w:tab w:val="right" w:leader="dot" w:pos="9010"/>
        </w:tabs>
        <w:rPr>
          <w:noProof/>
        </w:rPr>
      </w:pPr>
      <w:hyperlink w:anchor="_Toc523753120" w:history="1">
        <w:r w:rsidR="004916E2" w:rsidRPr="00CC1906">
          <w:rPr>
            <w:rStyle w:val="Hyperlink"/>
            <w:noProof/>
          </w:rPr>
          <w:t>Figure 18 Example Hansard text before NE annotations - SimpleGUI</w:t>
        </w:r>
        <w:r w:rsidR="004916E2">
          <w:rPr>
            <w:noProof/>
            <w:webHidden/>
          </w:rPr>
          <w:tab/>
        </w:r>
        <w:r w:rsidR="004916E2">
          <w:rPr>
            <w:noProof/>
            <w:webHidden/>
          </w:rPr>
          <w:fldChar w:fldCharType="begin"/>
        </w:r>
        <w:r w:rsidR="004916E2">
          <w:rPr>
            <w:noProof/>
            <w:webHidden/>
          </w:rPr>
          <w:instrText xml:space="preserve"> PAGEREF _Toc523753120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708CF254" w14:textId="7BCD17D4" w:rsidR="004916E2" w:rsidRDefault="00B039CE">
      <w:pPr>
        <w:pStyle w:val="TableofFigures"/>
        <w:tabs>
          <w:tab w:val="right" w:leader="dot" w:pos="9010"/>
        </w:tabs>
        <w:rPr>
          <w:noProof/>
        </w:rPr>
      </w:pPr>
      <w:hyperlink w:anchor="_Toc523753121" w:history="1">
        <w:r w:rsidR="004916E2" w:rsidRPr="00CC1906">
          <w:rPr>
            <w:rStyle w:val="Hyperlink"/>
            <w:noProof/>
          </w:rPr>
          <w:t>Figure 19 Example Hansard text after NE annotations - SimpleGUI</w:t>
        </w:r>
        <w:r w:rsidR="004916E2">
          <w:rPr>
            <w:noProof/>
            <w:webHidden/>
          </w:rPr>
          <w:tab/>
        </w:r>
        <w:r w:rsidR="004916E2">
          <w:rPr>
            <w:noProof/>
            <w:webHidden/>
          </w:rPr>
          <w:fldChar w:fldCharType="begin"/>
        </w:r>
        <w:r w:rsidR="004916E2">
          <w:rPr>
            <w:noProof/>
            <w:webHidden/>
          </w:rPr>
          <w:instrText xml:space="preserve"> PAGEREF _Toc523753121 \h </w:instrText>
        </w:r>
        <w:r w:rsidR="004916E2">
          <w:rPr>
            <w:noProof/>
            <w:webHidden/>
          </w:rPr>
        </w:r>
        <w:r w:rsidR="004916E2">
          <w:rPr>
            <w:noProof/>
            <w:webHidden/>
          </w:rPr>
          <w:fldChar w:fldCharType="separate"/>
        </w:r>
        <w:r w:rsidR="004916E2">
          <w:rPr>
            <w:noProof/>
            <w:webHidden/>
          </w:rPr>
          <w:t>33</w:t>
        </w:r>
        <w:r w:rsidR="004916E2">
          <w:rPr>
            <w:noProof/>
            <w:webHidden/>
          </w:rPr>
          <w:fldChar w:fldCharType="end"/>
        </w:r>
      </w:hyperlink>
    </w:p>
    <w:p w14:paraId="6A397ACC" w14:textId="2C989943" w:rsidR="004916E2" w:rsidRDefault="00B039CE">
      <w:pPr>
        <w:pStyle w:val="TableofFigures"/>
        <w:tabs>
          <w:tab w:val="right" w:leader="dot" w:pos="9010"/>
        </w:tabs>
        <w:rPr>
          <w:noProof/>
        </w:rPr>
      </w:pPr>
      <w:hyperlink w:anchor="_Toc523753122" w:history="1">
        <w:r w:rsidR="004916E2" w:rsidRPr="00CC1906">
          <w:rPr>
            <w:rStyle w:val="Hyperlink"/>
            <w:noProof/>
          </w:rPr>
          <w:t>Figure 20 Simple-GUI basic design</w:t>
        </w:r>
        <w:r w:rsidR="004916E2">
          <w:rPr>
            <w:noProof/>
            <w:webHidden/>
          </w:rPr>
          <w:tab/>
        </w:r>
        <w:r w:rsidR="004916E2">
          <w:rPr>
            <w:noProof/>
            <w:webHidden/>
          </w:rPr>
          <w:fldChar w:fldCharType="begin"/>
        </w:r>
        <w:r w:rsidR="004916E2">
          <w:rPr>
            <w:noProof/>
            <w:webHidden/>
          </w:rPr>
          <w:instrText xml:space="preserve"> PAGEREF _Toc523753122 \h </w:instrText>
        </w:r>
        <w:r w:rsidR="004916E2">
          <w:rPr>
            <w:noProof/>
            <w:webHidden/>
          </w:rPr>
        </w:r>
        <w:r w:rsidR="004916E2">
          <w:rPr>
            <w:noProof/>
            <w:webHidden/>
          </w:rPr>
          <w:fldChar w:fldCharType="separate"/>
        </w:r>
        <w:r w:rsidR="004916E2">
          <w:rPr>
            <w:noProof/>
            <w:webHidden/>
          </w:rPr>
          <w:t>34</w:t>
        </w:r>
        <w:r w:rsidR="004916E2">
          <w:rPr>
            <w:noProof/>
            <w:webHidden/>
          </w:rPr>
          <w:fldChar w:fldCharType="end"/>
        </w:r>
      </w:hyperlink>
    </w:p>
    <w:p w14:paraId="3A28CEBC" w14:textId="1D409661" w:rsidR="004916E2" w:rsidRDefault="00B039CE">
      <w:pPr>
        <w:pStyle w:val="TableofFigures"/>
        <w:tabs>
          <w:tab w:val="right" w:leader="dot" w:pos="9010"/>
        </w:tabs>
        <w:rPr>
          <w:noProof/>
        </w:rPr>
      </w:pPr>
      <w:hyperlink w:anchor="_Toc523753123" w:history="1">
        <w:r w:rsidR="004916E2" w:rsidRPr="00CC1906">
          <w:rPr>
            <w:rStyle w:val="Hyperlink"/>
            <w:noProof/>
          </w:rPr>
          <w:t>Figure 21 Actual time spent on each work package of project</w:t>
        </w:r>
        <w:r w:rsidR="004916E2">
          <w:rPr>
            <w:noProof/>
            <w:webHidden/>
          </w:rPr>
          <w:tab/>
        </w:r>
        <w:r w:rsidR="004916E2">
          <w:rPr>
            <w:noProof/>
            <w:webHidden/>
          </w:rPr>
          <w:fldChar w:fldCharType="begin"/>
        </w:r>
        <w:r w:rsidR="004916E2">
          <w:rPr>
            <w:noProof/>
            <w:webHidden/>
          </w:rPr>
          <w:instrText xml:space="preserve"> PAGEREF _Toc523753123 \h </w:instrText>
        </w:r>
        <w:r w:rsidR="004916E2">
          <w:rPr>
            <w:noProof/>
            <w:webHidden/>
          </w:rPr>
        </w:r>
        <w:r w:rsidR="004916E2">
          <w:rPr>
            <w:noProof/>
            <w:webHidden/>
          </w:rPr>
          <w:fldChar w:fldCharType="separate"/>
        </w:r>
        <w:r w:rsidR="004916E2">
          <w:rPr>
            <w:noProof/>
            <w:webHidden/>
          </w:rPr>
          <w:t>36</w:t>
        </w:r>
        <w:r w:rsidR="004916E2">
          <w:rPr>
            <w:noProof/>
            <w:webHidden/>
          </w:rPr>
          <w:fldChar w:fldCharType="end"/>
        </w:r>
      </w:hyperlink>
    </w:p>
    <w:p w14:paraId="4A8FC7FB" w14:textId="7AD74AA8" w:rsidR="004916E2" w:rsidRDefault="00B039CE">
      <w:pPr>
        <w:pStyle w:val="TableofFigures"/>
        <w:tabs>
          <w:tab w:val="right" w:leader="dot" w:pos="9010"/>
        </w:tabs>
        <w:rPr>
          <w:noProof/>
        </w:rPr>
      </w:pPr>
      <w:hyperlink w:anchor="_Toc523753124" w:history="1">
        <w:r w:rsidR="004916E2" w:rsidRPr="00CC1906">
          <w:rPr>
            <w:rStyle w:val="Hyperlink"/>
            <w:noProof/>
          </w:rPr>
          <w:t>Figure 22 Simple-GUI index page</w:t>
        </w:r>
        <w:r w:rsidR="004916E2">
          <w:rPr>
            <w:noProof/>
            <w:webHidden/>
          </w:rPr>
          <w:tab/>
        </w:r>
        <w:r w:rsidR="004916E2">
          <w:rPr>
            <w:noProof/>
            <w:webHidden/>
          </w:rPr>
          <w:fldChar w:fldCharType="begin"/>
        </w:r>
        <w:r w:rsidR="004916E2">
          <w:rPr>
            <w:noProof/>
            <w:webHidden/>
          </w:rPr>
          <w:instrText xml:space="preserve"> PAGEREF _Toc523753124 \h </w:instrText>
        </w:r>
        <w:r w:rsidR="004916E2">
          <w:rPr>
            <w:noProof/>
            <w:webHidden/>
          </w:rPr>
        </w:r>
        <w:r w:rsidR="004916E2">
          <w:rPr>
            <w:noProof/>
            <w:webHidden/>
          </w:rPr>
          <w:fldChar w:fldCharType="separate"/>
        </w:r>
        <w:r w:rsidR="004916E2">
          <w:rPr>
            <w:noProof/>
            <w:webHidden/>
          </w:rPr>
          <w:t>39</w:t>
        </w:r>
        <w:r w:rsidR="004916E2">
          <w:rPr>
            <w:noProof/>
            <w:webHidden/>
          </w:rPr>
          <w:fldChar w:fldCharType="end"/>
        </w:r>
      </w:hyperlink>
    </w:p>
    <w:p w14:paraId="08F7BF2E" w14:textId="0422B580" w:rsidR="004916E2" w:rsidRDefault="00B039CE">
      <w:pPr>
        <w:pStyle w:val="TableofFigures"/>
        <w:tabs>
          <w:tab w:val="right" w:leader="dot" w:pos="9010"/>
        </w:tabs>
        <w:rPr>
          <w:noProof/>
        </w:rPr>
      </w:pPr>
      <w:hyperlink w:anchor="_Toc523753125" w:history="1">
        <w:r w:rsidR="004916E2" w:rsidRPr="00CC1906">
          <w:rPr>
            <w:rStyle w:val="Hyperlink"/>
            <w:noProof/>
          </w:rPr>
          <w:t>Figure 23 Simple-GUI date page</w:t>
        </w:r>
        <w:r w:rsidR="004916E2">
          <w:rPr>
            <w:noProof/>
            <w:webHidden/>
          </w:rPr>
          <w:tab/>
        </w:r>
        <w:r w:rsidR="004916E2">
          <w:rPr>
            <w:noProof/>
            <w:webHidden/>
          </w:rPr>
          <w:fldChar w:fldCharType="begin"/>
        </w:r>
        <w:r w:rsidR="004916E2">
          <w:rPr>
            <w:noProof/>
            <w:webHidden/>
          </w:rPr>
          <w:instrText xml:space="preserve"> PAGEREF _Toc523753125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36DF6C5" w14:textId="562C8121" w:rsidR="004916E2" w:rsidRDefault="00B039CE">
      <w:pPr>
        <w:pStyle w:val="TableofFigures"/>
        <w:tabs>
          <w:tab w:val="right" w:leader="dot" w:pos="9010"/>
        </w:tabs>
        <w:rPr>
          <w:noProof/>
        </w:rPr>
      </w:pPr>
      <w:hyperlink w:anchor="_Toc523753126" w:history="1">
        <w:r w:rsidR="004916E2" w:rsidRPr="00CC1906">
          <w:rPr>
            <w:rStyle w:val="Hyperlink"/>
            <w:noProof/>
          </w:rPr>
          <w:t>Figure 24 Simple-GUI debate page with an annotated paragraph.</w:t>
        </w:r>
        <w:r w:rsidR="004916E2">
          <w:rPr>
            <w:noProof/>
            <w:webHidden/>
          </w:rPr>
          <w:tab/>
        </w:r>
        <w:r w:rsidR="004916E2">
          <w:rPr>
            <w:noProof/>
            <w:webHidden/>
          </w:rPr>
          <w:fldChar w:fldCharType="begin"/>
        </w:r>
        <w:r w:rsidR="004916E2">
          <w:rPr>
            <w:noProof/>
            <w:webHidden/>
          </w:rPr>
          <w:instrText xml:space="preserve"> PAGEREF _Toc523753126 \h </w:instrText>
        </w:r>
        <w:r w:rsidR="004916E2">
          <w:rPr>
            <w:noProof/>
            <w:webHidden/>
          </w:rPr>
        </w:r>
        <w:r w:rsidR="004916E2">
          <w:rPr>
            <w:noProof/>
            <w:webHidden/>
          </w:rPr>
          <w:fldChar w:fldCharType="separate"/>
        </w:r>
        <w:r w:rsidR="004916E2">
          <w:rPr>
            <w:noProof/>
            <w:webHidden/>
          </w:rPr>
          <w:t>40</w:t>
        </w:r>
        <w:r w:rsidR="004916E2">
          <w:rPr>
            <w:noProof/>
            <w:webHidden/>
          </w:rPr>
          <w:fldChar w:fldCharType="end"/>
        </w:r>
      </w:hyperlink>
    </w:p>
    <w:p w14:paraId="29B2432D" w14:textId="3AA12119" w:rsidR="00416B70" w:rsidRDefault="00C068B4">
      <w:r>
        <w:fldChar w:fldCharType="end"/>
      </w:r>
    </w:p>
    <w:p w14:paraId="29ABCE3B" w14:textId="45075C11" w:rsidR="00C068B4" w:rsidRDefault="00C068B4" w:rsidP="00C068B4">
      <w:pPr>
        <w:pStyle w:val="Heading2"/>
      </w:pPr>
      <w:bookmarkStart w:id="5" w:name="_Toc523753602"/>
      <w:r>
        <w:t>Tables</w:t>
      </w:r>
      <w:bookmarkEnd w:id="5"/>
    </w:p>
    <w:p w14:paraId="70EB60C9" w14:textId="787A653F" w:rsidR="004916E2" w:rsidRDefault="00C068B4">
      <w:pPr>
        <w:pStyle w:val="TableofFigures"/>
        <w:tabs>
          <w:tab w:val="right" w:leader="dot" w:pos="9010"/>
        </w:tabs>
        <w:rPr>
          <w:noProof/>
        </w:rPr>
      </w:pPr>
      <w:r>
        <w:fldChar w:fldCharType="begin"/>
      </w:r>
      <w:r>
        <w:instrText xml:space="preserve"> TOC \h \z \c "Table" </w:instrText>
      </w:r>
      <w:r>
        <w:fldChar w:fldCharType="separate"/>
      </w:r>
      <w:hyperlink w:anchor="_Toc523753127" w:history="1">
        <w:r w:rsidR="004916E2" w:rsidRPr="008B0B40">
          <w:rPr>
            <w:rStyle w:val="Hyperlink"/>
            <w:noProof/>
          </w:rPr>
          <w:t>Table 1 % of NE data from DBPedia</w:t>
        </w:r>
        <w:r w:rsidR="004916E2">
          <w:rPr>
            <w:noProof/>
            <w:webHidden/>
          </w:rPr>
          <w:tab/>
        </w:r>
        <w:r w:rsidR="004916E2">
          <w:rPr>
            <w:noProof/>
            <w:webHidden/>
          </w:rPr>
          <w:fldChar w:fldCharType="begin"/>
        </w:r>
        <w:r w:rsidR="004916E2">
          <w:rPr>
            <w:noProof/>
            <w:webHidden/>
          </w:rPr>
          <w:instrText xml:space="preserve"> PAGEREF _Toc523753127 \h </w:instrText>
        </w:r>
        <w:r w:rsidR="004916E2">
          <w:rPr>
            <w:noProof/>
            <w:webHidden/>
          </w:rPr>
        </w:r>
        <w:r w:rsidR="004916E2">
          <w:rPr>
            <w:noProof/>
            <w:webHidden/>
          </w:rPr>
          <w:fldChar w:fldCharType="separate"/>
        </w:r>
        <w:r w:rsidR="004916E2">
          <w:rPr>
            <w:noProof/>
            <w:webHidden/>
          </w:rPr>
          <w:t>9</w:t>
        </w:r>
        <w:r w:rsidR="004916E2">
          <w:rPr>
            <w:noProof/>
            <w:webHidden/>
          </w:rPr>
          <w:fldChar w:fldCharType="end"/>
        </w:r>
      </w:hyperlink>
    </w:p>
    <w:p w14:paraId="10ECE8F9" w14:textId="19EB5F2F" w:rsidR="004916E2" w:rsidRDefault="00B039CE">
      <w:pPr>
        <w:pStyle w:val="TableofFigures"/>
        <w:tabs>
          <w:tab w:val="right" w:leader="dot" w:pos="9010"/>
        </w:tabs>
        <w:rPr>
          <w:noProof/>
        </w:rPr>
      </w:pPr>
      <w:hyperlink w:anchor="_Toc523753128" w:history="1">
        <w:r w:rsidR="004916E2" w:rsidRPr="008B0B40">
          <w:rPr>
            <w:rStyle w:val="Hyperlink"/>
            <w:noProof/>
          </w:rPr>
          <w:t>Table 2 X tensor dimensions</w:t>
        </w:r>
        <w:r w:rsidR="004916E2">
          <w:rPr>
            <w:noProof/>
            <w:webHidden/>
          </w:rPr>
          <w:tab/>
        </w:r>
        <w:r w:rsidR="004916E2">
          <w:rPr>
            <w:noProof/>
            <w:webHidden/>
          </w:rPr>
          <w:fldChar w:fldCharType="begin"/>
        </w:r>
        <w:r w:rsidR="004916E2">
          <w:rPr>
            <w:noProof/>
            <w:webHidden/>
          </w:rPr>
          <w:instrText xml:space="preserve"> PAGEREF _Toc523753128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6BB245F0" w14:textId="4DD5FBBD" w:rsidR="004916E2" w:rsidRDefault="00B039CE">
      <w:pPr>
        <w:pStyle w:val="TableofFigures"/>
        <w:tabs>
          <w:tab w:val="right" w:leader="dot" w:pos="9010"/>
        </w:tabs>
        <w:rPr>
          <w:noProof/>
        </w:rPr>
      </w:pPr>
      <w:hyperlink w:anchor="_Toc523753129" w:history="1">
        <w:r w:rsidR="004916E2" w:rsidRPr="008B0B40">
          <w:rPr>
            <w:rStyle w:val="Hyperlink"/>
            <w:noProof/>
          </w:rPr>
          <w:t>Table 3 Y tensor dimensions</w:t>
        </w:r>
        <w:r w:rsidR="004916E2">
          <w:rPr>
            <w:noProof/>
            <w:webHidden/>
          </w:rPr>
          <w:tab/>
        </w:r>
        <w:r w:rsidR="004916E2">
          <w:rPr>
            <w:noProof/>
            <w:webHidden/>
          </w:rPr>
          <w:fldChar w:fldCharType="begin"/>
        </w:r>
        <w:r w:rsidR="004916E2">
          <w:rPr>
            <w:noProof/>
            <w:webHidden/>
          </w:rPr>
          <w:instrText xml:space="preserve"> PAGEREF _Toc523753129 \h </w:instrText>
        </w:r>
        <w:r w:rsidR="004916E2">
          <w:rPr>
            <w:noProof/>
            <w:webHidden/>
          </w:rPr>
        </w:r>
        <w:r w:rsidR="004916E2">
          <w:rPr>
            <w:noProof/>
            <w:webHidden/>
          </w:rPr>
          <w:fldChar w:fldCharType="separate"/>
        </w:r>
        <w:r w:rsidR="004916E2">
          <w:rPr>
            <w:noProof/>
            <w:webHidden/>
          </w:rPr>
          <w:t>17</w:t>
        </w:r>
        <w:r w:rsidR="004916E2">
          <w:rPr>
            <w:noProof/>
            <w:webHidden/>
          </w:rPr>
          <w:fldChar w:fldCharType="end"/>
        </w:r>
      </w:hyperlink>
    </w:p>
    <w:p w14:paraId="3131EBD8" w14:textId="23CEEFF0" w:rsidR="004916E2" w:rsidRDefault="00B039CE">
      <w:pPr>
        <w:pStyle w:val="TableofFigures"/>
        <w:tabs>
          <w:tab w:val="right" w:leader="dot" w:pos="9010"/>
        </w:tabs>
        <w:rPr>
          <w:noProof/>
        </w:rPr>
      </w:pPr>
      <w:hyperlink w:anchor="_Toc523753130" w:history="1">
        <w:r w:rsidR="004916E2" w:rsidRPr="008B0B40">
          <w:rPr>
            <w:rStyle w:val="Hyperlink"/>
            <w:noProof/>
          </w:rPr>
          <w:t>Table 4 DBPedia post-processing tasks on Named Entities</w:t>
        </w:r>
        <w:r w:rsidR="004916E2">
          <w:rPr>
            <w:noProof/>
            <w:webHidden/>
          </w:rPr>
          <w:tab/>
        </w:r>
        <w:r w:rsidR="004916E2">
          <w:rPr>
            <w:noProof/>
            <w:webHidden/>
          </w:rPr>
          <w:fldChar w:fldCharType="begin"/>
        </w:r>
        <w:r w:rsidR="004916E2">
          <w:rPr>
            <w:noProof/>
            <w:webHidden/>
          </w:rPr>
          <w:instrText xml:space="preserve"> PAGEREF _Toc523753130 \h </w:instrText>
        </w:r>
        <w:r w:rsidR="004916E2">
          <w:rPr>
            <w:noProof/>
            <w:webHidden/>
          </w:rPr>
        </w:r>
        <w:r w:rsidR="004916E2">
          <w:rPr>
            <w:noProof/>
            <w:webHidden/>
          </w:rPr>
          <w:fldChar w:fldCharType="separate"/>
        </w:r>
        <w:r w:rsidR="004916E2">
          <w:rPr>
            <w:noProof/>
            <w:webHidden/>
          </w:rPr>
          <w:t>18</w:t>
        </w:r>
        <w:r w:rsidR="004916E2">
          <w:rPr>
            <w:noProof/>
            <w:webHidden/>
          </w:rPr>
          <w:fldChar w:fldCharType="end"/>
        </w:r>
      </w:hyperlink>
    </w:p>
    <w:p w14:paraId="6331876C" w14:textId="03C80575" w:rsidR="004916E2" w:rsidRDefault="00B039CE">
      <w:pPr>
        <w:pStyle w:val="TableofFigures"/>
        <w:tabs>
          <w:tab w:val="right" w:leader="dot" w:pos="9010"/>
        </w:tabs>
        <w:rPr>
          <w:noProof/>
        </w:rPr>
      </w:pPr>
      <w:hyperlink w:anchor="_Toc523753131" w:history="1">
        <w:r w:rsidR="004916E2" w:rsidRPr="008B0B40">
          <w:rPr>
            <w:rStyle w:val="Hyperlink"/>
            <w:noProof/>
          </w:rPr>
          <w:t>Table 5 Model datasets used</w:t>
        </w:r>
        <w:r w:rsidR="004916E2">
          <w:rPr>
            <w:noProof/>
            <w:webHidden/>
          </w:rPr>
          <w:tab/>
        </w:r>
        <w:r w:rsidR="004916E2">
          <w:rPr>
            <w:noProof/>
            <w:webHidden/>
          </w:rPr>
          <w:fldChar w:fldCharType="begin"/>
        </w:r>
        <w:r w:rsidR="004916E2">
          <w:rPr>
            <w:noProof/>
            <w:webHidden/>
          </w:rPr>
          <w:instrText xml:space="preserve"> PAGEREF _Toc523753131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E251EC9" w14:textId="72556B1E" w:rsidR="004916E2" w:rsidRDefault="00B039CE">
      <w:pPr>
        <w:pStyle w:val="TableofFigures"/>
        <w:tabs>
          <w:tab w:val="right" w:leader="dot" w:pos="9010"/>
        </w:tabs>
        <w:rPr>
          <w:noProof/>
        </w:rPr>
      </w:pPr>
      <w:hyperlink w:anchor="_Toc523753132" w:history="1">
        <w:r w:rsidR="004916E2" w:rsidRPr="008B0B40">
          <w:rPr>
            <w:rStyle w:val="Hyperlink"/>
            <w:noProof/>
          </w:rPr>
          <w:t>Table 6 Baseline accuracy</w:t>
        </w:r>
        <w:r w:rsidR="004916E2">
          <w:rPr>
            <w:noProof/>
            <w:webHidden/>
          </w:rPr>
          <w:tab/>
        </w:r>
        <w:r w:rsidR="004916E2">
          <w:rPr>
            <w:noProof/>
            <w:webHidden/>
          </w:rPr>
          <w:fldChar w:fldCharType="begin"/>
        </w:r>
        <w:r w:rsidR="004916E2">
          <w:rPr>
            <w:noProof/>
            <w:webHidden/>
          </w:rPr>
          <w:instrText xml:space="preserve"> PAGEREF _Toc523753132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711AFC14" w14:textId="0A6090D5" w:rsidR="004916E2" w:rsidRDefault="00B039CE">
      <w:pPr>
        <w:pStyle w:val="TableofFigures"/>
        <w:tabs>
          <w:tab w:val="right" w:leader="dot" w:pos="9010"/>
        </w:tabs>
        <w:rPr>
          <w:noProof/>
        </w:rPr>
      </w:pPr>
      <w:hyperlink w:anchor="_Toc523753133" w:history="1">
        <w:r w:rsidR="004916E2" w:rsidRPr="008B0B40">
          <w:rPr>
            <w:rStyle w:val="Hyperlink"/>
            <w:noProof/>
          </w:rPr>
          <w:t>Table 7 Evaluations of trained models</w:t>
        </w:r>
        <w:r w:rsidR="004916E2">
          <w:rPr>
            <w:noProof/>
            <w:webHidden/>
          </w:rPr>
          <w:tab/>
        </w:r>
        <w:r w:rsidR="004916E2">
          <w:rPr>
            <w:noProof/>
            <w:webHidden/>
          </w:rPr>
          <w:fldChar w:fldCharType="begin"/>
        </w:r>
        <w:r w:rsidR="004916E2">
          <w:rPr>
            <w:noProof/>
            <w:webHidden/>
          </w:rPr>
          <w:instrText xml:space="preserve"> PAGEREF _Toc523753133 \h </w:instrText>
        </w:r>
        <w:r w:rsidR="004916E2">
          <w:rPr>
            <w:noProof/>
            <w:webHidden/>
          </w:rPr>
        </w:r>
        <w:r w:rsidR="004916E2">
          <w:rPr>
            <w:noProof/>
            <w:webHidden/>
          </w:rPr>
          <w:fldChar w:fldCharType="separate"/>
        </w:r>
        <w:r w:rsidR="004916E2">
          <w:rPr>
            <w:noProof/>
            <w:webHidden/>
          </w:rPr>
          <w:t>22</w:t>
        </w:r>
        <w:r w:rsidR="004916E2">
          <w:rPr>
            <w:noProof/>
            <w:webHidden/>
          </w:rPr>
          <w:fldChar w:fldCharType="end"/>
        </w:r>
      </w:hyperlink>
    </w:p>
    <w:p w14:paraId="33457D3C" w14:textId="7634D69C" w:rsidR="004916E2" w:rsidRDefault="00B039CE">
      <w:pPr>
        <w:pStyle w:val="TableofFigures"/>
        <w:tabs>
          <w:tab w:val="right" w:leader="dot" w:pos="9010"/>
        </w:tabs>
        <w:rPr>
          <w:noProof/>
        </w:rPr>
      </w:pPr>
      <w:hyperlink w:anchor="_Toc523753134" w:history="1">
        <w:r w:rsidR="004916E2" w:rsidRPr="008B0B40">
          <w:rPr>
            <w:rStyle w:val="Hyperlink"/>
            <w:noProof/>
          </w:rPr>
          <w:t>Table 8 k-fold cross-validation results</w:t>
        </w:r>
        <w:r w:rsidR="004916E2">
          <w:rPr>
            <w:noProof/>
            <w:webHidden/>
          </w:rPr>
          <w:tab/>
        </w:r>
        <w:r w:rsidR="004916E2">
          <w:rPr>
            <w:noProof/>
            <w:webHidden/>
          </w:rPr>
          <w:fldChar w:fldCharType="begin"/>
        </w:r>
        <w:r w:rsidR="004916E2">
          <w:rPr>
            <w:noProof/>
            <w:webHidden/>
          </w:rPr>
          <w:instrText xml:space="preserve"> PAGEREF _Toc52375313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0BE224EA" w14:textId="4E236135" w:rsidR="004916E2" w:rsidRDefault="00B039CE">
      <w:pPr>
        <w:pStyle w:val="TableofFigures"/>
        <w:tabs>
          <w:tab w:val="right" w:leader="dot" w:pos="9010"/>
        </w:tabs>
        <w:rPr>
          <w:noProof/>
        </w:rPr>
      </w:pPr>
      <w:hyperlink w:anchor="_Toc523753135" w:history="1">
        <w:r w:rsidR="004916E2" w:rsidRPr="008B0B40">
          <w:rPr>
            <w:rStyle w:val="Hyperlink"/>
            <w:noProof/>
          </w:rPr>
          <w:t>Table 9 Original work plan given in proposal</w:t>
        </w:r>
        <w:r w:rsidR="004916E2">
          <w:rPr>
            <w:noProof/>
            <w:webHidden/>
          </w:rPr>
          <w:tab/>
        </w:r>
        <w:r w:rsidR="004916E2">
          <w:rPr>
            <w:noProof/>
            <w:webHidden/>
          </w:rPr>
          <w:fldChar w:fldCharType="begin"/>
        </w:r>
        <w:r w:rsidR="004916E2">
          <w:rPr>
            <w:noProof/>
            <w:webHidden/>
          </w:rPr>
          <w:instrText xml:space="preserve"> PAGEREF _Toc523753135 \h </w:instrText>
        </w:r>
        <w:r w:rsidR="004916E2">
          <w:rPr>
            <w:noProof/>
            <w:webHidden/>
          </w:rPr>
        </w:r>
        <w:r w:rsidR="004916E2">
          <w:rPr>
            <w:noProof/>
            <w:webHidden/>
          </w:rPr>
          <w:fldChar w:fldCharType="separate"/>
        </w:r>
        <w:r w:rsidR="004916E2">
          <w:rPr>
            <w:noProof/>
            <w:webHidden/>
          </w:rPr>
          <w:t>35</w:t>
        </w:r>
        <w:r w:rsidR="004916E2">
          <w:rPr>
            <w:noProof/>
            <w:webHidden/>
          </w:rPr>
          <w:fldChar w:fldCharType="end"/>
        </w:r>
      </w:hyperlink>
    </w:p>
    <w:p w14:paraId="7DAEEEBC" w14:textId="6F5FCB9E" w:rsidR="004916E2" w:rsidRDefault="00B039CE">
      <w:pPr>
        <w:pStyle w:val="TableofFigures"/>
        <w:tabs>
          <w:tab w:val="right" w:leader="dot" w:pos="9010"/>
        </w:tabs>
        <w:rPr>
          <w:noProof/>
        </w:rPr>
      </w:pPr>
      <w:hyperlink w:anchor="_Toc523753136" w:history="1">
        <w:r w:rsidR="004916E2" w:rsidRPr="008B0B40">
          <w:rPr>
            <w:rStyle w:val="Hyperlink"/>
            <w:noProof/>
          </w:rPr>
          <w:t>Table 10 List of Invoke tasks used to drive the pipeline</w:t>
        </w:r>
        <w:r w:rsidR="004916E2">
          <w:rPr>
            <w:noProof/>
            <w:webHidden/>
          </w:rPr>
          <w:tab/>
        </w:r>
        <w:r w:rsidR="004916E2">
          <w:rPr>
            <w:noProof/>
            <w:webHidden/>
          </w:rPr>
          <w:fldChar w:fldCharType="begin"/>
        </w:r>
        <w:r w:rsidR="004916E2">
          <w:rPr>
            <w:noProof/>
            <w:webHidden/>
          </w:rPr>
          <w:instrText xml:space="preserve"> PAGEREF _Toc523753136 \h </w:instrText>
        </w:r>
        <w:r w:rsidR="004916E2">
          <w:rPr>
            <w:noProof/>
            <w:webHidden/>
          </w:rPr>
        </w:r>
        <w:r w:rsidR="004916E2">
          <w:rPr>
            <w:noProof/>
            <w:webHidden/>
          </w:rPr>
          <w:fldChar w:fldCharType="separate"/>
        </w:r>
        <w:r w:rsidR="004916E2">
          <w:rPr>
            <w:noProof/>
            <w:webHidden/>
          </w:rPr>
          <w:t>41</w:t>
        </w:r>
        <w:r w:rsidR="004916E2">
          <w:rPr>
            <w:noProof/>
            <w:webHidden/>
          </w:rPr>
          <w:fldChar w:fldCharType="end"/>
        </w:r>
      </w:hyperlink>
    </w:p>
    <w:p w14:paraId="3B09984F" w14:textId="143B9E20" w:rsidR="004916E2" w:rsidRDefault="00B039CE">
      <w:pPr>
        <w:pStyle w:val="TableofFigures"/>
        <w:tabs>
          <w:tab w:val="right" w:leader="dot" w:pos="9010"/>
        </w:tabs>
        <w:rPr>
          <w:noProof/>
        </w:rPr>
      </w:pPr>
      <w:hyperlink w:anchor="_Toc523753137" w:history="1">
        <w:r w:rsidR="004916E2" w:rsidRPr="008B0B40">
          <w:rPr>
            <w:rStyle w:val="Hyperlink"/>
            <w:noProof/>
          </w:rPr>
          <w:t>Table 11 List of source code with author</w:t>
        </w:r>
        <w:r w:rsidR="004916E2">
          <w:rPr>
            <w:noProof/>
            <w:webHidden/>
          </w:rPr>
          <w:tab/>
        </w:r>
        <w:r w:rsidR="004916E2">
          <w:rPr>
            <w:noProof/>
            <w:webHidden/>
          </w:rPr>
          <w:fldChar w:fldCharType="begin"/>
        </w:r>
        <w:r w:rsidR="004916E2">
          <w:rPr>
            <w:noProof/>
            <w:webHidden/>
          </w:rPr>
          <w:instrText xml:space="preserve"> PAGEREF _Toc523753137 \h </w:instrText>
        </w:r>
        <w:r w:rsidR="004916E2">
          <w:rPr>
            <w:noProof/>
            <w:webHidden/>
          </w:rPr>
        </w:r>
        <w:r w:rsidR="004916E2">
          <w:rPr>
            <w:noProof/>
            <w:webHidden/>
          </w:rPr>
          <w:fldChar w:fldCharType="separate"/>
        </w:r>
        <w:r w:rsidR="004916E2">
          <w:rPr>
            <w:noProof/>
            <w:webHidden/>
          </w:rPr>
          <w:t>44</w:t>
        </w:r>
        <w:r w:rsidR="004916E2">
          <w:rPr>
            <w:noProof/>
            <w:webHidden/>
          </w:rPr>
          <w:fldChar w:fldCharType="end"/>
        </w:r>
      </w:hyperlink>
    </w:p>
    <w:p w14:paraId="033AAB33" w14:textId="5A3CFE0F" w:rsidR="00C068B4" w:rsidRDefault="00C068B4">
      <w:r>
        <w:fldChar w:fldCharType="end"/>
      </w:r>
    </w:p>
    <w:p w14:paraId="0C244C86" w14:textId="5DC9A2EA" w:rsidR="00C068B4" w:rsidRDefault="007779CF" w:rsidP="007779CF">
      <w:pPr>
        <w:pStyle w:val="Heading2"/>
      </w:pPr>
      <w:bookmarkStart w:id="6" w:name="_Toc523753603"/>
      <w:r>
        <w:t>Code snippets</w:t>
      </w:r>
      <w:bookmarkEnd w:id="6"/>
    </w:p>
    <w:p w14:paraId="366E7E20" w14:textId="539232C7" w:rsidR="004916E2" w:rsidRDefault="007779CF">
      <w:pPr>
        <w:pStyle w:val="TableofFigures"/>
        <w:tabs>
          <w:tab w:val="right" w:leader="dot" w:pos="9010"/>
        </w:tabs>
        <w:rPr>
          <w:noProof/>
        </w:rPr>
      </w:pPr>
      <w:r>
        <w:fldChar w:fldCharType="begin"/>
      </w:r>
      <w:r>
        <w:instrText xml:space="preserve"> TOC \h \z \c "Code Snippet" </w:instrText>
      </w:r>
      <w:r>
        <w:fldChar w:fldCharType="separate"/>
      </w:r>
      <w:hyperlink w:anchor="_Toc523753138" w:history="1">
        <w:r w:rsidR="004916E2" w:rsidRPr="00471304">
          <w:rPr>
            <w:rStyle w:val="Hyperlink"/>
            <w:noProof/>
          </w:rPr>
          <w:t>Code Snippet 1 NLTK Punkt tokenizer prepared with some common abbreviations.</w:t>
        </w:r>
        <w:r w:rsidR="004916E2">
          <w:rPr>
            <w:noProof/>
            <w:webHidden/>
          </w:rPr>
          <w:tab/>
        </w:r>
        <w:r w:rsidR="004916E2">
          <w:rPr>
            <w:noProof/>
            <w:webHidden/>
          </w:rPr>
          <w:fldChar w:fldCharType="begin"/>
        </w:r>
        <w:r w:rsidR="004916E2">
          <w:rPr>
            <w:noProof/>
            <w:webHidden/>
          </w:rPr>
          <w:instrText xml:space="preserve"> PAGEREF _Toc523753138 \h </w:instrText>
        </w:r>
        <w:r w:rsidR="004916E2">
          <w:rPr>
            <w:noProof/>
            <w:webHidden/>
          </w:rPr>
        </w:r>
        <w:r w:rsidR="004916E2">
          <w:rPr>
            <w:noProof/>
            <w:webHidden/>
          </w:rPr>
          <w:fldChar w:fldCharType="separate"/>
        </w:r>
        <w:r w:rsidR="004916E2">
          <w:rPr>
            <w:noProof/>
            <w:webHidden/>
          </w:rPr>
          <w:t>10</w:t>
        </w:r>
        <w:r w:rsidR="004916E2">
          <w:rPr>
            <w:noProof/>
            <w:webHidden/>
          </w:rPr>
          <w:fldChar w:fldCharType="end"/>
        </w:r>
      </w:hyperlink>
    </w:p>
    <w:p w14:paraId="47E9738E" w14:textId="1203598B" w:rsidR="004916E2" w:rsidRDefault="00B039CE">
      <w:pPr>
        <w:pStyle w:val="TableofFigures"/>
        <w:tabs>
          <w:tab w:val="right" w:leader="dot" w:pos="9010"/>
        </w:tabs>
        <w:rPr>
          <w:noProof/>
        </w:rPr>
      </w:pPr>
      <w:hyperlink w:anchor="_Toc523753139" w:history="1">
        <w:r w:rsidR="004916E2" w:rsidRPr="00471304">
          <w:rPr>
            <w:rStyle w:val="Hyperlink"/>
            <w:noProof/>
          </w:rPr>
          <w:t>Code Snippet 2 Interpolated Hansard text sample</w:t>
        </w:r>
        <w:r w:rsidR="004916E2">
          <w:rPr>
            <w:noProof/>
            <w:webHidden/>
          </w:rPr>
          <w:tab/>
        </w:r>
        <w:r w:rsidR="004916E2">
          <w:rPr>
            <w:noProof/>
            <w:webHidden/>
          </w:rPr>
          <w:fldChar w:fldCharType="begin"/>
        </w:r>
        <w:r w:rsidR="004916E2">
          <w:rPr>
            <w:noProof/>
            <w:webHidden/>
          </w:rPr>
          <w:instrText xml:space="preserve"> PAGEREF _Toc523753139 \h </w:instrText>
        </w:r>
        <w:r w:rsidR="004916E2">
          <w:rPr>
            <w:noProof/>
            <w:webHidden/>
          </w:rPr>
        </w:r>
        <w:r w:rsidR="004916E2">
          <w:rPr>
            <w:noProof/>
            <w:webHidden/>
          </w:rPr>
          <w:fldChar w:fldCharType="separate"/>
        </w:r>
        <w:r w:rsidR="004916E2">
          <w:rPr>
            <w:noProof/>
            <w:webHidden/>
          </w:rPr>
          <w:t>12</w:t>
        </w:r>
        <w:r w:rsidR="004916E2">
          <w:rPr>
            <w:noProof/>
            <w:webHidden/>
          </w:rPr>
          <w:fldChar w:fldCharType="end"/>
        </w:r>
      </w:hyperlink>
    </w:p>
    <w:p w14:paraId="6202F7EF" w14:textId="242B937A" w:rsidR="004916E2" w:rsidRDefault="00B039CE">
      <w:pPr>
        <w:pStyle w:val="TableofFigures"/>
        <w:tabs>
          <w:tab w:val="right" w:leader="dot" w:pos="9010"/>
        </w:tabs>
        <w:rPr>
          <w:noProof/>
        </w:rPr>
      </w:pPr>
      <w:hyperlink w:anchor="_Toc523753140" w:history="1">
        <w:r w:rsidR="004916E2" w:rsidRPr="00471304">
          <w:rPr>
            <w:rStyle w:val="Hyperlink"/>
            <w:noProof/>
          </w:rPr>
          <w:t>Code Snippet 3 Converting bucket numbers to datasets</w:t>
        </w:r>
        <w:r w:rsidR="004916E2">
          <w:rPr>
            <w:noProof/>
            <w:webHidden/>
          </w:rPr>
          <w:tab/>
        </w:r>
        <w:r w:rsidR="004916E2">
          <w:rPr>
            <w:noProof/>
            <w:webHidden/>
          </w:rPr>
          <w:fldChar w:fldCharType="begin"/>
        </w:r>
        <w:r w:rsidR="004916E2">
          <w:rPr>
            <w:noProof/>
            <w:webHidden/>
          </w:rPr>
          <w:instrText xml:space="preserve"> PAGEREF _Toc523753140 \h </w:instrText>
        </w:r>
        <w:r w:rsidR="004916E2">
          <w:rPr>
            <w:noProof/>
            <w:webHidden/>
          </w:rPr>
        </w:r>
        <w:r w:rsidR="004916E2">
          <w:rPr>
            <w:noProof/>
            <w:webHidden/>
          </w:rPr>
          <w:fldChar w:fldCharType="separate"/>
        </w:r>
        <w:r w:rsidR="004916E2">
          <w:rPr>
            <w:noProof/>
            <w:webHidden/>
          </w:rPr>
          <w:t>16</w:t>
        </w:r>
        <w:r w:rsidR="004916E2">
          <w:rPr>
            <w:noProof/>
            <w:webHidden/>
          </w:rPr>
          <w:fldChar w:fldCharType="end"/>
        </w:r>
      </w:hyperlink>
    </w:p>
    <w:p w14:paraId="26EE7480" w14:textId="77275968" w:rsidR="004916E2" w:rsidRDefault="00B039CE">
      <w:pPr>
        <w:pStyle w:val="TableofFigures"/>
        <w:tabs>
          <w:tab w:val="right" w:leader="dot" w:pos="9010"/>
        </w:tabs>
        <w:rPr>
          <w:noProof/>
        </w:rPr>
      </w:pPr>
      <w:hyperlink w:anchor="_Toc523753141" w:history="1">
        <w:r w:rsidR="004916E2" w:rsidRPr="00471304">
          <w:rPr>
            <w:rStyle w:val="Hyperlink"/>
            <w:noProof/>
          </w:rPr>
          <w:t>Code Snippet 4 logic to avoid re-interpolating overlapping NEs</w:t>
        </w:r>
        <w:r w:rsidR="004916E2">
          <w:rPr>
            <w:noProof/>
            <w:webHidden/>
          </w:rPr>
          <w:tab/>
        </w:r>
        <w:r w:rsidR="004916E2">
          <w:rPr>
            <w:noProof/>
            <w:webHidden/>
          </w:rPr>
          <w:fldChar w:fldCharType="begin"/>
        </w:r>
        <w:r w:rsidR="004916E2">
          <w:rPr>
            <w:noProof/>
            <w:webHidden/>
          </w:rPr>
          <w:instrText xml:space="preserve"> PAGEREF _Toc523753141 \h </w:instrText>
        </w:r>
        <w:r w:rsidR="004916E2">
          <w:rPr>
            <w:noProof/>
            <w:webHidden/>
          </w:rPr>
        </w:r>
        <w:r w:rsidR="004916E2">
          <w:rPr>
            <w:noProof/>
            <w:webHidden/>
          </w:rPr>
          <w:fldChar w:fldCharType="separate"/>
        </w:r>
        <w:r w:rsidR="004916E2">
          <w:rPr>
            <w:noProof/>
            <w:webHidden/>
          </w:rPr>
          <w:t>19</w:t>
        </w:r>
        <w:r w:rsidR="004916E2">
          <w:rPr>
            <w:noProof/>
            <w:webHidden/>
          </w:rPr>
          <w:fldChar w:fldCharType="end"/>
        </w:r>
      </w:hyperlink>
    </w:p>
    <w:p w14:paraId="24F822D3" w14:textId="55306270" w:rsidR="004916E2" w:rsidRDefault="00B039CE">
      <w:pPr>
        <w:pStyle w:val="TableofFigures"/>
        <w:tabs>
          <w:tab w:val="right" w:leader="dot" w:pos="9010"/>
        </w:tabs>
        <w:rPr>
          <w:noProof/>
        </w:rPr>
      </w:pPr>
      <w:hyperlink w:anchor="_Toc523753142" w:history="1">
        <w:r w:rsidR="004916E2" w:rsidRPr="00471304">
          <w:rPr>
            <w:rStyle w:val="Hyperlink"/>
            <w:noProof/>
          </w:rPr>
          <w:t>Code Snippet 5 Training on the Full dataset</w:t>
        </w:r>
        <w:r w:rsidR="004916E2">
          <w:rPr>
            <w:noProof/>
            <w:webHidden/>
          </w:rPr>
          <w:tab/>
        </w:r>
        <w:r w:rsidR="004916E2">
          <w:rPr>
            <w:noProof/>
            <w:webHidden/>
          </w:rPr>
          <w:fldChar w:fldCharType="begin"/>
        </w:r>
        <w:r w:rsidR="004916E2">
          <w:rPr>
            <w:noProof/>
            <w:webHidden/>
          </w:rPr>
          <w:instrText xml:space="preserve"> PAGEREF _Toc523753142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5E5CC7B3" w14:textId="1AD3B4E9" w:rsidR="004916E2" w:rsidRDefault="00B039CE">
      <w:pPr>
        <w:pStyle w:val="TableofFigures"/>
        <w:tabs>
          <w:tab w:val="right" w:leader="dot" w:pos="9010"/>
        </w:tabs>
        <w:rPr>
          <w:noProof/>
        </w:rPr>
      </w:pPr>
      <w:hyperlink w:anchor="_Toc523753143" w:history="1">
        <w:r w:rsidR="004916E2" w:rsidRPr="00471304">
          <w:rPr>
            <w:rStyle w:val="Hyperlink"/>
            <w:noProof/>
          </w:rPr>
          <w:t>Code Snippet 6 k-fold cross validation</w:t>
        </w:r>
        <w:r w:rsidR="004916E2">
          <w:rPr>
            <w:noProof/>
            <w:webHidden/>
          </w:rPr>
          <w:tab/>
        </w:r>
        <w:r w:rsidR="004916E2">
          <w:rPr>
            <w:noProof/>
            <w:webHidden/>
          </w:rPr>
          <w:fldChar w:fldCharType="begin"/>
        </w:r>
        <w:r w:rsidR="004916E2">
          <w:rPr>
            <w:noProof/>
            <w:webHidden/>
          </w:rPr>
          <w:instrText xml:space="preserve"> PAGEREF _Toc523753143 \h </w:instrText>
        </w:r>
        <w:r w:rsidR="004916E2">
          <w:rPr>
            <w:noProof/>
            <w:webHidden/>
          </w:rPr>
        </w:r>
        <w:r w:rsidR="004916E2">
          <w:rPr>
            <w:noProof/>
            <w:webHidden/>
          </w:rPr>
          <w:fldChar w:fldCharType="separate"/>
        </w:r>
        <w:r w:rsidR="004916E2">
          <w:rPr>
            <w:noProof/>
            <w:webHidden/>
          </w:rPr>
          <w:t>30</w:t>
        </w:r>
        <w:r w:rsidR="004916E2">
          <w:rPr>
            <w:noProof/>
            <w:webHidden/>
          </w:rPr>
          <w:fldChar w:fldCharType="end"/>
        </w:r>
      </w:hyperlink>
    </w:p>
    <w:p w14:paraId="28661012" w14:textId="46212287" w:rsidR="004916E2" w:rsidRDefault="00B039CE">
      <w:pPr>
        <w:pStyle w:val="TableofFigures"/>
        <w:tabs>
          <w:tab w:val="right" w:leader="dot" w:pos="9010"/>
        </w:tabs>
        <w:rPr>
          <w:noProof/>
        </w:rPr>
      </w:pPr>
      <w:hyperlink w:anchor="_Toc523753144" w:history="1">
        <w:r w:rsidR="004916E2" w:rsidRPr="00471304">
          <w:rPr>
            <w:rStyle w:val="Hyperlink"/>
            <w:noProof/>
          </w:rPr>
          <w:t>Code Snippet 7 Python subclassing to add model evaluate</w:t>
        </w:r>
        <w:r w:rsidR="004916E2">
          <w:rPr>
            <w:noProof/>
            <w:webHidden/>
          </w:rPr>
          <w:tab/>
        </w:r>
        <w:r w:rsidR="004916E2">
          <w:rPr>
            <w:noProof/>
            <w:webHidden/>
          </w:rPr>
          <w:fldChar w:fldCharType="begin"/>
        </w:r>
        <w:r w:rsidR="004916E2">
          <w:rPr>
            <w:noProof/>
            <w:webHidden/>
          </w:rPr>
          <w:instrText xml:space="preserve"> PAGEREF _Toc523753144 \h </w:instrText>
        </w:r>
        <w:r w:rsidR="004916E2">
          <w:rPr>
            <w:noProof/>
            <w:webHidden/>
          </w:rPr>
        </w:r>
        <w:r w:rsidR="004916E2">
          <w:rPr>
            <w:noProof/>
            <w:webHidden/>
          </w:rPr>
          <w:fldChar w:fldCharType="separate"/>
        </w:r>
        <w:r w:rsidR="004916E2">
          <w:rPr>
            <w:noProof/>
            <w:webHidden/>
          </w:rPr>
          <w:t>31</w:t>
        </w:r>
        <w:r w:rsidR="004916E2">
          <w:rPr>
            <w:noProof/>
            <w:webHidden/>
          </w:rPr>
          <w:fldChar w:fldCharType="end"/>
        </w:r>
      </w:hyperlink>
    </w:p>
    <w:p w14:paraId="6E83478C" w14:textId="40ECEFEB" w:rsidR="004916E2" w:rsidRDefault="00B039CE">
      <w:pPr>
        <w:pStyle w:val="TableofFigures"/>
        <w:tabs>
          <w:tab w:val="right" w:leader="dot" w:pos="9010"/>
        </w:tabs>
        <w:rPr>
          <w:noProof/>
        </w:rPr>
      </w:pPr>
      <w:hyperlink w:anchor="_Toc523753145" w:history="1">
        <w:r w:rsidR="004916E2" w:rsidRPr="00471304">
          <w:rPr>
            <w:rStyle w:val="Hyperlink"/>
            <w:noProof/>
          </w:rPr>
          <w:t>Code Snippet 8 a regular Pytest unit test</w:t>
        </w:r>
        <w:r w:rsidR="004916E2">
          <w:rPr>
            <w:noProof/>
            <w:webHidden/>
          </w:rPr>
          <w:tab/>
        </w:r>
        <w:r w:rsidR="004916E2">
          <w:rPr>
            <w:noProof/>
            <w:webHidden/>
          </w:rPr>
          <w:fldChar w:fldCharType="begin"/>
        </w:r>
        <w:r w:rsidR="004916E2">
          <w:rPr>
            <w:noProof/>
            <w:webHidden/>
          </w:rPr>
          <w:instrText xml:space="preserve"> PAGEREF _Toc523753145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3D5CAADD" w14:textId="309F06C8" w:rsidR="004916E2" w:rsidRDefault="00B039CE">
      <w:pPr>
        <w:pStyle w:val="TableofFigures"/>
        <w:tabs>
          <w:tab w:val="right" w:leader="dot" w:pos="9010"/>
        </w:tabs>
        <w:rPr>
          <w:noProof/>
        </w:rPr>
      </w:pPr>
      <w:hyperlink w:anchor="_Toc523753146" w:history="1">
        <w:r w:rsidR="004916E2" w:rsidRPr="00471304">
          <w:rPr>
            <w:rStyle w:val="Hyperlink"/>
            <w:noProof/>
          </w:rPr>
          <w:t>Code Snippet 9 A Pyfakefs Pytest unit test</w:t>
        </w:r>
        <w:r w:rsidR="004916E2">
          <w:rPr>
            <w:noProof/>
            <w:webHidden/>
          </w:rPr>
          <w:tab/>
        </w:r>
        <w:r w:rsidR="004916E2">
          <w:rPr>
            <w:noProof/>
            <w:webHidden/>
          </w:rPr>
          <w:fldChar w:fldCharType="begin"/>
        </w:r>
        <w:r w:rsidR="004916E2">
          <w:rPr>
            <w:noProof/>
            <w:webHidden/>
          </w:rPr>
          <w:instrText xml:space="preserve"> PAGEREF _Toc523753146 \h </w:instrText>
        </w:r>
        <w:r w:rsidR="004916E2">
          <w:rPr>
            <w:noProof/>
            <w:webHidden/>
          </w:rPr>
        </w:r>
        <w:r w:rsidR="004916E2">
          <w:rPr>
            <w:noProof/>
            <w:webHidden/>
          </w:rPr>
          <w:fldChar w:fldCharType="separate"/>
        </w:r>
        <w:r w:rsidR="004916E2">
          <w:rPr>
            <w:noProof/>
            <w:webHidden/>
          </w:rPr>
          <w:t>32</w:t>
        </w:r>
        <w:r w:rsidR="004916E2">
          <w:rPr>
            <w:noProof/>
            <w:webHidden/>
          </w:rPr>
          <w:fldChar w:fldCharType="end"/>
        </w:r>
      </w:hyperlink>
    </w:p>
    <w:p w14:paraId="1B7BC227" w14:textId="5CFB796F" w:rsidR="007779CF" w:rsidRDefault="007779CF" w:rsidP="007779CF">
      <w:r>
        <w:fldChar w:fldCharType="end"/>
      </w:r>
    </w:p>
    <w:sdt>
      <w:sdtPr>
        <w:rPr>
          <w:rFonts w:asciiTheme="minorHAnsi" w:eastAsiaTheme="minorHAnsi" w:hAnsiTheme="minorHAnsi" w:cstheme="minorBidi"/>
          <w:b w:val="0"/>
          <w:bCs w:val="0"/>
          <w:color w:val="auto"/>
          <w:sz w:val="24"/>
          <w:szCs w:val="24"/>
          <w:lang w:val="en-GB"/>
        </w:rPr>
        <w:id w:val="962929433"/>
        <w:docPartObj>
          <w:docPartGallery w:val="Table of Contents"/>
          <w:docPartUnique/>
        </w:docPartObj>
      </w:sdtPr>
      <w:sdtEndPr>
        <w:rPr>
          <w:rFonts w:eastAsiaTheme="minorEastAsia"/>
          <w:noProof/>
        </w:rPr>
      </w:sdtEndPr>
      <w:sdtContent>
        <w:p w14:paraId="03FF3AA8" w14:textId="2EB97B0F" w:rsidR="00D56F72" w:rsidRPr="004916E2" w:rsidRDefault="00D56F72">
          <w:pPr>
            <w:pStyle w:val="TOCHeading"/>
            <w:rPr>
              <w:rStyle w:val="Heading1Char"/>
            </w:rPr>
          </w:pPr>
          <w:r w:rsidRPr="004916E2">
            <w:rPr>
              <w:rStyle w:val="Heading1Char"/>
            </w:rPr>
            <w:t>Table of Contents</w:t>
          </w:r>
        </w:p>
        <w:p w14:paraId="6F0FFB9A" w14:textId="617F7EB5" w:rsidR="00F97063" w:rsidRDefault="00D56F72">
          <w:pPr>
            <w:pStyle w:val="TOC1"/>
            <w:tabs>
              <w:tab w:val="right" w:leader="dot" w:pos="9010"/>
            </w:tabs>
            <w:rPr>
              <w:b w:val="0"/>
              <w:bCs w:val="0"/>
              <w:i w:val="0"/>
              <w:iCs w:val="0"/>
              <w:noProof/>
            </w:rPr>
          </w:pPr>
          <w:r>
            <w:rPr>
              <w:b w:val="0"/>
              <w:bCs w:val="0"/>
            </w:rPr>
            <w:fldChar w:fldCharType="begin"/>
          </w:r>
          <w:r>
            <w:instrText xml:space="preserve"> TOC \o "1-3" \h \z \u </w:instrText>
          </w:r>
          <w:r>
            <w:rPr>
              <w:b w:val="0"/>
              <w:bCs w:val="0"/>
            </w:rPr>
            <w:fldChar w:fldCharType="separate"/>
          </w:r>
          <w:hyperlink w:anchor="_Toc523753597" w:history="1">
            <w:r w:rsidR="00F97063">
              <w:rPr>
                <w:noProof/>
                <w:webHidden/>
              </w:rPr>
              <w:tab/>
            </w:r>
            <w:r w:rsidR="00F97063">
              <w:rPr>
                <w:noProof/>
                <w:webHidden/>
              </w:rPr>
              <w:fldChar w:fldCharType="begin"/>
            </w:r>
            <w:r w:rsidR="00F97063">
              <w:rPr>
                <w:noProof/>
                <w:webHidden/>
              </w:rPr>
              <w:instrText xml:space="preserve"> PAGEREF _Toc523753597 \h </w:instrText>
            </w:r>
            <w:r w:rsidR="00F97063">
              <w:rPr>
                <w:noProof/>
                <w:webHidden/>
              </w:rPr>
            </w:r>
            <w:r w:rsidR="00F97063">
              <w:rPr>
                <w:noProof/>
                <w:webHidden/>
              </w:rPr>
              <w:fldChar w:fldCharType="separate"/>
            </w:r>
            <w:r w:rsidR="00F97063">
              <w:rPr>
                <w:noProof/>
                <w:webHidden/>
              </w:rPr>
              <w:t>0</w:t>
            </w:r>
            <w:r w:rsidR="00F97063">
              <w:rPr>
                <w:noProof/>
                <w:webHidden/>
              </w:rPr>
              <w:fldChar w:fldCharType="end"/>
            </w:r>
          </w:hyperlink>
        </w:p>
        <w:p w14:paraId="53342B05" w14:textId="7A878104" w:rsidR="00F97063" w:rsidRDefault="00B039CE">
          <w:pPr>
            <w:pStyle w:val="TOC1"/>
            <w:tabs>
              <w:tab w:val="left" w:pos="480"/>
              <w:tab w:val="right" w:leader="dot" w:pos="9010"/>
            </w:tabs>
            <w:rPr>
              <w:b w:val="0"/>
              <w:bCs w:val="0"/>
              <w:i w:val="0"/>
              <w:iCs w:val="0"/>
              <w:noProof/>
            </w:rPr>
          </w:pPr>
          <w:hyperlink w:anchor="_Toc523753598" w:history="1">
            <w:r w:rsidR="00F97063" w:rsidRPr="00D92469">
              <w:rPr>
                <w:rStyle w:val="Hyperlink"/>
                <w:noProof/>
              </w:rPr>
              <w:t>1.</w:t>
            </w:r>
            <w:r w:rsidR="00F97063">
              <w:rPr>
                <w:b w:val="0"/>
                <w:bCs w:val="0"/>
                <w:i w:val="0"/>
                <w:iCs w:val="0"/>
                <w:noProof/>
              </w:rPr>
              <w:tab/>
            </w:r>
            <w:r w:rsidR="00F97063" w:rsidRPr="00D92469">
              <w:rPr>
                <w:rStyle w:val="Hyperlink"/>
                <w:noProof/>
              </w:rPr>
              <w:t>Abstract</w:t>
            </w:r>
            <w:r w:rsidR="00F97063">
              <w:rPr>
                <w:noProof/>
                <w:webHidden/>
              </w:rPr>
              <w:tab/>
            </w:r>
            <w:r w:rsidR="00F97063">
              <w:rPr>
                <w:noProof/>
                <w:webHidden/>
              </w:rPr>
              <w:fldChar w:fldCharType="begin"/>
            </w:r>
            <w:r w:rsidR="00F97063">
              <w:rPr>
                <w:noProof/>
                <w:webHidden/>
              </w:rPr>
              <w:instrText xml:space="preserve"> PAGEREF _Toc523753598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13634433" w14:textId="6D69D151" w:rsidR="00F97063" w:rsidRDefault="00B039CE">
          <w:pPr>
            <w:pStyle w:val="TOC1"/>
            <w:tabs>
              <w:tab w:val="left" w:pos="480"/>
              <w:tab w:val="right" w:leader="dot" w:pos="9010"/>
            </w:tabs>
            <w:rPr>
              <w:b w:val="0"/>
              <w:bCs w:val="0"/>
              <w:i w:val="0"/>
              <w:iCs w:val="0"/>
              <w:noProof/>
            </w:rPr>
          </w:pPr>
          <w:hyperlink w:anchor="_Toc523753599" w:history="1">
            <w:r w:rsidR="00F97063" w:rsidRPr="00D92469">
              <w:rPr>
                <w:rStyle w:val="Hyperlink"/>
                <w:noProof/>
              </w:rPr>
              <w:t>2.</w:t>
            </w:r>
            <w:r w:rsidR="00F97063">
              <w:rPr>
                <w:b w:val="0"/>
                <w:bCs w:val="0"/>
                <w:i w:val="0"/>
                <w:iCs w:val="0"/>
                <w:noProof/>
              </w:rPr>
              <w:tab/>
            </w:r>
            <w:r w:rsidR="00F97063" w:rsidRPr="00D92469">
              <w:rPr>
                <w:rStyle w:val="Hyperlink"/>
                <w:noProof/>
              </w:rPr>
              <w:t>Acknowledgements</w:t>
            </w:r>
            <w:r w:rsidR="00F97063">
              <w:rPr>
                <w:noProof/>
                <w:webHidden/>
              </w:rPr>
              <w:tab/>
            </w:r>
            <w:r w:rsidR="00F97063">
              <w:rPr>
                <w:noProof/>
                <w:webHidden/>
              </w:rPr>
              <w:fldChar w:fldCharType="begin"/>
            </w:r>
            <w:r w:rsidR="00F97063">
              <w:rPr>
                <w:noProof/>
                <w:webHidden/>
              </w:rPr>
              <w:instrText xml:space="preserve"> PAGEREF _Toc523753599 \h </w:instrText>
            </w:r>
            <w:r w:rsidR="00F97063">
              <w:rPr>
                <w:noProof/>
                <w:webHidden/>
              </w:rPr>
            </w:r>
            <w:r w:rsidR="00F97063">
              <w:rPr>
                <w:noProof/>
                <w:webHidden/>
              </w:rPr>
              <w:fldChar w:fldCharType="separate"/>
            </w:r>
            <w:r w:rsidR="00F97063">
              <w:rPr>
                <w:noProof/>
                <w:webHidden/>
              </w:rPr>
              <w:t>1</w:t>
            </w:r>
            <w:r w:rsidR="00F97063">
              <w:rPr>
                <w:noProof/>
                <w:webHidden/>
              </w:rPr>
              <w:fldChar w:fldCharType="end"/>
            </w:r>
          </w:hyperlink>
        </w:p>
        <w:p w14:paraId="623C02C9" w14:textId="40AA24FA" w:rsidR="00F97063" w:rsidRDefault="00B039CE">
          <w:pPr>
            <w:pStyle w:val="TOC1"/>
            <w:tabs>
              <w:tab w:val="left" w:pos="480"/>
              <w:tab w:val="right" w:leader="dot" w:pos="9010"/>
            </w:tabs>
            <w:rPr>
              <w:b w:val="0"/>
              <w:bCs w:val="0"/>
              <w:i w:val="0"/>
              <w:iCs w:val="0"/>
              <w:noProof/>
            </w:rPr>
          </w:pPr>
          <w:hyperlink w:anchor="_Toc523753600" w:history="1">
            <w:r w:rsidR="00F97063" w:rsidRPr="00D92469">
              <w:rPr>
                <w:rStyle w:val="Hyperlink"/>
                <w:noProof/>
              </w:rPr>
              <w:t>3.</w:t>
            </w:r>
            <w:r w:rsidR="00F97063">
              <w:rPr>
                <w:b w:val="0"/>
                <w:bCs w:val="0"/>
                <w:i w:val="0"/>
                <w:iCs w:val="0"/>
                <w:noProof/>
              </w:rPr>
              <w:tab/>
            </w:r>
            <w:r w:rsidR="00F97063" w:rsidRPr="00D92469">
              <w:rPr>
                <w:rStyle w:val="Hyperlink"/>
                <w:noProof/>
              </w:rPr>
              <w:t>Lists of figures, tables and code snippets</w:t>
            </w:r>
            <w:r w:rsidR="00F97063">
              <w:rPr>
                <w:noProof/>
                <w:webHidden/>
              </w:rPr>
              <w:tab/>
            </w:r>
            <w:r w:rsidR="00F97063">
              <w:rPr>
                <w:noProof/>
                <w:webHidden/>
              </w:rPr>
              <w:fldChar w:fldCharType="begin"/>
            </w:r>
            <w:r w:rsidR="00F97063">
              <w:rPr>
                <w:noProof/>
                <w:webHidden/>
              </w:rPr>
              <w:instrText xml:space="preserve"> PAGEREF _Toc523753600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3343C3F1" w14:textId="58D4AFC6" w:rsidR="00F97063" w:rsidRDefault="00B039CE">
          <w:pPr>
            <w:pStyle w:val="TOC2"/>
            <w:tabs>
              <w:tab w:val="right" w:leader="dot" w:pos="9010"/>
            </w:tabs>
            <w:rPr>
              <w:b w:val="0"/>
              <w:bCs w:val="0"/>
              <w:noProof/>
              <w:sz w:val="24"/>
              <w:szCs w:val="24"/>
            </w:rPr>
          </w:pPr>
          <w:hyperlink w:anchor="_Toc523753601" w:history="1">
            <w:r w:rsidR="00F97063" w:rsidRPr="00D92469">
              <w:rPr>
                <w:rStyle w:val="Hyperlink"/>
                <w:noProof/>
              </w:rPr>
              <w:t>3.1. Figures</w:t>
            </w:r>
            <w:r w:rsidR="00F97063">
              <w:rPr>
                <w:noProof/>
                <w:webHidden/>
              </w:rPr>
              <w:tab/>
            </w:r>
            <w:r w:rsidR="00F97063">
              <w:rPr>
                <w:noProof/>
                <w:webHidden/>
              </w:rPr>
              <w:fldChar w:fldCharType="begin"/>
            </w:r>
            <w:r w:rsidR="00F97063">
              <w:rPr>
                <w:noProof/>
                <w:webHidden/>
              </w:rPr>
              <w:instrText xml:space="preserve"> PAGEREF _Toc523753601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49C0D61B" w14:textId="6FBE86DE" w:rsidR="00F97063" w:rsidRDefault="00B039CE">
          <w:pPr>
            <w:pStyle w:val="TOC2"/>
            <w:tabs>
              <w:tab w:val="right" w:leader="dot" w:pos="9010"/>
            </w:tabs>
            <w:rPr>
              <w:b w:val="0"/>
              <w:bCs w:val="0"/>
              <w:noProof/>
              <w:sz w:val="24"/>
              <w:szCs w:val="24"/>
            </w:rPr>
          </w:pPr>
          <w:hyperlink w:anchor="_Toc523753602" w:history="1">
            <w:r w:rsidR="00F97063" w:rsidRPr="00D92469">
              <w:rPr>
                <w:rStyle w:val="Hyperlink"/>
                <w:noProof/>
              </w:rPr>
              <w:t>3.2. Tables</w:t>
            </w:r>
            <w:r w:rsidR="00F97063">
              <w:rPr>
                <w:noProof/>
                <w:webHidden/>
              </w:rPr>
              <w:tab/>
            </w:r>
            <w:r w:rsidR="00F97063">
              <w:rPr>
                <w:noProof/>
                <w:webHidden/>
              </w:rPr>
              <w:fldChar w:fldCharType="begin"/>
            </w:r>
            <w:r w:rsidR="00F97063">
              <w:rPr>
                <w:noProof/>
                <w:webHidden/>
              </w:rPr>
              <w:instrText xml:space="preserve"> PAGEREF _Toc523753602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05E2B6AF" w14:textId="7D53DAB3" w:rsidR="00F97063" w:rsidRDefault="00B039CE">
          <w:pPr>
            <w:pStyle w:val="TOC2"/>
            <w:tabs>
              <w:tab w:val="right" w:leader="dot" w:pos="9010"/>
            </w:tabs>
            <w:rPr>
              <w:b w:val="0"/>
              <w:bCs w:val="0"/>
              <w:noProof/>
              <w:sz w:val="24"/>
              <w:szCs w:val="24"/>
            </w:rPr>
          </w:pPr>
          <w:hyperlink w:anchor="_Toc523753603" w:history="1">
            <w:r w:rsidR="00F97063" w:rsidRPr="00D92469">
              <w:rPr>
                <w:rStyle w:val="Hyperlink"/>
                <w:noProof/>
              </w:rPr>
              <w:t>3.3. Code snippets</w:t>
            </w:r>
            <w:r w:rsidR="00F97063">
              <w:rPr>
                <w:noProof/>
                <w:webHidden/>
              </w:rPr>
              <w:tab/>
            </w:r>
            <w:r w:rsidR="00F97063">
              <w:rPr>
                <w:noProof/>
                <w:webHidden/>
              </w:rPr>
              <w:fldChar w:fldCharType="begin"/>
            </w:r>
            <w:r w:rsidR="00F97063">
              <w:rPr>
                <w:noProof/>
                <w:webHidden/>
              </w:rPr>
              <w:instrText xml:space="preserve"> PAGEREF _Toc523753603 \h </w:instrText>
            </w:r>
            <w:r w:rsidR="00F97063">
              <w:rPr>
                <w:noProof/>
                <w:webHidden/>
              </w:rPr>
            </w:r>
            <w:r w:rsidR="00F97063">
              <w:rPr>
                <w:noProof/>
                <w:webHidden/>
              </w:rPr>
              <w:fldChar w:fldCharType="separate"/>
            </w:r>
            <w:r w:rsidR="00F97063">
              <w:rPr>
                <w:noProof/>
                <w:webHidden/>
              </w:rPr>
              <w:t>2</w:t>
            </w:r>
            <w:r w:rsidR="00F97063">
              <w:rPr>
                <w:noProof/>
                <w:webHidden/>
              </w:rPr>
              <w:fldChar w:fldCharType="end"/>
            </w:r>
          </w:hyperlink>
        </w:p>
        <w:p w14:paraId="65870820" w14:textId="58BEBD3D" w:rsidR="00F97063" w:rsidRDefault="00B039CE">
          <w:pPr>
            <w:pStyle w:val="TOC1"/>
            <w:tabs>
              <w:tab w:val="left" w:pos="480"/>
              <w:tab w:val="right" w:leader="dot" w:pos="9010"/>
            </w:tabs>
            <w:rPr>
              <w:b w:val="0"/>
              <w:bCs w:val="0"/>
              <w:i w:val="0"/>
              <w:iCs w:val="0"/>
              <w:noProof/>
            </w:rPr>
          </w:pPr>
          <w:hyperlink w:anchor="_Toc523753604" w:history="1">
            <w:r w:rsidR="00F97063" w:rsidRPr="00D92469">
              <w:rPr>
                <w:rStyle w:val="Hyperlink"/>
                <w:noProof/>
              </w:rPr>
              <w:t>5.</w:t>
            </w:r>
            <w:r w:rsidR="00F97063">
              <w:rPr>
                <w:b w:val="0"/>
                <w:bCs w:val="0"/>
                <w:i w:val="0"/>
                <w:iCs w:val="0"/>
                <w:noProof/>
              </w:rPr>
              <w:tab/>
            </w:r>
            <w:r w:rsidR="00F97063" w:rsidRPr="00D92469">
              <w:rPr>
                <w:rStyle w:val="Hyperlink"/>
                <w:noProof/>
              </w:rPr>
              <w:t>Introduction</w:t>
            </w:r>
            <w:r w:rsidR="00F97063">
              <w:rPr>
                <w:noProof/>
                <w:webHidden/>
              </w:rPr>
              <w:tab/>
            </w:r>
            <w:r w:rsidR="00F97063">
              <w:rPr>
                <w:noProof/>
                <w:webHidden/>
              </w:rPr>
              <w:fldChar w:fldCharType="begin"/>
            </w:r>
            <w:r w:rsidR="00F97063">
              <w:rPr>
                <w:noProof/>
                <w:webHidden/>
              </w:rPr>
              <w:instrText xml:space="preserve"> PAGEREF _Toc523753604 \h </w:instrText>
            </w:r>
            <w:r w:rsidR="00F97063">
              <w:rPr>
                <w:noProof/>
                <w:webHidden/>
              </w:rPr>
            </w:r>
            <w:r w:rsidR="00F97063">
              <w:rPr>
                <w:noProof/>
                <w:webHidden/>
              </w:rPr>
              <w:fldChar w:fldCharType="separate"/>
            </w:r>
            <w:r w:rsidR="00F97063">
              <w:rPr>
                <w:noProof/>
                <w:webHidden/>
              </w:rPr>
              <w:t>5</w:t>
            </w:r>
            <w:r w:rsidR="00F97063">
              <w:rPr>
                <w:noProof/>
                <w:webHidden/>
              </w:rPr>
              <w:fldChar w:fldCharType="end"/>
            </w:r>
          </w:hyperlink>
        </w:p>
        <w:p w14:paraId="084FA871" w14:textId="7259E700" w:rsidR="00F97063" w:rsidRDefault="00B039CE">
          <w:pPr>
            <w:pStyle w:val="TOC1"/>
            <w:tabs>
              <w:tab w:val="left" w:pos="480"/>
              <w:tab w:val="right" w:leader="dot" w:pos="9010"/>
            </w:tabs>
            <w:rPr>
              <w:b w:val="0"/>
              <w:bCs w:val="0"/>
              <w:i w:val="0"/>
              <w:iCs w:val="0"/>
              <w:noProof/>
            </w:rPr>
          </w:pPr>
          <w:hyperlink w:anchor="_Toc523753605" w:history="1">
            <w:r w:rsidR="00F97063" w:rsidRPr="00D92469">
              <w:rPr>
                <w:rStyle w:val="Hyperlink"/>
                <w:noProof/>
              </w:rPr>
              <w:t>6.</w:t>
            </w:r>
            <w:r w:rsidR="00F97063">
              <w:rPr>
                <w:b w:val="0"/>
                <w:bCs w:val="0"/>
                <w:i w:val="0"/>
                <w:iCs w:val="0"/>
                <w:noProof/>
              </w:rPr>
              <w:tab/>
            </w:r>
            <w:r w:rsidR="00F97063" w:rsidRPr="00D92469">
              <w:rPr>
                <w:rStyle w:val="Hyperlink"/>
                <w:noProof/>
              </w:rPr>
              <w:t>Overall Results</w:t>
            </w:r>
            <w:r w:rsidR="00F97063">
              <w:rPr>
                <w:noProof/>
                <w:webHidden/>
              </w:rPr>
              <w:tab/>
            </w:r>
            <w:r w:rsidR="00F97063">
              <w:rPr>
                <w:noProof/>
                <w:webHidden/>
              </w:rPr>
              <w:fldChar w:fldCharType="begin"/>
            </w:r>
            <w:r w:rsidR="00F97063">
              <w:rPr>
                <w:noProof/>
                <w:webHidden/>
              </w:rPr>
              <w:instrText xml:space="preserve"> PAGEREF _Toc523753605 \h </w:instrText>
            </w:r>
            <w:r w:rsidR="00F97063">
              <w:rPr>
                <w:noProof/>
                <w:webHidden/>
              </w:rPr>
            </w:r>
            <w:r w:rsidR="00F97063">
              <w:rPr>
                <w:noProof/>
                <w:webHidden/>
              </w:rPr>
              <w:fldChar w:fldCharType="separate"/>
            </w:r>
            <w:r w:rsidR="00F97063">
              <w:rPr>
                <w:noProof/>
                <w:webHidden/>
              </w:rPr>
              <w:t>6</w:t>
            </w:r>
            <w:r w:rsidR="00F97063">
              <w:rPr>
                <w:noProof/>
                <w:webHidden/>
              </w:rPr>
              <w:fldChar w:fldCharType="end"/>
            </w:r>
          </w:hyperlink>
        </w:p>
        <w:p w14:paraId="72FDB158" w14:textId="581D64BF" w:rsidR="00F97063" w:rsidRDefault="00B039CE">
          <w:pPr>
            <w:pStyle w:val="TOC1"/>
            <w:tabs>
              <w:tab w:val="left" w:pos="480"/>
              <w:tab w:val="right" w:leader="dot" w:pos="9010"/>
            </w:tabs>
            <w:rPr>
              <w:b w:val="0"/>
              <w:bCs w:val="0"/>
              <w:i w:val="0"/>
              <w:iCs w:val="0"/>
              <w:noProof/>
            </w:rPr>
          </w:pPr>
          <w:hyperlink w:anchor="_Toc523753606" w:history="1">
            <w:r w:rsidR="00F97063" w:rsidRPr="00D92469">
              <w:rPr>
                <w:rStyle w:val="Hyperlink"/>
                <w:noProof/>
              </w:rPr>
              <w:t>7.</w:t>
            </w:r>
            <w:r w:rsidR="00F97063">
              <w:rPr>
                <w:b w:val="0"/>
                <w:bCs w:val="0"/>
                <w:i w:val="0"/>
                <w:iCs w:val="0"/>
                <w:noProof/>
              </w:rPr>
              <w:tab/>
            </w:r>
            <w:r w:rsidR="00F97063" w:rsidRPr="00D92469">
              <w:rPr>
                <w:rStyle w:val="Hyperlink"/>
                <w:noProof/>
              </w:rPr>
              <w:t>Software Architecture</w:t>
            </w:r>
            <w:r w:rsidR="00F97063">
              <w:rPr>
                <w:noProof/>
                <w:webHidden/>
              </w:rPr>
              <w:tab/>
            </w:r>
            <w:r w:rsidR="00F97063">
              <w:rPr>
                <w:noProof/>
                <w:webHidden/>
              </w:rPr>
              <w:fldChar w:fldCharType="begin"/>
            </w:r>
            <w:r w:rsidR="00F97063">
              <w:rPr>
                <w:noProof/>
                <w:webHidden/>
              </w:rPr>
              <w:instrText xml:space="preserve"> PAGEREF _Toc523753606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098962F3" w14:textId="243CE60F" w:rsidR="00F97063" w:rsidRDefault="00B039CE">
          <w:pPr>
            <w:pStyle w:val="TOC2"/>
            <w:tabs>
              <w:tab w:val="right" w:leader="dot" w:pos="9010"/>
            </w:tabs>
            <w:rPr>
              <w:b w:val="0"/>
              <w:bCs w:val="0"/>
              <w:noProof/>
              <w:sz w:val="24"/>
              <w:szCs w:val="24"/>
            </w:rPr>
          </w:pPr>
          <w:hyperlink w:anchor="_Toc523753607" w:history="1">
            <w:r w:rsidR="00F97063" w:rsidRPr="00D92469">
              <w:rPr>
                <w:rStyle w:val="Hyperlink"/>
                <w:noProof/>
              </w:rPr>
              <w:t>7.1. The pipeline of tasks</w:t>
            </w:r>
            <w:r w:rsidR="00F97063">
              <w:rPr>
                <w:noProof/>
                <w:webHidden/>
              </w:rPr>
              <w:tab/>
            </w:r>
            <w:r w:rsidR="00F97063">
              <w:rPr>
                <w:noProof/>
                <w:webHidden/>
              </w:rPr>
              <w:fldChar w:fldCharType="begin"/>
            </w:r>
            <w:r w:rsidR="00F97063">
              <w:rPr>
                <w:noProof/>
                <w:webHidden/>
              </w:rPr>
              <w:instrText xml:space="preserve"> PAGEREF _Toc523753607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76A5BFFE" w14:textId="441B89B9" w:rsidR="00F97063" w:rsidRDefault="00B039CE">
          <w:pPr>
            <w:pStyle w:val="TOC2"/>
            <w:tabs>
              <w:tab w:val="right" w:leader="dot" w:pos="9010"/>
            </w:tabs>
            <w:rPr>
              <w:b w:val="0"/>
              <w:bCs w:val="0"/>
              <w:noProof/>
              <w:sz w:val="24"/>
              <w:szCs w:val="24"/>
            </w:rPr>
          </w:pPr>
          <w:hyperlink w:anchor="_Toc523753608" w:history="1">
            <w:r w:rsidR="00F97063" w:rsidRPr="00D92469">
              <w:rPr>
                <w:rStyle w:val="Hyperlink"/>
                <w:noProof/>
              </w:rPr>
              <w:t>7.2. Python “Invoke” framework</w:t>
            </w:r>
            <w:r w:rsidR="00F97063">
              <w:rPr>
                <w:noProof/>
                <w:webHidden/>
              </w:rPr>
              <w:tab/>
            </w:r>
            <w:r w:rsidR="00F97063">
              <w:rPr>
                <w:noProof/>
                <w:webHidden/>
              </w:rPr>
              <w:fldChar w:fldCharType="begin"/>
            </w:r>
            <w:r w:rsidR="00F97063">
              <w:rPr>
                <w:noProof/>
                <w:webHidden/>
              </w:rPr>
              <w:instrText xml:space="preserve"> PAGEREF _Toc523753608 \h </w:instrText>
            </w:r>
            <w:r w:rsidR="00F97063">
              <w:rPr>
                <w:noProof/>
                <w:webHidden/>
              </w:rPr>
            </w:r>
            <w:r w:rsidR="00F97063">
              <w:rPr>
                <w:noProof/>
                <w:webHidden/>
              </w:rPr>
              <w:fldChar w:fldCharType="separate"/>
            </w:r>
            <w:r w:rsidR="00F97063">
              <w:rPr>
                <w:noProof/>
                <w:webHidden/>
              </w:rPr>
              <w:t>7</w:t>
            </w:r>
            <w:r w:rsidR="00F97063">
              <w:rPr>
                <w:noProof/>
                <w:webHidden/>
              </w:rPr>
              <w:fldChar w:fldCharType="end"/>
            </w:r>
          </w:hyperlink>
        </w:p>
        <w:p w14:paraId="4FC36A8F" w14:textId="00C40709" w:rsidR="00F97063" w:rsidRDefault="00B039CE">
          <w:pPr>
            <w:pStyle w:val="TOC2"/>
            <w:tabs>
              <w:tab w:val="right" w:leader="dot" w:pos="9010"/>
            </w:tabs>
            <w:rPr>
              <w:b w:val="0"/>
              <w:bCs w:val="0"/>
              <w:noProof/>
              <w:sz w:val="24"/>
              <w:szCs w:val="24"/>
            </w:rPr>
          </w:pPr>
          <w:hyperlink w:anchor="_Toc523753609" w:history="1">
            <w:r w:rsidR="00F97063" w:rsidRPr="00D92469">
              <w:rPr>
                <w:rStyle w:val="Hyperlink"/>
                <w:noProof/>
              </w:rPr>
              <w:t>7.3. Named Entity downloading</w:t>
            </w:r>
            <w:r w:rsidR="00F97063">
              <w:rPr>
                <w:noProof/>
                <w:webHidden/>
              </w:rPr>
              <w:tab/>
            </w:r>
            <w:r w:rsidR="00F97063">
              <w:rPr>
                <w:noProof/>
                <w:webHidden/>
              </w:rPr>
              <w:fldChar w:fldCharType="begin"/>
            </w:r>
            <w:r w:rsidR="00F97063">
              <w:rPr>
                <w:noProof/>
                <w:webHidden/>
              </w:rPr>
              <w:instrText xml:space="preserve"> PAGEREF _Toc523753609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16DBD063" w14:textId="709E2BAC" w:rsidR="00F97063" w:rsidRDefault="00B039CE">
          <w:pPr>
            <w:pStyle w:val="TOC2"/>
            <w:tabs>
              <w:tab w:val="right" w:leader="dot" w:pos="9010"/>
            </w:tabs>
            <w:rPr>
              <w:b w:val="0"/>
              <w:bCs w:val="0"/>
              <w:noProof/>
              <w:sz w:val="24"/>
              <w:szCs w:val="24"/>
            </w:rPr>
          </w:pPr>
          <w:hyperlink w:anchor="_Toc523753610" w:history="1">
            <w:r w:rsidR="00F97063" w:rsidRPr="00D92469">
              <w:rPr>
                <w:rStyle w:val="Hyperlink"/>
                <w:noProof/>
              </w:rPr>
              <w:t>7.4. Raw Hansard downloading</w:t>
            </w:r>
            <w:r w:rsidR="00F97063">
              <w:rPr>
                <w:noProof/>
                <w:webHidden/>
              </w:rPr>
              <w:tab/>
            </w:r>
            <w:r w:rsidR="00F97063">
              <w:rPr>
                <w:noProof/>
                <w:webHidden/>
              </w:rPr>
              <w:fldChar w:fldCharType="begin"/>
            </w:r>
            <w:r w:rsidR="00F97063">
              <w:rPr>
                <w:noProof/>
                <w:webHidden/>
              </w:rPr>
              <w:instrText xml:space="preserve"> PAGEREF _Toc523753610 \h </w:instrText>
            </w:r>
            <w:r w:rsidR="00F97063">
              <w:rPr>
                <w:noProof/>
                <w:webHidden/>
              </w:rPr>
            </w:r>
            <w:r w:rsidR="00F97063">
              <w:rPr>
                <w:noProof/>
                <w:webHidden/>
              </w:rPr>
              <w:fldChar w:fldCharType="separate"/>
            </w:r>
            <w:r w:rsidR="00F97063">
              <w:rPr>
                <w:noProof/>
                <w:webHidden/>
              </w:rPr>
              <w:t>10</w:t>
            </w:r>
            <w:r w:rsidR="00F97063">
              <w:rPr>
                <w:noProof/>
                <w:webHidden/>
              </w:rPr>
              <w:fldChar w:fldCharType="end"/>
            </w:r>
          </w:hyperlink>
        </w:p>
        <w:p w14:paraId="09D610AD" w14:textId="2A70CC52" w:rsidR="00F97063" w:rsidRDefault="00B039CE">
          <w:pPr>
            <w:pStyle w:val="TOC2"/>
            <w:tabs>
              <w:tab w:val="right" w:leader="dot" w:pos="9010"/>
            </w:tabs>
            <w:rPr>
              <w:b w:val="0"/>
              <w:bCs w:val="0"/>
              <w:noProof/>
              <w:sz w:val="24"/>
              <w:szCs w:val="24"/>
            </w:rPr>
          </w:pPr>
          <w:hyperlink w:anchor="_Toc523753611" w:history="1">
            <w:r w:rsidR="00F97063" w:rsidRPr="00D92469">
              <w:rPr>
                <w:rStyle w:val="Hyperlink"/>
                <w:noProof/>
              </w:rPr>
              <w:t>7.5. Hansard processing</w:t>
            </w:r>
            <w:r w:rsidR="00F97063">
              <w:rPr>
                <w:noProof/>
                <w:webHidden/>
              </w:rPr>
              <w:tab/>
            </w:r>
            <w:r w:rsidR="00F97063">
              <w:rPr>
                <w:noProof/>
                <w:webHidden/>
              </w:rPr>
              <w:fldChar w:fldCharType="begin"/>
            </w:r>
            <w:r w:rsidR="00F97063">
              <w:rPr>
                <w:noProof/>
                <w:webHidden/>
              </w:rPr>
              <w:instrText xml:space="preserve"> PAGEREF _Toc523753611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744A84DA" w14:textId="7C2CB27F" w:rsidR="00F97063" w:rsidRDefault="00B039CE">
          <w:pPr>
            <w:pStyle w:val="TOC2"/>
            <w:tabs>
              <w:tab w:val="right" w:leader="dot" w:pos="9010"/>
            </w:tabs>
            <w:rPr>
              <w:b w:val="0"/>
              <w:bCs w:val="0"/>
              <w:noProof/>
              <w:sz w:val="24"/>
              <w:szCs w:val="24"/>
            </w:rPr>
          </w:pPr>
          <w:hyperlink w:anchor="_Toc523753612" w:history="1">
            <w:r w:rsidR="00F97063" w:rsidRPr="00D92469">
              <w:rPr>
                <w:rStyle w:val="Hyperlink"/>
                <w:noProof/>
              </w:rPr>
              <w:t>7.6. Hansard chunking</w:t>
            </w:r>
            <w:r w:rsidR="00F97063">
              <w:rPr>
                <w:noProof/>
                <w:webHidden/>
              </w:rPr>
              <w:tab/>
            </w:r>
            <w:r w:rsidR="00F97063">
              <w:rPr>
                <w:noProof/>
                <w:webHidden/>
              </w:rPr>
              <w:fldChar w:fldCharType="begin"/>
            </w:r>
            <w:r w:rsidR="00F97063">
              <w:rPr>
                <w:noProof/>
                <w:webHidden/>
              </w:rPr>
              <w:instrText xml:space="preserve"> PAGEREF _Toc523753612 \h </w:instrText>
            </w:r>
            <w:r w:rsidR="00F97063">
              <w:rPr>
                <w:noProof/>
                <w:webHidden/>
              </w:rPr>
            </w:r>
            <w:r w:rsidR="00F97063">
              <w:rPr>
                <w:noProof/>
                <w:webHidden/>
              </w:rPr>
              <w:fldChar w:fldCharType="separate"/>
            </w:r>
            <w:r w:rsidR="00F97063">
              <w:rPr>
                <w:noProof/>
                <w:webHidden/>
              </w:rPr>
              <w:t>11</w:t>
            </w:r>
            <w:r w:rsidR="00F97063">
              <w:rPr>
                <w:noProof/>
                <w:webHidden/>
              </w:rPr>
              <w:fldChar w:fldCharType="end"/>
            </w:r>
          </w:hyperlink>
        </w:p>
        <w:p w14:paraId="69D78E63" w14:textId="2AF64BB2" w:rsidR="00F97063" w:rsidRDefault="00B039CE">
          <w:pPr>
            <w:pStyle w:val="TOC2"/>
            <w:tabs>
              <w:tab w:val="right" w:leader="dot" w:pos="9010"/>
            </w:tabs>
            <w:rPr>
              <w:b w:val="0"/>
              <w:bCs w:val="0"/>
              <w:noProof/>
              <w:sz w:val="24"/>
              <w:szCs w:val="24"/>
            </w:rPr>
          </w:pPr>
          <w:hyperlink w:anchor="_Toc523753613" w:history="1">
            <w:r w:rsidR="00F97063" w:rsidRPr="00D92469">
              <w:rPr>
                <w:rStyle w:val="Hyperlink"/>
                <w:noProof/>
              </w:rPr>
              <w:t>7.7. Hansard interpolation</w:t>
            </w:r>
            <w:r w:rsidR="00F97063">
              <w:rPr>
                <w:noProof/>
                <w:webHidden/>
              </w:rPr>
              <w:tab/>
            </w:r>
            <w:r w:rsidR="00F97063">
              <w:rPr>
                <w:noProof/>
                <w:webHidden/>
              </w:rPr>
              <w:fldChar w:fldCharType="begin"/>
            </w:r>
            <w:r w:rsidR="00F97063">
              <w:rPr>
                <w:noProof/>
                <w:webHidden/>
              </w:rPr>
              <w:instrText xml:space="preserve"> PAGEREF _Toc523753613 \h </w:instrText>
            </w:r>
            <w:r w:rsidR="00F97063">
              <w:rPr>
                <w:noProof/>
                <w:webHidden/>
              </w:rPr>
            </w:r>
            <w:r w:rsidR="00F97063">
              <w:rPr>
                <w:noProof/>
                <w:webHidden/>
              </w:rPr>
              <w:fldChar w:fldCharType="separate"/>
            </w:r>
            <w:r w:rsidR="00F97063">
              <w:rPr>
                <w:noProof/>
                <w:webHidden/>
              </w:rPr>
              <w:t>13</w:t>
            </w:r>
            <w:r w:rsidR="00F97063">
              <w:rPr>
                <w:noProof/>
                <w:webHidden/>
              </w:rPr>
              <w:fldChar w:fldCharType="end"/>
            </w:r>
          </w:hyperlink>
        </w:p>
        <w:p w14:paraId="0D7E5B16" w14:textId="3A360E50" w:rsidR="00F97063" w:rsidRDefault="00B039CE">
          <w:pPr>
            <w:pStyle w:val="TOC2"/>
            <w:tabs>
              <w:tab w:val="right" w:leader="dot" w:pos="9010"/>
            </w:tabs>
            <w:rPr>
              <w:b w:val="0"/>
              <w:bCs w:val="0"/>
              <w:noProof/>
              <w:sz w:val="24"/>
              <w:szCs w:val="24"/>
            </w:rPr>
          </w:pPr>
          <w:hyperlink w:anchor="_Toc523753614" w:history="1">
            <w:r w:rsidR="00F97063" w:rsidRPr="00D92469">
              <w:rPr>
                <w:rStyle w:val="Hyperlink"/>
                <w:noProof/>
              </w:rPr>
              <w:t>7.8. Hansard numerification</w:t>
            </w:r>
            <w:r w:rsidR="00F97063">
              <w:rPr>
                <w:noProof/>
                <w:webHidden/>
              </w:rPr>
              <w:tab/>
            </w:r>
            <w:r w:rsidR="00F97063">
              <w:rPr>
                <w:noProof/>
                <w:webHidden/>
              </w:rPr>
              <w:fldChar w:fldCharType="begin"/>
            </w:r>
            <w:r w:rsidR="00F97063">
              <w:rPr>
                <w:noProof/>
                <w:webHidden/>
              </w:rPr>
              <w:instrText xml:space="preserve"> PAGEREF _Toc523753614 \h </w:instrText>
            </w:r>
            <w:r w:rsidR="00F97063">
              <w:rPr>
                <w:noProof/>
                <w:webHidden/>
              </w:rPr>
            </w:r>
            <w:r w:rsidR="00F97063">
              <w:rPr>
                <w:noProof/>
                <w:webHidden/>
              </w:rPr>
              <w:fldChar w:fldCharType="separate"/>
            </w:r>
            <w:r w:rsidR="00F97063">
              <w:rPr>
                <w:noProof/>
                <w:webHidden/>
              </w:rPr>
              <w:t>14</w:t>
            </w:r>
            <w:r w:rsidR="00F97063">
              <w:rPr>
                <w:noProof/>
                <w:webHidden/>
              </w:rPr>
              <w:fldChar w:fldCharType="end"/>
            </w:r>
          </w:hyperlink>
        </w:p>
        <w:p w14:paraId="43791CC8" w14:textId="29E232E1" w:rsidR="00F97063" w:rsidRDefault="00B039CE">
          <w:pPr>
            <w:pStyle w:val="TOC2"/>
            <w:tabs>
              <w:tab w:val="right" w:leader="dot" w:pos="9010"/>
            </w:tabs>
            <w:rPr>
              <w:b w:val="0"/>
              <w:bCs w:val="0"/>
              <w:noProof/>
              <w:sz w:val="24"/>
              <w:szCs w:val="24"/>
            </w:rPr>
          </w:pPr>
          <w:hyperlink w:anchor="_Toc523753615" w:history="1">
            <w:r w:rsidR="00F97063" w:rsidRPr="00D92469">
              <w:rPr>
                <w:rStyle w:val="Hyperlink"/>
                <w:noProof/>
              </w:rPr>
              <w:t>7.9. Partition into datasets and sizes</w:t>
            </w:r>
            <w:r w:rsidR="00F97063">
              <w:rPr>
                <w:noProof/>
                <w:webHidden/>
              </w:rPr>
              <w:tab/>
            </w:r>
            <w:r w:rsidR="00F97063">
              <w:rPr>
                <w:noProof/>
                <w:webHidden/>
              </w:rPr>
              <w:fldChar w:fldCharType="begin"/>
            </w:r>
            <w:r w:rsidR="00F97063">
              <w:rPr>
                <w:noProof/>
                <w:webHidden/>
              </w:rPr>
              <w:instrText xml:space="preserve"> PAGEREF _Toc523753615 \h </w:instrText>
            </w:r>
            <w:r w:rsidR="00F97063">
              <w:rPr>
                <w:noProof/>
                <w:webHidden/>
              </w:rPr>
            </w:r>
            <w:r w:rsidR="00F97063">
              <w:rPr>
                <w:noProof/>
                <w:webHidden/>
              </w:rPr>
              <w:fldChar w:fldCharType="separate"/>
            </w:r>
            <w:r w:rsidR="00F97063">
              <w:rPr>
                <w:noProof/>
                <w:webHidden/>
              </w:rPr>
              <w:t>16</w:t>
            </w:r>
            <w:r w:rsidR="00F97063">
              <w:rPr>
                <w:noProof/>
                <w:webHidden/>
              </w:rPr>
              <w:fldChar w:fldCharType="end"/>
            </w:r>
          </w:hyperlink>
        </w:p>
        <w:p w14:paraId="1851EA91" w14:textId="68ED05C3" w:rsidR="00F97063" w:rsidRDefault="00B039CE">
          <w:pPr>
            <w:pStyle w:val="TOC2"/>
            <w:tabs>
              <w:tab w:val="right" w:leader="dot" w:pos="9010"/>
            </w:tabs>
            <w:rPr>
              <w:b w:val="0"/>
              <w:bCs w:val="0"/>
              <w:noProof/>
              <w:sz w:val="24"/>
              <w:szCs w:val="24"/>
            </w:rPr>
          </w:pPr>
          <w:hyperlink w:anchor="_Toc523753616" w:history="1">
            <w:r w:rsidR="00F97063" w:rsidRPr="00D92469">
              <w:rPr>
                <w:rStyle w:val="Hyperlink"/>
                <w:noProof/>
              </w:rPr>
              <w:t>7.10. Formation of tensors</w:t>
            </w:r>
            <w:r w:rsidR="00F97063">
              <w:rPr>
                <w:noProof/>
                <w:webHidden/>
              </w:rPr>
              <w:tab/>
            </w:r>
            <w:r w:rsidR="00F97063">
              <w:rPr>
                <w:noProof/>
                <w:webHidden/>
              </w:rPr>
              <w:fldChar w:fldCharType="begin"/>
            </w:r>
            <w:r w:rsidR="00F97063">
              <w:rPr>
                <w:noProof/>
                <w:webHidden/>
              </w:rPr>
              <w:instrText xml:space="preserve"> PAGEREF _Toc523753616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19A08236" w14:textId="45FD7C06" w:rsidR="00F97063" w:rsidRDefault="00B039CE">
          <w:pPr>
            <w:pStyle w:val="TOC1"/>
            <w:tabs>
              <w:tab w:val="left" w:pos="480"/>
              <w:tab w:val="right" w:leader="dot" w:pos="9010"/>
            </w:tabs>
            <w:rPr>
              <w:b w:val="0"/>
              <w:bCs w:val="0"/>
              <w:i w:val="0"/>
              <w:iCs w:val="0"/>
              <w:noProof/>
            </w:rPr>
          </w:pPr>
          <w:hyperlink w:anchor="_Toc523753617" w:history="1">
            <w:r w:rsidR="00F97063" w:rsidRPr="00D92469">
              <w:rPr>
                <w:rStyle w:val="Hyperlink"/>
                <w:noProof/>
              </w:rPr>
              <w:t>8.</w:t>
            </w:r>
            <w:r w:rsidR="00F97063">
              <w:rPr>
                <w:b w:val="0"/>
                <w:bCs w:val="0"/>
                <w:i w:val="0"/>
                <w:iCs w:val="0"/>
                <w:noProof/>
              </w:rPr>
              <w:tab/>
            </w:r>
            <w:r w:rsidR="00F97063" w:rsidRPr="00D92469">
              <w:rPr>
                <w:rStyle w:val="Hyperlink"/>
                <w:noProof/>
              </w:rPr>
              <w:t>Implementation issues</w:t>
            </w:r>
            <w:r w:rsidR="00F97063">
              <w:rPr>
                <w:noProof/>
                <w:webHidden/>
              </w:rPr>
              <w:tab/>
            </w:r>
            <w:r w:rsidR="00F97063">
              <w:rPr>
                <w:noProof/>
                <w:webHidden/>
              </w:rPr>
              <w:fldChar w:fldCharType="begin"/>
            </w:r>
            <w:r w:rsidR="00F97063">
              <w:rPr>
                <w:noProof/>
                <w:webHidden/>
              </w:rPr>
              <w:instrText xml:space="preserve"> PAGEREF _Toc523753617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3DB01AAC" w14:textId="4EF6D9A1" w:rsidR="00F97063" w:rsidRDefault="00B039CE">
          <w:pPr>
            <w:pStyle w:val="TOC2"/>
            <w:tabs>
              <w:tab w:val="right" w:leader="dot" w:pos="9010"/>
            </w:tabs>
            <w:rPr>
              <w:b w:val="0"/>
              <w:bCs w:val="0"/>
              <w:noProof/>
              <w:sz w:val="24"/>
              <w:szCs w:val="24"/>
            </w:rPr>
          </w:pPr>
          <w:hyperlink w:anchor="_Toc523753618" w:history="1">
            <w:r w:rsidR="00F97063" w:rsidRPr="00D92469">
              <w:rPr>
                <w:rStyle w:val="Hyperlink"/>
                <w:noProof/>
              </w:rPr>
              <w:t>8.1. Wikipedia data cleanliness</w:t>
            </w:r>
            <w:r w:rsidR="00F97063">
              <w:rPr>
                <w:noProof/>
                <w:webHidden/>
              </w:rPr>
              <w:tab/>
            </w:r>
            <w:r w:rsidR="00F97063">
              <w:rPr>
                <w:noProof/>
                <w:webHidden/>
              </w:rPr>
              <w:fldChar w:fldCharType="begin"/>
            </w:r>
            <w:r w:rsidR="00F97063">
              <w:rPr>
                <w:noProof/>
                <w:webHidden/>
              </w:rPr>
              <w:instrText xml:space="preserve"> PAGEREF _Toc523753618 \h </w:instrText>
            </w:r>
            <w:r w:rsidR="00F97063">
              <w:rPr>
                <w:noProof/>
                <w:webHidden/>
              </w:rPr>
            </w:r>
            <w:r w:rsidR="00F97063">
              <w:rPr>
                <w:noProof/>
                <w:webHidden/>
              </w:rPr>
              <w:fldChar w:fldCharType="separate"/>
            </w:r>
            <w:r w:rsidR="00F97063">
              <w:rPr>
                <w:noProof/>
                <w:webHidden/>
              </w:rPr>
              <w:t>18</w:t>
            </w:r>
            <w:r w:rsidR="00F97063">
              <w:rPr>
                <w:noProof/>
                <w:webHidden/>
              </w:rPr>
              <w:fldChar w:fldCharType="end"/>
            </w:r>
          </w:hyperlink>
        </w:p>
        <w:p w14:paraId="27FC1626" w14:textId="16B0A008" w:rsidR="00F97063" w:rsidRDefault="00B039CE">
          <w:pPr>
            <w:pStyle w:val="TOC2"/>
            <w:tabs>
              <w:tab w:val="right" w:leader="dot" w:pos="9010"/>
            </w:tabs>
            <w:rPr>
              <w:b w:val="0"/>
              <w:bCs w:val="0"/>
              <w:noProof/>
              <w:sz w:val="24"/>
              <w:szCs w:val="24"/>
            </w:rPr>
          </w:pPr>
          <w:hyperlink w:anchor="_Toc523753619" w:history="1">
            <w:r w:rsidR="00F97063" w:rsidRPr="00D92469">
              <w:rPr>
                <w:rStyle w:val="Hyperlink"/>
                <w:noProof/>
              </w:rPr>
              <w:t>8.2. Interpolation overlaps</w:t>
            </w:r>
            <w:r w:rsidR="00F97063">
              <w:rPr>
                <w:noProof/>
                <w:webHidden/>
              </w:rPr>
              <w:tab/>
            </w:r>
            <w:r w:rsidR="00F97063">
              <w:rPr>
                <w:noProof/>
                <w:webHidden/>
              </w:rPr>
              <w:fldChar w:fldCharType="begin"/>
            </w:r>
            <w:r w:rsidR="00F97063">
              <w:rPr>
                <w:noProof/>
                <w:webHidden/>
              </w:rPr>
              <w:instrText xml:space="preserve"> PAGEREF _Toc523753619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0CEA653B" w14:textId="38BE8DFF" w:rsidR="00F97063" w:rsidRDefault="00B039CE">
          <w:pPr>
            <w:pStyle w:val="TOC2"/>
            <w:tabs>
              <w:tab w:val="right" w:leader="dot" w:pos="9010"/>
            </w:tabs>
            <w:rPr>
              <w:b w:val="0"/>
              <w:bCs w:val="0"/>
              <w:noProof/>
              <w:sz w:val="24"/>
              <w:szCs w:val="24"/>
            </w:rPr>
          </w:pPr>
          <w:hyperlink w:anchor="_Toc523753620" w:history="1">
            <w:r w:rsidR="00F97063" w:rsidRPr="00D92469">
              <w:rPr>
                <w:rStyle w:val="Hyperlink"/>
                <w:noProof/>
              </w:rPr>
              <w:t>8.3. NLTK Treebank word span_tokenize bugs</w:t>
            </w:r>
            <w:r w:rsidR="00F97063">
              <w:rPr>
                <w:noProof/>
                <w:webHidden/>
              </w:rPr>
              <w:tab/>
            </w:r>
            <w:r w:rsidR="00F97063">
              <w:rPr>
                <w:noProof/>
                <w:webHidden/>
              </w:rPr>
              <w:fldChar w:fldCharType="begin"/>
            </w:r>
            <w:r w:rsidR="00F97063">
              <w:rPr>
                <w:noProof/>
                <w:webHidden/>
              </w:rPr>
              <w:instrText xml:space="preserve"> PAGEREF _Toc523753620 \h </w:instrText>
            </w:r>
            <w:r w:rsidR="00F97063">
              <w:rPr>
                <w:noProof/>
                <w:webHidden/>
              </w:rPr>
            </w:r>
            <w:r w:rsidR="00F97063">
              <w:rPr>
                <w:noProof/>
                <w:webHidden/>
              </w:rPr>
              <w:fldChar w:fldCharType="separate"/>
            </w:r>
            <w:r w:rsidR="00F97063">
              <w:rPr>
                <w:noProof/>
                <w:webHidden/>
              </w:rPr>
              <w:t>20</w:t>
            </w:r>
            <w:r w:rsidR="00F97063">
              <w:rPr>
                <w:noProof/>
                <w:webHidden/>
              </w:rPr>
              <w:fldChar w:fldCharType="end"/>
            </w:r>
          </w:hyperlink>
        </w:p>
        <w:p w14:paraId="173A4F78" w14:textId="4DCDB2E9" w:rsidR="00F97063" w:rsidRDefault="00B039CE">
          <w:pPr>
            <w:pStyle w:val="TOC2"/>
            <w:tabs>
              <w:tab w:val="right" w:leader="dot" w:pos="9010"/>
            </w:tabs>
            <w:rPr>
              <w:b w:val="0"/>
              <w:bCs w:val="0"/>
              <w:noProof/>
              <w:sz w:val="24"/>
              <w:szCs w:val="24"/>
            </w:rPr>
          </w:pPr>
          <w:hyperlink w:anchor="_Toc523753621" w:history="1">
            <w:r w:rsidR="00F97063" w:rsidRPr="00D92469">
              <w:rPr>
                <w:rStyle w:val="Hyperlink"/>
                <w:noProof/>
              </w:rPr>
              <w:t>8.4. Toy dataset model – tensor formation</w:t>
            </w:r>
            <w:r w:rsidR="00F97063">
              <w:rPr>
                <w:noProof/>
                <w:webHidden/>
              </w:rPr>
              <w:tab/>
            </w:r>
            <w:r w:rsidR="00F97063">
              <w:rPr>
                <w:noProof/>
                <w:webHidden/>
              </w:rPr>
              <w:fldChar w:fldCharType="begin"/>
            </w:r>
            <w:r w:rsidR="00F97063">
              <w:rPr>
                <w:noProof/>
                <w:webHidden/>
              </w:rPr>
              <w:instrText xml:space="preserve"> PAGEREF _Toc523753621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3076990" w14:textId="65F19671" w:rsidR="00F97063" w:rsidRDefault="00B039CE">
          <w:pPr>
            <w:pStyle w:val="TOC2"/>
            <w:tabs>
              <w:tab w:val="right" w:leader="dot" w:pos="9010"/>
            </w:tabs>
            <w:rPr>
              <w:b w:val="0"/>
              <w:bCs w:val="0"/>
              <w:noProof/>
              <w:sz w:val="24"/>
              <w:szCs w:val="24"/>
            </w:rPr>
          </w:pPr>
          <w:hyperlink w:anchor="_Toc523753622" w:history="1">
            <w:r w:rsidR="00F97063" w:rsidRPr="00D92469">
              <w:rPr>
                <w:rStyle w:val="Hyperlink"/>
                <w:noProof/>
              </w:rPr>
              <w:t>8.5. Hansard presentation issues</w:t>
            </w:r>
            <w:r w:rsidR="00F97063">
              <w:rPr>
                <w:noProof/>
                <w:webHidden/>
              </w:rPr>
              <w:tab/>
            </w:r>
            <w:r w:rsidR="00F97063">
              <w:rPr>
                <w:noProof/>
                <w:webHidden/>
              </w:rPr>
              <w:fldChar w:fldCharType="begin"/>
            </w:r>
            <w:r w:rsidR="00F97063">
              <w:rPr>
                <w:noProof/>
                <w:webHidden/>
              </w:rPr>
              <w:instrText xml:space="preserve"> PAGEREF _Toc523753622 \h </w:instrText>
            </w:r>
            <w:r w:rsidR="00F97063">
              <w:rPr>
                <w:noProof/>
                <w:webHidden/>
              </w:rPr>
            </w:r>
            <w:r w:rsidR="00F97063">
              <w:rPr>
                <w:noProof/>
                <w:webHidden/>
              </w:rPr>
              <w:fldChar w:fldCharType="separate"/>
            </w:r>
            <w:r w:rsidR="00F97063">
              <w:rPr>
                <w:noProof/>
                <w:webHidden/>
              </w:rPr>
              <w:t>21</w:t>
            </w:r>
            <w:r w:rsidR="00F97063">
              <w:rPr>
                <w:noProof/>
                <w:webHidden/>
              </w:rPr>
              <w:fldChar w:fldCharType="end"/>
            </w:r>
          </w:hyperlink>
        </w:p>
        <w:p w14:paraId="3E699147" w14:textId="5E23DBB6" w:rsidR="00F97063" w:rsidRDefault="00B039CE">
          <w:pPr>
            <w:pStyle w:val="TOC1"/>
            <w:tabs>
              <w:tab w:val="left" w:pos="480"/>
              <w:tab w:val="right" w:leader="dot" w:pos="9010"/>
            </w:tabs>
            <w:rPr>
              <w:b w:val="0"/>
              <w:bCs w:val="0"/>
              <w:i w:val="0"/>
              <w:iCs w:val="0"/>
              <w:noProof/>
            </w:rPr>
          </w:pPr>
          <w:hyperlink w:anchor="_Toc523753623" w:history="1">
            <w:r w:rsidR="00F97063" w:rsidRPr="00D92469">
              <w:rPr>
                <w:rStyle w:val="Hyperlink"/>
                <w:noProof/>
              </w:rPr>
              <w:t>9.</w:t>
            </w:r>
            <w:r w:rsidR="00F97063">
              <w:rPr>
                <w:b w:val="0"/>
                <w:bCs w:val="0"/>
                <w:i w:val="0"/>
                <w:iCs w:val="0"/>
                <w:noProof/>
              </w:rPr>
              <w:tab/>
            </w:r>
            <w:r w:rsidR="00F97063" w:rsidRPr="00D92469">
              <w:rPr>
                <w:rStyle w:val="Hyperlink"/>
                <w:noProof/>
              </w:rPr>
              <w:t>Evaluation and Testing</w:t>
            </w:r>
            <w:r w:rsidR="00F97063">
              <w:rPr>
                <w:noProof/>
                <w:webHidden/>
              </w:rPr>
              <w:tab/>
            </w:r>
            <w:r w:rsidR="00F97063">
              <w:rPr>
                <w:noProof/>
                <w:webHidden/>
              </w:rPr>
              <w:fldChar w:fldCharType="begin"/>
            </w:r>
            <w:r w:rsidR="00F97063">
              <w:rPr>
                <w:noProof/>
                <w:webHidden/>
              </w:rPr>
              <w:instrText xml:space="preserve"> PAGEREF _Toc523753623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72F73412" w14:textId="1FC85367" w:rsidR="00F97063" w:rsidRDefault="00B039CE">
          <w:pPr>
            <w:pStyle w:val="TOC2"/>
            <w:tabs>
              <w:tab w:val="right" w:leader="dot" w:pos="9010"/>
            </w:tabs>
            <w:rPr>
              <w:b w:val="0"/>
              <w:bCs w:val="0"/>
              <w:noProof/>
              <w:sz w:val="24"/>
              <w:szCs w:val="24"/>
            </w:rPr>
          </w:pPr>
          <w:hyperlink w:anchor="_Toc523753624" w:history="1">
            <w:r w:rsidR="00F97063" w:rsidRPr="00D92469">
              <w:rPr>
                <w:rStyle w:val="Hyperlink"/>
                <w:noProof/>
              </w:rPr>
              <w:t>9.1. Model evaluation</w:t>
            </w:r>
            <w:r w:rsidR="00F97063">
              <w:rPr>
                <w:noProof/>
                <w:webHidden/>
              </w:rPr>
              <w:tab/>
            </w:r>
            <w:r w:rsidR="00F97063">
              <w:rPr>
                <w:noProof/>
                <w:webHidden/>
              </w:rPr>
              <w:fldChar w:fldCharType="begin"/>
            </w:r>
            <w:r w:rsidR="00F97063">
              <w:rPr>
                <w:noProof/>
                <w:webHidden/>
              </w:rPr>
              <w:instrText xml:space="preserve"> PAGEREF _Toc523753624 \h </w:instrText>
            </w:r>
            <w:r w:rsidR="00F97063">
              <w:rPr>
                <w:noProof/>
                <w:webHidden/>
              </w:rPr>
            </w:r>
            <w:r w:rsidR="00F97063">
              <w:rPr>
                <w:noProof/>
                <w:webHidden/>
              </w:rPr>
              <w:fldChar w:fldCharType="separate"/>
            </w:r>
            <w:r w:rsidR="00F97063">
              <w:rPr>
                <w:noProof/>
                <w:webHidden/>
              </w:rPr>
              <w:t>22</w:t>
            </w:r>
            <w:r w:rsidR="00F97063">
              <w:rPr>
                <w:noProof/>
                <w:webHidden/>
              </w:rPr>
              <w:fldChar w:fldCharType="end"/>
            </w:r>
          </w:hyperlink>
        </w:p>
        <w:p w14:paraId="10958A3B" w14:textId="75E73015" w:rsidR="00F97063" w:rsidRDefault="00B039CE">
          <w:pPr>
            <w:pStyle w:val="TOC3"/>
            <w:tabs>
              <w:tab w:val="right" w:leader="dot" w:pos="9010"/>
            </w:tabs>
            <w:rPr>
              <w:noProof/>
              <w:sz w:val="24"/>
              <w:szCs w:val="24"/>
            </w:rPr>
          </w:pPr>
          <w:hyperlink w:anchor="_Toc523753625" w:history="1">
            <w:r w:rsidR="00F97063" w:rsidRPr="00D92469">
              <w:rPr>
                <w:rStyle w:val="Hyperlink"/>
                <w:noProof/>
              </w:rPr>
              <w:t>9.1.1. Baseline results</w:t>
            </w:r>
            <w:r w:rsidR="00F97063">
              <w:rPr>
                <w:noProof/>
                <w:webHidden/>
              </w:rPr>
              <w:tab/>
            </w:r>
            <w:r w:rsidR="00F97063">
              <w:rPr>
                <w:noProof/>
                <w:webHidden/>
              </w:rPr>
              <w:fldChar w:fldCharType="begin"/>
            </w:r>
            <w:r w:rsidR="00F97063">
              <w:rPr>
                <w:noProof/>
                <w:webHidden/>
              </w:rPr>
              <w:instrText xml:space="preserve"> PAGEREF _Toc523753625 \h </w:instrText>
            </w:r>
            <w:r w:rsidR="00F97063">
              <w:rPr>
                <w:noProof/>
                <w:webHidden/>
              </w:rPr>
            </w:r>
            <w:r w:rsidR="00F97063">
              <w:rPr>
                <w:noProof/>
                <w:webHidden/>
              </w:rPr>
              <w:fldChar w:fldCharType="separate"/>
            </w:r>
            <w:r w:rsidR="00F97063">
              <w:rPr>
                <w:noProof/>
                <w:webHidden/>
              </w:rPr>
              <w:t>23</w:t>
            </w:r>
            <w:r w:rsidR="00F97063">
              <w:rPr>
                <w:noProof/>
                <w:webHidden/>
              </w:rPr>
              <w:fldChar w:fldCharType="end"/>
            </w:r>
          </w:hyperlink>
        </w:p>
        <w:p w14:paraId="53E4BE4B" w14:textId="2345A44E" w:rsidR="00F97063" w:rsidRDefault="00B039CE">
          <w:pPr>
            <w:pStyle w:val="TOC3"/>
            <w:tabs>
              <w:tab w:val="right" w:leader="dot" w:pos="9010"/>
            </w:tabs>
            <w:rPr>
              <w:noProof/>
              <w:sz w:val="24"/>
              <w:szCs w:val="24"/>
            </w:rPr>
          </w:pPr>
          <w:hyperlink w:anchor="_Toc523753626" w:history="1">
            <w:r w:rsidR="00F97063" w:rsidRPr="00D92469">
              <w:rPr>
                <w:rStyle w:val="Hyperlink"/>
                <w:noProof/>
              </w:rPr>
              <w:t>9.1.2. The ‘mini’ dataset</w:t>
            </w:r>
            <w:r w:rsidR="00F97063">
              <w:rPr>
                <w:noProof/>
                <w:webHidden/>
              </w:rPr>
              <w:tab/>
            </w:r>
            <w:r w:rsidR="00F97063">
              <w:rPr>
                <w:noProof/>
                <w:webHidden/>
              </w:rPr>
              <w:fldChar w:fldCharType="begin"/>
            </w:r>
            <w:r w:rsidR="00F97063">
              <w:rPr>
                <w:noProof/>
                <w:webHidden/>
              </w:rPr>
              <w:instrText xml:space="preserve"> PAGEREF _Toc523753626 \h </w:instrText>
            </w:r>
            <w:r w:rsidR="00F97063">
              <w:rPr>
                <w:noProof/>
                <w:webHidden/>
              </w:rPr>
            </w:r>
            <w:r w:rsidR="00F97063">
              <w:rPr>
                <w:noProof/>
                <w:webHidden/>
              </w:rPr>
              <w:fldChar w:fldCharType="separate"/>
            </w:r>
            <w:r w:rsidR="00F97063">
              <w:rPr>
                <w:noProof/>
                <w:webHidden/>
              </w:rPr>
              <w:t>24</w:t>
            </w:r>
            <w:r w:rsidR="00F97063">
              <w:rPr>
                <w:noProof/>
                <w:webHidden/>
              </w:rPr>
              <w:fldChar w:fldCharType="end"/>
            </w:r>
          </w:hyperlink>
        </w:p>
        <w:p w14:paraId="09651A51" w14:textId="28EF3794" w:rsidR="00F97063" w:rsidRDefault="00B039CE">
          <w:pPr>
            <w:pStyle w:val="TOC3"/>
            <w:tabs>
              <w:tab w:val="right" w:leader="dot" w:pos="9010"/>
            </w:tabs>
            <w:rPr>
              <w:noProof/>
              <w:sz w:val="24"/>
              <w:szCs w:val="24"/>
            </w:rPr>
          </w:pPr>
          <w:hyperlink w:anchor="_Toc523753627" w:history="1">
            <w:r w:rsidR="00F97063" w:rsidRPr="00D92469">
              <w:rPr>
                <w:rStyle w:val="Hyperlink"/>
                <w:noProof/>
              </w:rPr>
              <w:t>9.1.3. The ‘toy’ dataset, version 1</w:t>
            </w:r>
            <w:r w:rsidR="00F97063">
              <w:rPr>
                <w:noProof/>
                <w:webHidden/>
              </w:rPr>
              <w:tab/>
            </w:r>
            <w:r w:rsidR="00F97063">
              <w:rPr>
                <w:noProof/>
                <w:webHidden/>
              </w:rPr>
              <w:fldChar w:fldCharType="begin"/>
            </w:r>
            <w:r w:rsidR="00F97063">
              <w:rPr>
                <w:noProof/>
                <w:webHidden/>
              </w:rPr>
              <w:instrText xml:space="preserve"> PAGEREF _Toc523753627 \h </w:instrText>
            </w:r>
            <w:r w:rsidR="00F97063">
              <w:rPr>
                <w:noProof/>
                <w:webHidden/>
              </w:rPr>
            </w:r>
            <w:r w:rsidR="00F97063">
              <w:rPr>
                <w:noProof/>
                <w:webHidden/>
              </w:rPr>
              <w:fldChar w:fldCharType="separate"/>
            </w:r>
            <w:r w:rsidR="00F97063">
              <w:rPr>
                <w:noProof/>
                <w:webHidden/>
              </w:rPr>
              <w:t>25</w:t>
            </w:r>
            <w:r w:rsidR="00F97063">
              <w:rPr>
                <w:noProof/>
                <w:webHidden/>
              </w:rPr>
              <w:fldChar w:fldCharType="end"/>
            </w:r>
          </w:hyperlink>
        </w:p>
        <w:p w14:paraId="06AF4B74" w14:textId="32A12D33" w:rsidR="00F97063" w:rsidRDefault="00B039CE">
          <w:pPr>
            <w:pStyle w:val="TOC3"/>
            <w:tabs>
              <w:tab w:val="right" w:leader="dot" w:pos="9010"/>
            </w:tabs>
            <w:rPr>
              <w:noProof/>
              <w:sz w:val="24"/>
              <w:szCs w:val="24"/>
            </w:rPr>
          </w:pPr>
          <w:hyperlink w:anchor="_Toc523753628" w:history="1">
            <w:r w:rsidR="00F97063" w:rsidRPr="00D92469">
              <w:rPr>
                <w:rStyle w:val="Hyperlink"/>
                <w:noProof/>
              </w:rPr>
              <w:t>9.1.4. The ‘toy’ dataset, versions 2 and 3</w:t>
            </w:r>
            <w:r w:rsidR="00F97063">
              <w:rPr>
                <w:noProof/>
                <w:webHidden/>
              </w:rPr>
              <w:tab/>
            </w:r>
            <w:r w:rsidR="00F97063">
              <w:rPr>
                <w:noProof/>
                <w:webHidden/>
              </w:rPr>
              <w:fldChar w:fldCharType="begin"/>
            </w:r>
            <w:r w:rsidR="00F97063">
              <w:rPr>
                <w:noProof/>
                <w:webHidden/>
              </w:rPr>
              <w:instrText xml:space="preserve"> PAGEREF _Toc523753628 \h </w:instrText>
            </w:r>
            <w:r w:rsidR="00F97063">
              <w:rPr>
                <w:noProof/>
                <w:webHidden/>
              </w:rPr>
            </w:r>
            <w:r w:rsidR="00F97063">
              <w:rPr>
                <w:noProof/>
                <w:webHidden/>
              </w:rPr>
              <w:fldChar w:fldCharType="separate"/>
            </w:r>
            <w:r w:rsidR="00F97063">
              <w:rPr>
                <w:noProof/>
                <w:webHidden/>
              </w:rPr>
              <w:t>27</w:t>
            </w:r>
            <w:r w:rsidR="00F97063">
              <w:rPr>
                <w:noProof/>
                <w:webHidden/>
              </w:rPr>
              <w:fldChar w:fldCharType="end"/>
            </w:r>
          </w:hyperlink>
        </w:p>
        <w:p w14:paraId="0DEE5332" w14:textId="1DF60B64" w:rsidR="00F97063" w:rsidRDefault="00B039CE">
          <w:pPr>
            <w:pStyle w:val="TOC3"/>
            <w:tabs>
              <w:tab w:val="right" w:leader="dot" w:pos="9010"/>
            </w:tabs>
            <w:rPr>
              <w:noProof/>
              <w:sz w:val="24"/>
              <w:szCs w:val="24"/>
            </w:rPr>
          </w:pPr>
          <w:hyperlink w:anchor="_Toc523753629" w:history="1">
            <w:r w:rsidR="00F97063" w:rsidRPr="00D92469">
              <w:rPr>
                <w:rStyle w:val="Hyperlink"/>
                <w:noProof/>
              </w:rPr>
              <w:t>9.1.5. The full dataset</w:t>
            </w:r>
            <w:r w:rsidR="00F97063">
              <w:rPr>
                <w:noProof/>
                <w:webHidden/>
              </w:rPr>
              <w:tab/>
            </w:r>
            <w:r w:rsidR="00F97063">
              <w:rPr>
                <w:noProof/>
                <w:webHidden/>
              </w:rPr>
              <w:fldChar w:fldCharType="begin"/>
            </w:r>
            <w:r w:rsidR="00F97063">
              <w:rPr>
                <w:noProof/>
                <w:webHidden/>
              </w:rPr>
              <w:instrText xml:space="preserve"> PAGEREF _Toc523753629 \h </w:instrText>
            </w:r>
            <w:r w:rsidR="00F97063">
              <w:rPr>
                <w:noProof/>
                <w:webHidden/>
              </w:rPr>
            </w:r>
            <w:r w:rsidR="00F97063">
              <w:rPr>
                <w:noProof/>
                <w:webHidden/>
              </w:rPr>
              <w:fldChar w:fldCharType="separate"/>
            </w:r>
            <w:r w:rsidR="00F97063">
              <w:rPr>
                <w:noProof/>
                <w:webHidden/>
              </w:rPr>
              <w:t>30</w:t>
            </w:r>
            <w:r w:rsidR="00F97063">
              <w:rPr>
                <w:noProof/>
                <w:webHidden/>
              </w:rPr>
              <w:fldChar w:fldCharType="end"/>
            </w:r>
          </w:hyperlink>
        </w:p>
        <w:p w14:paraId="0AFA6588" w14:textId="6DBB4FBD" w:rsidR="00F97063" w:rsidRDefault="00B039CE">
          <w:pPr>
            <w:pStyle w:val="TOC3"/>
            <w:tabs>
              <w:tab w:val="right" w:leader="dot" w:pos="9010"/>
            </w:tabs>
            <w:rPr>
              <w:noProof/>
              <w:sz w:val="24"/>
              <w:szCs w:val="24"/>
            </w:rPr>
          </w:pPr>
          <w:hyperlink w:anchor="_Toc523753630" w:history="1">
            <w:r w:rsidR="00F97063" w:rsidRPr="00D92469">
              <w:rPr>
                <w:rStyle w:val="Hyperlink"/>
                <w:noProof/>
              </w:rPr>
              <w:t>9.1.6. Cross-validation</w:t>
            </w:r>
            <w:r w:rsidR="00F97063">
              <w:rPr>
                <w:noProof/>
                <w:webHidden/>
              </w:rPr>
              <w:tab/>
            </w:r>
            <w:r w:rsidR="00F97063">
              <w:rPr>
                <w:noProof/>
                <w:webHidden/>
              </w:rPr>
              <w:fldChar w:fldCharType="begin"/>
            </w:r>
            <w:r w:rsidR="00F97063">
              <w:rPr>
                <w:noProof/>
                <w:webHidden/>
              </w:rPr>
              <w:instrText xml:space="preserve"> PAGEREF _Toc523753630 \h </w:instrText>
            </w:r>
            <w:r w:rsidR="00F97063">
              <w:rPr>
                <w:noProof/>
                <w:webHidden/>
              </w:rPr>
            </w:r>
            <w:r w:rsidR="00F97063">
              <w:rPr>
                <w:noProof/>
                <w:webHidden/>
              </w:rPr>
              <w:fldChar w:fldCharType="separate"/>
            </w:r>
            <w:r w:rsidR="00F97063">
              <w:rPr>
                <w:noProof/>
                <w:webHidden/>
              </w:rPr>
              <w:t>31</w:t>
            </w:r>
            <w:r w:rsidR="00F97063">
              <w:rPr>
                <w:noProof/>
                <w:webHidden/>
              </w:rPr>
              <w:fldChar w:fldCharType="end"/>
            </w:r>
          </w:hyperlink>
        </w:p>
        <w:p w14:paraId="4315C702" w14:textId="6C09807F" w:rsidR="00F97063" w:rsidRDefault="00B039CE">
          <w:pPr>
            <w:pStyle w:val="TOC2"/>
            <w:tabs>
              <w:tab w:val="right" w:leader="dot" w:pos="9010"/>
            </w:tabs>
            <w:rPr>
              <w:b w:val="0"/>
              <w:bCs w:val="0"/>
              <w:noProof/>
              <w:sz w:val="24"/>
              <w:szCs w:val="24"/>
            </w:rPr>
          </w:pPr>
          <w:hyperlink w:anchor="_Toc523753631" w:history="1">
            <w:r w:rsidR="00F97063" w:rsidRPr="00D92469">
              <w:rPr>
                <w:rStyle w:val="Hyperlink"/>
                <w:noProof/>
              </w:rPr>
              <w:t>9.2. Unit testing</w:t>
            </w:r>
            <w:r w:rsidR="00F97063">
              <w:rPr>
                <w:noProof/>
                <w:webHidden/>
              </w:rPr>
              <w:tab/>
            </w:r>
            <w:r w:rsidR="00F97063">
              <w:rPr>
                <w:noProof/>
                <w:webHidden/>
              </w:rPr>
              <w:fldChar w:fldCharType="begin"/>
            </w:r>
            <w:r w:rsidR="00F97063">
              <w:rPr>
                <w:noProof/>
                <w:webHidden/>
              </w:rPr>
              <w:instrText xml:space="preserve"> PAGEREF _Toc523753631 \h </w:instrText>
            </w:r>
            <w:r w:rsidR="00F97063">
              <w:rPr>
                <w:noProof/>
                <w:webHidden/>
              </w:rPr>
            </w:r>
            <w:r w:rsidR="00F97063">
              <w:rPr>
                <w:noProof/>
                <w:webHidden/>
              </w:rPr>
              <w:fldChar w:fldCharType="separate"/>
            </w:r>
            <w:r w:rsidR="00F97063">
              <w:rPr>
                <w:noProof/>
                <w:webHidden/>
              </w:rPr>
              <w:t>32</w:t>
            </w:r>
            <w:r w:rsidR="00F97063">
              <w:rPr>
                <w:noProof/>
                <w:webHidden/>
              </w:rPr>
              <w:fldChar w:fldCharType="end"/>
            </w:r>
          </w:hyperlink>
        </w:p>
        <w:p w14:paraId="35805ED6" w14:textId="168F9DAB" w:rsidR="00F97063" w:rsidRDefault="00B039CE">
          <w:pPr>
            <w:pStyle w:val="TOC2"/>
            <w:tabs>
              <w:tab w:val="right" w:leader="dot" w:pos="9010"/>
            </w:tabs>
            <w:rPr>
              <w:b w:val="0"/>
              <w:bCs w:val="0"/>
              <w:noProof/>
              <w:sz w:val="24"/>
              <w:szCs w:val="24"/>
            </w:rPr>
          </w:pPr>
          <w:hyperlink w:anchor="_Toc523753632" w:history="1">
            <w:r w:rsidR="00F97063" w:rsidRPr="00D92469">
              <w:rPr>
                <w:rStyle w:val="Hyperlink"/>
                <w:noProof/>
              </w:rPr>
              <w:t>9.3. Overall evaluation</w:t>
            </w:r>
            <w:r w:rsidR="00F97063">
              <w:rPr>
                <w:noProof/>
                <w:webHidden/>
              </w:rPr>
              <w:tab/>
            </w:r>
            <w:r w:rsidR="00F97063">
              <w:rPr>
                <w:noProof/>
                <w:webHidden/>
              </w:rPr>
              <w:fldChar w:fldCharType="begin"/>
            </w:r>
            <w:r w:rsidR="00F97063">
              <w:rPr>
                <w:noProof/>
                <w:webHidden/>
              </w:rPr>
              <w:instrText xml:space="preserve"> PAGEREF _Toc523753632 \h </w:instrText>
            </w:r>
            <w:r w:rsidR="00F97063">
              <w:rPr>
                <w:noProof/>
                <w:webHidden/>
              </w:rPr>
            </w:r>
            <w:r w:rsidR="00F97063">
              <w:rPr>
                <w:noProof/>
                <w:webHidden/>
              </w:rPr>
              <w:fldChar w:fldCharType="separate"/>
            </w:r>
            <w:r w:rsidR="00F97063">
              <w:rPr>
                <w:noProof/>
                <w:webHidden/>
              </w:rPr>
              <w:t>33</w:t>
            </w:r>
            <w:r w:rsidR="00F97063">
              <w:rPr>
                <w:noProof/>
                <w:webHidden/>
              </w:rPr>
              <w:fldChar w:fldCharType="end"/>
            </w:r>
          </w:hyperlink>
        </w:p>
        <w:p w14:paraId="18C2F9AF" w14:textId="222D0DE8" w:rsidR="00F97063" w:rsidRDefault="00B039CE">
          <w:pPr>
            <w:pStyle w:val="TOC1"/>
            <w:tabs>
              <w:tab w:val="left" w:pos="720"/>
              <w:tab w:val="right" w:leader="dot" w:pos="9010"/>
            </w:tabs>
            <w:rPr>
              <w:b w:val="0"/>
              <w:bCs w:val="0"/>
              <w:i w:val="0"/>
              <w:iCs w:val="0"/>
              <w:noProof/>
            </w:rPr>
          </w:pPr>
          <w:hyperlink w:anchor="_Toc523753633" w:history="1">
            <w:r w:rsidR="00F97063" w:rsidRPr="00D92469">
              <w:rPr>
                <w:rStyle w:val="Hyperlink"/>
                <w:noProof/>
              </w:rPr>
              <w:t>10.</w:t>
            </w:r>
            <w:r w:rsidR="00F97063">
              <w:rPr>
                <w:b w:val="0"/>
                <w:bCs w:val="0"/>
                <w:i w:val="0"/>
                <w:iCs w:val="0"/>
                <w:noProof/>
              </w:rPr>
              <w:tab/>
            </w:r>
            <w:r w:rsidR="00F97063" w:rsidRPr="00D92469">
              <w:rPr>
                <w:rStyle w:val="Hyperlink"/>
                <w:noProof/>
              </w:rPr>
              <w:t>Graphical User Interface</w:t>
            </w:r>
            <w:r w:rsidR="00F97063">
              <w:rPr>
                <w:noProof/>
                <w:webHidden/>
              </w:rPr>
              <w:tab/>
            </w:r>
            <w:r w:rsidR="00F97063">
              <w:rPr>
                <w:noProof/>
                <w:webHidden/>
              </w:rPr>
              <w:fldChar w:fldCharType="begin"/>
            </w:r>
            <w:r w:rsidR="00F97063">
              <w:rPr>
                <w:noProof/>
                <w:webHidden/>
              </w:rPr>
              <w:instrText xml:space="preserve"> PAGEREF _Toc523753633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0AF15C0F" w14:textId="3D80AE6F" w:rsidR="00F97063" w:rsidRDefault="00B039CE">
          <w:pPr>
            <w:pStyle w:val="TOC2"/>
            <w:tabs>
              <w:tab w:val="right" w:leader="dot" w:pos="9010"/>
            </w:tabs>
            <w:rPr>
              <w:b w:val="0"/>
              <w:bCs w:val="0"/>
              <w:noProof/>
              <w:sz w:val="24"/>
              <w:szCs w:val="24"/>
            </w:rPr>
          </w:pPr>
          <w:hyperlink w:anchor="_Toc523753634" w:history="1">
            <w:r w:rsidR="00F97063" w:rsidRPr="00D92469">
              <w:rPr>
                <w:rStyle w:val="Hyperlink"/>
                <w:noProof/>
              </w:rPr>
              <w:t>10.1. Simple-GUI</w:t>
            </w:r>
            <w:r w:rsidR="00F97063">
              <w:rPr>
                <w:noProof/>
                <w:webHidden/>
              </w:rPr>
              <w:tab/>
            </w:r>
            <w:r w:rsidR="00F97063">
              <w:rPr>
                <w:noProof/>
                <w:webHidden/>
              </w:rPr>
              <w:fldChar w:fldCharType="begin"/>
            </w:r>
            <w:r w:rsidR="00F97063">
              <w:rPr>
                <w:noProof/>
                <w:webHidden/>
              </w:rPr>
              <w:instrText xml:space="preserve"> PAGEREF _Toc523753634 \h </w:instrText>
            </w:r>
            <w:r w:rsidR="00F97063">
              <w:rPr>
                <w:noProof/>
                <w:webHidden/>
              </w:rPr>
            </w:r>
            <w:r w:rsidR="00F97063">
              <w:rPr>
                <w:noProof/>
                <w:webHidden/>
              </w:rPr>
              <w:fldChar w:fldCharType="separate"/>
            </w:r>
            <w:r w:rsidR="00F97063">
              <w:rPr>
                <w:noProof/>
                <w:webHidden/>
              </w:rPr>
              <w:t>34</w:t>
            </w:r>
            <w:r w:rsidR="00F97063">
              <w:rPr>
                <w:noProof/>
                <w:webHidden/>
              </w:rPr>
              <w:fldChar w:fldCharType="end"/>
            </w:r>
          </w:hyperlink>
        </w:p>
        <w:p w14:paraId="686568BD" w14:textId="00695F7E" w:rsidR="00F97063" w:rsidRDefault="00B039CE">
          <w:pPr>
            <w:pStyle w:val="TOC2"/>
            <w:tabs>
              <w:tab w:val="right" w:leader="dot" w:pos="9010"/>
            </w:tabs>
            <w:rPr>
              <w:b w:val="0"/>
              <w:bCs w:val="0"/>
              <w:noProof/>
              <w:sz w:val="24"/>
              <w:szCs w:val="24"/>
            </w:rPr>
          </w:pPr>
          <w:hyperlink w:anchor="_Toc523753635" w:history="1">
            <w:r w:rsidR="00F97063" w:rsidRPr="00D92469">
              <w:rPr>
                <w:rStyle w:val="Hyperlink"/>
                <w:noProof/>
              </w:rPr>
              <w:t>10.2. Samtla Integration</w:t>
            </w:r>
            <w:r w:rsidR="00F97063">
              <w:rPr>
                <w:noProof/>
                <w:webHidden/>
              </w:rPr>
              <w:tab/>
            </w:r>
            <w:r w:rsidR="00F97063">
              <w:rPr>
                <w:noProof/>
                <w:webHidden/>
              </w:rPr>
              <w:fldChar w:fldCharType="begin"/>
            </w:r>
            <w:r w:rsidR="00F97063">
              <w:rPr>
                <w:noProof/>
                <w:webHidden/>
              </w:rPr>
              <w:instrText xml:space="preserve"> PAGEREF _Toc523753635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15700AD5" w14:textId="45F644F8" w:rsidR="00F97063" w:rsidRDefault="00B039CE">
          <w:pPr>
            <w:pStyle w:val="TOC1"/>
            <w:tabs>
              <w:tab w:val="left" w:pos="720"/>
              <w:tab w:val="right" w:leader="dot" w:pos="9010"/>
            </w:tabs>
            <w:rPr>
              <w:b w:val="0"/>
              <w:bCs w:val="0"/>
              <w:i w:val="0"/>
              <w:iCs w:val="0"/>
              <w:noProof/>
            </w:rPr>
          </w:pPr>
          <w:hyperlink w:anchor="_Toc523753636" w:history="1">
            <w:r w:rsidR="00F97063" w:rsidRPr="00D92469">
              <w:rPr>
                <w:rStyle w:val="Hyperlink"/>
                <w:noProof/>
              </w:rPr>
              <w:t>11.</w:t>
            </w:r>
            <w:r w:rsidR="00F97063">
              <w:rPr>
                <w:b w:val="0"/>
                <w:bCs w:val="0"/>
                <w:i w:val="0"/>
                <w:iCs w:val="0"/>
                <w:noProof/>
              </w:rPr>
              <w:tab/>
            </w:r>
            <w:r w:rsidR="00F97063" w:rsidRPr="00D92469">
              <w:rPr>
                <w:rStyle w:val="Hyperlink"/>
                <w:noProof/>
              </w:rPr>
              <w:t>Planning</w:t>
            </w:r>
            <w:r w:rsidR="00F97063">
              <w:rPr>
                <w:noProof/>
                <w:webHidden/>
              </w:rPr>
              <w:tab/>
            </w:r>
            <w:r w:rsidR="00F97063">
              <w:rPr>
                <w:noProof/>
                <w:webHidden/>
              </w:rPr>
              <w:fldChar w:fldCharType="begin"/>
            </w:r>
            <w:r w:rsidR="00F97063">
              <w:rPr>
                <w:noProof/>
                <w:webHidden/>
              </w:rPr>
              <w:instrText xml:space="preserve"> PAGEREF _Toc523753636 \h </w:instrText>
            </w:r>
            <w:r w:rsidR="00F97063">
              <w:rPr>
                <w:noProof/>
                <w:webHidden/>
              </w:rPr>
            </w:r>
            <w:r w:rsidR="00F97063">
              <w:rPr>
                <w:noProof/>
                <w:webHidden/>
              </w:rPr>
              <w:fldChar w:fldCharType="separate"/>
            </w:r>
            <w:r w:rsidR="00F97063">
              <w:rPr>
                <w:noProof/>
                <w:webHidden/>
              </w:rPr>
              <w:t>36</w:t>
            </w:r>
            <w:r w:rsidR="00F97063">
              <w:rPr>
                <w:noProof/>
                <w:webHidden/>
              </w:rPr>
              <w:fldChar w:fldCharType="end"/>
            </w:r>
          </w:hyperlink>
        </w:p>
        <w:p w14:paraId="065C3DA3" w14:textId="65526CBA" w:rsidR="00F97063" w:rsidRDefault="00B039CE">
          <w:pPr>
            <w:pStyle w:val="TOC1"/>
            <w:tabs>
              <w:tab w:val="left" w:pos="720"/>
              <w:tab w:val="right" w:leader="dot" w:pos="9010"/>
            </w:tabs>
            <w:rPr>
              <w:b w:val="0"/>
              <w:bCs w:val="0"/>
              <w:i w:val="0"/>
              <w:iCs w:val="0"/>
              <w:noProof/>
            </w:rPr>
          </w:pPr>
          <w:hyperlink w:anchor="_Toc523753637" w:history="1">
            <w:r w:rsidR="00F97063" w:rsidRPr="00D92469">
              <w:rPr>
                <w:rStyle w:val="Hyperlink"/>
                <w:noProof/>
              </w:rPr>
              <w:t>12.</w:t>
            </w:r>
            <w:r w:rsidR="00F97063">
              <w:rPr>
                <w:b w:val="0"/>
                <w:bCs w:val="0"/>
                <w:i w:val="0"/>
                <w:iCs w:val="0"/>
                <w:noProof/>
              </w:rPr>
              <w:tab/>
            </w:r>
            <w:r w:rsidR="00F97063" w:rsidRPr="00D92469">
              <w:rPr>
                <w:rStyle w:val="Hyperlink"/>
                <w:noProof/>
              </w:rPr>
              <w:t>Summary and Conclusions</w:t>
            </w:r>
            <w:r w:rsidR="00F97063">
              <w:rPr>
                <w:noProof/>
                <w:webHidden/>
              </w:rPr>
              <w:tab/>
            </w:r>
            <w:r w:rsidR="00F97063">
              <w:rPr>
                <w:noProof/>
                <w:webHidden/>
              </w:rPr>
              <w:fldChar w:fldCharType="begin"/>
            </w:r>
            <w:r w:rsidR="00F97063">
              <w:rPr>
                <w:noProof/>
                <w:webHidden/>
              </w:rPr>
              <w:instrText xml:space="preserve"> PAGEREF _Toc523753637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BB548CB" w14:textId="4B90C783" w:rsidR="00F97063" w:rsidRDefault="00B039CE">
          <w:pPr>
            <w:pStyle w:val="TOC2"/>
            <w:tabs>
              <w:tab w:val="right" w:leader="dot" w:pos="9010"/>
            </w:tabs>
            <w:rPr>
              <w:b w:val="0"/>
              <w:bCs w:val="0"/>
              <w:noProof/>
              <w:sz w:val="24"/>
              <w:szCs w:val="24"/>
            </w:rPr>
          </w:pPr>
          <w:hyperlink w:anchor="_Toc523753638" w:history="1">
            <w:r w:rsidR="00F97063" w:rsidRPr="00D92469">
              <w:rPr>
                <w:rStyle w:val="Hyperlink"/>
                <w:noProof/>
              </w:rPr>
              <w:t>12.1. Pre-processing is hard</w:t>
            </w:r>
            <w:r w:rsidR="00F97063">
              <w:rPr>
                <w:noProof/>
                <w:webHidden/>
              </w:rPr>
              <w:tab/>
            </w:r>
            <w:r w:rsidR="00F97063">
              <w:rPr>
                <w:noProof/>
                <w:webHidden/>
              </w:rPr>
              <w:fldChar w:fldCharType="begin"/>
            </w:r>
            <w:r w:rsidR="00F97063">
              <w:rPr>
                <w:noProof/>
                <w:webHidden/>
              </w:rPr>
              <w:instrText xml:space="preserve"> PAGEREF _Toc523753638 \h </w:instrText>
            </w:r>
            <w:r w:rsidR="00F97063">
              <w:rPr>
                <w:noProof/>
                <w:webHidden/>
              </w:rPr>
            </w:r>
            <w:r w:rsidR="00F97063">
              <w:rPr>
                <w:noProof/>
                <w:webHidden/>
              </w:rPr>
              <w:fldChar w:fldCharType="separate"/>
            </w:r>
            <w:r w:rsidR="00F97063">
              <w:rPr>
                <w:noProof/>
                <w:webHidden/>
              </w:rPr>
              <w:t>37</w:t>
            </w:r>
            <w:r w:rsidR="00F97063">
              <w:rPr>
                <w:noProof/>
                <w:webHidden/>
              </w:rPr>
              <w:fldChar w:fldCharType="end"/>
            </w:r>
          </w:hyperlink>
        </w:p>
        <w:p w14:paraId="14B65E87" w14:textId="570DC917" w:rsidR="00F97063" w:rsidRDefault="00B039CE">
          <w:pPr>
            <w:pStyle w:val="TOC2"/>
            <w:tabs>
              <w:tab w:val="right" w:leader="dot" w:pos="9010"/>
            </w:tabs>
            <w:rPr>
              <w:b w:val="0"/>
              <w:bCs w:val="0"/>
              <w:noProof/>
              <w:sz w:val="24"/>
              <w:szCs w:val="24"/>
            </w:rPr>
          </w:pPr>
          <w:hyperlink w:anchor="_Toc523753639" w:history="1">
            <w:r w:rsidR="00F97063" w:rsidRPr="00D92469">
              <w:rPr>
                <w:rStyle w:val="Hyperlink"/>
                <w:noProof/>
              </w:rPr>
              <w:t>12.2. Labelling is hard</w:t>
            </w:r>
            <w:r w:rsidR="00F97063">
              <w:rPr>
                <w:noProof/>
                <w:webHidden/>
              </w:rPr>
              <w:tab/>
            </w:r>
            <w:r w:rsidR="00F97063">
              <w:rPr>
                <w:noProof/>
                <w:webHidden/>
              </w:rPr>
              <w:fldChar w:fldCharType="begin"/>
            </w:r>
            <w:r w:rsidR="00F97063">
              <w:rPr>
                <w:noProof/>
                <w:webHidden/>
              </w:rPr>
              <w:instrText xml:space="preserve"> PAGEREF _Toc523753639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33551F29" w14:textId="6BE9B684" w:rsidR="00F97063" w:rsidRDefault="00B039CE">
          <w:pPr>
            <w:pStyle w:val="TOC2"/>
            <w:tabs>
              <w:tab w:val="right" w:leader="dot" w:pos="9010"/>
            </w:tabs>
            <w:rPr>
              <w:b w:val="0"/>
              <w:bCs w:val="0"/>
              <w:noProof/>
              <w:sz w:val="24"/>
              <w:szCs w:val="24"/>
            </w:rPr>
          </w:pPr>
          <w:hyperlink w:anchor="_Toc523753640" w:history="1">
            <w:r w:rsidR="00F97063" w:rsidRPr="00D92469">
              <w:rPr>
                <w:rStyle w:val="Hyperlink"/>
                <w:noProof/>
              </w:rPr>
              <w:t>12.3. Sentence tokenization is hard</w:t>
            </w:r>
            <w:r w:rsidR="00F97063">
              <w:rPr>
                <w:noProof/>
                <w:webHidden/>
              </w:rPr>
              <w:tab/>
            </w:r>
            <w:r w:rsidR="00F97063">
              <w:rPr>
                <w:noProof/>
                <w:webHidden/>
              </w:rPr>
              <w:fldChar w:fldCharType="begin"/>
            </w:r>
            <w:r w:rsidR="00F97063">
              <w:rPr>
                <w:noProof/>
                <w:webHidden/>
              </w:rPr>
              <w:instrText xml:space="preserve"> PAGEREF _Toc523753640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6399319F" w14:textId="4E61FA20" w:rsidR="00F97063" w:rsidRDefault="00B039CE">
          <w:pPr>
            <w:pStyle w:val="TOC2"/>
            <w:tabs>
              <w:tab w:val="right" w:leader="dot" w:pos="9010"/>
            </w:tabs>
            <w:rPr>
              <w:b w:val="0"/>
              <w:bCs w:val="0"/>
              <w:noProof/>
              <w:sz w:val="24"/>
              <w:szCs w:val="24"/>
            </w:rPr>
          </w:pPr>
          <w:hyperlink w:anchor="_Toc523753641" w:history="1">
            <w:r w:rsidR="00F97063" w:rsidRPr="00D92469">
              <w:rPr>
                <w:rStyle w:val="Hyperlink"/>
                <w:noProof/>
              </w:rPr>
              <w:t>12.4. Neural networks are slow and opaque</w:t>
            </w:r>
            <w:r w:rsidR="00F97063">
              <w:rPr>
                <w:noProof/>
                <w:webHidden/>
              </w:rPr>
              <w:tab/>
            </w:r>
            <w:r w:rsidR="00F97063">
              <w:rPr>
                <w:noProof/>
                <w:webHidden/>
              </w:rPr>
              <w:fldChar w:fldCharType="begin"/>
            </w:r>
            <w:r w:rsidR="00F97063">
              <w:rPr>
                <w:noProof/>
                <w:webHidden/>
              </w:rPr>
              <w:instrText xml:space="preserve"> PAGEREF _Toc523753641 \h </w:instrText>
            </w:r>
            <w:r w:rsidR="00F97063">
              <w:rPr>
                <w:noProof/>
                <w:webHidden/>
              </w:rPr>
            </w:r>
            <w:r w:rsidR="00F97063">
              <w:rPr>
                <w:noProof/>
                <w:webHidden/>
              </w:rPr>
              <w:fldChar w:fldCharType="separate"/>
            </w:r>
            <w:r w:rsidR="00F97063">
              <w:rPr>
                <w:noProof/>
                <w:webHidden/>
              </w:rPr>
              <w:t>38</w:t>
            </w:r>
            <w:r w:rsidR="00F97063">
              <w:rPr>
                <w:noProof/>
                <w:webHidden/>
              </w:rPr>
              <w:fldChar w:fldCharType="end"/>
            </w:r>
          </w:hyperlink>
        </w:p>
        <w:p w14:paraId="071196C7" w14:textId="0172E084" w:rsidR="00F97063" w:rsidRDefault="00B039CE">
          <w:pPr>
            <w:pStyle w:val="TOC2"/>
            <w:tabs>
              <w:tab w:val="right" w:leader="dot" w:pos="9010"/>
            </w:tabs>
            <w:rPr>
              <w:b w:val="0"/>
              <w:bCs w:val="0"/>
              <w:noProof/>
              <w:sz w:val="24"/>
              <w:szCs w:val="24"/>
            </w:rPr>
          </w:pPr>
          <w:hyperlink w:anchor="_Toc523753642" w:history="1">
            <w:r w:rsidR="00F97063" w:rsidRPr="00D92469">
              <w:rPr>
                <w:rStyle w:val="Hyperlink"/>
                <w:noProof/>
              </w:rPr>
              <w:t>12.5. Future work</w:t>
            </w:r>
            <w:r w:rsidR="00F97063">
              <w:rPr>
                <w:noProof/>
                <w:webHidden/>
              </w:rPr>
              <w:tab/>
            </w:r>
            <w:r w:rsidR="00F97063">
              <w:rPr>
                <w:noProof/>
                <w:webHidden/>
              </w:rPr>
              <w:fldChar w:fldCharType="begin"/>
            </w:r>
            <w:r w:rsidR="00F97063">
              <w:rPr>
                <w:noProof/>
                <w:webHidden/>
              </w:rPr>
              <w:instrText xml:space="preserve"> PAGEREF _Toc523753642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48D206FE" w14:textId="29DE1D4D" w:rsidR="00F97063" w:rsidRDefault="00B039CE">
          <w:pPr>
            <w:pStyle w:val="TOC1"/>
            <w:tabs>
              <w:tab w:val="left" w:pos="720"/>
              <w:tab w:val="right" w:leader="dot" w:pos="9010"/>
            </w:tabs>
            <w:rPr>
              <w:b w:val="0"/>
              <w:bCs w:val="0"/>
              <w:i w:val="0"/>
              <w:iCs w:val="0"/>
              <w:noProof/>
            </w:rPr>
          </w:pPr>
          <w:hyperlink w:anchor="_Toc523753643" w:history="1">
            <w:r w:rsidR="00F97063" w:rsidRPr="00D92469">
              <w:rPr>
                <w:rStyle w:val="Hyperlink"/>
                <w:noProof/>
              </w:rPr>
              <w:t>13.</w:t>
            </w:r>
            <w:r w:rsidR="00F97063">
              <w:rPr>
                <w:b w:val="0"/>
                <w:bCs w:val="0"/>
                <w:i w:val="0"/>
                <w:iCs w:val="0"/>
                <w:noProof/>
              </w:rPr>
              <w:tab/>
            </w:r>
            <w:r w:rsidR="00F97063" w:rsidRPr="00D92469">
              <w:rPr>
                <w:rStyle w:val="Hyperlink"/>
                <w:noProof/>
              </w:rPr>
              <w:t>References</w:t>
            </w:r>
            <w:r w:rsidR="00F97063">
              <w:rPr>
                <w:noProof/>
                <w:webHidden/>
              </w:rPr>
              <w:tab/>
            </w:r>
            <w:r w:rsidR="00F97063">
              <w:rPr>
                <w:noProof/>
                <w:webHidden/>
              </w:rPr>
              <w:fldChar w:fldCharType="begin"/>
            </w:r>
            <w:r w:rsidR="00F97063">
              <w:rPr>
                <w:noProof/>
                <w:webHidden/>
              </w:rPr>
              <w:instrText xml:space="preserve"> PAGEREF _Toc523753643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C6308AE" w14:textId="7801A1C8" w:rsidR="00F97063" w:rsidRDefault="00B039CE">
          <w:pPr>
            <w:pStyle w:val="TOC1"/>
            <w:tabs>
              <w:tab w:val="left" w:pos="720"/>
              <w:tab w:val="right" w:leader="dot" w:pos="9010"/>
            </w:tabs>
            <w:rPr>
              <w:b w:val="0"/>
              <w:bCs w:val="0"/>
              <w:i w:val="0"/>
              <w:iCs w:val="0"/>
              <w:noProof/>
            </w:rPr>
          </w:pPr>
          <w:hyperlink w:anchor="_Toc523753644" w:history="1">
            <w:r w:rsidR="00F97063" w:rsidRPr="00D92469">
              <w:rPr>
                <w:rStyle w:val="Hyperlink"/>
                <w:noProof/>
              </w:rPr>
              <w:t>14.</w:t>
            </w:r>
            <w:r w:rsidR="00F97063">
              <w:rPr>
                <w:b w:val="0"/>
                <w:bCs w:val="0"/>
                <w:i w:val="0"/>
                <w:iCs w:val="0"/>
                <w:noProof/>
              </w:rPr>
              <w:tab/>
            </w:r>
            <w:r w:rsidR="00F97063" w:rsidRPr="00D92469">
              <w:rPr>
                <w:rStyle w:val="Hyperlink"/>
                <w:noProof/>
              </w:rPr>
              <w:t>User Manual</w:t>
            </w:r>
            <w:r w:rsidR="00F97063">
              <w:rPr>
                <w:noProof/>
                <w:webHidden/>
              </w:rPr>
              <w:tab/>
            </w:r>
            <w:r w:rsidR="00F97063">
              <w:rPr>
                <w:noProof/>
                <w:webHidden/>
              </w:rPr>
              <w:fldChar w:fldCharType="begin"/>
            </w:r>
            <w:r w:rsidR="00F97063">
              <w:rPr>
                <w:noProof/>
                <w:webHidden/>
              </w:rPr>
              <w:instrText xml:space="preserve"> PAGEREF _Toc523753644 \h </w:instrText>
            </w:r>
            <w:r w:rsidR="00F97063">
              <w:rPr>
                <w:noProof/>
                <w:webHidden/>
              </w:rPr>
            </w:r>
            <w:r w:rsidR="00F97063">
              <w:rPr>
                <w:noProof/>
                <w:webHidden/>
              </w:rPr>
              <w:fldChar w:fldCharType="separate"/>
            </w:r>
            <w:r w:rsidR="00F97063">
              <w:rPr>
                <w:noProof/>
                <w:webHidden/>
              </w:rPr>
              <w:t>39</w:t>
            </w:r>
            <w:r w:rsidR="00F97063">
              <w:rPr>
                <w:noProof/>
                <w:webHidden/>
              </w:rPr>
              <w:fldChar w:fldCharType="end"/>
            </w:r>
          </w:hyperlink>
        </w:p>
        <w:p w14:paraId="3E50BCD9" w14:textId="6706C469" w:rsidR="00F97063" w:rsidRDefault="00B039CE">
          <w:pPr>
            <w:pStyle w:val="TOC2"/>
            <w:tabs>
              <w:tab w:val="right" w:leader="dot" w:pos="9010"/>
            </w:tabs>
            <w:rPr>
              <w:b w:val="0"/>
              <w:bCs w:val="0"/>
              <w:noProof/>
              <w:sz w:val="24"/>
              <w:szCs w:val="24"/>
            </w:rPr>
          </w:pPr>
          <w:hyperlink w:anchor="_Toc523753645" w:history="1">
            <w:r w:rsidR="00F97063" w:rsidRPr="00D92469">
              <w:rPr>
                <w:rStyle w:val="Hyperlink"/>
                <w:noProof/>
              </w:rPr>
              <w:t>14.1. Data pipeline manual</w:t>
            </w:r>
            <w:r w:rsidR="00F97063">
              <w:rPr>
                <w:noProof/>
                <w:webHidden/>
              </w:rPr>
              <w:tab/>
            </w:r>
            <w:r w:rsidR="00F97063">
              <w:rPr>
                <w:noProof/>
                <w:webHidden/>
              </w:rPr>
              <w:fldChar w:fldCharType="begin"/>
            </w:r>
            <w:r w:rsidR="00F97063">
              <w:rPr>
                <w:noProof/>
                <w:webHidden/>
              </w:rPr>
              <w:instrText xml:space="preserve"> PAGEREF _Toc523753645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3A69AF2B" w14:textId="3BDDCC04" w:rsidR="00F97063" w:rsidRDefault="00B039CE">
          <w:pPr>
            <w:pStyle w:val="TOC2"/>
            <w:tabs>
              <w:tab w:val="right" w:leader="dot" w:pos="9010"/>
            </w:tabs>
            <w:rPr>
              <w:b w:val="0"/>
              <w:bCs w:val="0"/>
              <w:noProof/>
              <w:sz w:val="24"/>
              <w:szCs w:val="24"/>
            </w:rPr>
          </w:pPr>
          <w:hyperlink w:anchor="_Toc523753646" w:history="1">
            <w:r w:rsidR="00F97063" w:rsidRPr="00D92469">
              <w:rPr>
                <w:rStyle w:val="Hyperlink"/>
                <w:noProof/>
              </w:rPr>
              <w:t>14.2. Simple-GUI Manual</w:t>
            </w:r>
            <w:r w:rsidR="00F97063">
              <w:rPr>
                <w:noProof/>
                <w:webHidden/>
              </w:rPr>
              <w:tab/>
            </w:r>
            <w:r w:rsidR="00F97063">
              <w:rPr>
                <w:noProof/>
                <w:webHidden/>
              </w:rPr>
              <w:fldChar w:fldCharType="begin"/>
            </w:r>
            <w:r w:rsidR="00F97063">
              <w:rPr>
                <w:noProof/>
                <w:webHidden/>
              </w:rPr>
              <w:instrText xml:space="preserve"> PAGEREF _Toc523753646 \h </w:instrText>
            </w:r>
            <w:r w:rsidR="00F97063">
              <w:rPr>
                <w:noProof/>
                <w:webHidden/>
              </w:rPr>
            </w:r>
            <w:r w:rsidR="00F97063">
              <w:rPr>
                <w:noProof/>
                <w:webHidden/>
              </w:rPr>
              <w:fldChar w:fldCharType="separate"/>
            </w:r>
            <w:r w:rsidR="00F97063">
              <w:rPr>
                <w:noProof/>
                <w:webHidden/>
              </w:rPr>
              <w:t>40</w:t>
            </w:r>
            <w:r w:rsidR="00F97063">
              <w:rPr>
                <w:noProof/>
                <w:webHidden/>
              </w:rPr>
              <w:fldChar w:fldCharType="end"/>
            </w:r>
          </w:hyperlink>
        </w:p>
        <w:p w14:paraId="0371D267" w14:textId="1F05FDCA" w:rsidR="00F97063" w:rsidRDefault="00B039CE">
          <w:pPr>
            <w:pStyle w:val="TOC1"/>
            <w:tabs>
              <w:tab w:val="left" w:pos="720"/>
              <w:tab w:val="right" w:leader="dot" w:pos="9010"/>
            </w:tabs>
            <w:rPr>
              <w:b w:val="0"/>
              <w:bCs w:val="0"/>
              <w:i w:val="0"/>
              <w:iCs w:val="0"/>
              <w:noProof/>
            </w:rPr>
          </w:pPr>
          <w:hyperlink w:anchor="_Toc523753647" w:history="1">
            <w:r w:rsidR="00F97063" w:rsidRPr="00D92469">
              <w:rPr>
                <w:rStyle w:val="Hyperlink"/>
                <w:noProof/>
              </w:rPr>
              <w:t>15.</w:t>
            </w:r>
            <w:r w:rsidR="00F97063">
              <w:rPr>
                <w:b w:val="0"/>
                <w:bCs w:val="0"/>
                <w:i w:val="0"/>
                <w:iCs w:val="0"/>
                <w:noProof/>
              </w:rPr>
              <w:tab/>
            </w:r>
            <w:r w:rsidR="00F97063" w:rsidRPr="00D92469">
              <w:rPr>
                <w:rStyle w:val="Hyperlink"/>
                <w:noProof/>
              </w:rPr>
              <w:t>Appendix A: List of Invoke tasks</w:t>
            </w:r>
            <w:r w:rsidR="00F97063">
              <w:rPr>
                <w:noProof/>
                <w:webHidden/>
              </w:rPr>
              <w:tab/>
            </w:r>
            <w:r w:rsidR="00F97063">
              <w:rPr>
                <w:noProof/>
                <w:webHidden/>
              </w:rPr>
              <w:fldChar w:fldCharType="begin"/>
            </w:r>
            <w:r w:rsidR="00F97063">
              <w:rPr>
                <w:noProof/>
                <w:webHidden/>
              </w:rPr>
              <w:instrText xml:space="preserve"> PAGEREF _Toc523753647 \h </w:instrText>
            </w:r>
            <w:r w:rsidR="00F97063">
              <w:rPr>
                <w:noProof/>
                <w:webHidden/>
              </w:rPr>
            </w:r>
            <w:r w:rsidR="00F97063">
              <w:rPr>
                <w:noProof/>
                <w:webHidden/>
              </w:rPr>
              <w:fldChar w:fldCharType="separate"/>
            </w:r>
            <w:r w:rsidR="00F97063">
              <w:rPr>
                <w:noProof/>
                <w:webHidden/>
              </w:rPr>
              <w:t>41</w:t>
            </w:r>
            <w:r w:rsidR="00F97063">
              <w:rPr>
                <w:noProof/>
                <w:webHidden/>
              </w:rPr>
              <w:fldChar w:fldCharType="end"/>
            </w:r>
          </w:hyperlink>
        </w:p>
        <w:p w14:paraId="40A15B5C" w14:textId="4EB5E7C6" w:rsidR="00F97063" w:rsidRDefault="00B039CE">
          <w:pPr>
            <w:pStyle w:val="TOC1"/>
            <w:tabs>
              <w:tab w:val="left" w:pos="720"/>
              <w:tab w:val="right" w:leader="dot" w:pos="9010"/>
            </w:tabs>
            <w:rPr>
              <w:b w:val="0"/>
              <w:bCs w:val="0"/>
              <w:i w:val="0"/>
              <w:iCs w:val="0"/>
              <w:noProof/>
            </w:rPr>
          </w:pPr>
          <w:hyperlink w:anchor="_Toc523753648" w:history="1">
            <w:r w:rsidR="00F97063" w:rsidRPr="00D92469">
              <w:rPr>
                <w:rStyle w:val="Hyperlink"/>
                <w:noProof/>
              </w:rPr>
              <w:t>16.</w:t>
            </w:r>
            <w:r w:rsidR="00F97063">
              <w:rPr>
                <w:b w:val="0"/>
                <w:bCs w:val="0"/>
                <w:i w:val="0"/>
                <w:iCs w:val="0"/>
                <w:noProof/>
              </w:rPr>
              <w:tab/>
            </w:r>
            <w:r w:rsidR="00F97063" w:rsidRPr="00D92469">
              <w:rPr>
                <w:rStyle w:val="Hyperlink"/>
                <w:noProof/>
              </w:rPr>
              <w:t>Appendix B: What’s My Work</w:t>
            </w:r>
            <w:r w:rsidR="00F97063">
              <w:rPr>
                <w:noProof/>
                <w:webHidden/>
              </w:rPr>
              <w:tab/>
            </w:r>
            <w:r w:rsidR="00F97063">
              <w:rPr>
                <w:noProof/>
                <w:webHidden/>
              </w:rPr>
              <w:fldChar w:fldCharType="begin"/>
            </w:r>
            <w:r w:rsidR="00F97063">
              <w:rPr>
                <w:noProof/>
                <w:webHidden/>
              </w:rPr>
              <w:instrText xml:space="preserve"> PAGEREF _Toc523753648 \h </w:instrText>
            </w:r>
            <w:r w:rsidR="00F97063">
              <w:rPr>
                <w:noProof/>
                <w:webHidden/>
              </w:rPr>
            </w:r>
            <w:r w:rsidR="00F97063">
              <w:rPr>
                <w:noProof/>
                <w:webHidden/>
              </w:rPr>
              <w:fldChar w:fldCharType="separate"/>
            </w:r>
            <w:r w:rsidR="00F97063">
              <w:rPr>
                <w:noProof/>
                <w:webHidden/>
              </w:rPr>
              <w:t>45</w:t>
            </w:r>
            <w:r w:rsidR="00F97063">
              <w:rPr>
                <w:noProof/>
                <w:webHidden/>
              </w:rPr>
              <w:fldChar w:fldCharType="end"/>
            </w:r>
          </w:hyperlink>
        </w:p>
        <w:p w14:paraId="093ABD21" w14:textId="39E1DF9A" w:rsidR="00F97063" w:rsidRDefault="00B039CE">
          <w:pPr>
            <w:pStyle w:val="TOC1"/>
            <w:tabs>
              <w:tab w:val="left" w:pos="720"/>
              <w:tab w:val="right" w:leader="dot" w:pos="9010"/>
            </w:tabs>
            <w:rPr>
              <w:b w:val="0"/>
              <w:bCs w:val="0"/>
              <w:i w:val="0"/>
              <w:iCs w:val="0"/>
              <w:noProof/>
            </w:rPr>
          </w:pPr>
          <w:hyperlink w:anchor="_Toc523753649" w:history="1">
            <w:r w:rsidR="00F97063" w:rsidRPr="00D92469">
              <w:rPr>
                <w:rStyle w:val="Hyperlink"/>
                <w:noProof/>
              </w:rPr>
              <w:t>17.</w:t>
            </w:r>
            <w:r w:rsidR="00F97063">
              <w:rPr>
                <w:b w:val="0"/>
                <w:bCs w:val="0"/>
                <w:i w:val="0"/>
                <w:iCs w:val="0"/>
                <w:noProof/>
              </w:rPr>
              <w:tab/>
            </w:r>
            <w:r w:rsidR="00F97063" w:rsidRPr="00D92469">
              <w:rPr>
                <w:rStyle w:val="Hyperlink"/>
                <w:noProof/>
              </w:rPr>
              <w:t>Appendix C: Code</w:t>
            </w:r>
            <w:r w:rsidR="00F97063">
              <w:rPr>
                <w:noProof/>
                <w:webHidden/>
              </w:rPr>
              <w:tab/>
            </w:r>
            <w:r w:rsidR="00F97063">
              <w:rPr>
                <w:noProof/>
                <w:webHidden/>
              </w:rPr>
              <w:fldChar w:fldCharType="begin"/>
            </w:r>
            <w:r w:rsidR="00F97063">
              <w:rPr>
                <w:noProof/>
                <w:webHidden/>
              </w:rPr>
              <w:instrText xml:space="preserve"> PAGEREF _Toc523753649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D765343" w14:textId="70285320" w:rsidR="00F97063" w:rsidRDefault="00B039CE">
          <w:pPr>
            <w:pStyle w:val="TOC2"/>
            <w:tabs>
              <w:tab w:val="right" w:leader="dot" w:pos="9010"/>
            </w:tabs>
            <w:rPr>
              <w:b w:val="0"/>
              <w:bCs w:val="0"/>
              <w:noProof/>
              <w:sz w:val="24"/>
              <w:szCs w:val="24"/>
            </w:rPr>
          </w:pPr>
          <w:hyperlink w:anchor="_Toc523753650" w:history="1">
            <w:r w:rsidR="00F97063" w:rsidRPr="00D92469">
              <w:rPr>
                <w:rStyle w:val="Hyperlink"/>
                <w:noProof/>
              </w:rPr>
              <w:t>17.1. tasks.py</w:t>
            </w:r>
            <w:r w:rsidR="00F97063">
              <w:rPr>
                <w:noProof/>
                <w:webHidden/>
              </w:rPr>
              <w:tab/>
            </w:r>
            <w:r w:rsidR="00F97063">
              <w:rPr>
                <w:noProof/>
                <w:webHidden/>
              </w:rPr>
              <w:fldChar w:fldCharType="begin"/>
            </w:r>
            <w:r w:rsidR="00F97063">
              <w:rPr>
                <w:noProof/>
                <w:webHidden/>
              </w:rPr>
              <w:instrText xml:space="preserve"> PAGEREF _Toc523753650 \h </w:instrText>
            </w:r>
            <w:r w:rsidR="00F97063">
              <w:rPr>
                <w:noProof/>
                <w:webHidden/>
              </w:rPr>
            </w:r>
            <w:r w:rsidR="00F97063">
              <w:rPr>
                <w:noProof/>
                <w:webHidden/>
              </w:rPr>
              <w:fldChar w:fldCharType="separate"/>
            </w:r>
            <w:r w:rsidR="00F97063">
              <w:rPr>
                <w:noProof/>
                <w:webHidden/>
              </w:rPr>
              <w:t>48</w:t>
            </w:r>
            <w:r w:rsidR="00F97063">
              <w:rPr>
                <w:noProof/>
                <w:webHidden/>
              </w:rPr>
              <w:fldChar w:fldCharType="end"/>
            </w:r>
          </w:hyperlink>
        </w:p>
        <w:p w14:paraId="2F64F4A0" w14:textId="19367781" w:rsidR="00F97063" w:rsidRDefault="00B039CE">
          <w:pPr>
            <w:pStyle w:val="TOC2"/>
            <w:tabs>
              <w:tab w:val="right" w:leader="dot" w:pos="9010"/>
            </w:tabs>
            <w:rPr>
              <w:b w:val="0"/>
              <w:bCs w:val="0"/>
              <w:noProof/>
              <w:sz w:val="24"/>
              <w:szCs w:val="24"/>
            </w:rPr>
          </w:pPr>
          <w:hyperlink w:anchor="_Toc523753651" w:history="1">
            <w:r w:rsidR="00F97063" w:rsidRPr="00D92469">
              <w:rPr>
                <w:rStyle w:val="Hyperlink"/>
                <w:noProof/>
              </w:rPr>
              <w:t>17.2. config_util/config_parser.py</w:t>
            </w:r>
            <w:r w:rsidR="00F97063">
              <w:rPr>
                <w:noProof/>
                <w:webHidden/>
              </w:rPr>
              <w:tab/>
            </w:r>
            <w:r w:rsidR="00F97063">
              <w:rPr>
                <w:noProof/>
                <w:webHidden/>
              </w:rPr>
              <w:fldChar w:fldCharType="begin"/>
            </w:r>
            <w:r w:rsidR="00F97063">
              <w:rPr>
                <w:noProof/>
                <w:webHidden/>
              </w:rPr>
              <w:instrText xml:space="preserve"> PAGEREF _Toc523753651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4F097C4F" w14:textId="1B32EF4D" w:rsidR="00F97063" w:rsidRDefault="00B039CE">
          <w:pPr>
            <w:pStyle w:val="TOC2"/>
            <w:tabs>
              <w:tab w:val="right" w:leader="dot" w:pos="9010"/>
            </w:tabs>
            <w:rPr>
              <w:b w:val="0"/>
              <w:bCs w:val="0"/>
              <w:noProof/>
              <w:sz w:val="24"/>
              <w:szCs w:val="24"/>
            </w:rPr>
          </w:pPr>
          <w:hyperlink w:anchor="_Toc523753652" w:history="1">
            <w:r w:rsidR="00F97063" w:rsidRPr="00D92469">
              <w:rPr>
                <w:rStyle w:val="Hyperlink"/>
                <w:noProof/>
              </w:rPr>
              <w:t>17.3. hansard_gathering/chunk.py</w:t>
            </w:r>
            <w:r w:rsidR="00F97063">
              <w:rPr>
                <w:noProof/>
                <w:webHidden/>
              </w:rPr>
              <w:tab/>
            </w:r>
            <w:r w:rsidR="00F97063">
              <w:rPr>
                <w:noProof/>
                <w:webHidden/>
              </w:rPr>
              <w:fldChar w:fldCharType="begin"/>
            </w:r>
            <w:r w:rsidR="00F97063">
              <w:rPr>
                <w:noProof/>
                <w:webHidden/>
              </w:rPr>
              <w:instrText xml:space="preserve"> PAGEREF _Toc523753652 \h </w:instrText>
            </w:r>
            <w:r w:rsidR="00F97063">
              <w:rPr>
                <w:noProof/>
                <w:webHidden/>
              </w:rPr>
            </w:r>
            <w:r w:rsidR="00F97063">
              <w:rPr>
                <w:noProof/>
                <w:webHidden/>
              </w:rPr>
              <w:fldChar w:fldCharType="separate"/>
            </w:r>
            <w:r w:rsidR="00F97063">
              <w:rPr>
                <w:noProof/>
                <w:webHidden/>
              </w:rPr>
              <w:t>54</w:t>
            </w:r>
            <w:r w:rsidR="00F97063">
              <w:rPr>
                <w:noProof/>
                <w:webHidden/>
              </w:rPr>
              <w:fldChar w:fldCharType="end"/>
            </w:r>
          </w:hyperlink>
        </w:p>
        <w:p w14:paraId="39F2C8E7" w14:textId="6639B091" w:rsidR="00F97063" w:rsidRDefault="00B039CE">
          <w:pPr>
            <w:pStyle w:val="TOC2"/>
            <w:tabs>
              <w:tab w:val="right" w:leader="dot" w:pos="9010"/>
            </w:tabs>
            <w:rPr>
              <w:b w:val="0"/>
              <w:bCs w:val="0"/>
              <w:noProof/>
              <w:sz w:val="24"/>
              <w:szCs w:val="24"/>
            </w:rPr>
          </w:pPr>
          <w:hyperlink w:anchor="_Toc523753653" w:history="1">
            <w:r w:rsidR="00F97063" w:rsidRPr="00D92469">
              <w:rPr>
                <w:rStyle w:val="Hyperlink"/>
                <w:noProof/>
              </w:rPr>
              <w:t>17.4. hansard_gathering/driver.py</w:t>
            </w:r>
            <w:r w:rsidR="00F97063">
              <w:rPr>
                <w:noProof/>
                <w:webHidden/>
              </w:rPr>
              <w:tab/>
            </w:r>
            <w:r w:rsidR="00F97063">
              <w:rPr>
                <w:noProof/>
                <w:webHidden/>
              </w:rPr>
              <w:fldChar w:fldCharType="begin"/>
            </w:r>
            <w:r w:rsidR="00F97063">
              <w:rPr>
                <w:noProof/>
                <w:webHidden/>
              </w:rPr>
              <w:instrText xml:space="preserve"> PAGEREF _Toc523753653 \h </w:instrText>
            </w:r>
            <w:r w:rsidR="00F97063">
              <w:rPr>
                <w:noProof/>
                <w:webHidden/>
              </w:rPr>
            </w:r>
            <w:r w:rsidR="00F97063">
              <w:rPr>
                <w:noProof/>
                <w:webHidden/>
              </w:rPr>
              <w:fldChar w:fldCharType="separate"/>
            </w:r>
            <w:r w:rsidR="00F97063">
              <w:rPr>
                <w:noProof/>
                <w:webHidden/>
              </w:rPr>
              <w:t>57</w:t>
            </w:r>
            <w:r w:rsidR="00F97063">
              <w:rPr>
                <w:noProof/>
                <w:webHidden/>
              </w:rPr>
              <w:fldChar w:fldCharType="end"/>
            </w:r>
          </w:hyperlink>
        </w:p>
        <w:p w14:paraId="32121678" w14:textId="26318FBB" w:rsidR="00F97063" w:rsidRDefault="00B039CE">
          <w:pPr>
            <w:pStyle w:val="TOC2"/>
            <w:tabs>
              <w:tab w:val="right" w:leader="dot" w:pos="9010"/>
            </w:tabs>
            <w:rPr>
              <w:b w:val="0"/>
              <w:bCs w:val="0"/>
              <w:noProof/>
              <w:sz w:val="24"/>
              <w:szCs w:val="24"/>
            </w:rPr>
          </w:pPr>
          <w:hyperlink w:anchor="_Toc523753654" w:history="1">
            <w:r w:rsidR="00F97063" w:rsidRPr="00D92469">
              <w:rPr>
                <w:rStyle w:val="Hyperlink"/>
                <w:noProof/>
              </w:rPr>
              <w:t>17.5. hansard_gathering/filesystem.py</w:t>
            </w:r>
            <w:r w:rsidR="00F97063">
              <w:rPr>
                <w:noProof/>
                <w:webHidden/>
              </w:rPr>
              <w:tab/>
            </w:r>
            <w:r w:rsidR="00F97063">
              <w:rPr>
                <w:noProof/>
                <w:webHidden/>
              </w:rPr>
              <w:fldChar w:fldCharType="begin"/>
            </w:r>
            <w:r w:rsidR="00F97063">
              <w:rPr>
                <w:noProof/>
                <w:webHidden/>
              </w:rPr>
              <w:instrText xml:space="preserve"> PAGEREF _Toc523753654 \h </w:instrText>
            </w:r>
            <w:r w:rsidR="00F97063">
              <w:rPr>
                <w:noProof/>
                <w:webHidden/>
              </w:rPr>
            </w:r>
            <w:r w:rsidR="00F97063">
              <w:rPr>
                <w:noProof/>
                <w:webHidden/>
              </w:rPr>
              <w:fldChar w:fldCharType="separate"/>
            </w:r>
            <w:r w:rsidR="00F97063">
              <w:rPr>
                <w:noProof/>
                <w:webHidden/>
              </w:rPr>
              <w:t>59</w:t>
            </w:r>
            <w:r w:rsidR="00F97063">
              <w:rPr>
                <w:noProof/>
                <w:webHidden/>
              </w:rPr>
              <w:fldChar w:fldCharType="end"/>
            </w:r>
          </w:hyperlink>
        </w:p>
        <w:p w14:paraId="7AF4B72E" w14:textId="709A6159" w:rsidR="00F97063" w:rsidRDefault="00B039CE">
          <w:pPr>
            <w:pStyle w:val="TOC2"/>
            <w:tabs>
              <w:tab w:val="right" w:leader="dot" w:pos="9010"/>
            </w:tabs>
            <w:rPr>
              <w:b w:val="0"/>
              <w:bCs w:val="0"/>
              <w:noProof/>
              <w:sz w:val="24"/>
              <w:szCs w:val="24"/>
            </w:rPr>
          </w:pPr>
          <w:hyperlink w:anchor="_Toc523753655" w:history="1">
            <w:r w:rsidR="00F97063" w:rsidRPr="00D92469">
              <w:rPr>
                <w:rStyle w:val="Hyperlink"/>
                <w:noProof/>
              </w:rPr>
              <w:t>17.6. hansard_gathering/interpolate.py</w:t>
            </w:r>
            <w:r w:rsidR="00F97063">
              <w:rPr>
                <w:noProof/>
                <w:webHidden/>
              </w:rPr>
              <w:tab/>
            </w:r>
            <w:r w:rsidR="00F97063">
              <w:rPr>
                <w:noProof/>
                <w:webHidden/>
              </w:rPr>
              <w:fldChar w:fldCharType="begin"/>
            </w:r>
            <w:r w:rsidR="00F97063">
              <w:rPr>
                <w:noProof/>
                <w:webHidden/>
              </w:rPr>
              <w:instrText xml:space="preserve"> PAGEREF _Toc523753655 \h </w:instrText>
            </w:r>
            <w:r w:rsidR="00F97063">
              <w:rPr>
                <w:noProof/>
                <w:webHidden/>
              </w:rPr>
            </w:r>
            <w:r w:rsidR="00F97063">
              <w:rPr>
                <w:noProof/>
                <w:webHidden/>
              </w:rPr>
              <w:fldChar w:fldCharType="separate"/>
            </w:r>
            <w:r w:rsidR="00F97063">
              <w:rPr>
                <w:noProof/>
                <w:webHidden/>
              </w:rPr>
              <w:t>60</w:t>
            </w:r>
            <w:r w:rsidR="00F97063">
              <w:rPr>
                <w:noProof/>
                <w:webHidden/>
              </w:rPr>
              <w:fldChar w:fldCharType="end"/>
            </w:r>
          </w:hyperlink>
        </w:p>
        <w:p w14:paraId="19246BC1" w14:textId="0F1848E3" w:rsidR="00F97063" w:rsidRDefault="00B039CE">
          <w:pPr>
            <w:pStyle w:val="TOC2"/>
            <w:tabs>
              <w:tab w:val="right" w:leader="dot" w:pos="9010"/>
            </w:tabs>
            <w:rPr>
              <w:b w:val="0"/>
              <w:bCs w:val="0"/>
              <w:noProof/>
              <w:sz w:val="24"/>
              <w:szCs w:val="24"/>
            </w:rPr>
          </w:pPr>
          <w:hyperlink w:anchor="_Toc523753656" w:history="1">
            <w:r w:rsidR="00F97063" w:rsidRPr="00D92469">
              <w:rPr>
                <w:rStyle w:val="Hyperlink"/>
                <w:noProof/>
              </w:rPr>
              <w:t>17.7. hansard_gathering/numerify.py</w:t>
            </w:r>
            <w:r w:rsidR="00F97063">
              <w:rPr>
                <w:noProof/>
                <w:webHidden/>
              </w:rPr>
              <w:tab/>
            </w:r>
            <w:r w:rsidR="00F97063">
              <w:rPr>
                <w:noProof/>
                <w:webHidden/>
              </w:rPr>
              <w:fldChar w:fldCharType="begin"/>
            </w:r>
            <w:r w:rsidR="00F97063">
              <w:rPr>
                <w:noProof/>
                <w:webHidden/>
              </w:rPr>
              <w:instrText xml:space="preserve"> PAGEREF _Toc523753656 \h </w:instrText>
            </w:r>
            <w:r w:rsidR="00F97063">
              <w:rPr>
                <w:noProof/>
                <w:webHidden/>
              </w:rPr>
            </w:r>
            <w:r w:rsidR="00F97063">
              <w:rPr>
                <w:noProof/>
                <w:webHidden/>
              </w:rPr>
              <w:fldChar w:fldCharType="separate"/>
            </w:r>
            <w:r w:rsidR="00F97063">
              <w:rPr>
                <w:noProof/>
                <w:webHidden/>
              </w:rPr>
              <w:t>65</w:t>
            </w:r>
            <w:r w:rsidR="00F97063">
              <w:rPr>
                <w:noProof/>
                <w:webHidden/>
              </w:rPr>
              <w:fldChar w:fldCharType="end"/>
            </w:r>
          </w:hyperlink>
        </w:p>
        <w:p w14:paraId="25469153" w14:textId="03593E58" w:rsidR="00F97063" w:rsidRDefault="00B039CE">
          <w:pPr>
            <w:pStyle w:val="TOC2"/>
            <w:tabs>
              <w:tab w:val="right" w:leader="dot" w:pos="9010"/>
            </w:tabs>
            <w:rPr>
              <w:b w:val="0"/>
              <w:bCs w:val="0"/>
              <w:noProof/>
              <w:sz w:val="24"/>
              <w:szCs w:val="24"/>
            </w:rPr>
          </w:pPr>
          <w:hyperlink w:anchor="_Toc523753657" w:history="1">
            <w:r w:rsidR="00F97063" w:rsidRPr="00D92469">
              <w:rPr>
                <w:rStyle w:val="Hyperlink"/>
                <w:noProof/>
              </w:rPr>
              <w:t>17.8. hansard_gathering/preprocessing.py</w:t>
            </w:r>
            <w:r w:rsidR="00F97063">
              <w:rPr>
                <w:noProof/>
                <w:webHidden/>
              </w:rPr>
              <w:tab/>
            </w:r>
            <w:r w:rsidR="00F97063">
              <w:rPr>
                <w:noProof/>
                <w:webHidden/>
              </w:rPr>
              <w:fldChar w:fldCharType="begin"/>
            </w:r>
            <w:r w:rsidR="00F97063">
              <w:rPr>
                <w:noProof/>
                <w:webHidden/>
              </w:rPr>
              <w:instrText xml:space="preserve"> PAGEREF _Toc523753657 \h </w:instrText>
            </w:r>
            <w:r w:rsidR="00F97063">
              <w:rPr>
                <w:noProof/>
                <w:webHidden/>
              </w:rPr>
            </w:r>
            <w:r w:rsidR="00F97063">
              <w:rPr>
                <w:noProof/>
                <w:webHidden/>
              </w:rPr>
              <w:fldChar w:fldCharType="separate"/>
            </w:r>
            <w:r w:rsidR="00F97063">
              <w:rPr>
                <w:noProof/>
                <w:webHidden/>
              </w:rPr>
              <w:t>66</w:t>
            </w:r>
            <w:r w:rsidR="00F97063">
              <w:rPr>
                <w:noProof/>
                <w:webHidden/>
              </w:rPr>
              <w:fldChar w:fldCharType="end"/>
            </w:r>
          </w:hyperlink>
        </w:p>
        <w:p w14:paraId="1F41D833" w14:textId="0C1977DD" w:rsidR="00F97063" w:rsidRDefault="00B039CE">
          <w:pPr>
            <w:pStyle w:val="TOC2"/>
            <w:tabs>
              <w:tab w:val="right" w:leader="dot" w:pos="9010"/>
            </w:tabs>
            <w:rPr>
              <w:b w:val="0"/>
              <w:bCs w:val="0"/>
              <w:noProof/>
              <w:sz w:val="24"/>
              <w:szCs w:val="24"/>
            </w:rPr>
          </w:pPr>
          <w:hyperlink w:anchor="_Toc523753658" w:history="1">
            <w:r w:rsidR="00F97063" w:rsidRPr="00D92469">
              <w:rPr>
                <w:rStyle w:val="Hyperlink"/>
                <w:noProof/>
              </w:rPr>
              <w:t>17.9. keras_character_based_ner/src/matt/alphabet_management.py</w:t>
            </w:r>
            <w:r w:rsidR="00F97063">
              <w:rPr>
                <w:noProof/>
                <w:webHidden/>
              </w:rPr>
              <w:tab/>
            </w:r>
            <w:r w:rsidR="00F97063">
              <w:rPr>
                <w:noProof/>
                <w:webHidden/>
              </w:rPr>
              <w:fldChar w:fldCharType="begin"/>
            </w:r>
            <w:r w:rsidR="00F97063">
              <w:rPr>
                <w:noProof/>
                <w:webHidden/>
              </w:rPr>
              <w:instrText xml:space="preserve"> PAGEREF _Toc523753658 \h </w:instrText>
            </w:r>
            <w:r w:rsidR="00F97063">
              <w:rPr>
                <w:noProof/>
                <w:webHidden/>
              </w:rPr>
            </w:r>
            <w:r w:rsidR="00F97063">
              <w:rPr>
                <w:noProof/>
                <w:webHidden/>
              </w:rPr>
              <w:fldChar w:fldCharType="separate"/>
            </w:r>
            <w:r w:rsidR="00F97063">
              <w:rPr>
                <w:noProof/>
                <w:webHidden/>
              </w:rPr>
              <w:t>67</w:t>
            </w:r>
            <w:r w:rsidR="00F97063">
              <w:rPr>
                <w:noProof/>
                <w:webHidden/>
              </w:rPr>
              <w:fldChar w:fldCharType="end"/>
            </w:r>
          </w:hyperlink>
        </w:p>
        <w:p w14:paraId="3C0FD519" w14:textId="720AD1BD" w:rsidR="00F97063" w:rsidRDefault="00B039CE">
          <w:pPr>
            <w:pStyle w:val="TOC2"/>
            <w:tabs>
              <w:tab w:val="right" w:leader="dot" w:pos="9010"/>
            </w:tabs>
            <w:rPr>
              <w:b w:val="0"/>
              <w:bCs w:val="0"/>
              <w:noProof/>
              <w:sz w:val="24"/>
              <w:szCs w:val="24"/>
            </w:rPr>
          </w:pPr>
          <w:hyperlink w:anchor="_Toc523753659" w:history="1">
            <w:r w:rsidR="00F97063" w:rsidRPr="00D92469">
              <w:rPr>
                <w:rStyle w:val="Hyperlink"/>
                <w:noProof/>
              </w:rPr>
              <w:t>17.10. keras_character_based_ner/src/matt/dataset_hashing.py</w:t>
            </w:r>
            <w:r w:rsidR="00F97063">
              <w:rPr>
                <w:noProof/>
                <w:webHidden/>
              </w:rPr>
              <w:tab/>
            </w:r>
            <w:r w:rsidR="00F97063">
              <w:rPr>
                <w:noProof/>
                <w:webHidden/>
              </w:rPr>
              <w:fldChar w:fldCharType="begin"/>
            </w:r>
            <w:r w:rsidR="00F97063">
              <w:rPr>
                <w:noProof/>
                <w:webHidden/>
              </w:rPr>
              <w:instrText xml:space="preserve"> PAGEREF _Toc523753659 \h </w:instrText>
            </w:r>
            <w:r w:rsidR="00F97063">
              <w:rPr>
                <w:noProof/>
                <w:webHidden/>
              </w:rPr>
            </w:r>
            <w:r w:rsidR="00F97063">
              <w:rPr>
                <w:noProof/>
                <w:webHidden/>
              </w:rPr>
              <w:fldChar w:fldCharType="separate"/>
            </w:r>
            <w:r w:rsidR="00F97063">
              <w:rPr>
                <w:noProof/>
                <w:webHidden/>
              </w:rPr>
              <w:t>68</w:t>
            </w:r>
            <w:r w:rsidR="00F97063">
              <w:rPr>
                <w:noProof/>
                <w:webHidden/>
              </w:rPr>
              <w:fldChar w:fldCharType="end"/>
            </w:r>
          </w:hyperlink>
        </w:p>
        <w:p w14:paraId="466EFF3E" w14:textId="490CE26B" w:rsidR="00F97063" w:rsidRDefault="00B039CE">
          <w:pPr>
            <w:pStyle w:val="TOC2"/>
            <w:tabs>
              <w:tab w:val="right" w:leader="dot" w:pos="9010"/>
            </w:tabs>
            <w:rPr>
              <w:b w:val="0"/>
              <w:bCs w:val="0"/>
              <w:noProof/>
              <w:sz w:val="24"/>
              <w:szCs w:val="24"/>
            </w:rPr>
          </w:pPr>
          <w:hyperlink w:anchor="_Toc523753660" w:history="1">
            <w:r w:rsidR="00F97063" w:rsidRPr="00D92469">
              <w:rPr>
                <w:rStyle w:val="Hyperlink"/>
                <w:noProof/>
              </w:rPr>
              <w:t>17.11. keras_character_based_ner/src/matt/eval.py</w:t>
            </w:r>
            <w:r w:rsidR="00F97063">
              <w:rPr>
                <w:noProof/>
                <w:webHidden/>
              </w:rPr>
              <w:tab/>
            </w:r>
            <w:r w:rsidR="00F97063">
              <w:rPr>
                <w:noProof/>
                <w:webHidden/>
              </w:rPr>
              <w:fldChar w:fldCharType="begin"/>
            </w:r>
            <w:r w:rsidR="00F97063">
              <w:rPr>
                <w:noProof/>
                <w:webHidden/>
              </w:rPr>
              <w:instrText xml:space="preserve"> PAGEREF _Toc523753660 \h </w:instrText>
            </w:r>
            <w:r w:rsidR="00F97063">
              <w:rPr>
                <w:noProof/>
                <w:webHidden/>
              </w:rPr>
            </w:r>
            <w:r w:rsidR="00F97063">
              <w:rPr>
                <w:noProof/>
                <w:webHidden/>
              </w:rPr>
              <w:fldChar w:fldCharType="separate"/>
            </w:r>
            <w:r w:rsidR="00F97063">
              <w:rPr>
                <w:noProof/>
                <w:webHidden/>
              </w:rPr>
              <w:t>70</w:t>
            </w:r>
            <w:r w:rsidR="00F97063">
              <w:rPr>
                <w:noProof/>
                <w:webHidden/>
              </w:rPr>
              <w:fldChar w:fldCharType="end"/>
            </w:r>
          </w:hyperlink>
        </w:p>
        <w:p w14:paraId="2B42BB3A" w14:textId="264FF1B7" w:rsidR="00F97063" w:rsidRDefault="00B039CE">
          <w:pPr>
            <w:pStyle w:val="TOC2"/>
            <w:tabs>
              <w:tab w:val="right" w:leader="dot" w:pos="9010"/>
            </w:tabs>
            <w:rPr>
              <w:b w:val="0"/>
              <w:bCs w:val="0"/>
              <w:noProof/>
              <w:sz w:val="24"/>
              <w:szCs w:val="24"/>
            </w:rPr>
          </w:pPr>
          <w:hyperlink w:anchor="_Toc523753661" w:history="1">
            <w:r w:rsidR="00F97063" w:rsidRPr="00D92469">
              <w:rPr>
                <w:rStyle w:val="Hyperlink"/>
                <w:noProof/>
              </w:rPr>
              <w:t>17.12. keras_character_based_ner/src/matt/file_management.py</w:t>
            </w:r>
            <w:r w:rsidR="00F97063">
              <w:rPr>
                <w:noProof/>
                <w:webHidden/>
              </w:rPr>
              <w:tab/>
            </w:r>
            <w:r w:rsidR="00F97063">
              <w:rPr>
                <w:noProof/>
                <w:webHidden/>
              </w:rPr>
              <w:fldChar w:fldCharType="begin"/>
            </w:r>
            <w:r w:rsidR="00F97063">
              <w:rPr>
                <w:noProof/>
                <w:webHidden/>
              </w:rPr>
              <w:instrText xml:space="preserve"> PAGEREF _Toc523753661 \h </w:instrText>
            </w:r>
            <w:r w:rsidR="00F97063">
              <w:rPr>
                <w:noProof/>
                <w:webHidden/>
              </w:rPr>
            </w:r>
            <w:r w:rsidR="00F97063">
              <w:rPr>
                <w:noProof/>
                <w:webHidden/>
              </w:rPr>
              <w:fldChar w:fldCharType="separate"/>
            </w:r>
            <w:r w:rsidR="00F97063">
              <w:rPr>
                <w:noProof/>
                <w:webHidden/>
              </w:rPr>
              <w:t>73</w:t>
            </w:r>
            <w:r w:rsidR="00F97063">
              <w:rPr>
                <w:noProof/>
                <w:webHidden/>
              </w:rPr>
              <w:fldChar w:fldCharType="end"/>
            </w:r>
          </w:hyperlink>
        </w:p>
        <w:p w14:paraId="3A156169" w14:textId="6D435F3F" w:rsidR="00F97063" w:rsidRDefault="00B039CE">
          <w:pPr>
            <w:pStyle w:val="TOC2"/>
            <w:tabs>
              <w:tab w:val="right" w:leader="dot" w:pos="9010"/>
            </w:tabs>
            <w:rPr>
              <w:b w:val="0"/>
              <w:bCs w:val="0"/>
              <w:noProof/>
              <w:sz w:val="24"/>
              <w:szCs w:val="24"/>
            </w:rPr>
          </w:pPr>
          <w:hyperlink w:anchor="_Toc523753662" w:history="1">
            <w:r w:rsidR="00F97063" w:rsidRPr="00D92469">
              <w:rPr>
                <w:rStyle w:val="Hyperlink"/>
                <w:noProof/>
              </w:rPr>
              <w:t>17.13. keras_character_based_ner/src/matt/history.py</w:t>
            </w:r>
            <w:r w:rsidR="00F97063">
              <w:rPr>
                <w:noProof/>
                <w:webHidden/>
              </w:rPr>
              <w:tab/>
            </w:r>
            <w:r w:rsidR="00F97063">
              <w:rPr>
                <w:noProof/>
                <w:webHidden/>
              </w:rPr>
              <w:fldChar w:fldCharType="begin"/>
            </w:r>
            <w:r w:rsidR="00F97063">
              <w:rPr>
                <w:noProof/>
                <w:webHidden/>
              </w:rPr>
              <w:instrText xml:space="preserve"> PAGEREF _Toc523753662 \h </w:instrText>
            </w:r>
            <w:r w:rsidR="00F97063">
              <w:rPr>
                <w:noProof/>
                <w:webHidden/>
              </w:rPr>
            </w:r>
            <w:r w:rsidR="00F97063">
              <w:rPr>
                <w:noProof/>
                <w:webHidden/>
              </w:rPr>
              <w:fldChar w:fldCharType="separate"/>
            </w:r>
            <w:r w:rsidR="00F97063">
              <w:rPr>
                <w:noProof/>
                <w:webHidden/>
              </w:rPr>
              <w:t>77</w:t>
            </w:r>
            <w:r w:rsidR="00F97063">
              <w:rPr>
                <w:noProof/>
                <w:webHidden/>
              </w:rPr>
              <w:fldChar w:fldCharType="end"/>
            </w:r>
          </w:hyperlink>
        </w:p>
        <w:p w14:paraId="6146BB9B" w14:textId="39CFA393" w:rsidR="00F97063" w:rsidRDefault="00B039CE">
          <w:pPr>
            <w:pStyle w:val="TOC2"/>
            <w:tabs>
              <w:tab w:val="right" w:leader="dot" w:pos="9010"/>
            </w:tabs>
            <w:rPr>
              <w:b w:val="0"/>
              <w:bCs w:val="0"/>
              <w:noProof/>
              <w:sz w:val="24"/>
              <w:szCs w:val="24"/>
            </w:rPr>
          </w:pPr>
          <w:hyperlink w:anchor="_Toc523753663" w:history="1">
            <w:r w:rsidR="00F97063" w:rsidRPr="00D92469">
              <w:rPr>
                <w:rStyle w:val="Hyperlink"/>
                <w:noProof/>
              </w:rPr>
              <w:t>17.14. keras_character_based_ner/src/matt/minify_dataset.py</w:t>
            </w:r>
            <w:r w:rsidR="00F97063">
              <w:rPr>
                <w:noProof/>
                <w:webHidden/>
              </w:rPr>
              <w:tab/>
            </w:r>
            <w:r w:rsidR="00F97063">
              <w:rPr>
                <w:noProof/>
                <w:webHidden/>
              </w:rPr>
              <w:fldChar w:fldCharType="begin"/>
            </w:r>
            <w:r w:rsidR="00F97063">
              <w:rPr>
                <w:noProof/>
                <w:webHidden/>
              </w:rPr>
              <w:instrText xml:space="preserve"> PAGEREF _Toc523753663 \h </w:instrText>
            </w:r>
            <w:r w:rsidR="00F97063">
              <w:rPr>
                <w:noProof/>
                <w:webHidden/>
              </w:rPr>
            </w:r>
            <w:r w:rsidR="00F97063">
              <w:rPr>
                <w:noProof/>
                <w:webHidden/>
              </w:rPr>
              <w:fldChar w:fldCharType="separate"/>
            </w:r>
            <w:r w:rsidR="00F97063">
              <w:rPr>
                <w:noProof/>
                <w:webHidden/>
              </w:rPr>
              <w:t>78</w:t>
            </w:r>
            <w:r w:rsidR="00F97063">
              <w:rPr>
                <w:noProof/>
                <w:webHidden/>
              </w:rPr>
              <w:fldChar w:fldCharType="end"/>
            </w:r>
          </w:hyperlink>
        </w:p>
        <w:p w14:paraId="71980791" w14:textId="6A641763" w:rsidR="00F97063" w:rsidRDefault="00B039CE">
          <w:pPr>
            <w:pStyle w:val="TOC2"/>
            <w:tabs>
              <w:tab w:val="right" w:leader="dot" w:pos="9010"/>
            </w:tabs>
            <w:rPr>
              <w:b w:val="0"/>
              <w:bCs w:val="0"/>
              <w:noProof/>
              <w:sz w:val="24"/>
              <w:szCs w:val="24"/>
            </w:rPr>
          </w:pPr>
          <w:hyperlink w:anchor="_Toc523753664" w:history="1">
            <w:r w:rsidR="00F97063" w:rsidRPr="00D92469">
              <w:rPr>
                <w:rStyle w:val="Hyperlink"/>
                <w:noProof/>
              </w:rPr>
              <w:t>17.15. keras_character_based_ner/src/matt/model_integration.py</w:t>
            </w:r>
            <w:r w:rsidR="00F97063">
              <w:rPr>
                <w:noProof/>
                <w:webHidden/>
              </w:rPr>
              <w:tab/>
            </w:r>
            <w:r w:rsidR="00F97063">
              <w:rPr>
                <w:noProof/>
                <w:webHidden/>
              </w:rPr>
              <w:fldChar w:fldCharType="begin"/>
            </w:r>
            <w:r w:rsidR="00F97063">
              <w:rPr>
                <w:noProof/>
                <w:webHidden/>
              </w:rPr>
              <w:instrText xml:space="preserve"> PAGEREF _Toc523753664 \h </w:instrText>
            </w:r>
            <w:r w:rsidR="00F97063">
              <w:rPr>
                <w:noProof/>
                <w:webHidden/>
              </w:rPr>
            </w:r>
            <w:r w:rsidR="00F97063">
              <w:rPr>
                <w:noProof/>
                <w:webHidden/>
              </w:rPr>
              <w:fldChar w:fldCharType="separate"/>
            </w:r>
            <w:r w:rsidR="00F97063">
              <w:rPr>
                <w:noProof/>
                <w:webHidden/>
              </w:rPr>
              <w:t>79</w:t>
            </w:r>
            <w:r w:rsidR="00F97063">
              <w:rPr>
                <w:noProof/>
                <w:webHidden/>
              </w:rPr>
              <w:fldChar w:fldCharType="end"/>
            </w:r>
          </w:hyperlink>
        </w:p>
        <w:p w14:paraId="706732D8" w14:textId="74106099" w:rsidR="00F97063" w:rsidRDefault="00B039CE">
          <w:pPr>
            <w:pStyle w:val="TOC2"/>
            <w:tabs>
              <w:tab w:val="right" w:leader="dot" w:pos="9010"/>
            </w:tabs>
            <w:rPr>
              <w:b w:val="0"/>
              <w:bCs w:val="0"/>
              <w:noProof/>
              <w:sz w:val="24"/>
              <w:szCs w:val="24"/>
            </w:rPr>
          </w:pPr>
          <w:hyperlink w:anchor="_Toc523753665" w:history="1">
            <w:r w:rsidR="00F97063" w:rsidRPr="00D92469">
              <w:rPr>
                <w:rStyle w:val="Hyperlink"/>
                <w:noProof/>
              </w:rPr>
              <w:t>17.16. keras_character_based_ner/src/matt/persist.py</w:t>
            </w:r>
            <w:r w:rsidR="00F97063">
              <w:rPr>
                <w:noProof/>
                <w:webHidden/>
              </w:rPr>
              <w:tab/>
            </w:r>
            <w:r w:rsidR="00F97063">
              <w:rPr>
                <w:noProof/>
                <w:webHidden/>
              </w:rPr>
              <w:fldChar w:fldCharType="begin"/>
            </w:r>
            <w:r w:rsidR="00F97063">
              <w:rPr>
                <w:noProof/>
                <w:webHidden/>
              </w:rPr>
              <w:instrText xml:space="preserve"> PAGEREF _Toc523753665 \h </w:instrText>
            </w:r>
            <w:r w:rsidR="00F97063">
              <w:rPr>
                <w:noProof/>
                <w:webHidden/>
              </w:rPr>
            </w:r>
            <w:r w:rsidR="00F97063">
              <w:rPr>
                <w:noProof/>
                <w:webHidden/>
              </w:rPr>
              <w:fldChar w:fldCharType="separate"/>
            </w:r>
            <w:r w:rsidR="00F97063">
              <w:rPr>
                <w:noProof/>
                <w:webHidden/>
              </w:rPr>
              <w:t>84</w:t>
            </w:r>
            <w:r w:rsidR="00F97063">
              <w:rPr>
                <w:noProof/>
                <w:webHidden/>
              </w:rPr>
              <w:fldChar w:fldCharType="end"/>
            </w:r>
          </w:hyperlink>
        </w:p>
        <w:p w14:paraId="42167B56" w14:textId="61566E0E" w:rsidR="00F97063" w:rsidRDefault="00B039CE">
          <w:pPr>
            <w:pStyle w:val="TOC2"/>
            <w:tabs>
              <w:tab w:val="right" w:leader="dot" w:pos="9010"/>
            </w:tabs>
            <w:rPr>
              <w:b w:val="0"/>
              <w:bCs w:val="0"/>
              <w:noProof/>
              <w:sz w:val="24"/>
              <w:szCs w:val="24"/>
            </w:rPr>
          </w:pPr>
          <w:hyperlink w:anchor="_Toc523753666" w:history="1">
            <w:r w:rsidR="00F97063" w:rsidRPr="00D92469">
              <w:rPr>
                <w:rStyle w:val="Hyperlink"/>
                <w:noProof/>
              </w:rPr>
              <w:t>17.17. keras_character_based_ner/src/matt/predict.py</w:t>
            </w:r>
            <w:r w:rsidR="00F97063">
              <w:rPr>
                <w:noProof/>
                <w:webHidden/>
              </w:rPr>
              <w:tab/>
            </w:r>
            <w:r w:rsidR="00F97063">
              <w:rPr>
                <w:noProof/>
                <w:webHidden/>
              </w:rPr>
              <w:fldChar w:fldCharType="begin"/>
            </w:r>
            <w:r w:rsidR="00F97063">
              <w:rPr>
                <w:noProof/>
                <w:webHidden/>
              </w:rPr>
              <w:instrText xml:space="preserve"> PAGEREF _Toc523753666 \h </w:instrText>
            </w:r>
            <w:r w:rsidR="00F97063">
              <w:rPr>
                <w:noProof/>
                <w:webHidden/>
              </w:rPr>
            </w:r>
            <w:r w:rsidR="00F97063">
              <w:rPr>
                <w:noProof/>
                <w:webHidden/>
              </w:rPr>
              <w:fldChar w:fldCharType="separate"/>
            </w:r>
            <w:r w:rsidR="00F97063">
              <w:rPr>
                <w:noProof/>
                <w:webHidden/>
              </w:rPr>
              <w:t>86</w:t>
            </w:r>
            <w:r w:rsidR="00F97063">
              <w:rPr>
                <w:noProof/>
                <w:webHidden/>
              </w:rPr>
              <w:fldChar w:fldCharType="end"/>
            </w:r>
          </w:hyperlink>
        </w:p>
        <w:p w14:paraId="73865740" w14:textId="2A5659D1" w:rsidR="00F97063" w:rsidRDefault="00B039CE">
          <w:pPr>
            <w:pStyle w:val="TOC2"/>
            <w:tabs>
              <w:tab w:val="right" w:leader="dot" w:pos="9010"/>
            </w:tabs>
            <w:rPr>
              <w:b w:val="0"/>
              <w:bCs w:val="0"/>
              <w:noProof/>
              <w:sz w:val="24"/>
              <w:szCs w:val="24"/>
            </w:rPr>
          </w:pPr>
          <w:hyperlink w:anchor="_Toc523753667" w:history="1">
            <w:r w:rsidR="00F97063" w:rsidRPr="00D92469">
              <w:rPr>
                <w:rStyle w:val="Hyperlink"/>
                <w:noProof/>
              </w:rPr>
              <w:t>17.18. keras_character_based_ner/src/matt/save.py</w:t>
            </w:r>
            <w:r w:rsidR="00F97063">
              <w:rPr>
                <w:noProof/>
                <w:webHidden/>
              </w:rPr>
              <w:tab/>
            </w:r>
            <w:r w:rsidR="00F97063">
              <w:rPr>
                <w:noProof/>
                <w:webHidden/>
              </w:rPr>
              <w:fldChar w:fldCharType="begin"/>
            </w:r>
            <w:r w:rsidR="00F97063">
              <w:rPr>
                <w:noProof/>
                <w:webHidden/>
              </w:rPr>
              <w:instrText xml:space="preserve"> PAGEREF _Toc523753667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03CE1742" w14:textId="07E35B72" w:rsidR="00F97063" w:rsidRDefault="00B039CE">
          <w:pPr>
            <w:pStyle w:val="TOC2"/>
            <w:tabs>
              <w:tab w:val="right" w:leader="dot" w:pos="9010"/>
            </w:tabs>
            <w:rPr>
              <w:b w:val="0"/>
              <w:bCs w:val="0"/>
              <w:noProof/>
              <w:sz w:val="24"/>
              <w:szCs w:val="24"/>
            </w:rPr>
          </w:pPr>
          <w:hyperlink w:anchor="_Toc523753668" w:history="1">
            <w:r w:rsidR="00F97063" w:rsidRPr="00D92469">
              <w:rPr>
                <w:rStyle w:val="Hyperlink"/>
                <w:noProof/>
              </w:rPr>
              <w:t>17.19. keras_character_based_ner/src/matt/train.py</w:t>
            </w:r>
            <w:r w:rsidR="00F97063">
              <w:rPr>
                <w:noProof/>
                <w:webHidden/>
              </w:rPr>
              <w:tab/>
            </w:r>
            <w:r w:rsidR="00F97063">
              <w:rPr>
                <w:noProof/>
                <w:webHidden/>
              </w:rPr>
              <w:fldChar w:fldCharType="begin"/>
            </w:r>
            <w:r w:rsidR="00F97063">
              <w:rPr>
                <w:noProof/>
                <w:webHidden/>
              </w:rPr>
              <w:instrText xml:space="preserve"> PAGEREF _Toc523753668 \h </w:instrText>
            </w:r>
            <w:r w:rsidR="00F97063">
              <w:rPr>
                <w:noProof/>
                <w:webHidden/>
              </w:rPr>
            </w:r>
            <w:r w:rsidR="00F97063">
              <w:rPr>
                <w:noProof/>
                <w:webHidden/>
              </w:rPr>
              <w:fldChar w:fldCharType="separate"/>
            </w:r>
            <w:r w:rsidR="00F97063">
              <w:rPr>
                <w:noProof/>
                <w:webHidden/>
              </w:rPr>
              <w:t>88</w:t>
            </w:r>
            <w:r w:rsidR="00F97063">
              <w:rPr>
                <w:noProof/>
                <w:webHidden/>
              </w:rPr>
              <w:fldChar w:fldCharType="end"/>
            </w:r>
          </w:hyperlink>
        </w:p>
        <w:p w14:paraId="145EECC3" w14:textId="08AD7FF2" w:rsidR="00F97063" w:rsidRDefault="00B039CE">
          <w:pPr>
            <w:pStyle w:val="TOC2"/>
            <w:tabs>
              <w:tab w:val="right" w:leader="dot" w:pos="9010"/>
            </w:tabs>
            <w:rPr>
              <w:b w:val="0"/>
              <w:bCs w:val="0"/>
              <w:noProof/>
              <w:sz w:val="24"/>
              <w:szCs w:val="24"/>
            </w:rPr>
          </w:pPr>
          <w:hyperlink w:anchor="_Toc523753669" w:history="1">
            <w:r w:rsidR="00F97063" w:rsidRPr="00D92469">
              <w:rPr>
                <w:rStyle w:val="Hyperlink"/>
                <w:noProof/>
              </w:rPr>
              <w:t>17.20. ne_data_gathering/companies.py</w:t>
            </w:r>
            <w:r w:rsidR="00F97063">
              <w:rPr>
                <w:noProof/>
                <w:webHidden/>
              </w:rPr>
              <w:tab/>
            </w:r>
            <w:r w:rsidR="00F97063">
              <w:rPr>
                <w:noProof/>
                <w:webHidden/>
              </w:rPr>
              <w:fldChar w:fldCharType="begin"/>
            </w:r>
            <w:r w:rsidR="00F97063">
              <w:rPr>
                <w:noProof/>
                <w:webHidden/>
              </w:rPr>
              <w:instrText xml:space="preserve"> PAGEREF _Toc523753669 \h </w:instrText>
            </w:r>
            <w:r w:rsidR="00F97063">
              <w:rPr>
                <w:noProof/>
                <w:webHidden/>
              </w:rPr>
            </w:r>
            <w:r w:rsidR="00F97063">
              <w:rPr>
                <w:noProof/>
                <w:webHidden/>
              </w:rPr>
              <w:fldChar w:fldCharType="separate"/>
            </w:r>
            <w:r w:rsidR="00F97063">
              <w:rPr>
                <w:noProof/>
                <w:webHidden/>
              </w:rPr>
              <w:t>90</w:t>
            </w:r>
            <w:r w:rsidR="00F97063">
              <w:rPr>
                <w:noProof/>
                <w:webHidden/>
              </w:rPr>
              <w:fldChar w:fldCharType="end"/>
            </w:r>
          </w:hyperlink>
        </w:p>
        <w:p w14:paraId="18ADA7A5" w14:textId="7CD87FB1" w:rsidR="00F97063" w:rsidRDefault="00B039CE">
          <w:pPr>
            <w:pStyle w:val="TOC2"/>
            <w:tabs>
              <w:tab w:val="right" w:leader="dot" w:pos="9010"/>
            </w:tabs>
            <w:rPr>
              <w:b w:val="0"/>
              <w:bCs w:val="0"/>
              <w:noProof/>
              <w:sz w:val="24"/>
              <w:szCs w:val="24"/>
            </w:rPr>
          </w:pPr>
          <w:hyperlink w:anchor="_Toc523753670" w:history="1">
            <w:r w:rsidR="00F97063" w:rsidRPr="00D92469">
              <w:rPr>
                <w:rStyle w:val="Hyperlink"/>
                <w:noProof/>
              </w:rPr>
              <w:t>17.21. ne_data_gathering/people.py</w:t>
            </w:r>
            <w:r w:rsidR="00F97063">
              <w:rPr>
                <w:noProof/>
                <w:webHidden/>
              </w:rPr>
              <w:tab/>
            </w:r>
            <w:r w:rsidR="00F97063">
              <w:rPr>
                <w:noProof/>
                <w:webHidden/>
              </w:rPr>
              <w:fldChar w:fldCharType="begin"/>
            </w:r>
            <w:r w:rsidR="00F97063">
              <w:rPr>
                <w:noProof/>
                <w:webHidden/>
              </w:rPr>
              <w:instrText xml:space="preserve"> PAGEREF _Toc523753670 \h </w:instrText>
            </w:r>
            <w:r w:rsidR="00F97063">
              <w:rPr>
                <w:noProof/>
                <w:webHidden/>
              </w:rPr>
            </w:r>
            <w:r w:rsidR="00F97063">
              <w:rPr>
                <w:noProof/>
                <w:webHidden/>
              </w:rPr>
              <w:fldChar w:fldCharType="separate"/>
            </w:r>
            <w:r w:rsidR="00F97063">
              <w:rPr>
                <w:noProof/>
                <w:webHidden/>
              </w:rPr>
              <w:t>93</w:t>
            </w:r>
            <w:r w:rsidR="00F97063">
              <w:rPr>
                <w:noProof/>
                <w:webHidden/>
              </w:rPr>
              <w:fldChar w:fldCharType="end"/>
            </w:r>
          </w:hyperlink>
        </w:p>
        <w:p w14:paraId="59051E43" w14:textId="3163FCFB" w:rsidR="00F97063" w:rsidRDefault="00B039CE">
          <w:pPr>
            <w:pStyle w:val="TOC2"/>
            <w:tabs>
              <w:tab w:val="right" w:leader="dot" w:pos="9010"/>
            </w:tabs>
            <w:rPr>
              <w:b w:val="0"/>
              <w:bCs w:val="0"/>
              <w:noProof/>
              <w:sz w:val="24"/>
              <w:szCs w:val="24"/>
            </w:rPr>
          </w:pPr>
          <w:hyperlink w:anchor="_Toc523753671" w:history="1">
            <w:r w:rsidR="00F97063" w:rsidRPr="00D92469">
              <w:rPr>
                <w:rStyle w:val="Hyperlink"/>
                <w:noProof/>
              </w:rPr>
              <w:t>17.22. ne_data_gathering/places.py</w:t>
            </w:r>
            <w:r w:rsidR="00F97063">
              <w:rPr>
                <w:noProof/>
                <w:webHidden/>
              </w:rPr>
              <w:tab/>
            </w:r>
            <w:r w:rsidR="00F97063">
              <w:rPr>
                <w:noProof/>
                <w:webHidden/>
              </w:rPr>
              <w:fldChar w:fldCharType="begin"/>
            </w:r>
            <w:r w:rsidR="00F97063">
              <w:rPr>
                <w:noProof/>
                <w:webHidden/>
              </w:rPr>
              <w:instrText xml:space="preserve"> PAGEREF _Toc523753671 \h </w:instrText>
            </w:r>
            <w:r w:rsidR="00F97063">
              <w:rPr>
                <w:noProof/>
                <w:webHidden/>
              </w:rPr>
            </w:r>
            <w:r w:rsidR="00F97063">
              <w:rPr>
                <w:noProof/>
                <w:webHidden/>
              </w:rPr>
              <w:fldChar w:fldCharType="separate"/>
            </w:r>
            <w:r w:rsidR="00F97063">
              <w:rPr>
                <w:noProof/>
                <w:webHidden/>
              </w:rPr>
              <w:t>95</w:t>
            </w:r>
            <w:r w:rsidR="00F97063">
              <w:rPr>
                <w:noProof/>
                <w:webHidden/>
              </w:rPr>
              <w:fldChar w:fldCharType="end"/>
            </w:r>
          </w:hyperlink>
        </w:p>
        <w:p w14:paraId="3466C875" w14:textId="7263EE0E" w:rsidR="00F97063" w:rsidRDefault="00B039CE">
          <w:pPr>
            <w:pStyle w:val="TOC2"/>
            <w:tabs>
              <w:tab w:val="right" w:leader="dot" w:pos="9010"/>
            </w:tabs>
            <w:rPr>
              <w:b w:val="0"/>
              <w:bCs w:val="0"/>
              <w:noProof/>
              <w:sz w:val="24"/>
              <w:szCs w:val="24"/>
            </w:rPr>
          </w:pPr>
          <w:hyperlink w:anchor="_Toc523753672" w:history="1">
            <w:r w:rsidR="00F97063" w:rsidRPr="00D92469">
              <w:rPr>
                <w:rStyle w:val="Hyperlink"/>
                <w:noProof/>
              </w:rPr>
              <w:t>17.23. ne_data_gathering/util.py</w:t>
            </w:r>
            <w:r w:rsidR="00F97063">
              <w:rPr>
                <w:noProof/>
                <w:webHidden/>
              </w:rPr>
              <w:tab/>
            </w:r>
            <w:r w:rsidR="00F97063">
              <w:rPr>
                <w:noProof/>
                <w:webHidden/>
              </w:rPr>
              <w:fldChar w:fldCharType="begin"/>
            </w:r>
            <w:r w:rsidR="00F97063">
              <w:rPr>
                <w:noProof/>
                <w:webHidden/>
              </w:rPr>
              <w:instrText xml:space="preserve"> PAGEREF _Toc523753672 \h </w:instrText>
            </w:r>
            <w:r w:rsidR="00F97063">
              <w:rPr>
                <w:noProof/>
                <w:webHidden/>
              </w:rPr>
            </w:r>
            <w:r w:rsidR="00F97063">
              <w:rPr>
                <w:noProof/>
                <w:webHidden/>
              </w:rPr>
              <w:fldChar w:fldCharType="separate"/>
            </w:r>
            <w:r w:rsidR="00F97063">
              <w:rPr>
                <w:noProof/>
                <w:webHidden/>
              </w:rPr>
              <w:t>97</w:t>
            </w:r>
            <w:r w:rsidR="00F97063">
              <w:rPr>
                <w:noProof/>
                <w:webHidden/>
              </w:rPr>
              <w:fldChar w:fldCharType="end"/>
            </w:r>
          </w:hyperlink>
        </w:p>
        <w:p w14:paraId="6624FB5B" w14:textId="62FB63C3" w:rsidR="00F97063" w:rsidRDefault="00B039CE">
          <w:pPr>
            <w:pStyle w:val="TOC2"/>
            <w:tabs>
              <w:tab w:val="right" w:leader="dot" w:pos="9010"/>
            </w:tabs>
            <w:rPr>
              <w:b w:val="0"/>
              <w:bCs w:val="0"/>
              <w:noProof/>
              <w:sz w:val="24"/>
              <w:szCs w:val="24"/>
            </w:rPr>
          </w:pPr>
          <w:hyperlink w:anchor="_Toc523753673" w:history="1">
            <w:r w:rsidR="00F97063" w:rsidRPr="00D92469">
              <w:rPr>
                <w:rStyle w:val="Hyperlink"/>
                <w:noProof/>
              </w:rPr>
              <w:t>17.24. simple_gui/simple_gui.py</w:t>
            </w:r>
            <w:r w:rsidR="00F97063">
              <w:rPr>
                <w:noProof/>
                <w:webHidden/>
              </w:rPr>
              <w:tab/>
            </w:r>
            <w:r w:rsidR="00F97063">
              <w:rPr>
                <w:noProof/>
                <w:webHidden/>
              </w:rPr>
              <w:fldChar w:fldCharType="begin"/>
            </w:r>
            <w:r w:rsidR="00F97063">
              <w:rPr>
                <w:noProof/>
                <w:webHidden/>
              </w:rPr>
              <w:instrText xml:space="preserve"> PAGEREF _Toc523753673 \h </w:instrText>
            </w:r>
            <w:r w:rsidR="00F97063">
              <w:rPr>
                <w:noProof/>
                <w:webHidden/>
              </w:rPr>
            </w:r>
            <w:r w:rsidR="00F97063">
              <w:rPr>
                <w:noProof/>
                <w:webHidden/>
              </w:rPr>
              <w:fldChar w:fldCharType="separate"/>
            </w:r>
            <w:r w:rsidR="00F97063">
              <w:rPr>
                <w:noProof/>
                <w:webHidden/>
              </w:rPr>
              <w:t>100</w:t>
            </w:r>
            <w:r w:rsidR="00F97063">
              <w:rPr>
                <w:noProof/>
                <w:webHidden/>
              </w:rPr>
              <w:fldChar w:fldCharType="end"/>
            </w:r>
          </w:hyperlink>
        </w:p>
        <w:p w14:paraId="33CBBD82" w14:textId="59F78642" w:rsidR="00F97063" w:rsidRDefault="00B039CE">
          <w:pPr>
            <w:pStyle w:val="TOC2"/>
            <w:tabs>
              <w:tab w:val="right" w:leader="dot" w:pos="9010"/>
            </w:tabs>
            <w:rPr>
              <w:b w:val="0"/>
              <w:bCs w:val="0"/>
              <w:noProof/>
              <w:sz w:val="24"/>
              <w:szCs w:val="24"/>
            </w:rPr>
          </w:pPr>
          <w:hyperlink w:anchor="_Toc523753674" w:history="1">
            <w:r w:rsidR="00F97063" w:rsidRPr="00D92469">
              <w:rPr>
                <w:rStyle w:val="Hyperlink"/>
                <w:noProof/>
              </w:rPr>
              <w:t>17.25. simple_gui/util.py</w:t>
            </w:r>
            <w:r w:rsidR="00F97063">
              <w:rPr>
                <w:noProof/>
                <w:webHidden/>
              </w:rPr>
              <w:tab/>
            </w:r>
            <w:r w:rsidR="00F97063">
              <w:rPr>
                <w:noProof/>
                <w:webHidden/>
              </w:rPr>
              <w:fldChar w:fldCharType="begin"/>
            </w:r>
            <w:r w:rsidR="00F97063">
              <w:rPr>
                <w:noProof/>
                <w:webHidden/>
              </w:rPr>
              <w:instrText xml:space="preserve"> PAGEREF _Toc523753674 \h </w:instrText>
            </w:r>
            <w:r w:rsidR="00F97063">
              <w:rPr>
                <w:noProof/>
                <w:webHidden/>
              </w:rPr>
            </w:r>
            <w:r w:rsidR="00F97063">
              <w:rPr>
                <w:noProof/>
                <w:webHidden/>
              </w:rPr>
              <w:fldChar w:fldCharType="separate"/>
            </w:r>
            <w:r w:rsidR="00F97063">
              <w:rPr>
                <w:noProof/>
                <w:webHidden/>
              </w:rPr>
              <w:t>101</w:t>
            </w:r>
            <w:r w:rsidR="00F97063">
              <w:rPr>
                <w:noProof/>
                <w:webHidden/>
              </w:rPr>
              <w:fldChar w:fldCharType="end"/>
            </w:r>
          </w:hyperlink>
        </w:p>
        <w:p w14:paraId="2A31E9D6" w14:textId="3235A9A2" w:rsidR="00F97063" w:rsidRDefault="00B039CE">
          <w:pPr>
            <w:pStyle w:val="TOC2"/>
            <w:tabs>
              <w:tab w:val="right" w:leader="dot" w:pos="9010"/>
            </w:tabs>
            <w:rPr>
              <w:b w:val="0"/>
              <w:bCs w:val="0"/>
              <w:noProof/>
              <w:sz w:val="24"/>
              <w:szCs w:val="24"/>
            </w:rPr>
          </w:pPr>
          <w:hyperlink w:anchor="_Toc523753675" w:history="1">
            <w:r w:rsidR="00F97063" w:rsidRPr="00D92469">
              <w:rPr>
                <w:rStyle w:val="Hyperlink"/>
                <w:noProof/>
              </w:rPr>
              <w:t>17.26. simple_gui/static/char-ner.js</w:t>
            </w:r>
            <w:r w:rsidR="00F97063">
              <w:rPr>
                <w:noProof/>
                <w:webHidden/>
              </w:rPr>
              <w:tab/>
            </w:r>
            <w:r w:rsidR="00F97063">
              <w:rPr>
                <w:noProof/>
                <w:webHidden/>
              </w:rPr>
              <w:fldChar w:fldCharType="begin"/>
            </w:r>
            <w:r w:rsidR="00F97063">
              <w:rPr>
                <w:noProof/>
                <w:webHidden/>
              </w:rPr>
              <w:instrText xml:space="preserve"> PAGEREF _Toc523753675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57E486C4" w14:textId="3496A1BF" w:rsidR="00F97063" w:rsidRDefault="00B039CE">
          <w:pPr>
            <w:pStyle w:val="TOC2"/>
            <w:tabs>
              <w:tab w:val="right" w:leader="dot" w:pos="9010"/>
            </w:tabs>
            <w:rPr>
              <w:b w:val="0"/>
              <w:bCs w:val="0"/>
              <w:noProof/>
              <w:sz w:val="24"/>
              <w:szCs w:val="24"/>
            </w:rPr>
          </w:pPr>
          <w:hyperlink w:anchor="_Toc523753676" w:history="1">
            <w:r w:rsidR="00F97063" w:rsidRPr="00D92469">
              <w:rPr>
                <w:rStyle w:val="Hyperlink"/>
                <w:noProof/>
              </w:rPr>
              <w:t>17.27. simple_gui/static/style.css</w:t>
            </w:r>
            <w:r w:rsidR="00F97063">
              <w:rPr>
                <w:noProof/>
                <w:webHidden/>
              </w:rPr>
              <w:tab/>
            </w:r>
            <w:r w:rsidR="00F97063">
              <w:rPr>
                <w:noProof/>
                <w:webHidden/>
              </w:rPr>
              <w:fldChar w:fldCharType="begin"/>
            </w:r>
            <w:r w:rsidR="00F97063">
              <w:rPr>
                <w:noProof/>
                <w:webHidden/>
              </w:rPr>
              <w:instrText xml:space="preserve"> PAGEREF _Toc523753676 \h </w:instrText>
            </w:r>
            <w:r w:rsidR="00F97063">
              <w:rPr>
                <w:noProof/>
                <w:webHidden/>
              </w:rPr>
            </w:r>
            <w:r w:rsidR="00F97063">
              <w:rPr>
                <w:noProof/>
                <w:webHidden/>
              </w:rPr>
              <w:fldChar w:fldCharType="separate"/>
            </w:r>
            <w:r w:rsidR="00F97063">
              <w:rPr>
                <w:noProof/>
                <w:webHidden/>
              </w:rPr>
              <w:t>102</w:t>
            </w:r>
            <w:r w:rsidR="00F97063">
              <w:rPr>
                <w:noProof/>
                <w:webHidden/>
              </w:rPr>
              <w:fldChar w:fldCharType="end"/>
            </w:r>
          </w:hyperlink>
        </w:p>
        <w:p w14:paraId="7512E6BD" w14:textId="1625F9D5" w:rsidR="00F97063" w:rsidRDefault="00B039CE">
          <w:pPr>
            <w:pStyle w:val="TOC2"/>
            <w:tabs>
              <w:tab w:val="right" w:leader="dot" w:pos="9010"/>
            </w:tabs>
            <w:rPr>
              <w:b w:val="0"/>
              <w:bCs w:val="0"/>
              <w:noProof/>
              <w:sz w:val="24"/>
              <w:szCs w:val="24"/>
            </w:rPr>
          </w:pPr>
          <w:hyperlink w:anchor="_Toc523753677" w:history="1">
            <w:r w:rsidR="00F97063" w:rsidRPr="00D92469">
              <w:rPr>
                <w:rStyle w:val="Hyperlink"/>
                <w:noProof/>
              </w:rPr>
              <w:t>17.28. simple_gui/templates/date.html</w:t>
            </w:r>
            <w:r w:rsidR="00F97063">
              <w:rPr>
                <w:noProof/>
                <w:webHidden/>
              </w:rPr>
              <w:tab/>
            </w:r>
            <w:r w:rsidR="00F97063">
              <w:rPr>
                <w:noProof/>
                <w:webHidden/>
              </w:rPr>
              <w:fldChar w:fldCharType="begin"/>
            </w:r>
            <w:r w:rsidR="00F97063">
              <w:rPr>
                <w:noProof/>
                <w:webHidden/>
              </w:rPr>
              <w:instrText xml:space="preserve"> PAGEREF _Toc523753677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712AE32F" w14:textId="06AE7A58" w:rsidR="00F97063" w:rsidRDefault="00B039CE">
          <w:pPr>
            <w:pStyle w:val="TOC2"/>
            <w:tabs>
              <w:tab w:val="right" w:leader="dot" w:pos="9010"/>
            </w:tabs>
            <w:rPr>
              <w:b w:val="0"/>
              <w:bCs w:val="0"/>
              <w:noProof/>
              <w:sz w:val="24"/>
              <w:szCs w:val="24"/>
            </w:rPr>
          </w:pPr>
          <w:hyperlink w:anchor="_Toc523753678" w:history="1">
            <w:r w:rsidR="00F97063" w:rsidRPr="00D92469">
              <w:rPr>
                <w:rStyle w:val="Hyperlink"/>
                <w:noProof/>
              </w:rPr>
              <w:t>17.29. simple_gui/templates/debate.html</w:t>
            </w:r>
            <w:r w:rsidR="00F97063">
              <w:rPr>
                <w:noProof/>
                <w:webHidden/>
              </w:rPr>
              <w:tab/>
            </w:r>
            <w:r w:rsidR="00F97063">
              <w:rPr>
                <w:noProof/>
                <w:webHidden/>
              </w:rPr>
              <w:fldChar w:fldCharType="begin"/>
            </w:r>
            <w:r w:rsidR="00F97063">
              <w:rPr>
                <w:noProof/>
                <w:webHidden/>
              </w:rPr>
              <w:instrText xml:space="preserve"> PAGEREF _Toc523753678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155A6C1A" w14:textId="4E1EB7BA" w:rsidR="00F97063" w:rsidRDefault="00B039CE">
          <w:pPr>
            <w:pStyle w:val="TOC2"/>
            <w:tabs>
              <w:tab w:val="right" w:leader="dot" w:pos="9010"/>
            </w:tabs>
            <w:rPr>
              <w:b w:val="0"/>
              <w:bCs w:val="0"/>
              <w:noProof/>
              <w:sz w:val="24"/>
              <w:szCs w:val="24"/>
            </w:rPr>
          </w:pPr>
          <w:hyperlink w:anchor="_Toc523753679" w:history="1">
            <w:r w:rsidR="00F97063" w:rsidRPr="00D92469">
              <w:rPr>
                <w:rStyle w:val="Hyperlink"/>
                <w:noProof/>
              </w:rPr>
              <w:t>17.30. simple_gui/templates/index.html</w:t>
            </w:r>
            <w:r w:rsidR="00F97063">
              <w:rPr>
                <w:noProof/>
                <w:webHidden/>
              </w:rPr>
              <w:tab/>
            </w:r>
            <w:r w:rsidR="00F97063">
              <w:rPr>
                <w:noProof/>
                <w:webHidden/>
              </w:rPr>
              <w:fldChar w:fldCharType="begin"/>
            </w:r>
            <w:r w:rsidR="00F97063">
              <w:rPr>
                <w:noProof/>
                <w:webHidden/>
              </w:rPr>
              <w:instrText xml:space="preserve"> PAGEREF _Toc523753679 \h </w:instrText>
            </w:r>
            <w:r w:rsidR="00F97063">
              <w:rPr>
                <w:noProof/>
                <w:webHidden/>
              </w:rPr>
            </w:r>
            <w:r w:rsidR="00F97063">
              <w:rPr>
                <w:noProof/>
                <w:webHidden/>
              </w:rPr>
              <w:fldChar w:fldCharType="separate"/>
            </w:r>
            <w:r w:rsidR="00F97063">
              <w:rPr>
                <w:noProof/>
                <w:webHidden/>
              </w:rPr>
              <w:t>103</w:t>
            </w:r>
            <w:r w:rsidR="00F97063">
              <w:rPr>
                <w:noProof/>
                <w:webHidden/>
              </w:rPr>
              <w:fldChar w:fldCharType="end"/>
            </w:r>
          </w:hyperlink>
        </w:p>
        <w:p w14:paraId="48F1D5D2" w14:textId="38952FDA" w:rsidR="00F97063" w:rsidRDefault="00B039CE">
          <w:pPr>
            <w:pStyle w:val="TOC2"/>
            <w:tabs>
              <w:tab w:val="right" w:leader="dot" w:pos="9010"/>
            </w:tabs>
            <w:rPr>
              <w:b w:val="0"/>
              <w:bCs w:val="0"/>
              <w:noProof/>
              <w:sz w:val="24"/>
              <w:szCs w:val="24"/>
            </w:rPr>
          </w:pPr>
          <w:hyperlink w:anchor="_Toc523753680" w:history="1">
            <w:r w:rsidR="00F97063" w:rsidRPr="00D92469">
              <w:rPr>
                <w:rStyle w:val="Hyperlink"/>
                <w:noProof/>
              </w:rPr>
              <w:t>17.31. test/test_companies.py</w:t>
            </w:r>
            <w:r w:rsidR="00F97063">
              <w:rPr>
                <w:noProof/>
                <w:webHidden/>
              </w:rPr>
              <w:tab/>
            </w:r>
            <w:r w:rsidR="00F97063">
              <w:rPr>
                <w:noProof/>
                <w:webHidden/>
              </w:rPr>
              <w:fldChar w:fldCharType="begin"/>
            </w:r>
            <w:r w:rsidR="00F97063">
              <w:rPr>
                <w:noProof/>
                <w:webHidden/>
              </w:rPr>
              <w:instrText xml:space="preserve"> PAGEREF _Toc523753680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00A4B1DC" w14:textId="19479B22" w:rsidR="00F97063" w:rsidRDefault="00B039CE">
          <w:pPr>
            <w:pStyle w:val="TOC2"/>
            <w:tabs>
              <w:tab w:val="right" w:leader="dot" w:pos="9010"/>
            </w:tabs>
            <w:rPr>
              <w:b w:val="0"/>
              <w:bCs w:val="0"/>
              <w:noProof/>
              <w:sz w:val="24"/>
              <w:szCs w:val="24"/>
            </w:rPr>
          </w:pPr>
          <w:hyperlink w:anchor="_Toc523753681" w:history="1">
            <w:r w:rsidR="00F97063" w:rsidRPr="00D92469">
              <w:rPr>
                <w:rStyle w:val="Hyperlink"/>
                <w:noProof/>
              </w:rPr>
              <w:t>17.32. test/test_interpolate.py</w:t>
            </w:r>
            <w:r w:rsidR="00F97063">
              <w:rPr>
                <w:noProof/>
                <w:webHidden/>
              </w:rPr>
              <w:tab/>
            </w:r>
            <w:r w:rsidR="00F97063">
              <w:rPr>
                <w:noProof/>
                <w:webHidden/>
              </w:rPr>
              <w:fldChar w:fldCharType="begin"/>
            </w:r>
            <w:r w:rsidR="00F97063">
              <w:rPr>
                <w:noProof/>
                <w:webHidden/>
              </w:rPr>
              <w:instrText xml:space="preserve"> PAGEREF _Toc523753681 \h </w:instrText>
            </w:r>
            <w:r w:rsidR="00F97063">
              <w:rPr>
                <w:noProof/>
                <w:webHidden/>
              </w:rPr>
            </w:r>
            <w:r w:rsidR="00F97063">
              <w:rPr>
                <w:noProof/>
                <w:webHidden/>
              </w:rPr>
              <w:fldChar w:fldCharType="separate"/>
            </w:r>
            <w:r w:rsidR="00F97063">
              <w:rPr>
                <w:noProof/>
                <w:webHidden/>
              </w:rPr>
              <w:t>104</w:t>
            </w:r>
            <w:r w:rsidR="00F97063">
              <w:rPr>
                <w:noProof/>
                <w:webHidden/>
              </w:rPr>
              <w:fldChar w:fldCharType="end"/>
            </w:r>
          </w:hyperlink>
        </w:p>
        <w:p w14:paraId="4947ECDC" w14:textId="27C8A816" w:rsidR="00F97063" w:rsidRDefault="00B039CE">
          <w:pPr>
            <w:pStyle w:val="TOC2"/>
            <w:tabs>
              <w:tab w:val="right" w:leader="dot" w:pos="9010"/>
            </w:tabs>
            <w:rPr>
              <w:b w:val="0"/>
              <w:bCs w:val="0"/>
              <w:noProof/>
              <w:sz w:val="24"/>
              <w:szCs w:val="24"/>
            </w:rPr>
          </w:pPr>
          <w:hyperlink w:anchor="_Toc523753682" w:history="1">
            <w:r w:rsidR="00F97063" w:rsidRPr="00D92469">
              <w:rPr>
                <w:rStyle w:val="Hyperlink"/>
                <w:noProof/>
              </w:rPr>
              <w:t>17.33. test/test_matt.py</w:t>
            </w:r>
            <w:r w:rsidR="00F97063">
              <w:rPr>
                <w:noProof/>
                <w:webHidden/>
              </w:rPr>
              <w:tab/>
            </w:r>
            <w:r w:rsidR="00F97063">
              <w:rPr>
                <w:noProof/>
                <w:webHidden/>
              </w:rPr>
              <w:fldChar w:fldCharType="begin"/>
            </w:r>
            <w:r w:rsidR="00F97063">
              <w:rPr>
                <w:noProof/>
                <w:webHidden/>
              </w:rPr>
              <w:instrText xml:space="preserve"> PAGEREF _Toc523753682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675686A4" w14:textId="1BF752B0" w:rsidR="00F97063" w:rsidRDefault="00B039CE">
          <w:pPr>
            <w:pStyle w:val="TOC2"/>
            <w:tabs>
              <w:tab w:val="right" w:leader="dot" w:pos="9010"/>
            </w:tabs>
            <w:rPr>
              <w:b w:val="0"/>
              <w:bCs w:val="0"/>
              <w:noProof/>
              <w:sz w:val="24"/>
              <w:szCs w:val="24"/>
            </w:rPr>
          </w:pPr>
          <w:hyperlink w:anchor="_Toc523753683" w:history="1">
            <w:r w:rsidR="00F97063" w:rsidRPr="00D92469">
              <w:rPr>
                <w:rStyle w:val="Hyperlink"/>
                <w:noProof/>
              </w:rPr>
              <w:t>17.34. test/test_model_integration.py</w:t>
            </w:r>
            <w:r w:rsidR="00F97063">
              <w:rPr>
                <w:noProof/>
                <w:webHidden/>
              </w:rPr>
              <w:tab/>
            </w:r>
            <w:r w:rsidR="00F97063">
              <w:rPr>
                <w:noProof/>
                <w:webHidden/>
              </w:rPr>
              <w:fldChar w:fldCharType="begin"/>
            </w:r>
            <w:r w:rsidR="00F97063">
              <w:rPr>
                <w:noProof/>
                <w:webHidden/>
              </w:rPr>
              <w:instrText xml:space="preserve"> PAGEREF _Toc523753683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7D783B42" w14:textId="3E9021B3" w:rsidR="00F97063" w:rsidRDefault="00B039CE">
          <w:pPr>
            <w:pStyle w:val="TOC2"/>
            <w:tabs>
              <w:tab w:val="right" w:leader="dot" w:pos="9010"/>
            </w:tabs>
            <w:rPr>
              <w:b w:val="0"/>
              <w:bCs w:val="0"/>
              <w:noProof/>
              <w:sz w:val="24"/>
              <w:szCs w:val="24"/>
            </w:rPr>
          </w:pPr>
          <w:hyperlink w:anchor="_Toc523753684" w:history="1">
            <w:r w:rsidR="00F97063" w:rsidRPr="00D92469">
              <w:rPr>
                <w:rStyle w:val="Hyperlink"/>
                <w:noProof/>
              </w:rPr>
              <w:t>17.35. test/test_simple_gui_util.py</w:t>
            </w:r>
            <w:r w:rsidR="00F97063">
              <w:rPr>
                <w:noProof/>
                <w:webHidden/>
              </w:rPr>
              <w:tab/>
            </w:r>
            <w:r w:rsidR="00F97063">
              <w:rPr>
                <w:noProof/>
                <w:webHidden/>
              </w:rPr>
              <w:fldChar w:fldCharType="begin"/>
            </w:r>
            <w:r w:rsidR="00F97063">
              <w:rPr>
                <w:noProof/>
                <w:webHidden/>
              </w:rPr>
              <w:instrText xml:space="preserve"> PAGEREF _Toc523753684 \h </w:instrText>
            </w:r>
            <w:r w:rsidR="00F97063">
              <w:rPr>
                <w:noProof/>
                <w:webHidden/>
              </w:rPr>
            </w:r>
            <w:r w:rsidR="00F97063">
              <w:rPr>
                <w:noProof/>
                <w:webHidden/>
              </w:rPr>
              <w:fldChar w:fldCharType="separate"/>
            </w:r>
            <w:r w:rsidR="00F97063">
              <w:rPr>
                <w:noProof/>
                <w:webHidden/>
              </w:rPr>
              <w:t>105</w:t>
            </w:r>
            <w:r w:rsidR="00F97063">
              <w:rPr>
                <w:noProof/>
                <w:webHidden/>
              </w:rPr>
              <w:fldChar w:fldCharType="end"/>
            </w:r>
          </w:hyperlink>
        </w:p>
        <w:p w14:paraId="08865295" w14:textId="6292EC0C" w:rsidR="00F97063" w:rsidRDefault="00B039CE">
          <w:pPr>
            <w:pStyle w:val="TOC2"/>
            <w:tabs>
              <w:tab w:val="right" w:leader="dot" w:pos="9010"/>
            </w:tabs>
            <w:rPr>
              <w:b w:val="0"/>
              <w:bCs w:val="0"/>
              <w:noProof/>
              <w:sz w:val="24"/>
              <w:szCs w:val="24"/>
            </w:rPr>
          </w:pPr>
          <w:hyperlink w:anchor="_Toc523753685" w:history="1">
            <w:r w:rsidR="00F97063" w:rsidRPr="00D92469">
              <w:rPr>
                <w:rStyle w:val="Hyperlink"/>
                <w:noProof/>
              </w:rPr>
              <w:t>17.36. test/test_util.py</w:t>
            </w:r>
            <w:r w:rsidR="00F97063">
              <w:rPr>
                <w:noProof/>
                <w:webHidden/>
              </w:rPr>
              <w:tab/>
            </w:r>
            <w:r w:rsidR="00F97063">
              <w:rPr>
                <w:noProof/>
                <w:webHidden/>
              </w:rPr>
              <w:fldChar w:fldCharType="begin"/>
            </w:r>
            <w:r w:rsidR="00F97063">
              <w:rPr>
                <w:noProof/>
                <w:webHidden/>
              </w:rPr>
              <w:instrText xml:space="preserve"> PAGEREF _Toc523753685 \h </w:instrText>
            </w:r>
            <w:r w:rsidR="00F97063">
              <w:rPr>
                <w:noProof/>
                <w:webHidden/>
              </w:rPr>
            </w:r>
            <w:r w:rsidR="00F97063">
              <w:rPr>
                <w:noProof/>
                <w:webHidden/>
              </w:rPr>
              <w:fldChar w:fldCharType="separate"/>
            </w:r>
            <w:r w:rsidR="00F97063">
              <w:rPr>
                <w:noProof/>
                <w:webHidden/>
              </w:rPr>
              <w:t>106</w:t>
            </w:r>
            <w:r w:rsidR="00F97063">
              <w:rPr>
                <w:noProof/>
                <w:webHidden/>
              </w:rPr>
              <w:fldChar w:fldCharType="end"/>
            </w:r>
          </w:hyperlink>
        </w:p>
        <w:p w14:paraId="37E3B92F" w14:textId="73DC6C6C" w:rsidR="00D56F72" w:rsidRDefault="00D56F72">
          <w:r>
            <w:rPr>
              <w:b/>
              <w:bCs/>
              <w:noProof/>
            </w:rPr>
            <w:fldChar w:fldCharType="end"/>
          </w:r>
        </w:p>
      </w:sdtContent>
    </w:sdt>
    <w:p w14:paraId="01737700" w14:textId="4D1B800F" w:rsidR="00540C85" w:rsidRDefault="006F14DB" w:rsidP="008A7D4E">
      <w:pPr>
        <w:pStyle w:val="Heading1"/>
      </w:pPr>
      <w:bookmarkStart w:id="7" w:name="_Toc523753604"/>
      <w:r w:rsidRPr="00FE6F9D">
        <w:t>Introduction</w:t>
      </w:r>
      <w:bookmarkEnd w:id="7"/>
    </w:p>
    <w:p w14:paraId="330C94B8" w14:textId="77777777" w:rsidR="00A7452C" w:rsidRPr="00A7452C" w:rsidRDefault="00A7452C" w:rsidP="00A7452C"/>
    <w:p w14:paraId="621E59CF" w14:textId="1D4EFCAD" w:rsidR="008E62AE" w:rsidRDefault="00540C85" w:rsidP="00540C85">
      <w:r>
        <w:t xml:space="preserve">The brief for this project was to demonstrate Named Entity Recognition, using the approach cited in </w:t>
      </w:r>
      <w:r>
        <w:fldChar w:fldCharType="begin" w:fldLock="1"/>
      </w:r>
      <w: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540C85">
        <w:rPr>
          <w:noProof/>
        </w:rPr>
        <w:t>(Kuru, Arkan Can and Deniz, 2016)</w:t>
      </w:r>
      <w:r>
        <w:fldChar w:fldCharType="end"/>
      </w:r>
      <w:r>
        <w:t>, and the Keras implementation of this provided by GitHub user 0xnurl.</w:t>
      </w:r>
      <w:r>
        <w:rPr>
          <w:rStyle w:val="FootnoteReference"/>
        </w:rPr>
        <w:footnoteReference w:id="1"/>
      </w:r>
      <w:r>
        <w:t xml:space="preserve"> The target dataset was the Hansard, the record of debates in both of the houses of Parliament in the United Kingdom.</w:t>
      </w:r>
      <w:r>
        <w:rPr>
          <w:rStyle w:val="FootnoteReference"/>
        </w:rPr>
        <w:footnoteReference w:id="2"/>
      </w:r>
      <w:r>
        <w:t xml:space="preserve"> This dataset is now available via the Parliament UK Data API,</w:t>
      </w:r>
      <w:r>
        <w:rPr>
          <w:rStyle w:val="FootnoteReference"/>
        </w:rPr>
        <w:footnoteReference w:id="3"/>
      </w:r>
      <w:r>
        <w:t xml:space="preserve"> however this API is largely undocumented and was not available at the start of this project.</w:t>
      </w:r>
      <w:r w:rsidR="00C4045C">
        <w:t xml:space="preserve"> Instead, I used the They Work For You API,</w:t>
      </w:r>
      <w:r w:rsidR="00C4045C">
        <w:rPr>
          <w:rStyle w:val="FootnoteReference"/>
        </w:rPr>
        <w:footnoteReference w:id="4"/>
      </w:r>
      <w:r w:rsidR="00782663">
        <w:t xml:space="preserve"> </w:t>
      </w:r>
      <w:r w:rsidR="008E62AE">
        <w:t>which has all debates from 1919 onwards available for download in a parsed XML format annotated with metadata about the speaker. I did not have time to use this high-qual</w:t>
      </w:r>
      <w:r w:rsidR="00247F7B">
        <w:t xml:space="preserve">ity metadata during </w:t>
      </w:r>
      <w:r w:rsidR="00247F7B">
        <w:lastRenderedPageBreak/>
        <w:t>the project</w:t>
      </w:r>
      <w:r w:rsidR="008E62AE">
        <w:t>. However, I am grateful for free use of this API which certainly made data preparation easier for me.</w:t>
      </w:r>
    </w:p>
    <w:p w14:paraId="7882D818" w14:textId="5B95CE74" w:rsidR="006379E7" w:rsidRDefault="006379E7" w:rsidP="00540C85"/>
    <w:p w14:paraId="604B8801" w14:textId="3976809F" w:rsidR="008E62AE" w:rsidRDefault="006379E7" w:rsidP="008E62AE">
      <w:r>
        <w:t>In order to implement the model, I had to produce labelled H</w:t>
      </w:r>
      <w:r w:rsidR="005F3FCD">
        <w:t xml:space="preserve">ansard data. To manually label </w:t>
      </w:r>
      <w:r w:rsidR="00247F7B">
        <w:t>a</w:t>
      </w:r>
      <w:r>
        <w:t xml:space="preserve"> few thousand debate documents</w:t>
      </w:r>
      <w:r w:rsidR="00247F7B">
        <w:t>,</w:t>
      </w:r>
      <w:r w:rsidR="005F3FCD">
        <w:t xml:space="preserve"> required</w:t>
      </w:r>
      <w:r>
        <w:t xml:space="preserve"> t</w:t>
      </w:r>
      <w:r w:rsidR="005F3FCD">
        <w:t>o train even a</w:t>
      </w:r>
      <w:r w:rsidR="00247F7B">
        <w:t xml:space="preserve"> very basic model,</w:t>
      </w:r>
      <w:r>
        <w:t xml:space="preserve"> wo</w:t>
      </w:r>
      <w:r w:rsidR="00247F7B">
        <w:t>uld have been too time-consuming</w:t>
      </w:r>
      <w:r>
        <w:t xml:space="preserve"> for a project of a few months. So, I used a form of</w:t>
      </w:r>
      <w:r w:rsidR="00C441E3">
        <w:t xml:space="preserve"> automatic</w:t>
      </w:r>
      <w:r>
        <w:t xml:space="preserve"> labelling I refer to henceforth as ‘interpolation’, the algorithm for which is explained in section </w:t>
      </w:r>
      <w:r>
        <w:fldChar w:fldCharType="begin"/>
      </w:r>
      <w:r>
        <w:instrText xml:space="preserve"> REF _Ref521059322 \r \h </w:instrText>
      </w:r>
      <w:r>
        <w:fldChar w:fldCharType="separate"/>
      </w:r>
      <w:r w:rsidR="007D66AB">
        <w:t>7.7</w:t>
      </w:r>
      <w:r>
        <w:fldChar w:fldCharType="end"/>
      </w:r>
      <w:r>
        <w:t xml:space="preserve">. </w:t>
      </w:r>
      <w:r w:rsidR="008E62AE">
        <w:t>Interpolation relied on me having a very large set of Named Entities in my chosen categories or locations, organizations and people. I used the DBPedia SPARQL endpoint</w:t>
      </w:r>
      <w:r w:rsidR="008E62AE">
        <w:rPr>
          <w:rStyle w:val="FootnoteReference"/>
        </w:rPr>
        <w:footnoteReference w:id="5"/>
      </w:r>
      <w:r w:rsidR="008E62AE">
        <w:t xml:space="preserve"> and Python’s SPARQLWrapper library</w:t>
      </w:r>
      <w:r w:rsidR="008E62AE">
        <w:rPr>
          <w:rStyle w:val="FootnoteReference"/>
        </w:rPr>
        <w:footnoteReference w:id="6"/>
      </w:r>
      <w:r w:rsidR="008E62AE">
        <w:t xml:space="preserve"> to download all the Named Entities on Wikipedia in these categories. There were some data cleanliness issues</w:t>
      </w:r>
      <w:r w:rsidR="00044F3A">
        <w:t xml:space="preserve"> with this dataset</w:t>
      </w:r>
      <w:r w:rsidR="008E62AE">
        <w:t xml:space="preserve"> that I never</w:t>
      </w:r>
      <w:r w:rsidR="00044F3A">
        <w:t xml:space="preserve"> fully</w:t>
      </w:r>
      <w:r w:rsidR="008E62AE">
        <w:t xml:space="preserve"> overcame, which are detailed in section </w:t>
      </w:r>
      <w:r w:rsidR="008E62AE">
        <w:fldChar w:fldCharType="begin"/>
      </w:r>
      <w:r w:rsidR="008E62AE">
        <w:instrText xml:space="preserve"> REF _Ref521060037 \r \h </w:instrText>
      </w:r>
      <w:r w:rsidR="008E62AE">
        <w:fldChar w:fldCharType="separate"/>
      </w:r>
      <w:r w:rsidR="007D66AB">
        <w:t>8.1</w:t>
      </w:r>
      <w:r w:rsidR="008E62AE">
        <w:fldChar w:fldCharType="end"/>
      </w:r>
      <w:r w:rsidR="008E62AE">
        <w:t>.</w:t>
      </w:r>
    </w:p>
    <w:p w14:paraId="364F245C" w14:textId="77777777" w:rsidR="008E62AE" w:rsidRDefault="008E62AE" w:rsidP="008E62AE"/>
    <w:p w14:paraId="514F0F51" w14:textId="63E9865A" w:rsidR="008E62AE" w:rsidRDefault="008E62AE" w:rsidP="008E62AE">
      <w:r>
        <w:t>I used the interpolated (</w:t>
      </w:r>
      <w:r w:rsidR="005D0957">
        <w:t>labelled) Hansards to generate</w:t>
      </w:r>
      <w:r>
        <w:t xml:space="preserve"> Y tensor</w:t>
      </w:r>
      <w:r w:rsidR="005D0957">
        <w:t>s for training</w:t>
      </w:r>
      <w:r>
        <w:t xml:space="preserve">. The processed Hansard debates themselves were </w:t>
      </w:r>
      <w:r w:rsidR="00044F3A">
        <w:t>segmented (or, as I refer to it below, “</w:t>
      </w:r>
      <w:r>
        <w:t>chunked</w:t>
      </w:r>
      <w:r w:rsidR="00044F3A">
        <w:t>”)</w:t>
      </w:r>
      <w:r>
        <w:t xml:space="preserve"> into sentences, and then each character was converted to a number, to create X tensor</w:t>
      </w:r>
      <w:r w:rsidR="00036548">
        <w:t>s</w:t>
      </w:r>
      <w:r>
        <w:t xml:space="preserve">. I then used the 0xnurl implementation to train the BLSTM model. An overview of results is given in section </w:t>
      </w:r>
      <w:r>
        <w:fldChar w:fldCharType="begin"/>
      </w:r>
      <w:r>
        <w:instrText xml:space="preserve"> REF _Ref521060203 \r \h </w:instrText>
      </w:r>
      <w:r>
        <w:fldChar w:fldCharType="separate"/>
      </w:r>
      <w:r w:rsidR="007D66AB">
        <w:t>6</w:t>
      </w:r>
      <w:r>
        <w:fldChar w:fldCharType="end"/>
      </w:r>
      <w:r>
        <w:t>.</w:t>
      </w:r>
    </w:p>
    <w:p w14:paraId="422D78D1" w14:textId="6580C736" w:rsidR="008E62AE" w:rsidRDefault="008E62AE" w:rsidP="008E62AE"/>
    <w:p w14:paraId="186741EE" w14:textId="1CE061FB" w:rsidR="008E62AE" w:rsidRDefault="008E62AE" w:rsidP="008E62AE">
      <w:r>
        <w:t xml:space="preserve">I chose this project because of my interest in linguistics and in humanities texts. In my first degree, Classics, I was fortunate to study linguistic change from Classical Greek to </w:t>
      </w:r>
      <w:r>
        <w:rPr>
          <w:i/>
        </w:rPr>
        <w:t>koine</w:t>
      </w:r>
      <w:r>
        <w:t>, the language of the New Testament. I also studied some phenomena of Latin that are markers of a particular gender or class</w:t>
      </w:r>
      <w:r w:rsidR="00117C35">
        <w:t xml:space="preserve">. </w:t>
      </w:r>
      <w:r w:rsidR="00D55299">
        <w:t>This project is a tiny step, greatly helped by the labours of TheyWorkForYou</w:t>
      </w:r>
      <w:r w:rsidR="00036548">
        <w:t xml:space="preserve"> and 0xnurl</w:t>
      </w:r>
      <w:r w:rsidR="00D55299">
        <w:t>, to</w:t>
      </w:r>
      <w:r w:rsidR="004D15B8">
        <w:t xml:space="preserve">wards </w:t>
      </w:r>
      <w:r w:rsidR="00036548">
        <w:t>exploiting</w:t>
      </w:r>
      <w:r w:rsidR="00D55299">
        <w:t xml:space="preserve"> the value of the Hansard records.</w:t>
      </w:r>
    </w:p>
    <w:p w14:paraId="2EAADB96" w14:textId="6BB6CD4D" w:rsidR="00D55299" w:rsidRDefault="00D55299" w:rsidP="008E62AE"/>
    <w:p w14:paraId="5EEEEB92" w14:textId="40064F12" w:rsidR="00D55299" w:rsidRPr="008E62AE" w:rsidRDefault="00D55299" w:rsidP="008E62AE">
      <w:r>
        <w:t xml:space="preserve">This project is also in part politically motivated. It is vitally important that </w:t>
      </w:r>
      <w:r w:rsidR="008C47E2">
        <w:t>democratic citizens re-engage</w:t>
      </w:r>
      <w:r>
        <w:t xml:space="preserve"> with the task of using factual analysis and solid statistics to make important decisions</w:t>
      </w:r>
      <w:r w:rsidR="006D5D16">
        <w:t>, rather than being emotionally stirred by the language of tyrants.</w:t>
      </w:r>
      <w:r>
        <w:t xml:space="preserve"> </w:t>
      </w:r>
      <w:r w:rsidR="006924A3">
        <w:t xml:space="preserve">This is a far older problem than the Romans and Ancient Greeks. </w:t>
      </w:r>
      <w:r>
        <w:t xml:space="preserve">Learning which companies, places and people we spend most energy talking about as a democracy seems to me, in its own small way, a part of </w:t>
      </w:r>
      <w:r w:rsidR="00277BAF">
        <w:t>this</w:t>
      </w:r>
      <w:r>
        <w:t xml:space="preserve"> </w:t>
      </w:r>
      <w:r w:rsidR="0089684E">
        <w:t>enormous and essential task.</w:t>
      </w:r>
    </w:p>
    <w:p w14:paraId="7EEE0CD4" w14:textId="35AAE2F1" w:rsidR="006F14DB" w:rsidRPr="00FE6F9D" w:rsidRDefault="006F14DB" w:rsidP="00FE6F9D">
      <w:pPr>
        <w:pStyle w:val="Heading1"/>
      </w:pPr>
      <w:bookmarkStart w:id="8" w:name="_Ref521060203"/>
      <w:bookmarkStart w:id="9" w:name="_Toc523753605"/>
      <w:r w:rsidRPr="00FE6F9D">
        <w:t>Overall Results</w:t>
      </w:r>
      <w:bookmarkEnd w:id="8"/>
      <w:bookmarkEnd w:id="9"/>
    </w:p>
    <w:p w14:paraId="6157AF6F" w14:textId="77777777" w:rsidR="005821CD" w:rsidRDefault="005821CD" w:rsidP="003522A0">
      <w:pPr>
        <w:rPr>
          <w:b/>
          <w:color w:val="FF0000"/>
        </w:rPr>
      </w:pPr>
    </w:p>
    <w:p w14:paraId="2AF903C6" w14:textId="32F67D74" w:rsidR="005821CD" w:rsidRDefault="008063B5" w:rsidP="003522A0">
      <w:pPr>
        <w:rPr>
          <w:color w:val="000000" w:themeColor="text1"/>
        </w:rPr>
      </w:pPr>
      <w:r>
        <w:rPr>
          <w:color w:val="000000" w:themeColor="text1"/>
        </w:rPr>
        <w:t xml:space="preserve">The sequence of models described in section </w:t>
      </w:r>
      <w:r>
        <w:rPr>
          <w:color w:val="000000" w:themeColor="text1"/>
        </w:rPr>
        <w:fldChar w:fldCharType="begin"/>
      </w:r>
      <w:r>
        <w:rPr>
          <w:color w:val="000000" w:themeColor="text1"/>
        </w:rPr>
        <w:instrText xml:space="preserve"> REF _Ref522793481 \r \h </w:instrText>
      </w:r>
      <w:r>
        <w:rPr>
          <w:color w:val="000000" w:themeColor="text1"/>
        </w:rPr>
      </w:r>
      <w:r>
        <w:rPr>
          <w:color w:val="000000" w:themeColor="text1"/>
        </w:rPr>
        <w:fldChar w:fldCharType="separate"/>
      </w:r>
      <w:r>
        <w:rPr>
          <w:color w:val="000000" w:themeColor="text1"/>
        </w:rPr>
        <w:t>9.1</w:t>
      </w:r>
      <w:r>
        <w:rPr>
          <w:color w:val="000000" w:themeColor="text1"/>
        </w:rPr>
        <w:fldChar w:fldCharType="end"/>
      </w:r>
      <w:r>
        <w:rPr>
          <w:color w:val="000000" w:themeColor="text1"/>
        </w:rPr>
        <w:t xml:space="preserve"> show a gradual improvement in the model’s capability to recognise Named Entities, peaking at a non-null label accuracy (accuracy for Named Entity labels excluding the null label) of 0.5532. While a far cry from the F1 scores of 0.7-0.8 seen on various languages in </w:t>
      </w:r>
      <w:r>
        <w:rPr>
          <w:color w:val="000000" w:themeColor="text1"/>
        </w:rPr>
        <w:fldChar w:fldCharType="begin" w:fldLock="1"/>
      </w:r>
      <w:r w:rsidR="007F6C6A">
        <w:rPr>
          <w:color w:val="000000" w:themeColor="text1"/>
        </w:rPr>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rPr>
          <w:color w:val="000000" w:themeColor="text1"/>
        </w:rPr>
        <w:fldChar w:fldCharType="separate"/>
      </w:r>
      <w:r w:rsidRPr="008063B5">
        <w:rPr>
          <w:noProof/>
          <w:color w:val="000000" w:themeColor="text1"/>
        </w:rPr>
        <w:t>(Kuru, Arkan Can and Deniz, 2016)</w:t>
      </w:r>
      <w:r>
        <w:rPr>
          <w:color w:val="000000" w:themeColor="text1"/>
        </w:rPr>
        <w:fldChar w:fldCharType="end"/>
      </w:r>
      <w:r w:rsidR="007F6C6A">
        <w:rPr>
          <w:color w:val="000000" w:themeColor="text1"/>
        </w:rPr>
        <w:t>,</w:t>
      </w:r>
      <w:r w:rsidR="007F6C6A">
        <w:rPr>
          <w:rStyle w:val="FootnoteReference"/>
          <w:color w:val="000000" w:themeColor="text1"/>
        </w:rPr>
        <w:footnoteReference w:id="7"/>
      </w:r>
      <w:r>
        <w:rPr>
          <w:color w:val="000000" w:themeColor="text1"/>
        </w:rPr>
        <w:t xml:space="preserve"> </w:t>
      </w:r>
      <w:r w:rsidR="005A7521">
        <w:rPr>
          <w:color w:val="000000" w:themeColor="text1"/>
        </w:rPr>
        <w:t xml:space="preserve"> </w:t>
      </w:r>
      <w:r w:rsidR="00C71376">
        <w:rPr>
          <w:color w:val="000000" w:themeColor="text1"/>
        </w:rPr>
        <w:t xml:space="preserve">both categorical accuracy and non-null label accuracy in trained models ToyV2 and ToyV3 comfortably beat the ‘baseline’ evaluation scores of always guessing ‘null’, or always </w:t>
      </w:r>
      <w:r w:rsidR="00C71376">
        <w:rPr>
          <w:color w:val="000000" w:themeColor="text1"/>
        </w:rPr>
        <w:lastRenderedPageBreak/>
        <w:t xml:space="preserve">guessing one particular NE, as shown in section </w:t>
      </w:r>
      <w:r w:rsidR="00C71376">
        <w:rPr>
          <w:color w:val="000000" w:themeColor="text1"/>
        </w:rPr>
        <w:fldChar w:fldCharType="begin"/>
      </w:r>
      <w:r w:rsidR="00C71376">
        <w:rPr>
          <w:color w:val="000000" w:themeColor="text1"/>
        </w:rPr>
        <w:instrText xml:space="preserve"> REF _Ref522793673 \r \h </w:instrText>
      </w:r>
      <w:r w:rsidR="00C71376">
        <w:rPr>
          <w:color w:val="000000" w:themeColor="text1"/>
        </w:rPr>
      </w:r>
      <w:r w:rsidR="00C71376">
        <w:rPr>
          <w:color w:val="000000" w:themeColor="text1"/>
        </w:rPr>
        <w:fldChar w:fldCharType="separate"/>
      </w:r>
      <w:r w:rsidR="00C71376">
        <w:rPr>
          <w:color w:val="000000" w:themeColor="text1"/>
        </w:rPr>
        <w:t>9.1.1</w:t>
      </w:r>
      <w:r w:rsidR="00C71376">
        <w:rPr>
          <w:color w:val="000000" w:themeColor="text1"/>
        </w:rPr>
        <w:fldChar w:fldCharType="end"/>
      </w:r>
      <w:r w:rsidR="00C71376">
        <w:rPr>
          <w:color w:val="000000" w:themeColor="text1"/>
        </w:rPr>
        <w:t xml:space="preserve"> (section </w:t>
      </w:r>
      <w:r w:rsidR="00C71376">
        <w:rPr>
          <w:color w:val="000000" w:themeColor="text1"/>
        </w:rPr>
        <w:fldChar w:fldCharType="begin"/>
      </w:r>
      <w:r w:rsidR="00C71376">
        <w:rPr>
          <w:color w:val="000000" w:themeColor="text1"/>
        </w:rPr>
        <w:instrText xml:space="preserve"> REF _Ref522793481 \r \h </w:instrText>
      </w:r>
      <w:r w:rsidR="00C71376">
        <w:rPr>
          <w:color w:val="000000" w:themeColor="text1"/>
        </w:rPr>
      </w:r>
      <w:r w:rsidR="00C71376">
        <w:rPr>
          <w:color w:val="000000" w:themeColor="text1"/>
        </w:rPr>
        <w:fldChar w:fldCharType="separate"/>
      </w:r>
      <w:r w:rsidR="00C71376">
        <w:rPr>
          <w:color w:val="000000" w:themeColor="text1"/>
        </w:rPr>
        <w:t>9.1</w:t>
      </w:r>
      <w:r w:rsidR="00C71376">
        <w:rPr>
          <w:color w:val="000000" w:themeColor="text1"/>
        </w:rPr>
        <w:fldChar w:fldCharType="end"/>
      </w:r>
      <w:r w:rsidR="00C71376">
        <w:rPr>
          <w:color w:val="000000" w:themeColor="text1"/>
        </w:rPr>
        <w:t xml:space="preserve"> contains a full description of all the trained models)</w:t>
      </w:r>
      <w:r w:rsidR="005A7521">
        <w:rPr>
          <w:color w:val="000000" w:themeColor="text1"/>
        </w:rPr>
        <w:t>.</w:t>
      </w:r>
      <w:r w:rsidR="00A15D5F">
        <w:rPr>
          <w:color w:val="000000" w:themeColor="text1"/>
        </w:rPr>
        <w:t xml:space="preserve"> My model beats the baseline by 5.6% for categorical accuracy,</w:t>
      </w:r>
      <w:r w:rsidR="00A15D5F">
        <w:rPr>
          <w:rStyle w:val="FootnoteReference"/>
          <w:color w:val="000000" w:themeColor="text1"/>
        </w:rPr>
        <w:footnoteReference w:id="8"/>
      </w:r>
      <w:r w:rsidR="00A15D5F">
        <w:rPr>
          <w:color w:val="000000" w:themeColor="text1"/>
        </w:rPr>
        <w:t xml:space="preserve"> and by 9.7% for non-null label accuracy.</w:t>
      </w:r>
      <w:r w:rsidR="00A15D5F">
        <w:rPr>
          <w:rStyle w:val="FootnoteReference"/>
          <w:color w:val="000000" w:themeColor="text1"/>
        </w:rPr>
        <w:footnoteReference w:id="9"/>
      </w:r>
      <w:r w:rsidR="00BB26B7">
        <w:rPr>
          <w:color w:val="000000" w:themeColor="text1"/>
        </w:rPr>
        <w:t xml:space="preserve"> </w:t>
      </w:r>
      <w:r w:rsidR="005821CD">
        <w:rPr>
          <w:color w:val="000000" w:themeColor="text1"/>
        </w:rPr>
        <w:t>These results are also noteworthy as they depend purely on an automated labelling algorithm which has no human tagging or gold data.</w:t>
      </w:r>
    </w:p>
    <w:p w14:paraId="5D2D6EDD" w14:textId="330306DA" w:rsidR="00BB26B7" w:rsidRDefault="00BB26B7" w:rsidP="003522A0">
      <w:pPr>
        <w:rPr>
          <w:color w:val="000000" w:themeColor="text1"/>
        </w:rPr>
      </w:pPr>
    </w:p>
    <w:p w14:paraId="162AA89F" w14:textId="1FDB41A5" w:rsidR="00BB26B7" w:rsidRPr="008063B5" w:rsidRDefault="00BB26B7" w:rsidP="003522A0">
      <w:pPr>
        <w:rPr>
          <w:color w:val="000000" w:themeColor="text1"/>
        </w:rPr>
      </w:pPr>
      <w:r>
        <w:rPr>
          <w:color w:val="000000" w:themeColor="text1"/>
        </w:rPr>
        <w:t>As set out in the proposal, this project also achieves automated downloading</w:t>
      </w:r>
      <w:r w:rsidR="00E929BE">
        <w:rPr>
          <w:color w:val="000000" w:themeColor="text1"/>
        </w:rPr>
        <w:t>,</w:t>
      </w:r>
      <w:r>
        <w:rPr>
          <w:color w:val="000000" w:themeColor="text1"/>
        </w:rPr>
        <w:t xml:space="preserve"> processing </w:t>
      </w:r>
      <w:r w:rsidR="00E929BE">
        <w:rPr>
          <w:color w:val="000000" w:themeColor="text1"/>
        </w:rPr>
        <w:t xml:space="preserve">and labelling </w:t>
      </w:r>
      <w:r>
        <w:rPr>
          <w:color w:val="000000" w:themeColor="text1"/>
        </w:rPr>
        <w:t>of the whole Hansard corpus</w:t>
      </w:r>
      <w:r w:rsidR="00E929BE">
        <w:rPr>
          <w:color w:val="000000" w:themeColor="text1"/>
        </w:rPr>
        <w:t xml:space="preserve"> in an automated, code-driven fashion</w:t>
      </w:r>
      <w:r>
        <w:rPr>
          <w:color w:val="000000" w:themeColor="text1"/>
        </w:rPr>
        <w:t>,</w:t>
      </w:r>
      <w:r>
        <w:rPr>
          <w:rStyle w:val="FootnoteReference"/>
          <w:color w:val="000000" w:themeColor="text1"/>
        </w:rPr>
        <w:footnoteReference w:id="10"/>
      </w:r>
      <w:r>
        <w:rPr>
          <w:color w:val="000000" w:themeColor="text1"/>
        </w:rPr>
        <w:t xml:space="preserve"> and the loading of this dataset into the Birkbeck Samtla system.</w:t>
      </w:r>
      <w:r w:rsidR="00D81BE3">
        <w:rPr>
          <w:color w:val="000000" w:themeColor="text1"/>
        </w:rPr>
        <w:t xml:space="preserve"> Finally, the approach to Graphical User Interface (GUI) integration is proved in a small sample interface called Simple-GUI, </w:t>
      </w:r>
      <w:r w:rsidR="004579FC">
        <w:rPr>
          <w:color w:val="000000" w:themeColor="text1"/>
        </w:rPr>
        <w:t xml:space="preserve"> which provides and demonstrates the necessary client-side Javascript and backend API for integration</w:t>
      </w:r>
      <w:r w:rsidR="00D81BE3">
        <w:rPr>
          <w:color w:val="000000" w:themeColor="text1"/>
        </w:rPr>
        <w:t xml:space="preserve"> into Birkbeck’s Samtla interface.</w:t>
      </w:r>
    </w:p>
    <w:p w14:paraId="7C0F4B04" w14:textId="0FC66111" w:rsidR="006F14DB" w:rsidRDefault="006F14DB" w:rsidP="00FE6F9D">
      <w:pPr>
        <w:pStyle w:val="Heading1"/>
      </w:pPr>
      <w:bookmarkStart w:id="10" w:name="_Toc523753606"/>
      <w:r w:rsidRPr="00FE6F9D">
        <w:t>Software Architecture</w:t>
      </w:r>
      <w:bookmarkEnd w:id="10"/>
    </w:p>
    <w:p w14:paraId="0D9B0673" w14:textId="4920CD6D" w:rsidR="004C2BA1" w:rsidRDefault="007C4247" w:rsidP="006B43EF">
      <w:pPr>
        <w:pStyle w:val="Heading2"/>
      </w:pPr>
      <w:bookmarkStart w:id="11" w:name="_Ref522279703"/>
      <w:bookmarkStart w:id="12" w:name="_Toc523753607"/>
      <w:r>
        <w:t>The p</w:t>
      </w:r>
      <w:r w:rsidR="00747A69">
        <w:t>ipeline of tasks</w:t>
      </w:r>
      <w:bookmarkEnd w:id="11"/>
      <w:bookmarkEnd w:id="12"/>
    </w:p>
    <w:p w14:paraId="7026497F" w14:textId="77777777" w:rsidR="00511850" w:rsidRDefault="00511850" w:rsidP="00427370"/>
    <w:p w14:paraId="65D009BD" w14:textId="7AC8C60D" w:rsidR="00E036B1" w:rsidRDefault="006076A0" w:rsidP="00427370">
      <w:r>
        <w:t>The preparation of Hansard documents is</w:t>
      </w:r>
      <w:r w:rsidR="00427370">
        <w:t xml:space="preserve">, in essence, a data pipeline. </w:t>
      </w:r>
      <w:r>
        <w:t>Hansard d</w:t>
      </w:r>
      <w:r w:rsidR="00427370">
        <w:t xml:space="preserve">ata </w:t>
      </w:r>
      <w:r w:rsidR="001057A8">
        <w:t>is</w:t>
      </w:r>
      <w:r w:rsidR="00427370">
        <w:t xml:space="preserve"> sour</w:t>
      </w:r>
      <w:r w:rsidR="001057A8">
        <w:t xml:space="preserve">ced from </w:t>
      </w:r>
      <w:r>
        <w:t>the They Work For You API</w:t>
      </w:r>
      <w:r w:rsidR="001057A8">
        <w:t xml:space="preserve"> and </w:t>
      </w:r>
      <w:r w:rsidR="00427370">
        <w:t>Named Entities</w:t>
      </w:r>
      <w:r>
        <w:t xml:space="preserve"> are sourced from a few different sources. They are</w:t>
      </w:r>
      <w:r w:rsidR="00427370">
        <w:t xml:space="preserve"> combined using a variety of algorithms, and then stored in a format that </w:t>
      </w:r>
      <w:r w:rsidR="001057A8">
        <w:t>can</w:t>
      </w:r>
      <w:r w:rsidR="00427370">
        <w:t xml:space="preserve"> then be used to predict unseen named entities. As such, it is best v</w:t>
      </w:r>
      <w:r w:rsidR="004C2BA1">
        <w:t>isualised using a pipeline flow (</w:t>
      </w:r>
      <w:r w:rsidR="00106844">
        <w:t xml:space="preserve">see </w:t>
      </w:r>
      <w:r w:rsidR="00106844">
        <w:fldChar w:fldCharType="begin"/>
      </w:r>
      <w:r w:rsidR="00106844">
        <w:instrText xml:space="preserve"> REF _Ref521056420 \h </w:instrText>
      </w:r>
      <w:r w:rsidR="00106844">
        <w:fldChar w:fldCharType="separate"/>
      </w:r>
      <w:r w:rsidR="007D66AB">
        <w:t xml:space="preserve">Figure </w:t>
      </w:r>
      <w:r w:rsidR="007D66AB">
        <w:rPr>
          <w:noProof/>
        </w:rPr>
        <w:t>1</w:t>
      </w:r>
      <w:r w:rsidR="00106844">
        <w:fldChar w:fldCharType="end"/>
      </w:r>
      <w:r w:rsidR="004C2BA1">
        <w:t>).</w:t>
      </w:r>
      <w:r w:rsidR="00380264">
        <w:t xml:space="preserve"> Each element of the pipeline is introduced in more detail in the sections below, along with details of the algorithms and data storage mechanisms used. Implementation difficulties are discussed in section </w:t>
      </w:r>
      <w:r w:rsidR="00380264">
        <w:fldChar w:fldCharType="begin"/>
      </w:r>
      <w:r w:rsidR="00380264">
        <w:instrText xml:space="preserve"> REF _Ref521058119 \r \h </w:instrText>
      </w:r>
      <w:r w:rsidR="00380264">
        <w:fldChar w:fldCharType="separate"/>
      </w:r>
      <w:r w:rsidR="007D66AB">
        <w:t>8</w:t>
      </w:r>
      <w:r w:rsidR="00380264">
        <w:fldChar w:fldCharType="end"/>
      </w:r>
      <w:r w:rsidR="00380264">
        <w:t>.</w:t>
      </w:r>
      <w:r w:rsidR="00511850">
        <w:t xml:space="preserve"> </w:t>
      </w:r>
    </w:p>
    <w:p w14:paraId="711EDEA3" w14:textId="485003AF" w:rsidR="00E036B1" w:rsidRDefault="00E036B1" w:rsidP="00427370"/>
    <w:p w14:paraId="40AA1CC7" w14:textId="6EAEE1A2" w:rsidR="00E036B1" w:rsidRDefault="00E036B1" w:rsidP="00427370">
      <w:r>
        <w:t xml:space="preserve">The outputs of each pipeline step were persisted to disk, either as simple text files, Python </w:t>
      </w:r>
      <w:r w:rsidR="0087771D">
        <w:t>“</w:t>
      </w:r>
      <w:r>
        <w:t>pickle</w:t>
      </w:r>
      <w:r w:rsidR="0087771D">
        <w:t>”</w:t>
      </w:r>
      <w:r>
        <w:t xml:space="preserve"> objects</w:t>
      </w:r>
      <w:r w:rsidR="003E27FE">
        <w:t xml:space="preserve"> in binary format, or Keras’ </w:t>
      </w:r>
      <w:r>
        <w:t>H5 binary output format. Such persisting is essential when working with a large amount of data, firstly to allow each stage of the output to be validated and checked, and also to ensure the whole pipeline would not need to be run (which takes several days) every time a bug is discovered. As most of the functions in the pip</w:t>
      </w:r>
      <w:r w:rsidR="006C2606">
        <w:t>eline do not return pure values</w:t>
      </w:r>
      <w:r>
        <w:t xml:space="preserve"> but write their results out to disk (using ‘print’ statements only to inform the user of their progress), a unit testing approach was needed that could fake a UNIX filesystem in order to validate the functions were working as expected. This is explained in section </w:t>
      </w:r>
      <w:r>
        <w:fldChar w:fldCharType="begin"/>
      </w:r>
      <w:r>
        <w:instrText xml:space="preserve"> REF _Ref521568905 \r \h </w:instrText>
      </w:r>
      <w:r>
        <w:fldChar w:fldCharType="separate"/>
      </w:r>
      <w:r w:rsidR="007D66AB">
        <w:t>9.2</w:t>
      </w:r>
      <w:r>
        <w:fldChar w:fldCharType="end"/>
      </w:r>
      <w:r>
        <w:t>.</w:t>
      </w:r>
    </w:p>
    <w:p w14:paraId="5605F13D" w14:textId="77777777" w:rsidR="00E036B1" w:rsidRDefault="00E036B1" w:rsidP="00427370"/>
    <w:p w14:paraId="3D4D70E7" w14:textId="4878C463" w:rsidR="00427370" w:rsidRDefault="00511850" w:rsidP="00427370">
      <w:r>
        <w:t>Were this system to be ‘productionised’, then all the stages of this flow would</w:t>
      </w:r>
      <w:r w:rsidR="003E27FE">
        <w:t xml:space="preserve"> ideally</w:t>
      </w:r>
      <w:r>
        <w:t xml:space="preserve"> be run through a Continuous Integration system such as Jenkins or GoCD which would run the different</w:t>
      </w:r>
      <w:r w:rsidR="004E6FAA">
        <w:t xml:space="preserve"> stages in the correct sequence;</w:t>
      </w:r>
      <w:r>
        <w:t xml:space="preserve"> </w:t>
      </w:r>
      <w:r w:rsidR="004E6FAA">
        <w:t>in such an arrangement,</w:t>
      </w:r>
      <w:r>
        <w:t xml:space="preserve"> new Named Entity data and newly produced Hansard records</w:t>
      </w:r>
      <w:r w:rsidR="00D27ED9">
        <w:t xml:space="preserve"> could be fed into the pipeline</w:t>
      </w:r>
      <w:r>
        <w:t xml:space="preserve"> and used to</w:t>
      </w:r>
      <w:r w:rsidR="000A6C6D">
        <w:t xml:space="preserve"> continuously</w:t>
      </w:r>
      <w:r>
        <w:t xml:space="preserve"> update the model</w:t>
      </w:r>
      <w:r w:rsidR="003E27FE">
        <w:t xml:space="preserve"> to account for new data, taking advantage of Keras’ facility to load in a model from disk, and train it </w:t>
      </w:r>
      <w:r w:rsidR="00314D3D">
        <w:t>with</w:t>
      </w:r>
      <w:r w:rsidR="003E27FE">
        <w:t xml:space="preserve"> new data.</w:t>
      </w:r>
    </w:p>
    <w:p w14:paraId="7F2BFC6C" w14:textId="77777777" w:rsidR="00511850" w:rsidRDefault="00511850" w:rsidP="00427370"/>
    <w:p w14:paraId="5AC5F98C" w14:textId="2FFA67B0" w:rsidR="00511850" w:rsidRDefault="004916E2" w:rsidP="00511850">
      <w:pPr>
        <w:pStyle w:val="Heading2"/>
      </w:pPr>
      <w:bookmarkStart w:id="13" w:name="_Toc523753608"/>
      <w:r>
        <w:t>Python “</w:t>
      </w:r>
      <w:r w:rsidR="00511850">
        <w:t>Invoke</w:t>
      </w:r>
      <w:r>
        <w:t>” framework</w:t>
      </w:r>
      <w:bookmarkEnd w:id="13"/>
    </w:p>
    <w:p w14:paraId="2B7E0776" w14:textId="1CF10818" w:rsidR="00554758" w:rsidRDefault="00554758" w:rsidP="00427370"/>
    <w:p w14:paraId="354BCBAC" w14:textId="77777777" w:rsidR="00F762A4" w:rsidRDefault="00554758" w:rsidP="00427370">
      <w:r>
        <w:lastRenderedPageBreak/>
        <w:t>As so much of this project’s effort was in collecting data for pre-processing,</w:t>
      </w:r>
      <w:r w:rsidR="0073251E">
        <w:t xml:space="preserve"> a command-line driven front-end was preferred over building a Graphical User Interface (GUI) just for the internal tasks of gathering, processing and aggregating data. Given the pipeline structure of the project, it was essential to have a tool that would allow code execution to start at any point in the pipeline, with all the correct dependencies in place, having run any prerequisite tasks required. </w:t>
      </w:r>
    </w:p>
    <w:p w14:paraId="74C47606" w14:textId="77777777" w:rsidR="00F762A4" w:rsidRDefault="00F762A4" w:rsidP="00427370"/>
    <w:p w14:paraId="581D48C0" w14:textId="3E804541" w:rsidR="00BA2C19" w:rsidRDefault="0073251E" w:rsidP="00427370">
      <w:r>
        <w:t>Invoke</w:t>
      </w:r>
      <w:r>
        <w:rPr>
          <w:rStyle w:val="FootnoteReference"/>
        </w:rPr>
        <w:footnoteReference w:id="11"/>
      </w:r>
      <w:r>
        <w:t xml:space="preserve"> was chosen, after some experimentation with Argh,</w:t>
      </w:r>
      <w:r w:rsidR="00DC4D12">
        <w:rPr>
          <w:rStyle w:val="FootnoteReference"/>
        </w:rPr>
        <w:footnoteReference w:id="12"/>
      </w:r>
      <w:r>
        <w:t xml:space="preserve"> Shovel</w:t>
      </w:r>
      <w:r w:rsidR="00DC4D12">
        <w:rPr>
          <w:rStyle w:val="FootnoteReference"/>
        </w:rPr>
        <w:footnoteReference w:id="13"/>
      </w:r>
      <w:r>
        <w:t xml:space="preserve"> and Doit</w:t>
      </w:r>
      <w:r w:rsidR="00DC4D12">
        <w:t>.</w:t>
      </w:r>
      <w:r w:rsidR="00DC4D12">
        <w:rPr>
          <w:rStyle w:val="FootnoteReference"/>
        </w:rPr>
        <w:footnoteReference w:id="14"/>
      </w:r>
      <w:r>
        <w:t xml:space="preserve"> Invoke was found to support arbitrary library imports from the Python global library and the current project, whereas Doit manipulated the user’s PYTHONPATH and so could not be integrated with a project </w:t>
      </w:r>
      <w:r w:rsidR="00F97731">
        <w:t>structured into modules</w:t>
      </w:r>
      <w:r>
        <w:t>. Invoke also supports the basic features for which one might use a Makefile – a simple command line front-end providing many possible entrypoints into an application</w:t>
      </w:r>
      <w:r w:rsidR="005332E4">
        <w:t>, with listed prerequisite tasks which could be called with specified, or default, arguments.</w:t>
      </w:r>
      <w:r w:rsidR="00022855">
        <w:t xml:space="preserve"> In contrast to using Make, the task file itself (tasks.py in the code listing, given in section </w:t>
      </w:r>
      <w:r w:rsidR="00022855">
        <w:fldChar w:fldCharType="begin"/>
      </w:r>
      <w:r w:rsidR="00022855">
        <w:instrText xml:space="preserve"> REF _Ref521061060 \r \h </w:instrText>
      </w:r>
      <w:r w:rsidR="00022855">
        <w:fldChar w:fldCharType="separate"/>
      </w:r>
      <w:r w:rsidR="0002029C">
        <w:t>17</w:t>
      </w:r>
      <w:r w:rsidR="00022855">
        <w:fldChar w:fldCharType="end"/>
      </w:r>
      <w:r w:rsidR="00022855">
        <w:t>) is in pure python and does not require tab characters for delineation.</w:t>
      </w:r>
      <w:r w:rsidR="00F762A4">
        <w:t xml:space="preserve"> </w:t>
      </w:r>
      <w:r w:rsidR="00BA2C19">
        <w:t>Most calls</w:t>
      </w:r>
      <w:r w:rsidR="00F762A4">
        <w:t xml:space="preserve"> in this project’s “tasks.py”</w:t>
      </w:r>
      <w:r w:rsidR="00BA2C19">
        <w:t xml:space="preserve"> </w:t>
      </w:r>
      <w:r w:rsidR="00F762A4">
        <w:t>are</w:t>
      </w:r>
      <w:r w:rsidR="00BA2C19">
        <w:t xml:space="preserve"> simply Python library imports and function executions, but some required separate command-line invocations e.g. to start PyTest or MyPy (for unit testing and stat</w:t>
      </w:r>
      <w:r w:rsidR="00F762A4">
        <w:t xml:space="preserve">ic type analysis, respectively). </w:t>
      </w:r>
      <w:r w:rsidR="00BA2C19">
        <w:t>Invoke natively supports</w:t>
      </w:r>
      <w:r w:rsidR="00F762A4">
        <w:t xml:space="preserve"> this</w:t>
      </w:r>
      <w:r w:rsidR="00BA2C19">
        <w:t xml:space="preserve"> much more elegantly than Argh or Shovel.</w:t>
      </w:r>
      <w:r w:rsidR="0006349A">
        <w:t xml:space="preserve"> </w:t>
      </w:r>
      <w:r w:rsidR="000152B8">
        <w:t>A full list of Invoke tasks and their descriptions is found in section</w:t>
      </w:r>
      <w:r w:rsidR="00EA355D">
        <w:t xml:space="preserve"> </w:t>
      </w:r>
      <w:r w:rsidR="00EA355D">
        <w:fldChar w:fldCharType="begin"/>
      </w:r>
      <w:r w:rsidR="00EA355D">
        <w:instrText xml:space="preserve"> REF _Ref521568652 \r \h </w:instrText>
      </w:r>
      <w:r w:rsidR="00EA355D">
        <w:fldChar w:fldCharType="separate"/>
      </w:r>
      <w:r w:rsidR="0002029C">
        <w:t>15</w:t>
      </w:r>
      <w:r w:rsidR="00EA355D">
        <w:fldChar w:fldCharType="end"/>
      </w:r>
      <w:r w:rsidR="00EA355D">
        <w:t>.</w:t>
      </w:r>
    </w:p>
    <w:p w14:paraId="089F2EB7" w14:textId="6E936B79" w:rsidR="0006349A" w:rsidRDefault="0006349A" w:rsidP="00427370"/>
    <w:p w14:paraId="288EE417" w14:textId="61B5044D" w:rsidR="00742210" w:rsidRDefault="00742210" w:rsidP="00427370">
      <w:r>
        <w:t xml:space="preserve">Step numbers </w:t>
      </w:r>
      <w:r w:rsidR="00F627EA">
        <w:t xml:space="preserve">in the sections </w:t>
      </w:r>
      <w:r>
        <w:t xml:space="preserve">below refer to the blue numbers in </w:t>
      </w:r>
      <w:r>
        <w:fldChar w:fldCharType="begin"/>
      </w:r>
      <w:r>
        <w:instrText xml:space="preserve"> REF _Ref521056420 \h </w:instrText>
      </w:r>
      <w:r>
        <w:fldChar w:fldCharType="separate"/>
      </w:r>
      <w:r w:rsidR="007D66AB">
        <w:t xml:space="preserve">Figure </w:t>
      </w:r>
      <w:r w:rsidR="007D66AB">
        <w:rPr>
          <w:noProof/>
        </w:rPr>
        <w:t>1</w:t>
      </w:r>
      <w:r>
        <w:fldChar w:fldCharType="end"/>
      </w:r>
      <w:r>
        <w:t>.</w:t>
      </w:r>
    </w:p>
    <w:p w14:paraId="0F588AC9" w14:textId="77777777" w:rsidR="004C2BA1" w:rsidRDefault="004C2BA1" w:rsidP="004C2BA1">
      <w:pPr>
        <w:keepNext/>
      </w:pPr>
      <w:r>
        <w:rPr>
          <w:noProof/>
        </w:rPr>
        <w:lastRenderedPageBreak/>
        <w:drawing>
          <wp:inline distT="0" distB="0" distL="0" distR="0" wp14:anchorId="59F92A71" wp14:editId="538B9AAA">
            <wp:extent cx="5530857" cy="720614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peline.png"/>
                    <pic:cNvPicPr/>
                  </pic:nvPicPr>
                  <pic:blipFill>
                    <a:blip r:embed="rId10">
                      <a:extLst>
                        <a:ext uri="{28A0092B-C50C-407E-A947-70E740481C1C}">
                          <a14:useLocalDpi xmlns:a14="http://schemas.microsoft.com/office/drawing/2010/main" val="0"/>
                        </a:ext>
                      </a:extLst>
                    </a:blip>
                    <a:stretch>
                      <a:fillRect/>
                    </a:stretch>
                  </pic:blipFill>
                  <pic:spPr>
                    <a:xfrm>
                      <a:off x="0" y="0"/>
                      <a:ext cx="5558699" cy="7242418"/>
                    </a:xfrm>
                    <a:prstGeom prst="rect">
                      <a:avLst/>
                    </a:prstGeom>
                  </pic:spPr>
                </pic:pic>
              </a:graphicData>
            </a:graphic>
          </wp:inline>
        </w:drawing>
      </w:r>
    </w:p>
    <w:p w14:paraId="6CE752F5" w14:textId="430F6608" w:rsidR="00427370" w:rsidRDefault="004C2BA1" w:rsidP="004C2BA1">
      <w:pPr>
        <w:pStyle w:val="Caption"/>
      </w:pPr>
      <w:bookmarkStart w:id="14" w:name="_Ref521056420"/>
      <w:bookmarkStart w:id="15" w:name="_Ref521056415"/>
      <w:bookmarkStart w:id="16" w:name="_Toc523753103"/>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1</w:t>
      </w:r>
      <w:r w:rsidR="00416EE0">
        <w:rPr>
          <w:noProof/>
        </w:rPr>
        <w:fldChar w:fldCharType="end"/>
      </w:r>
      <w:bookmarkEnd w:id="14"/>
      <w:r>
        <w:t xml:space="preserve"> pipeline data processing model</w:t>
      </w:r>
      <w:bookmarkEnd w:id="15"/>
      <w:bookmarkEnd w:id="16"/>
    </w:p>
    <w:p w14:paraId="3D2EEDC9" w14:textId="4C6514B5" w:rsidR="00EF04C6" w:rsidRDefault="00EF04C6">
      <w:r>
        <w:br w:type="page"/>
      </w:r>
    </w:p>
    <w:p w14:paraId="5CD831AE" w14:textId="77777777" w:rsidR="00EF04C6" w:rsidRPr="00EF04C6" w:rsidRDefault="00EF04C6" w:rsidP="00EF04C6"/>
    <w:p w14:paraId="7F932BD5" w14:textId="5E568611" w:rsidR="00DF6FFD" w:rsidRDefault="007C4247" w:rsidP="00DF6FFD">
      <w:pPr>
        <w:pStyle w:val="Heading2"/>
      </w:pPr>
      <w:bookmarkStart w:id="17" w:name="_Toc523753609"/>
      <w:r>
        <w:t>Named Entity d</w:t>
      </w:r>
      <w:r w:rsidR="00DF6FFD">
        <w:t>ownloading</w:t>
      </w:r>
      <w:bookmarkEnd w:id="17"/>
    </w:p>
    <w:p w14:paraId="3E595003" w14:textId="035F5AAF" w:rsidR="00754CCA" w:rsidRDefault="00754CCA" w:rsidP="00754CCA"/>
    <w:p w14:paraId="7C26AC02" w14:textId="2EA604A9" w:rsidR="00754CCA" w:rsidRDefault="00702814" w:rsidP="00754CCA">
      <w:r w:rsidRPr="00702814">
        <w:rPr>
          <w:b/>
        </w:rPr>
        <w:t>Step 1.</w:t>
      </w:r>
      <w:r>
        <w:t xml:space="preserve"> </w:t>
      </w:r>
      <w:r w:rsidR="000C32F7">
        <w:t xml:space="preserve">Firstly, named entities must be accrued. This is a prerequisite for any automated labelling approach. </w:t>
      </w:r>
      <w:r w:rsidR="006924A3">
        <w:t>For locations, the CONLL2003 English dataset was used, together with DBPedia resources of type ‘</w:t>
      </w:r>
      <w:r w:rsidR="006924A3" w:rsidRPr="006924A3">
        <w:t>dbo:Place</w:t>
      </w:r>
      <w:r w:rsidR="006924A3">
        <w:t>’. For Organizations, the Amex, Nasdaq and NYSE Stock Exchange company listings were downloaded in Comma Separated Value (CSV) format, as was similar data from the London Stock Exchange, the CONLL2003 English dataset, and DBPedia’s ‘</w:t>
      </w:r>
      <w:r w:rsidR="006924A3" w:rsidRPr="006924A3">
        <w:t>dbo:Organisation</w:t>
      </w:r>
      <w:r w:rsidR="006924A3">
        <w:t>’ type. For people, the CONLL2003 English dataset and DBPedia ‘dbo:Person’ type were used, and the New York City Most Popular Baby Names data from Kaggle.</w:t>
      </w:r>
      <w:r w:rsidR="006924A3">
        <w:rPr>
          <w:rStyle w:val="FootnoteReference"/>
        </w:rPr>
        <w:footnoteReference w:id="15"/>
      </w:r>
      <w:r>
        <w:t xml:space="preserve"> Biography-center.com, which was sugg</w:t>
      </w:r>
      <w:r w:rsidR="00A25397">
        <w:t xml:space="preserve">ested as a naming source by </w:t>
      </w:r>
      <w:r w:rsidR="00A25397">
        <w:fldChar w:fldCharType="begin" w:fldLock="1"/>
      </w:r>
      <w:r w:rsidR="009F0913">
        <w:instrText>ADDIN CSL_CITATION {"citationItems":[{"id":"ITEM-1","itemData":{"DOI":"10.3115/1119176.1119204","ISSN":"2307-387X","abstract":"We discuss two named-entity recognition models which use characters and character n-grams either exclusively or as an important part of their data representation. The first model is a character-level HMM with minimal context information, and the second model is a maximum-entropy conditional markov model with substantially richer context features. Our best model achieves an overall F1 of 86.07% on the English test data (92.31% on the development data). This number represents a 25% error reduction over the same model without word-internal (substring) features.","author":[{"dropping-particle":"","family":"Klein","given":"Dan","non-dropping-particle":"","parse-names":false,"suffix":""},{"dropping-particle":"","family":"Smarr","given":"Joseph","non-dropping-particle":"","parse-names":false,"suffix":""},{"dropping-particle":"","family":"Nguyen","given":"Huy","non-dropping-particle":"","parse-names":false,"suffix":""},{"dropping-particle":"","family":"Manning","given":"Christopher D.","non-dropping-particle":"","parse-names":false,"suffix":""}],"container-title":"Proceedings of the seventh conference on Natural language learning at HLT-NAACL 2003  -","id":"ITEM-1","issued":{"date-parts":[["2003"]]},"page":"180-183","title":"Named entity recognition with character-level models","type":"article-journal","volume":"4"},"uris":["http://www.mendeley.com/documents/?uuid=42b2edd5-1163-405d-a4a2-8dac80be0413"]}],"mendeley":{"formattedCitation":"(Klein &lt;i&gt;et al.&lt;/i&gt;, 2003)","plainTextFormattedCitation":"(Klein et al., 2003)","previouslyFormattedCitation":"(Klein &lt;i&gt;et al.&lt;/i&gt;, 2003)"},"properties":{"noteIndex":0},"schema":"https://github.com/citation-style-language/schema/raw/master/csl-citation.json"}</w:instrText>
      </w:r>
      <w:r w:rsidR="00A25397">
        <w:fldChar w:fldCharType="separate"/>
      </w:r>
      <w:r w:rsidR="00A25397" w:rsidRPr="00A25397">
        <w:rPr>
          <w:noProof/>
        </w:rPr>
        <w:t xml:space="preserve">(Klein </w:t>
      </w:r>
      <w:r w:rsidR="00A25397" w:rsidRPr="00A25397">
        <w:rPr>
          <w:i/>
          <w:noProof/>
        </w:rPr>
        <w:t>et al.</w:t>
      </w:r>
      <w:r w:rsidR="00A25397" w:rsidRPr="00A25397">
        <w:rPr>
          <w:noProof/>
        </w:rPr>
        <w:t>, 2003)</w:t>
      </w:r>
      <w:r w:rsidR="00A25397">
        <w:fldChar w:fldCharType="end"/>
      </w:r>
      <w:r w:rsidR="00A25397">
        <w:t>, no longer has lists of names in an easily-parse</w:t>
      </w:r>
      <w:r w:rsidR="00792FDA">
        <w:t>able format</w:t>
      </w:r>
      <w:r w:rsidR="00A25397">
        <w:t xml:space="preserve">. As </w:t>
      </w:r>
      <w:r w:rsidR="00A25397">
        <w:fldChar w:fldCharType="begin"/>
      </w:r>
      <w:r w:rsidR="00A25397">
        <w:instrText xml:space="preserve"> REF _Ref521071131 \h </w:instrText>
      </w:r>
      <w:r w:rsidR="00A25397">
        <w:fldChar w:fldCharType="separate"/>
      </w:r>
      <w:r w:rsidR="007D66AB">
        <w:t xml:space="preserve">Table </w:t>
      </w:r>
      <w:r w:rsidR="007D66AB">
        <w:rPr>
          <w:noProof/>
        </w:rPr>
        <w:t>1</w:t>
      </w:r>
      <w:r w:rsidR="00A25397">
        <w:fldChar w:fldCharType="end"/>
      </w:r>
      <w:r w:rsidR="00A25397">
        <w:t xml:space="preserve"> shows, the size of the DBPedia datasets dwarf the other datasets for all three Named Entity (NE) types.</w:t>
      </w:r>
      <w:r w:rsidR="008F4854">
        <w:t xml:space="preserve"> </w:t>
      </w:r>
    </w:p>
    <w:p w14:paraId="32C305C7" w14:textId="7EC16EF8" w:rsidR="00A25397" w:rsidRDefault="00A25397" w:rsidP="00754CCA"/>
    <w:p w14:paraId="7D7BC6FA" w14:textId="50176C2C" w:rsidR="00A25397" w:rsidRDefault="00A25397" w:rsidP="00A25397">
      <w:pPr>
        <w:pStyle w:val="Caption"/>
        <w:keepNext/>
      </w:pPr>
      <w:bookmarkStart w:id="18" w:name="_Ref521071131"/>
      <w:bookmarkStart w:id="19" w:name="_Toc523753127"/>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1</w:t>
      </w:r>
      <w:r w:rsidR="00416EE0">
        <w:rPr>
          <w:noProof/>
        </w:rPr>
        <w:fldChar w:fldCharType="end"/>
      </w:r>
      <w:bookmarkEnd w:id="18"/>
      <w:r>
        <w:t xml:space="preserve"> % of NE data from DBPedia</w:t>
      </w:r>
      <w:bookmarkEnd w:id="19"/>
    </w:p>
    <w:tbl>
      <w:tblPr>
        <w:tblStyle w:val="TableGrid"/>
        <w:tblW w:w="0" w:type="auto"/>
        <w:tblLook w:val="04A0" w:firstRow="1" w:lastRow="0" w:firstColumn="1" w:lastColumn="0" w:noHBand="0" w:noVBand="1"/>
      </w:tblPr>
      <w:tblGrid>
        <w:gridCol w:w="4505"/>
        <w:gridCol w:w="4505"/>
      </w:tblGrid>
      <w:tr w:rsidR="00A25397" w14:paraId="055CDABF" w14:textId="77777777" w:rsidTr="00A25397">
        <w:tc>
          <w:tcPr>
            <w:tcW w:w="4505" w:type="dxa"/>
          </w:tcPr>
          <w:p w14:paraId="646B8E9B" w14:textId="3615ADD5" w:rsidR="00A25397" w:rsidRPr="00A25397" w:rsidRDefault="00A25397" w:rsidP="00754CCA">
            <w:pPr>
              <w:rPr>
                <w:b/>
              </w:rPr>
            </w:pPr>
            <w:r w:rsidRPr="00A25397">
              <w:rPr>
                <w:b/>
              </w:rPr>
              <w:t>Dataset</w:t>
            </w:r>
          </w:p>
        </w:tc>
        <w:tc>
          <w:tcPr>
            <w:tcW w:w="4505" w:type="dxa"/>
          </w:tcPr>
          <w:p w14:paraId="0D4AB05F" w14:textId="150F93DE" w:rsidR="00A25397" w:rsidRPr="00A25397" w:rsidRDefault="00A25397" w:rsidP="00754CCA">
            <w:pPr>
              <w:rPr>
                <w:b/>
              </w:rPr>
            </w:pPr>
            <w:r>
              <w:rPr>
                <w:b/>
              </w:rPr>
              <w:t>%</w:t>
            </w:r>
            <w:r w:rsidRPr="00A25397">
              <w:rPr>
                <w:b/>
              </w:rPr>
              <w:t xml:space="preserve"> from DBPedia</w:t>
            </w:r>
          </w:p>
        </w:tc>
      </w:tr>
      <w:tr w:rsidR="00A25397" w14:paraId="12A4555A" w14:textId="77777777" w:rsidTr="00A25397">
        <w:tc>
          <w:tcPr>
            <w:tcW w:w="4505" w:type="dxa"/>
          </w:tcPr>
          <w:p w14:paraId="564087A2" w14:textId="4C00F9B4" w:rsidR="00A25397" w:rsidRDefault="00A25397" w:rsidP="00754CCA">
            <w:r>
              <w:t>Locations</w:t>
            </w:r>
          </w:p>
        </w:tc>
        <w:tc>
          <w:tcPr>
            <w:tcW w:w="4505" w:type="dxa"/>
          </w:tcPr>
          <w:p w14:paraId="04A03F2D" w14:textId="0D77D7BC" w:rsidR="00A25397" w:rsidRDefault="00A25397" w:rsidP="00754CCA">
            <w:r>
              <w:t>99.8</w:t>
            </w:r>
          </w:p>
        </w:tc>
      </w:tr>
      <w:tr w:rsidR="00A25397" w14:paraId="394EC090" w14:textId="77777777" w:rsidTr="00A25397">
        <w:tc>
          <w:tcPr>
            <w:tcW w:w="4505" w:type="dxa"/>
          </w:tcPr>
          <w:p w14:paraId="260EFBD1" w14:textId="49F793D7" w:rsidR="00A25397" w:rsidRDefault="00A25397" w:rsidP="00754CCA">
            <w:r>
              <w:t>Organizations</w:t>
            </w:r>
          </w:p>
        </w:tc>
        <w:tc>
          <w:tcPr>
            <w:tcW w:w="4505" w:type="dxa"/>
          </w:tcPr>
          <w:p w14:paraId="27DF3707" w14:textId="16FC2835" w:rsidR="00A25397" w:rsidRDefault="00A25397" w:rsidP="00754CCA">
            <w:r>
              <w:t>96.8</w:t>
            </w:r>
          </w:p>
        </w:tc>
      </w:tr>
      <w:tr w:rsidR="00A25397" w14:paraId="3B67AC11" w14:textId="77777777" w:rsidTr="00A25397">
        <w:tc>
          <w:tcPr>
            <w:tcW w:w="4505" w:type="dxa"/>
          </w:tcPr>
          <w:p w14:paraId="3CB5E704" w14:textId="425E1ABE" w:rsidR="00A25397" w:rsidRDefault="00A25397" w:rsidP="00754CCA">
            <w:r>
              <w:t>People</w:t>
            </w:r>
          </w:p>
        </w:tc>
        <w:tc>
          <w:tcPr>
            <w:tcW w:w="4505" w:type="dxa"/>
          </w:tcPr>
          <w:p w14:paraId="296C50E2" w14:textId="73DC5C1B" w:rsidR="00A25397" w:rsidRDefault="00A25397" w:rsidP="00754CCA">
            <w:r>
              <w:t>99.7</w:t>
            </w:r>
          </w:p>
        </w:tc>
      </w:tr>
    </w:tbl>
    <w:p w14:paraId="5DCB0B77" w14:textId="4747B23C" w:rsidR="00A25397" w:rsidRDefault="00A25397" w:rsidP="00754CCA"/>
    <w:p w14:paraId="248D762D" w14:textId="7264D807" w:rsidR="00A705AF" w:rsidRDefault="00A705AF" w:rsidP="00754CCA">
      <w:r>
        <w:rPr>
          <w:b/>
        </w:rPr>
        <w:t xml:space="preserve">Step 2. </w:t>
      </w:r>
      <w:r>
        <w:t>The resulting data had to be cleaned to remove stopwords and some of the more obvious</w:t>
      </w:r>
      <w:r w:rsidR="00CB05E2">
        <w:t xml:space="preserve"> junk data. The data quality issues with the NE datasets are discussed in section </w:t>
      </w:r>
      <w:r w:rsidR="00CB05E2">
        <w:fldChar w:fldCharType="begin"/>
      </w:r>
      <w:r w:rsidR="00CB05E2">
        <w:instrText xml:space="preserve"> REF _Ref521071934 \r \h </w:instrText>
      </w:r>
      <w:r w:rsidR="00CB05E2">
        <w:fldChar w:fldCharType="separate"/>
      </w:r>
      <w:r w:rsidR="007D66AB">
        <w:t>8.1</w:t>
      </w:r>
      <w:r w:rsidR="00CB05E2">
        <w:fldChar w:fldCharType="end"/>
      </w:r>
      <w:r w:rsidR="00CB05E2">
        <w:t>.</w:t>
      </w:r>
    </w:p>
    <w:p w14:paraId="15C4E5EA" w14:textId="3DB511E2" w:rsidR="00896DEC" w:rsidRDefault="00896DEC" w:rsidP="00754CCA"/>
    <w:p w14:paraId="667BD6B4" w14:textId="33755BAE" w:rsidR="00896DEC" w:rsidRPr="00896DEC" w:rsidRDefault="00896DEC" w:rsidP="00754CCA">
      <w:r>
        <w:rPr>
          <w:b/>
        </w:rPr>
        <w:t>Step 3.</w:t>
      </w:r>
      <w:r>
        <w:t xml:space="preserve"> Simple UNIX utilities</w:t>
      </w:r>
      <w:r w:rsidR="00EA6076">
        <w:t xml:space="preserve"> ‘cat’ and ‘sort’</w:t>
      </w:r>
      <w:r>
        <w:t xml:space="preserve"> were used to deduplicate the aggregated NE lists, and sort them into a large text file for each NE</w:t>
      </w:r>
      <w:r w:rsidR="000F79AE">
        <w:t xml:space="preserve"> type</w:t>
      </w:r>
      <w:r>
        <w:t>.</w:t>
      </w:r>
      <w:r w:rsidR="006154B9">
        <w:t xml:space="preserve"> UNIX utilities (compiled from C) were preferred to Python because of their superior performance.</w:t>
      </w:r>
    </w:p>
    <w:p w14:paraId="3FE1D17F" w14:textId="77777777" w:rsidR="00754CCA" w:rsidRPr="00754CCA" w:rsidRDefault="00754CCA" w:rsidP="00754CCA"/>
    <w:p w14:paraId="352366C4" w14:textId="1C477E28" w:rsidR="00DF6FFD" w:rsidRDefault="00DF6FFD" w:rsidP="00DF6FFD">
      <w:pPr>
        <w:pStyle w:val="Heading2"/>
      </w:pPr>
      <w:bookmarkStart w:id="20" w:name="_Toc523753610"/>
      <w:r>
        <w:t>Raw Hansard downloading</w:t>
      </w:r>
      <w:bookmarkEnd w:id="20"/>
    </w:p>
    <w:p w14:paraId="7DBF92D4" w14:textId="3970C81A" w:rsidR="00754CCA" w:rsidRDefault="00754CCA" w:rsidP="00754CCA"/>
    <w:p w14:paraId="3A16C148" w14:textId="3CE10373" w:rsidR="00EA6076" w:rsidRDefault="00EA6076" w:rsidP="00754CCA">
      <w:r>
        <w:rPr>
          <w:b/>
        </w:rPr>
        <w:t xml:space="preserve">Step 4. </w:t>
      </w:r>
      <w:r>
        <w:t xml:space="preserve">To download the Hansards in a programmatic manner, the TheyWorkForYou API was chosen. This was on the basis of its </w:t>
      </w:r>
      <w:r w:rsidR="0002029C">
        <w:t>high-quality</w:t>
      </w:r>
      <w:r>
        <w:t xml:space="preserve"> documentation, and the availability of Hansard debates in XML format, with enriched metadata tags</w:t>
      </w:r>
      <w:r w:rsidR="00F13DAD">
        <w:t xml:space="preserve"> </w:t>
      </w:r>
      <w:r>
        <w:t>naming each speaker and detailing their constituency and party. Unfortunately, there was not time in this project to make use of this extra metadata.</w:t>
      </w:r>
    </w:p>
    <w:p w14:paraId="5C293A46" w14:textId="77777777" w:rsidR="00EA6076" w:rsidRDefault="00EA6076" w:rsidP="00754CCA"/>
    <w:p w14:paraId="36B9554D" w14:textId="26D11504" w:rsidR="00754CCA" w:rsidRDefault="00980766" w:rsidP="00754CCA">
      <w:r>
        <w:t>Python’s</w:t>
      </w:r>
      <w:r w:rsidR="00EA6076">
        <w:t xml:space="preserve"> </w:t>
      </w:r>
      <w:r w:rsidR="00F77044">
        <w:t>concurrent.futures.ThreadPoolExecutor</w:t>
      </w:r>
      <w:r>
        <w:t xml:space="preserve"> implementation was chosen</w:t>
      </w:r>
      <w:r w:rsidR="00F77044">
        <w:t xml:space="preserve"> to increase the speed of downloads</w:t>
      </w:r>
      <w:r w:rsidR="004C6070">
        <w:t xml:space="preserve"> as this activity is mainly bound by network I/O</w:t>
      </w:r>
      <w:r w:rsidR="00F77044">
        <w:t xml:space="preserve">. </w:t>
      </w:r>
      <w:r w:rsidR="00DD69D0">
        <w:t>Python’s concurrent library modul</w:t>
      </w:r>
      <w:r w:rsidR="00DE1F21">
        <w:t xml:space="preserve">es </w:t>
      </w:r>
      <w:r w:rsidR="002F1506">
        <w:t xml:space="preserve">simply need to be invoked in a loop, and passed a </w:t>
      </w:r>
      <w:r w:rsidR="00C93CF2">
        <w:t>Python Callable object, along with parameters</w:t>
      </w:r>
      <w:r w:rsidR="00DE1F21">
        <w:t xml:space="preserve"> – no manual thread handling code is needed.</w:t>
      </w:r>
    </w:p>
    <w:p w14:paraId="2A92B3AF" w14:textId="7921E087" w:rsidR="00754CCA" w:rsidRDefault="00754CCA" w:rsidP="00754CCA"/>
    <w:p w14:paraId="23AF93AE" w14:textId="3E200203" w:rsidR="00EF04C6" w:rsidRDefault="00EF04C6" w:rsidP="00754CCA"/>
    <w:p w14:paraId="6CF9F279" w14:textId="77777777" w:rsidR="00C93CF2" w:rsidRDefault="00C93CF2" w:rsidP="00754CCA"/>
    <w:p w14:paraId="502B6428" w14:textId="77777777" w:rsidR="00F24BCE" w:rsidRPr="00754CCA" w:rsidRDefault="00F24BCE" w:rsidP="00754CCA"/>
    <w:p w14:paraId="62A85179" w14:textId="2191FD07" w:rsidR="00DF6FFD" w:rsidRDefault="00DF6FFD" w:rsidP="00DF6FFD">
      <w:pPr>
        <w:pStyle w:val="Heading2"/>
      </w:pPr>
      <w:bookmarkStart w:id="21" w:name="_Ref521063227"/>
      <w:bookmarkStart w:id="22" w:name="_Toc523753611"/>
      <w:r>
        <w:lastRenderedPageBreak/>
        <w:t>Hansard processing</w:t>
      </w:r>
      <w:bookmarkEnd w:id="21"/>
      <w:bookmarkEnd w:id="22"/>
    </w:p>
    <w:p w14:paraId="78A4B5AE" w14:textId="61DAC0A1" w:rsidR="00C705A4" w:rsidRDefault="00C705A4" w:rsidP="00C705A4"/>
    <w:p w14:paraId="201CDA66" w14:textId="2DC384D5" w:rsidR="00C705A4" w:rsidRDefault="00C705A4" w:rsidP="00C705A4">
      <w:r>
        <w:t xml:space="preserve">The files downloaded from TheyWorkForYou are XML files with a lot of markup and metadata which would </w:t>
      </w:r>
      <w:r w:rsidR="00C47699">
        <w:t>confuse a model</w:t>
      </w:r>
      <w:r>
        <w:t xml:space="preserve"> </w:t>
      </w:r>
      <w:r w:rsidR="00C47699">
        <w:t>aiming to learn NEs</w:t>
      </w:r>
      <w:r>
        <w:t xml:space="preserve">. After failed </w:t>
      </w:r>
      <w:r w:rsidR="00725562">
        <w:t>attempts with</w:t>
      </w:r>
      <w:r>
        <w:t xml:space="preserve"> bleach.clean,</w:t>
      </w:r>
      <w:r>
        <w:rPr>
          <w:rStyle w:val="FootnoteReference"/>
        </w:rPr>
        <w:footnoteReference w:id="16"/>
      </w:r>
      <w:r w:rsidR="00C57582">
        <w:t xml:space="preserve"> which fails to remove nested HTML tags,</w:t>
      </w:r>
      <w:r>
        <w:t xml:space="preserve"> the lxml library’s etree module</w:t>
      </w:r>
      <w:r w:rsidR="00157476">
        <w:rPr>
          <w:rStyle w:val="FootnoteReference"/>
        </w:rPr>
        <w:footnoteReference w:id="17"/>
      </w:r>
      <w:r>
        <w:t xml:space="preserve"> was successfully used to remove all markup and preserve </w:t>
      </w:r>
      <w:r w:rsidR="00790691">
        <w:t xml:space="preserve">just </w:t>
      </w:r>
      <w:r>
        <w:t>the text</w:t>
      </w:r>
      <w:r w:rsidR="00790691">
        <w:t xml:space="preserve"> of the debates</w:t>
      </w:r>
      <w:r>
        <w:t>.</w:t>
      </w:r>
      <w:r w:rsidR="00BA6678">
        <w:t xml:space="preserve"> In order for lxml to accept the XML files and process </w:t>
      </w:r>
      <w:r w:rsidR="00EC5B22">
        <w:t>them, the encoding of the files and the lxml library’s config</w:t>
      </w:r>
      <w:r w:rsidR="00BA6678">
        <w:t xml:space="preserve"> had to be set to use UTF-8. Hansard debates use a wide range of characters</w:t>
      </w:r>
      <w:r w:rsidR="00F34963">
        <w:t xml:space="preserve">, including accented letters like </w:t>
      </w:r>
      <w:r w:rsidR="00F34963" w:rsidRPr="00F34963">
        <w:t>é</w:t>
      </w:r>
      <w:r w:rsidR="00F34963">
        <w:t xml:space="preserve"> as well as abbreviations like </w:t>
      </w:r>
      <w:r w:rsidR="00F34963" w:rsidRPr="00F34963">
        <w:t>¾</w:t>
      </w:r>
      <w:r w:rsidR="00F34963">
        <w:t>, so it makes sense to pick the most widely-used Unicode encoding standard.</w:t>
      </w:r>
      <w:r w:rsidR="004D0C2B">
        <w:t xml:space="preserve"> This is one of several encodings supported by Samtla, so compatibility with that system was preserved.</w:t>
      </w:r>
    </w:p>
    <w:p w14:paraId="463F9CB5" w14:textId="77777777" w:rsidR="00F34963" w:rsidRPr="00C705A4" w:rsidRDefault="00F34963" w:rsidP="00C705A4"/>
    <w:p w14:paraId="0AF78D18" w14:textId="687CCA75" w:rsidR="00590453" w:rsidRDefault="00590453" w:rsidP="00590453">
      <w:pPr>
        <w:pStyle w:val="Heading2"/>
      </w:pPr>
      <w:bookmarkStart w:id="23" w:name="_Ref521062547"/>
      <w:bookmarkStart w:id="24" w:name="_Toc523753612"/>
      <w:r>
        <w:t>Hansard chunking</w:t>
      </w:r>
      <w:bookmarkEnd w:id="23"/>
      <w:bookmarkEnd w:id="24"/>
    </w:p>
    <w:p w14:paraId="166FD6B4" w14:textId="1A68241F" w:rsidR="00F913B6" w:rsidRDefault="00F913B6" w:rsidP="00F913B6"/>
    <w:p w14:paraId="283E8970" w14:textId="71698870" w:rsidR="00F913B6" w:rsidRDefault="001F2BE8" w:rsidP="00F913B6">
      <w:r>
        <w:rPr>
          <w:b/>
        </w:rPr>
        <w:t xml:space="preserve">Step 6. </w:t>
      </w:r>
      <w:r w:rsidR="007A715F">
        <w:t xml:space="preserve">I use the term ‘chunking’ throughout this report and the codebase, to refer to the process of sentence-segmentation. This avoids any confusion with the word-segmentation tokenizer, which is used in the interpolation algorithm (see section </w:t>
      </w:r>
      <w:r w:rsidR="007A715F">
        <w:fldChar w:fldCharType="begin"/>
      </w:r>
      <w:r w:rsidR="007A715F">
        <w:instrText xml:space="preserve"> REF _Ref521059322 \r \h </w:instrText>
      </w:r>
      <w:r w:rsidR="007A715F">
        <w:fldChar w:fldCharType="separate"/>
      </w:r>
      <w:r w:rsidR="007D66AB">
        <w:t>7.7</w:t>
      </w:r>
      <w:r w:rsidR="007A715F">
        <w:fldChar w:fldCharType="end"/>
      </w:r>
      <w:r w:rsidR="007A715F">
        <w:t>). The ‘chunker’ used is the NLTK Punkt sentence tokenizer. However, early testing showed that it struggled with the abbreviations used in Hansard, in particular ‘hon.’, which occurs frequently as a shortening of ‘honourable’. The Punkt tokenizer would view this as the end of a sentence, particularly as it often occurred in the context of ‘the hon. Gentleman’, with the following word capitalised.</w:t>
      </w:r>
    </w:p>
    <w:p w14:paraId="407004E0" w14:textId="2477E18A" w:rsidR="007A715F" w:rsidRDefault="007A715F" w:rsidP="00F913B6"/>
    <w:p w14:paraId="26142EA5" w14:textId="4137398E" w:rsidR="007A715F" w:rsidRDefault="007A715F" w:rsidP="00F913B6">
      <w:r>
        <w:t xml:space="preserve">Training a sentence segmenter on Hansard data with sentence markers would be a project in itself, so I merely passed several common abbreviations to the chunker, as shown in </w:t>
      </w:r>
      <w:r w:rsidR="000221BA">
        <w:fldChar w:fldCharType="begin"/>
      </w:r>
      <w:r w:rsidR="000221BA">
        <w:instrText xml:space="preserve"> REF _Ref521572754 \h </w:instrText>
      </w:r>
      <w:r w:rsidR="000221BA">
        <w:fldChar w:fldCharType="separate"/>
      </w:r>
      <w:r w:rsidR="007D66AB">
        <w:t xml:space="preserve">Code Snippet </w:t>
      </w:r>
      <w:r w:rsidR="007D66AB">
        <w:rPr>
          <w:noProof/>
        </w:rPr>
        <w:t>1</w:t>
      </w:r>
      <w:r w:rsidR="000221BA">
        <w:fldChar w:fldCharType="end"/>
      </w:r>
      <w:r w:rsidR="000221BA">
        <w:t>.</w:t>
      </w:r>
    </w:p>
    <w:p w14:paraId="5D0A7497" w14:textId="75279D7E" w:rsidR="000221BA" w:rsidRDefault="000221BA" w:rsidP="00F913B6"/>
    <w:p w14:paraId="1F019949" w14:textId="77777777" w:rsidR="000221BA" w:rsidRDefault="00B039CE" w:rsidP="000221BA">
      <w:pPr>
        <w:keepNext/>
      </w:pPr>
      <w:r>
        <w:rPr>
          <w:noProof/>
        </w:rPr>
        <w:object w:dxaOrig="9020" w:dyaOrig="3480" w14:anchorId="75314F4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7" type="#_x0000_t75" alt="" style="width:451pt;height:174pt;mso-width-percent:0;mso-height-percent:0;mso-width-percent:0;mso-height-percent:0" o:ole="">
            <v:imagedata r:id="rId11" o:title=""/>
          </v:shape>
          <o:OLEObject Type="Embed" ProgID="Word.Document.8" ShapeID="_x0000_i1037" DrawAspect="Content" ObjectID="_1597605431" r:id="rId12">
            <o:FieldCodes>\s</o:FieldCodes>
          </o:OLEObject>
        </w:object>
      </w:r>
    </w:p>
    <w:p w14:paraId="0BD1E669" w14:textId="5563D12C" w:rsidR="000221BA" w:rsidRDefault="000221BA" w:rsidP="000221BA">
      <w:pPr>
        <w:pStyle w:val="Caption"/>
      </w:pPr>
      <w:bookmarkStart w:id="25" w:name="_Ref521572754"/>
      <w:bookmarkStart w:id="26" w:name="_Toc523753138"/>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1</w:t>
      </w:r>
      <w:r w:rsidR="00416EE0">
        <w:rPr>
          <w:noProof/>
        </w:rPr>
        <w:fldChar w:fldCharType="end"/>
      </w:r>
      <w:bookmarkEnd w:id="25"/>
      <w:r>
        <w:t xml:space="preserve"> NLTK Punkt tokenizer prepared with some common abbreviations.</w:t>
      </w:r>
      <w:bookmarkEnd w:id="26"/>
    </w:p>
    <w:p w14:paraId="099907CF" w14:textId="77777777" w:rsidR="00C814DD" w:rsidRDefault="00E1054A" w:rsidP="00F913B6">
      <w:r>
        <w:t>The format originally chosen was simply to write out a new file for each sentence of each debate, and to auto-generate file numbers such that, if a debate was called ‘Public Sector Pay.txt’, the generated sentences would occupy files called ‘Public Sector Pay-chunk-0.txt’, ‘Public Sector Pay-chunk-1.txt’, etc.</w:t>
      </w:r>
      <w:r w:rsidR="00C83350">
        <w:t xml:space="preserve"> This forma</w:t>
      </w:r>
      <w:r w:rsidR="00280433">
        <w:t>t was just as quick to generate</w:t>
      </w:r>
      <w:r w:rsidR="00C83350">
        <w:t xml:space="preserve"> but used a </w:t>
      </w:r>
      <w:r w:rsidR="00C83350">
        <w:lastRenderedPageBreak/>
        <w:t xml:space="preserve">huge amount of disk space. Indeed, I had only processed debates as far as May 1966 when the 200GB of space allocated for this project on my laptop ran out. On further investigation, it was noted that the Mac OS HFS+ filesystem will allocate 4k for any new file, as this is its minimum block size. Hence, the sentence segmenting algorithm was creating a large number of very small files (there are </w:t>
      </w:r>
      <w:r w:rsidR="000F2433">
        <w:t>millions</w:t>
      </w:r>
      <w:r w:rsidR="0029165C">
        <w:t xml:space="preserve"> of</w:t>
      </w:r>
      <w:r w:rsidR="00C83350">
        <w:t xml:space="preserve"> sentences in the total dataset</w:t>
      </w:r>
      <w:r w:rsidR="000F2433">
        <w:t xml:space="preserve">, see </w:t>
      </w:r>
      <w:r w:rsidR="000F2433">
        <w:fldChar w:fldCharType="begin"/>
      </w:r>
      <w:r w:rsidR="000F2433">
        <w:instrText xml:space="preserve"> REF _Ref522298476 \h </w:instrText>
      </w:r>
      <w:r w:rsidR="000F2433">
        <w:fldChar w:fldCharType="separate"/>
      </w:r>
      <w:r w:rsidR="000F2433">
        <w:t xml:space="preserve">Table </w:t>
      </w:r>
      <w:r w:rsidR="000F2433">
        <w:rPr>
          <w:noProof/>
        </w:rPr>
        <w:t>5</w:t>
      </w:r>
      <w:r w:rsidR="000F2433">
        <w:fldChar w:fldCharType="end"/>
      </w:r>
      <w:r w:rsidR="00393D7E">
        <w:t>). The minimum size of these files was 4KB each</w:t>
      </w:r>
      <w:r w:rsidR="00280433">
        <w:t>, but the maximum was as large as the longest sentence.</w:t>
      </w:r>
    </w:p>
    <w:p w14:paraId="35E05C0B" w14:textId="77777777" w:rsidR="00C814DD" w:rsidRDefault="00C814DD" w:rsidP="00F913B6"/>
    <w:p w14:paraId="2CD17FF4" w14:textId="6CF2A4BD" w:rsidR="002B3AA2" w:rsidRPr="000D40BD" w:rsidRDefault="00C814DD" w:rsidP="00F913B6">
      <w:r>
        <w:t>I changed approach to use a single file to store just spans, named the same as the original debate file but ending in -spans.txt. This file contained new-line separated tuples of character-offsets for</w:t>
      </w:r>
      <w:r w:rsidR="00D26044">
        <w:t xml:space="preserve"> each sentence start and finish</w:t>
      </w:r>
      <w:r w:rsidR="00F72112">
        <w:t xml:space="preserve">, as </w:t>
      </w:r>
      <w:r w:rsidR="00F72112">
        <w:fldChar w:fldCharType="begin"/>
      </w:r>
      <w:r w:rsidR="00F72112">
        <w:instrText xml:space="preserve"> REF _Ref521574643 \h </w:instrText>
      </w:r>
      <w:r w:rsidR="00F72112">
        <w:fldChar w:fldCharType="separate"/>
      </w:r>
      <w:r w:rsidR="007D66AB">
        <w:t xml:space="preserve">Figure </w:t>
      </w:r>
      <w:r w:rsidR="007D66AB">
        <w:rPr>
          <w:noProof/>
        </w:rPr>
        <w:t>2</w:t>
      </w:r>
      <w:r w:rsidR="00F72112">
        <w:fldChar w:fldCharType="end"/>
      </w:r>
      <w:r w:rsidR="00F72112">
        <w:t xml:space="preserve"> shows.</w:t>
      </w:r>
    </w:p>
    <w:p w14:paraId="713BF06F" w14:textId="77777777" w:rsidR="00753E65" w:rsidRDefault="002B3AA2" w:rsidP="00753E65">
      <w:pPr>
        <w:keepNext/>
      </w:pPr>
      <w:r>
        <w:rPr>
          <w:noProof/>
        </w:rPr>
        <w:drawing>
          <wp:inline distT="0" distB="0" distL="0" distR="0" wp14:anchorId="09503E4A" wp14:editId="6A81A952">
            <wp:extent cx="5727700" cy="49542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ags-chunk.png"/>
                    <pic:cNvPicPr/>
                  </pic:nvPicPr>
                  <pic:blipFill>
                    <a:blip r:embed="rId13">
                      <a:extLst>
                        <a:ext uri="{28A0092B-C50C-407E-A947-70E740481C1C}">
                          <a14:useLocalDpi xmlns:a14="http://schemas.microsoft.com/office/drawing/2010/main" val="0"/>
                        </a:ext>
                      </a:extLst>
                    </a:blip>
                    <a:stretch>
                      <a:fillRect/>
                    </a:stretch>
                  </pic:blipFill>
                  <pic:spPr>
                    <a:xfrm>
                      <a:off x="0" y="0"/>
                      <a:ext cx="5727700" cy="4954270"/>
                    </a:xfrm>
                    <a:prstGeom prst="rect">
                      <a:avLst/>
                    </a:prstGeom>
                  </pic:spPr>
                </pic:pic>
              </a:graphicData>
            </a:graphic>
          </wp:inline>
        </w:drawing>
      </w:r>
    </w:p>
    <w:p w14:paraId="6B905610" w14:textId="0289BA1C" w:rsidR="002B3AA2" w:rsidRPr="002B3AA2" w:rsidRDefault="00753E65" w:rsidP="00753E65">
      <w:pPr>
        <w:pStyle w:val="Caption"/>
        <w:rPr>
          <w:b/>
        </w:rPr>
      </w:pPr>
      <w:bookmarkStart w:id="27" w:name="_Ref521574643"/>
      <w:bookmarkStart w:id="28" w:name="_Toc523753104"/>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2</w:t>
      </w:r>
      <w:r w:rsidR="00416EE0">
        <w:rPr>
          <w:noProof/>
        </w:rPr>
        <w:fldChar w:fldCharType="end"/>
      </w:r>
      <w:bookmarkEnd w:id="27"/>
      <w:r>
        <w:t xml:space="preserve"> chunking process</w:t>
      </w:r>
      <w:bookmarkEnd w:id="28"/>
    </w:p>
    <w:p w14:paraId="5E4B2631" w14:textId="5DAC3B84" w:rsidR="00F913B6" w:rsidRDefault="00F913B6" w:rsidP="00F913B6"/>
    <w:p w14:paraId="60AC4648" w14:textId="1D771AFC" w:rsidR="00DF6FFD" w:rsidRDefault="00DF6FFD" w:rsidP="00DF6FFD">
      <w:pPr>
        <w:pStyle w:val="Heading2"/>
      </w:pPr>
      <w:bookmarkStart w:id="29" w:name="_Ref521059322"/>
      <w:bookmarkStart w:id="30" w:name="_Toc523753613"/>
      <w:r>
        <w:t>Hansard interpolation</w:t>
      </w:r>
      <w:bookmarkEnd w:id="29"/>
      <w:bookmarkEnd w:id="30"/>
    </w:p>
    <w:p w14:paraId="7D52E8CB" w14:textId="70B9BD3D" w:rsidR="0081302E" w:rsidRDefault="0081302E" w:rsidP="0081302E"/>
    <w:p w14:paraId="209DB2FD" w14:textId="622827F9" w:rsidR="0081302E" w:rsidRDefault="0092437C" w:rsidP="0081302E">
      <w:r>
        <w:rPr>
          <w:b/>
        </w:rPr>
        <w:t xml:space="preserve">Step 7. </w:t>
      </w:r>
      <w:r>
        <w:t xml:space="preserve">The interpolation algorithm is detailed in </w:t>
      </w:r>
      <w:r>
        <w:fldChar w:fldCharType="begin"/>
      </w:r>
      <w:r>
        <w:instrText xml:space="preserve"> REF _Ref521572082 \h </w:instrText>
      </w:r>
      <w:r>
        <w:fldChar w:fldCharType="separate"/>
      </w:r>
      <w:r w:rsidR="007D66AB">
        <w:t xml:space="preserve">Figure </w:t>
      </w:r>
      <w:r w:rsidR="007D66AB">
        <w:rPr>
          <w:noProof/>
        </w:rPr>
        <w:t>3</w:t>
      </w:r>
      <w:r>
        <w:fldChar w:fldCharType="end"/>
      </w:r>
      <w:r>
        <w:t>.</w:t>
      </w:r>
      <w:r w:rsidR="00274C4A">
        <w:t xml:space="preserve"> </w:t>
      </w:r>
      <w:r>
        <w:t xml:space="preserve">Even though the deep learning model we are using is character-based and has no knowledge of word-boundaries, for the </w:t>
      </w:r>
      <w:r w:rsidR="00274C4A">
        <w:t xml:space="preserve">interpolation the NLTK Treebank </w:t>
      </w:r>
      <w:r w:rsidR="009B5BF6">
        <w:t>word-</w:t>
      </w:r>
      <w:r w:rsidR="00274C4A">
        <w:t>tokenizer</w:t>
      </w:r>
      <w:r w:rsidR="009B5BF6">
        <w:t xml:space="preserve"> was used</w:t>
      </w:r>
      <w:r w:rsidR="00274C4A">
        <w:t>. The</w:t>
      </w:r>
      <w:r w:rsidR="00727136">
        <w:t xml:space="preserve"> reason for this was </w:t>
      </w:r>
      <w:r w:rsidR="00274C4A">
        <w:t>performance.</w:t>
      </w:r>
    </w:p>
    <w:p w14:paraId="38BF5A6E" w14:textId="1FFCF525" w:rsidR="00B20458" w:rsidRDefault="00B20458" w:rsidP="0081302E"/>
    <w:p w14:paraId="46555559" w14:textId="11BAA4B0" w:rsidR="00B20458" w:rsidRDefault="00B20458" w:rsidP="0081302E">
      <w:r>
        <w:lastRenderedPageBreak/>
        <w:t xml:space="preserve">The challenge for interpolation was to find an algorithm that </w:t>
      </w:r>
      <w:r w:rsidR="00434F2A">
        <w:t>could match against a Python set object (to take advantage of the hashing-based implementation of sets in Python and avoid the full scan that a list would require), while also making the longest possible match. For example, as “Tonbridge” and “Tonbridge Wells” are different locations, we want to ensure that the longer match is found even if the shorter match would be found first with a simple scan through the text. Similarly, even though “Paris” is a location, “Paris Hilton” is a person and should be identified first</w:t>
      </w:r>
      <w:r w:rsidR="004934C7">
        <w:t>, in order to annotate the text with the correct NE label.</w:t>
      </w:r>
    </w:p>
    <w:p w14:paraId="59A1B560" w14:textId="2BB818EA" w:rsidR="004F63BD" w:rsidRDefault="004F63BD" w:rsidP="0081302E"/>
    <w:p w14:paraId="50A09835" w14:textId="684918F2" w:rsidR="004F63BD" w:rsidRDefault="004F63BD" w:rsidP="0081302E">
      <w:r>
        <w:t xml:space="preserve">An n-grams approach is taken. For each text, all n-grams are generated using Treebank’s span tokenizer (there were bugs found in this approach – see section </w:t>
      </w:r>
      <w:r>
        <w:fldChar w:fldCharType="begin"/>
      </w:r>
      <w:r>
        <w:instrText xml:space="preserve"> REF _Ref521575268 \r \h </w:instrText>
      </w:r>
      <w:r>
        <w:fldChar w:fldCharType="separate"/>
      </w:r>
      <w:r w:rsidR="007D66AB">
        <w:t>8.3</w:t>
      </w:r>
      <w:r>
        <w:fldChar w:fldCharType="end"/>
      </w:r>
      <w:r>
        <w:t>). The default value used for n was 4, and as such 4-word NEs are the longest that we can interpolate.</w:t>
      </w:r>
      <w:r w:rsidR="002356D8">
        <w:t xml:space="preserve"> The n-grams are right-padded with</w:t>
      </w:r>
      <w:r w:rsidR="00CC5BFD">
        <w:t xml:space="preserve"> the Python nil object, ‘None’</w:t>
      </w:r>
      <w:r w:rsidR="002356D8">
        <w:t xml:space="preserve"> (see the </w:t>
      </w:r>
      <w:r w:rsidR="002356D8">
        <w:fldChar w:fldCharType="begin"/>
      </w:r>
      <w:r w:rsidR="002356D8">
        <w:instrText xml:space="preserve"> REF _Ref521572082 \h </w:instrText>
      </w:r>
      <w:r w:rsidR="002356D8">
        <w:fldChar w:fldCharType="separate"/>
      </w:r>
      <w:r w:rsidR="007D66AB">
        <w:t xml:space="preserve">Figure </w:t>
      </w:r>
      <w:r w:rsidR="007D66AB">
        <w:rPr>
          <w:noProof/>
        </w:rPr>
        <w:t>3</w:t>
      </w:r>
      <w:r w:rsidR="002356D8">
        <w:fldChar w:fldCharType="end"/>
      </w:r>
      <w:r w:rsidR="002356D8">
        <w:t xml:space="preserve">), so that Named Entities that are less than n words from the end of a sentence can still be matched. We then take each possible suffix of the n-gram, starting with the longest, and attempt to match it against all </w:t>
      </w:r>
      <w:r w:rsidR="00C214A1">
        <w:t xml:space="preserve">Named Entity lists </w:t>
      </w:r>
      <w:r w:rsidR="004E1946">
        <w:t>– first locations, then organizations, then people.</w:t>
      </w:r>
    </w:p>
    <w:p w14:paraId="5A273601" w14:textId="2D4FA0D4" w:rsidR="00792D38" w:rsidRDefault="00792D38" w:rsidP="0081302E"/>
    <w:p w14:paraId="49F4B8C7" w14:textId="0AFFEA06" w:rsidR="00626F4E" w:rsidRDefault="00792D38" w:rsidP="0081302E">
      <w:r>
        <w:t xml:space="preserve">The end result looks like </w:t>
      </w:r>
      <w:r>
        <w:fldChar w:fldCharType="begin"/>
      </w:r>
      <w:r>
        <w:instrText xml:space="preserve"> REF _Ref521575728 \h </w:instrText>
      </w:r>
      <w:r>
        <w:fldChar w:fldCharType="separate"/>
      </w:r>
      <w:r w:rsidR="007D66AB">
        <w:t xml:space="preserve">Code Snippet </w:t>
      </w:r>
      <w:r w:rsidR="007D66AB">
        <w:rPr>
          <w:noProof/>
        </w:rPr>
        <w:t>2</w:t>
      </w:r>
      <w:r>
        <w:fldChar w:fldCharType="end"/>
      </w:r>
      <w:r>
        <w:t xml:space="preserve">. Note how ‘Railtrack’ has been identified as an Organization (represented by integer ‘2’), while the rest of the phrase is assigned the ‘NULL’ label 0. The text is rendered with its interpolated labels underneath it, using a helper function “hansard-display-interpolated-file” to line up the characters. For a complete list of all Invoke tasks written for this project, see Section </w:t>
      </w:r>
      <w:r>
        <w:fldChar w:fldCharType="begin"/>
      </w:r>
      <w:r>
        <w:instrText xml:space="preserve"> REF _Ref521568652 \r \h </w:instrText>
      </w:r>
      <w:r>
        <w:fldChar w:fldCharType="separate"/>
      </w:r>
      <w:r w:rsidR="00CC5BFD">
        <w:t>15</w:t>
      </w:r>
      <w:r>
        <w:fldChar w:fldCharType="end"/>
      </w:r>
      <w:r>
        <w:t>.</w:t>
      </w:r>
    </w:p>
    <w:p w14:paraId="6A512D83" w14:textId="474BF10D" w:rsidR="00792D38" w:rsidRDefault="00792D38" w:rsidP="0081302E"/>
    <w:p w14:paraId="489E61FC" w14:textId="77777777" w:rsidR="00792D38" w:rsidRDefault="00B039CE" w:rsidP="00792D38">
      <w:pPr>
        <w:keepNext/>
      </w:pPr>
      <w:r>
        <w:rPr>
          <w:noProof/>
        </w:rPr>
        <w:object w:dxaOrig="9360" w:dyaOrig="1560" w14:anchorId="3E680882">
          <v:shape id="_x0000_i1036" type="#_x0000_t75" alt="" style="width:468pt;height:78pt;mso-width-percent:0;mso-height-percent:0;mso-width-percent:0;mso-height-percent:0" o:ole="">
            <v:imagedata r:id="rId14" o:title=""/>
          </v:shape>
          <o:OLEObject Type="Embed" ProgID="Word.Document.12" ShapeID="_x0000_i1036" DrawAspect="Content" ObjectID="_1597605432" r:id="rId15">
            <o:FieldCodes>\s</o:FieldCodes>
          </o:OLEObject>
        </w:object>
      </w:r>
    </w:p>
    <w:p w14:paraId="476B603B" w14:textId="5D612F28" w:rsidR="00792D38" w:rsidRDefault="00792D38" w:rsidP="00792D38">
      <w:pPr>
        <w:pStyle w:val="Caption"/>
      </w:pPr>
      <w:bookmarkStart w:id="31" w:name="_Ref521575728"/>
      <w:bookmarkStart w:id="32" w:name="_Toc523753139"/>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2</w:t>
      </w:r>
      <w:r w:rsidR="00416EE0">
        <w:rPr>
          <w:noProof/>
        </w:rPr>
        <w:fldChar w:fldCharType="end"/>
      </w:r>
      <w:bookmarkEnd w:id="31"/>
      <w:r>
        <w:t xml:space="preserve"> Interpolated Hansard text sample</w:t>
      </w:r>
      <w:bookmarkEnd w:id="32"/>
    </w:p>
    <w:p w14:paraId="374D0B8D" w14:textId="48F4F040" w:rsidR="00753E65" w:rsidRDefault="003F47B1" w:rsidP="0081302E">
      <w:r>
        <w:t xml:space="preserve">The main problem encountered with interpolation was that of overlapping Named Entities. This is described, along with its solution, in section </w:t>
      </w:r>
      <w:r>
        <w:fldChar w:fldCharType="begin"/>
      </w:r>
      <w:r>
        <w:instrText xml:space="preserve"> REF _Ref521585097 \r \h </w:instrText>
      </w:r>
      <w:r>
        <w:fldChar w:fldCharType="separate"/>
      </w:r>
      <w:r w:rsidR="007D66AB">
        <w:t>8.2</w:t>
      </w:r>
      <w:r>
        <w:fldChar w:fldCharType="end"/>
      </w:r>
      <w:r>
        <w:t xml:space="preserve">. </w:t>
      </w:r>
      <w:r w:rsidR="00CC5BFD">
        <w:t>T</w:t>
      </w:r>
      <w:r w:rsidR="00AC2C13">
        <w:t>he interpolation algorithm</w:t>
      </w:r>
      <w:r w:rsidR="00202B76">
        <w:t xml:space="preserve"> was designed </w:t>
      </w:r>
      <w:r w:rsidR="006E79F7">
        <w:t xml:space="preserve">solely </w:t>
      </w:r>
      <w:r w:rsidR="00202B76">
        <w:t xml:space="preserve">to provide better-than-nothing labelling. For high quality labelling, human work would be required. The problems with this automatic labelling approach are discussed more generally in section </w:t>
      </w:r>
      <w:r w:rsidR="00202B76">
        <w:fldChar w:fldCharType="begin"/>
      </w:r>
      <w:r w:rsidR="00202B76">
        <w:instrText xml:space="preserve"> REF _Ref521576199 \r \h </w:instrText>
      </w:r>
      <w:r w:rsidR="00202B76">
        <w:fldChar w:fldCharType="separate"/>
      </w:r>
      <w:r w:rsidR="007D66AB">
        <w:t>12.2</w:t>
      </w:r>
      <w:r w:rsidR="00202B76">
        <w:fldChar w:fldCharType="end"/>
      </w:r>
      <w:r w:rsidR="00202B76">
        <w:t>.</w:t>
      </w:r>
    </w:p>
    <w:p w14:paraId="4F194254" w14:textId="49A46A7E" w:rsidR="00EF04C6" w:rsidRDefault="00EF04C6" w:rsidP="0081302E"/>
    <w:p w14:paraId="4D06A303" w14:textId="7782EAE5" w:rsidR="00480471" w:rsidRDefault="004B68E4" w:rsidP="00480471">
      <w:pPr>
        <w:pStyle w:val="Heading2"/>
      </w:pPr>
      <w:bookmarkStart w:id="33" w:name="_Ref521577550"/>
      <w:bookmarkStart w:id="34" w:name="_Toc523753614"/>
      <w:r>
        <w:t>Hansard n</w:t>
      </w:r>
      <w:r w:rsidR="00480471">
        <w:t>umerification</w:t>
      </w:r>
      <w:bookmarkEnd w:id="33"/>
      <w:bookmarkEnd w:id="34"/>
    </w:p>
    <w:p w14:paraId="43DB7FF8" w14:textId="6DF7A856" w:rsidR="00753E65" w:rsidRDefault="00753E65" w:rsidP="0081302E">
      <w:pPr>
        <w:rPr>
          <w:b/>
        </w:rPr>
      </w:pPr>
    </w:p>
    <w:p w14:paraId="7B13666B" w14:textId="65945E02" w:rsidR="00427AA2" w:rsidRPr="00427AA2" w:rsidRDefault="00480471" w:rsidP="00427AA2">
      <w:r>
        <w:rPr>
          <w:b/>
        </w:rPr>
        <w:t>Step 8.</w:t>
      </w:r>
      <w:r>
        <w:t xml:space="preserve"> To generate the X tensor</w:t>
      </w:r>
      <w:r w:rsidR="00426D3B">
        <w:t>, the debate texts themselves had to be converted to Numpy arrays of integers.</w:t>
      </w:r>
      <w:r w:rsidR="000B0F28">
        <w:t xml:space="preserve"> A</w:t>
      </w:r>
      <w:r w:rsidR="00AF1440">
        <w:t xml:space="preserve"> Python</w:t>
      </w:r>
      <w:r w:rsidR="000B0F28">
        <w:t xml:space="preserve"> </w:t>
      </w:r>
      <w:r w:rsidR="005E0868">
        <w:t>“</w:t>
      </w:r>
      <w:r w:rsidR="000B0F28">
        <w:t>CharBasedNERAlphabet</w:t>
      </w:r>
      <w:r w:rsidR="005E0868">
        <w:t>”</w:t>
      </w:r>
      <w:r w:rsidR="00AF1440">
        <w:t xml:space="preserve"> object</w:t>
      </w:r>
      <w:r w:rsidR="000B0F28">
        <w:t xml:space="preserve"> was generated from the debate texts using hashing buckets as described in section </w:t>
      </w:r>
      <w:r w:rsidR="000B0F28">
        <w:fldChar w:fldCharType="begin"/>
      </w:r>
      <w:r w:rsidR="000B0F28">
        <w:instrText xml:space="preserve"> REF _Ref521062388 \r \h </w:instrText>
      </w:r>
      <w:r w:rsidR="000B0F28">
        <w:fldChar w:fldCharType="separate"/>
      </w:r>
      <w:r w:rsidR="007D66AB">
        <w:t>7.9</w:t>
      </w:r>
      <w:r w:rsidR="000B0F28">
        <w:fldChar w:fldCharType="end"/>
      </w:r>
      <w:r w:rsidR="000B0F28">
        <w:t xml:space="preserve">, and then </w:t>
      </w:r>
      <w:r w:rsidR="00E57D4E">
        <w:t>a simple lookup against this alphabet was used to convert individual Unicode codepoints into integers from the alphabet.</w:t>
      </w:r>
      <w:r w:rsidR="008F67D3">
        <w:t xml:space="preserve"> This results in much smaller tensors than simply using the U</w:t>
      </w:r>
      <w:r w:rsidR="00427AA2">
        <w:t xml:space="preserve">nicode codepoint value directly, as Unicode has a total of </w:t>
      </w:r>
      <w:r w:rsidR="00427AA2" w:rsidRPr="00427AA2">
        <w:t>137,374</w:t>
      </w:r>
      <w:r w:rsidR="00427AA2">
        <w:t xml:space="preserve"> characters,</w:t>
      </w:r>
      <w:r w:rsidR="00427AA2">
        <w:rPr>
          <w:rStyle w:val="FootnoteReference"/>
        </w:rPr>
        <w:footnoteReference w:id="18"/>
      </w:r>
      <w:r w:rsidR="00E71DDF">
        <w:t xml:space="preserve"> requiring a 3-byte i</w:t>
      </w:r>
      <w:r w:rsidR="00427AA2">
        <w:t>nteger to store. The CharBasedNERAlphabet had only 160 characters so was much more compact.</w:t>
      </w:r>
      <w:r w:rsidR="00DD5A58">
        <w:t xml:space="preserve"> Any </w:t>
      </w:r>
      <w:r w:rsidR="00DD5A58">
        <w:lastRenderedPageBreak/>
        <w:t>characters seen in numerification of Hansard, which were not seen in creation of the alphabet, were assigned the number for &lt;UNK&gt;, the unknown character.</w:t>
      </w:r>
    </w:p>
    <w:p w14:paraId="5101EED1" w14:textId="214FAE5D" w:rsidR="00480471" w:rsidRPr="00480471" w:rsidRDefault="00480471" w:rsidP="0081302E"/>
    <w:p w14:paraId="375B6D79" w14:textId="77777777" w:rsidR="000870FB" w:rsidRDefault="000870FB" w:rsidP="000870FB">
      <w:pPr>
        <w:keepNext/>
      </w:pPr>
      <w:r>
        <w:rPr>
          <w:noProof/>
        </w:rPr>
        <w:lastRenderedPageBreak/>
        <w:drawing>
          <wp:inline distT="0" distB="0" distL="0" distR="0" wp14:anchorId="2FFBCAD9" wp14:editId="61FA11D4">
            <wp:extent cx="5149516" cy="8610284"/>
            <wp:effectExtent l="0" t="0" r="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iags-interpolate.png"/>
                    <pic:cNvPicPr/>
                  </pic:nvPicPr>
                  <pic:blipFill>
                    <a:blip r:embed="rId16">
                      <a:extLst>
                        <a:ext uri="{28A0092B-C50C-407E-A947-70E740481C1C}">
                          <a14:useLocalDpi xmlns:a14="http://schemas.microsoft.com/office/drawing/2010/main" val="0"/>
                        </a:ext>
                      </a:extLst>
                    </a:blip>
                    <a:stretch>
                      <a:fillRect/>
                    </a:stretch>
                  </pic:blipFill>
                  <pic:spPr>
                    <a:xfrm>
                      <a:off x="0" y="0"/>
                      <a:ext cx="5167012" cy="8639538"/>
                    </a:xfrm>
                    <a:prstGeom prst="rect">
                      <a:avLst/>
                    </a:prstGeom>
                  </pic:spPr>
                </pic:pic>
              </a:graphicData>
            </a:graphic>
          </wp:inline>
        </w:drawing>
      </w:r>
    </w:p>
    <w:p w14:paraId="31FC30F4" w14:textId="5B4CA215" w:rsidR="00753E65" w:rsidRDefault="000870FB" w:rsidP="000870FB">
      <w:pPr>
        <w:pStyle w:val="Caption"/>
      </w:pPr>
      <w:bookmarkStart w:id="35" w:name="_Ref521572082"/>
      <w:bookmarkStart w:id="36" w:name="_Toc523753105"/>
      <w:r>
        <w:t xml:space="preserve">Figure </w:t>
      </w:r>
      <w:r w:rsidR="00416EE0">
        <w:rPr>
          <w:noProof/>
        </w:rPr>
        <w:fldChar w:fldCharType="begin"/>
      </w:r>
      <w:r w:rsidR="00416EE0">
        <w:rPr>
          <w:noProof/>
        </w:rPr>
        <w:instrText xml:space="preserve"> SEQ Figure \* ARABIC </w:instrText>
      </w:r>
      <w:r w:rsidR="00416EE0">
        <w:rPr>
          <w:noProof/>
        </w:rPr>
        <w:fldChar w:fldCharType="separate"/>
      </w:r>
      <w:r w:rsidR="00926F99">
        <w:rPr>
          <w:noProof/>
        </w:rPr>
        <w:t>3</w:t>
      </w:r>
      <w:r w:rsidR="00416EE0">
        <w:rPr>
          <w:noProof/>
        </w:rPr>
        <w:fldChar w:fldCharType="end"/>
      </w:r>
      <w:bookmarkEnd w:id="35"/>
      <w:r>
        <w:t xml:space="preserve"> Interpolation algorithm</w:t>
      </w:r>
      <w:bookmarkEnd w:id="36"/>
    </w:p>
    <w:p w14:paraId="27EF7DF2" w14:textId="1EE6C1B0" w:rsidR="00543B93" w:rsidRDefault="00543B93" w:rsidP="00543B93">
      <w:pPr>
        <w:pStyle w:val="Heading2"/>
      </w:pPr>
      <w:bookmarkStart w:id="37" w:name="_Ref521062388"/>
      <w:bookmarkStart w:id="38" w:name="_Toc523753615"/>
      <w:r>
        <w:lastRenderedPageBreak/>
        <w:t>Partition into datasets and sizes</w:t>
      </w:r>
      <w:bookmarkEnd w:id="37"/>
      <w:bookmarkEnd w:id="38"/>
    </w:p>
    <w:p w14:paraId="15A12D32" w14:textId="634F89BD" w:rsidR="00FE14A5" w:rsidRDefault="00FE14A5" w:rsidP="00FE14A5"/>
    <w:p w14:paraId="7D6408CC" w14:textId="0DC53856" w:rsidR="00FE14A5" w:rsidRDefault="00050DB2" w:rsidP="00FE14A5">
      <w:r>
        <w:t xml:space="preserve">Any machine learning model requires dataset for training, for configuration of hyperparameters and for </w:t>
      </w:r>
      <w:r w:rsidR="00BC2FFB">
        <w:t>evaluation</w:t>
      </w:r>
      <w:r>
        <w:t>. In this project, these datasets were named ‘train’, ‘dev’ and ‘test’ respectively.</w:t>
      </w:r>
      <w:r w:rsidR="00FC4875">
        <w:t xml:space="preserve"> Note that in 0xnurl’s Keras model, the ‘dev’ dataset was used to provide accuracy and loss scores at the end of each epoch, used to determine whether training should continue. I used the ‘test’ set solely for evaluation of models once their training was completed.</w:t>
      </w:r>
    </w:p>
    <w:p w14:paraId="6D7ECDB2" w14:textId="6E52C708" w:rsidR="000C2346" w:rsidRDefault="000C2346" w:rsidP="00FE14A5"/>
    <w:p w14:paraId="78AA5EEF" w14:textId="4FFB7EF5" w:rsidR="000C2346" w:rsidRDefault="000C2346" w:rsidP="00FE14A5">
      <w:r>
        <w:t>It is important that the divisions used for these datasets are fairly distributed and do not contain any biases. For instance, if the whole dataset of debates were treated as one linear list from 1919 to the present day, with contiguous segments used for each dataset, this would be a biased distribution, because the use of language changes over time. The model could be trained on early 20</w:t>
      </w:r>
      <w:r w:rsidRPr="000C2346">
        <w:rPr>
          <w:vertAlign w:val="superscript"/>
        </w:rPr>
        <w:t>th</w:t>
      </w:r>
      <w:r w:rsidR="00DE5111">
        <w:t xml:space="preserve"> Century English but then validated on 21</w:t>
      </w:r>
      <w:r w:rsidR="00DE5111" w:rsidRPr="00DE5111">
        <w:rPr>
          <w:vertAlign w:val="superscript"/>
        </w:rPr>
        <w:t>st</w:t>
      </w:r>
      <w:r w:rsidR="00DE5111">
        <w:t xml:space="preserve"> Century English, skewing the results.</w:t>
      </w:r>
    </w:p>
    <w:p w14:paraId="7E426081" w14:textId="537D3D75" w:rsidR="00FB374A" w:rsidRDefault="00FB374A" w:rsidP="00FE14A5"/>
    <w:p w14:paraId="06AB9071" w14:textId="12A4B88F" w:rsidR="00FB374A" w:rsidRDefault="00FB374A" w:rsidP="00FE14A5">
      <w:r>
        <w:t>To avoid this, all the debates’ file names</w:t>
      </w:r>
      <w:r w:rsidR="006969DD">
        <w:t xml:space="preserve"> </w:t>
      </w:r>
      <w:r>
        <w:t xml:space="preserve">were hashed using Python’s built-in hashing implementation. </w:t>
      </w:r>
      <w:r w:rsidR="006969DD">
        <w:t xml:space="preserve">The file names include the date on which the debate was spoken in parliament, and the subject of the debate. </w:t>
      </w:r>
      <w:r>
        <w:t>The</w:t>
      </w:r>
      <w:r w:rsidR="005907F0">
        <w:t>se</w:t>
      </w:r>
      <w:r>
        <w:t xml:space="preserve"> file nam</w:t>
      </w:r>
      <w:r w:rsidR="00EA5D58">
        <w:t xml:space="preserve">es are strings, and Python’s </w:t>
      </w:r>
      <w:r>
        <w:t>built</w:t>
      </w:r>
      <w:r w:rsidR="00EA5D58">
        <w:t>-in hash</w:t>
      </w:r>
      <w:r>
        <w:t xml:space="preserve"> function takes each character, converts to an integer, and then uses exponentiation and addition to combine them.</w:t>
      </w:r>
      <w:r w:rsidR="00DF4CA4">
        <w:t xml:space="preserve"> The modulo of the resulting integer was taken with respect to the number of buckets (which was set at 320), resulting in buckets of equal numbers of debates which are</w:t>
      </w:r>
      <w:r w:rsidR="00FD450F">
        <w:t xml:space="preserve"> evenly </w:t>
      </w:r>
      <w:r w:rsidR="00651694">
        <w:t>distributed</w:t>
      </w:r>
      <w:r w:rsidR="00FD450F">
        <w:t xml:space="preserve"> with respect to </w:t>
      </w:r>
      <w:r w:rsidR="00DF4CA4">
        <w:t>time.</w:t>
      </w:r>
      <w:r w:rsidR="00BA2DD4">
        <w:t xml:space="preserve"> The contents of </w:t>
      </w:r>
      <w:r w:rsidR="00E203BC">
        <w:t>each bucket are saved in bucket-</w:t>
      </w:r>
      <w:r w:rsidR="00BA2DD4">
        <w:t xml:space="preserve">list files in the project, so </w:t>
      </w:r>
      <w:r w:rsidR="00FD450F">
        <w:t>the same datasets can be used consistently (for example, we never want to use data in the “test buckets”, even for manual validation).</w:t>
      </w:r>
    </w:p>
    <w:p w14:paraId="64A4D924" w14:textId="232B3650" w:rsidR="00E17D45" w:rsidRDefault="00E17D45" w:rsidP="00FE14A5"/>
    <w:p w14:paraId="66D47C55" w14:textId="5F461FDD" w:rsidR="00F279E4" w:rsidRDefault="00E17D45" w:rsidP="00F26CB3">
      <w:r>
        <w:t>In order to convert the 320 numbered buckets into datasets, a simple function was used</w:t>
      </w:r>
      <w:r w:rsidR="00E507F3">
        <w:t xml:space="preserve">, which is shown in its entirety in </w:t>
      </w:r>
      <w:r w:rsidR="00E507F3">
        <w:fldChar w:fldCharType="begin"/>
      </w:r>
      <w:r w:rsidR="00E507F3">
        <w:instrText xml:space="preserve"> REF _Ref521576865 \h </w:instrText>
      </w:r>
      <w:r w:rsidR="00E507F3">
        <w:fldChar w:fldCharType="separate"/>
      </w:r>
      <w:r w:rsidR="007D66AB">
        <w:t xml:space="preserve">Code Snippet </w:t>
      </w:r>
      <w:r w:rsidR="007D66AB">
        <w:rPr>
          <w:noProof/>
        </w:rPr>
        <w:t>3</w:t>
      </w:r>
      <w:r w:rsidR="00E507F3">
        <w:fldChar w:fldCharType="end"/>
      </w:r>
      <w:r w:rsidR="00E507F3">
        <w:t>. Note that, while we hashed the whole interpolated dataset (all debates from 1919 to August 2018) into 320 buckets, the function</w:t>
      </w:r>
      <w:r w:rsidR="002D2B27">
        <w:t xml:space="preserve"> in the code snippet</w:t>
      </w:r>
      <w:r w:rsidR="00E507F3">
        <w:t xml:space="preserve"> only uses the f</w:t>
      </w:r>
      <w:r w:rsidR="002D2B27">
        <w:t xml:space="preserve">irst 8 buckets. </w:t>
      </w:r>
      <w:r w:rsidR="00E507F3">
        <w:t xml:space="preserve">This is referred to as the “Toy” dataset (see section </w:t>
      </w:r>
      <w:r w:rsidR="00E507F3">
        <w:fldChar w:fldCharType="begin"/>
      </w:r>
      <w:r w:rsidR="00E507F3">
        <w:instrText xml:space="preserve"> REF _Ref521576975 \r \h </w:instrText>
      </w:r>
      <w:r w:rsidR="00E507F3">
        <w:fldChar w:fldCharType="separate"/>
      </w:r>
      <w:r w:rsidR="007D66AB">
        <w:t>9.1.3</w:t>
      </w:r>
      <w:r w:rsidR="00E507F3">
        <w:fldChar w:fldCharType="end"/>
      </w:r>
      <w:r w:rsidR="00E507F3">
        <w:t xml:space="preserve"> for </w:t>
      </w:r>
      <w:r w:rsidR="002D2B27">
        <w:t>a detailed description of all the datasets</w:t>
      </w:r>
      <w:r w:rsidR="00E507F3">
        <w:t>).</w:t>
      </w:r>
      <w:r w:rsidR="000935FA">
        <w:t xml:space="preserve"> This is because using the full dataset resulted in out-of-memory errors from Keras, as explained in section </w:t>
      </w:r>
      <w:r w:rsidR="000935FA">
        <w:fldChar w:fldCharType="begin"/>
      </w:r>
      <w:r w:rsidR="000935FA">
        <w:instrText xml:space="preserve"> REF _Ref522276945 \r \h </w:instrText>
      </w:r>
      <w:r w:rsidR="000935FA">
        <w:fldChar w:fldCharType="separate"/>
      </w:r>
      <w:r w:rsidR="000935FA">
        <w:t>9.1.5</w:t>
      </w:r>
      <w:r w:rsidR="000935FA">
        <w:fldChar w:fldCharType="end"/>
      </w:r>
      <w:r w:rsidR="000935FA">
        <w:t>.</w:t>
      </w:r>
    </w:p>
    <w:p w14:paraId="15FC070C" w14:textId="65913CA1" w:rsidR="00512BA2" w:rsidRDefault="00B039CE" w:rsidP="00E507F3">
      <w:pPr>
        <w:keepNext/>
      </w:pPr>
      <w:r>
        <w:rPr>
          <w:noProof/>
        </w:rPr>
        <w:object w:dxaOrig="9020" w:dyaOrig="6400" w14:anchorId="12150449">
          <v:shape id="_x0000_i1035" type="#_x0000_t75" alt="" style="width:451pt;height:320pt;mso-width-percent:0;mso-height-percent:0;mso-width-percent:0;mso-height-percent:0" o:ole="">
            <v:imagedata r:id="rId17" o:title=""/>
          </v:shape>
          <o:OLEObject Type="Embed" ProgID="Word.Document.12" ShapeID="_x0000_i1035" DrawAspect="Content" ObjectID="_1597605433" r:id="rId18">
            <o:FieldCodes>\s</o:FieldCodes>
          </o:OLEObject>
        </w:object>
      </w:r>
    </w:p>
    <w:p w14:paraId="4BCF54AF" w14:textId="4C34B627" w:rsidR="00E17D45" w:rsidRDefault="00E507F3" w:rsidP="00E507F3">
      <w:pPr>
        <w:pStyle w:val="Caption"/>
      </w:pPr>
      <w:bookmarkStart w:id="39" w:name="_Ref521576865"/>
      <w:bookmarkStart w:id="40" w:name="_Toc523753140"/>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3</w:t>
      </w:r>
      <w:r w:rsidR="00416EE0">
        <w:rPr>
          <w:noProof/>
        </w:rPr>
        <w:fldChar w:fldCharType="end"/>
      </w:r>
      <w:bookmarkEnd w:id="39"/>
      <w:r w:rsidR="005B2133">
        <w:t xml:space="preserve"> Converting</w:t>
      </w:r>
      <w:r>
        <w:t xml:space="preserve"> bucket numbers to datasets</w:t>
      </w:r>
      <w:bookmarkEnd w:id="40"/>
    </w:p>
    <w:p w14:paraId="34A60772" w14:textId="00166B23" w:rsidR="000C2346" w:rsidRDefault="00880B62" w:rsidP="00FE14A5">
      <w:r>
        <w:t xml:space="preserve">Note also that the hash-bucketing technique </w:t>
      </w:r>
      <w:r w:rsidR="00E1051A">
        <w:t>is</w:t>
      </w:r>
      <w:r>
        <w:t xml:space="preserve"> also used to build an alphabet for the model. When training is started, a set of debates is read in from disk, and the Unicode characters used in those debates are unioned together to make a set which initializes the CharBasedNERAlphabet object used to convert debate texts into a stream of integers for the X tensor (</w:t>
      </w:r>
      <w:r>
        <w:rPr>
          <w:b/>
        </w:rPr>
        <w:t>Step 8</w:t>
      </w:r>
      <w:r>
        <w:t xml:space="preserve"> in </w:t>
      </w:r>
      <w:r>
        <w:fldChar w:fldCharType="begin"/>
      </w:r>
      <w:r>
        <w:instrText xml:space="preserve"> REF _Ref521056420 \h </w:instrText>
      </w:r>
      <w:r>
        <w:fldChar w:fldCharType="separate"/>
      </w:r>
      <w:r w:rsidR="007D66AB">
        <w:t xml:space="preserve">Figure </w:t>
      </w:r>
      <w:r w:rsidR="007D66AB">
        <w:rPr>
          <w:noProof/>
        </w:rPr>
        <w:t>1</w:t>
      </w:r>
      <w:r>
        <w:fldChar w:fldCharType="end"/>
      </w:r>
      <w:r>
        <w:t>, and referred to as ‘numerification’ in the codebase</w:t>
      </w:r>
      <w:r w:rsidR="00426D3B">
        <w:t xml:space="preserve">. See section </w:t>
      </w:r>
      <w:r w:rsidR="00426D3B">
        <w:fldChar w:fldCharType="begin"/>
      </w:r>
      <w:r w:rsidR="00426D3B">
        <w:instrText xml:space="preserve"> REF _Ref521577550 \r \h </w:instrText>
      </w:r>
      <w:r w:rsidR="00426D3B">
        <w:fldChar w:fldCharType="separate"/>
      </w:r>
      <w:r w:rsidR="007D66AB">
        <w:t>7.8</w:t>
      </w:r>
      <w:r w:rsidR="00426D3B">
        <w:fldChar w:fldCharType="end"/>
      </w:r>
      <w:r w:rsidR="00102549">
        <w:t xml:space="preserve"> above</w:t>
      </w:r>
      <w:r>
        <w:t>).</w:t>
      </w:r>
      <w:r w:rsidR="00413088">
        <w:t xml:space="preserve"> To read in all 66,459 debate files to generate such an alphabet </w:t>
      </w:r>
      <w:r w:rsidR="003B51F0">
        <w:t>is</w:t>
      </w:r>
      <w:r w:rsidR="00413088">
        <w:t xml:space="preserve"> wasteful – characters that are not part of the standard Roman alphabet or common Englis</w:t>
      </w:r>
      <w:r w:rsidR="001B3CB0">
        <w:t>h punctuation occur very rarely</w:t>
      </w:r>
      <w:r w:rsidR="00413088">
        <w:t xml:space="preserve"> and give us very few clues about Named Entities.</w:t>
      </w:r>
      <w:r w:rsidR="00F650A8">
        <w:t xml:space="preserve"> The characters in use, unlike the lexicon, change very little over the decades, so originally the alphabet object was simply built off all the debates from an arbitrary year (1949 to begin with). However, a more principled approach was to use all the debates from one bucket to create the alphabet object. All characters encountered that are not in the alphabet are given the integer for &lt;UNK&gt;, the unknown symbol.</w:t>
      </w:r>
    </w:p>
    <w:p w14:paraId="6919FEA7" w14:textId="254B4E39" w:rsidR="002C09EA" w:rsidRDefault="002C09EA" w:rsidP="00FE14A5"/>
    <w:p w14:paraId="4F37652F" w14:textId="02954540" w:rsidR="00B800C2" w:rsidRDefault="002C09EA" w:rsidP="00FE14A5">
      <w:r>
        <w:t>As hoped for, each buck</w:t>
      </w:r>
      <w:r w:rsidR="00584AE6">
        <w:t>et contains roughly 205 debates, with a standard deviation across all the buckets of 15.5.</w:t>
      </w:r>
      <w:r w:rsidR="00DC1BD0">
        <w:t xml:space="preserve"> One consequence of this approach is that</w:t>
      </w:r>
      <w:r w:rsidR="00201C7D">
        <w:t xml:space="preserve"> all the ‘chunks’ (sentences) in a </w:t>
      </w:r>
      <w:r w:rsidR="003A28A2">
        <w:t>given debate are placed in the same dataset</w:t>
      </w:r>
      <w:r w:rsidR="00BF09C4">
        <w:t>.</w:t>
      </w:r>
      <w:r w:rsidR="008D6348">
        <w:t xml:space="preserve"> That is, for each Hansard debate </w:t>
      </w:r>
      <w:r w:rsidR="00D85EF4" w:rsidRPr="00D85EF4">
        <w:rPr>
          <w:i/>
        </w:rPr>
        <w:t>h</w:t>
      </w:r>
      <w:r w:rsidR="008D6348">
        <w:t xml:space="preserve"> that exists in a dataset </w:t>
      </w:r>
      <w:r w:rsidR="00D85EF4" w:rsidRPr="00D85EF4">
        <w:rPr>
          <w:i/>
        </w:rPr>
        <w:t>d</w:t>
      </w:r>
      <w:r w:rsidR="00490868">
        <w:rPr>
          <w:i/>
        </w:rPr>
        <w:t xml:space="preserve"> </w:t>
      </w:r>
      <w:r w:rsidR="00490868" w:rsidRPr="00490868">
        <w:t>(be it train, test or dev)</w:t>
      </w:r>
      <w:r w:rsidR="008D6348">
        <w:t xml:space="preserve">, </w:t>
      </w:r>
      <w:r w:rsidR="008D6348">
        <w:rPr>
          <w:i/>
        </w:rPr>
        <w:t>all</w:t>
      </w:r>
      <w:r w:rsidR="008D6348">
        <w:t xml:space="preserve"> of </w:t>
      </w:r>
      <w:r w:rsidR="00D85EF4" w:rsidRPr="00D85EF4">
        <w:rPr>
          <w:i/>
        </w:rPr>
        <w:t>h</w:t>
      </w:r>
      <w:r w:rsidR="00021B45">
        <w:t xml:space="preserve">’s sentences are found in dataset </w:t>
      </w:r>
      <w:r w:rsidR="00D85EF4" w:rsidRPr="00D85EF4">
        <w:rPr>
          <w:i/>
        </w:rPr>
        <w:t>d</w:t>
      </w:r>
      <w:r w:rsidR="00021B45">
        <w:t xml:space="preserve"> and none of them are found in a different dataset.</w:t>
      </w:r>
      <w:r w:rsidR="002675A1">
        <w:t xml:space="preserve"> This does not seem to present a problem – the main motivation of the bucket-hashing approach was to ensure the datasets’ textual data is distributed across time.</w:t>
      </w:r>
      <w:r w:rsidR="007035F2">
        <w:t xml:space="preserve"> </w:t>
      </w:r>
    </w:p>
    <w:p w14:paraId="338E57C1" w14:textId="77777777" w:rsidR="005E29DB" w:rsidRDefault="005E29DB" w:rsidP="00FE14A5"/>
    <w:p w14:paraId="5504965B" w14:textId="6CCCC2F4" w:rsidR="002C09EA" w:rsidRDefault="007035F2" w:rsidP="00FE14A5">
      <w:r>
        <w:lastRenderedPageBreak/>
        <w:t>One risk, however, is that longer debates have more sentences – so datasets which happen to have longer debates in, will have more data in them.</w:t>
      </w:r>
      <w:r w:rsidR="00DB2F86">
        <w:t xml:space="preserve"> During the course of this project, this did not present itself as a proble</w:t>
      </w:r>
      <w:r w:rsidR="0073037B">
        <w:t xml:space="preserve">m. </w:t>
      </w:r>
    </w:p>
    <w:p w14:paraId="5EF2234E" w14:textId="77777777" w:rsidR="007035F2" w:rsidRPr="008D6348" w:rsidRDefault="007035F2" w:rsidP="00FE14A5"/>
    <w:p w14:paraId="58CF3845" w14:textId="3331813C" w:rsidR="00FE14A5" w:rsidRPr="00FE14A5" w:rsidRDefault="007C4247" w:rsidP="00FE14A5">
      <w:pPr>
        <w:pStyle w:val="Heading2"/>
      </w:pPr>
      <w:bookmarkStart w:id="41" w:name="_Toc523753616"/>
      <w:r>
        <w:t>Formation of t</w:t>
      </w:r>
      <w:r w:rsidR="00DF6FFD">
        <w:t>ensors</w:t>
      </w:r>
      <w:bookmarkEnd w:id="41"/>
    </w:p>
    <w:p w14:paraId="3951D5A4" w14:textId="137DCC9F" w:rsidR="00554024" w:rsidRDefault="00554024" w:rsidP="00554024"/>
    <w:p w14:paraId="1206844A" w14:textId="62A4410E" w:rsidR="00554024" w:rsidRDefault="00EA1A16" w:rsidP="00554024">
      <w:r>
        <w:rPr>
          <w:b/>
        </w:rPr>
        <w:t>Step 10.</w:t>
      </w:r>
      <w:r>
        <w:t xml:space="preserve"> The X and Y tensors are generated from the numerified and interpolated Hansard data respectively. Both are constructed as native Python nested lists by reading from their respective data sources, and then processed using Keras’ pad_sequences helper function. This accomplishes three things: it left-pads sequences shorter than sentence_maxlen with 0s, it truncates any sequence longer than sentence_maxlen, and it converts the nested list structure to Numpy nested arrays of the correct datatypes.</w:t>
      </w:r>
      <w:r w:rsidR="00193AAE">
        <w:t xml:space="preserve"> The dimension contents for the X and Y tensors are shown in </w:t>
      </w:r>
      <w:r w:rsidR="00193AAE">
        <w:fldChar w:fldCharType="begin"/>
      </w:r>
      <w:r w:rsidR="00193AAE">
        <w:instrText xml:space="preserve"> REF _Ref521578284 \h </w:instrText>
      </w:r>
      <w:r w:rsidR="00193AAE">
        <w:fldChar w:fldCharType="separate"/>
      </w:r>
      <w:r w:rsidR="007D66AB">
        <w:t xml:space="preserve">Table </w:t>
      </w:r>
      <w:r w:rsidR="007D66AB">
        <w:rPr>
          <w:noProof/>
        </w:rPr>
        <w:t>2</w:t>
      </w:r>
      <w:r w:rsidR="00193AAE">
        <w:fldChar w:fldCharType="end"/>
      </w:r>
      <w:r w:rsidR="00193AAE">
        <w:t xml:space="preserve"> and </w:t>
      </w:r>
      <w:r w:rsidR="00193AAE">
        <w:fldChar w:fldCharType="begin"/>
      </w:r>
      <w:r w:rsidR="00193AAE">
        <w:instrText xml:space="preserve"> REF _Ref521578286 \h </w:instrText>
      </w:r>
      <w:r w:rsidR="00193AAE">
        <w:fldChar w:fldCharType="separate"/>
      </w:r>
      <w:r w:rsidR="007D66AB">
        <w:t xml:space="preserve">Table </w:t>
      </w:r>
      <w:r w:rsidR="007D66AB">
        <w:rPr>
          <w:noProof/>
        </w:rPr>
        <w:t>3</w:t>
      </w:r>
      <w:r w:rsidR="00193AAE">
        <w:fldChar w:fldCharType="end"/>
      </w:r>
      <w:r w:rsidR="00193AAE">
        <w:t>.</w:t>
      </w:r>
    </w:p>
    <w:p w14:paraId="26712C7B" w14:textId="5E171690" w:rsidR="00EA1A16" w:rsidRDefault="00EA1A16" w:rsidP="00554024"/>
    <w:p w14:paraId="038191FB" w14:textId="042F56C6" w:rsidR="00193AAE" w:rsidRDefault="00193AAE" w:rsidP="00193AAE">
      <w:pPr>
        <w:pStyle w:val="Caption"/>
        <w:keepNext/>
      </w:pPr>
      <w:bookmarkStart w:id="42" w:name="_Ref521578284"/>
      <w:bookmarkStart w:id="43" w:name="_Toc523753128"/>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2</w:t>
      </w:r>
      <w:r w:rsidR="00416EE0">
        <w:rPr>
          <w:noProof/>
        </w:rPr>
        <w:fldChar w:fldCharType="end"/>
      </w:r>
      <w:bookmarkEnd w:id="42"/>
      <w:r>
        <w:t xml:space="preserve"> X tensor dimensions</w:t>
      </w:r>
      <w:bookmarkEnd w:id="43"/>
    </w:p>
    <w:tbl>
      <w:tblPr>
        <w:tblStyle w:val="TableGrid"/>
        <w:tblW w:w="0" w:type="auto"/>
        <w:tblLook w:val="04A0" w:firstRow="1" w:lastRow="0" w:firstColumn="1" w:lastColumn="0" w:noHBand="0" w:noVBand="1"/>
      </w:tblPr>
      <w:tblGrid>
        <w:gridCol w:w="3155"/>
        <w:gridCol w:w="3146"/>
        <w:gridCol w:w="2709"/>
      </w:tblGrid>
      <w:tr w:rsidR="00DF57A8" w14:paraId="4A32845B" w14:textId="743AC62D" w:rsidTr="00DF57A8">
        <w:tc>
          <w:tcPr>
            <w:tcW w:w="3155" w:type="dxa"/>
          </w:tcPr>
          <w:p w14:paraId="600D5D22" w14:textId="2B50A0E3" w:rsidR="00DF57A8" w:rsidRPr="00982D8F" w:rsidRDefault="00DF57A8" w:rsidP="00554024">
            <w:pPr>
              <w:rPr>
                <w:b/>
              </w:rPr>
            </w:pPr>
            <w:r w:rsidRPr="00982D8F">
              <w:rPr>
                <w:b/>
              </w:rPr>
              <w:t>Dimension</w:t>
            </w:r>
          </w:p>
        </w:tc>
        <w:tc>
          <w:tcPr>
            <w:tcW w:w="3146" w:type="dxa"/>
          </w:tcPr>
          <w:p w14:paraId="7BBAD962" w14:textId="24FEC0A5" w:rsidR="00DF57A8" w:rsidRPr="00982D8F" w:rsidRDefault="00DF57A8" w:rsidP="00554024">
            <w:pPr>
              <w:rPr>
                <w:b/>
              </w:rPr>
            </w:pPr>
            <w:r w:rsidRPr="00982D8F">
              <w:rPr>
                <w:b/>
              </w:rPr>
              <w:t>Content</w:t>
            </w:r>
          </w:p>
        </w:tc>
        <w:tc>
          <w:tcPr>
            <w:tcW w:w="2709" w:type="dxa"/>
          </w:tcPr>
          <w:p w14:paraId="0DD1A9B5" w14:textId="62205D74" w:rsidR="00DF57A8" w:rsidRPr="00982D8F" w:rsidRDefault="00DF57A8" w:rsidP="00554024">
            <w:pPr>
              <w:rPr>
                <w:b/>
              </w:rPr>
            </w:pPr>
            <w:r>
              <w:rPr>
                <w:b/>
              </w:rPr>
              <w:t>Length</w:t>
            </w:r>
          </w:p>
        </w:tc>
      </w:tr>
      <w:tr w:rsidR="00DF57A8" w14:paraId="39314C4C" w14:textId="3F6833E2" w:rsidTr="00DF57A8">
        <w:tc>
          <w:tcPr>
            <w:tcW w:w="3155" w:type="dxa"/>
          </w:tcPr>
          <w:p w14:paraId="0F0C655D" w14:textId="5C31446B" w:rsidR="00DF57A8" w:rsidRDefault="00DF57A8" w:rsidP="00554024">
            <w:r>
              <w:t>1</w:t>
            </w:r>
          </w:p>
        </w:tc>
        <w:tc>
          <w:tcPr>
            <w:tcW w:w="3146" w:type="dxa"/>
          </w:tcPr>
          <w:p w14:paraId="69994D24" w14:textId="5D2D48C5" w:rsidR="00DF57A8" w:rsidRDefault="004E313E" w:rsidP="00554024">
            <w:r>
              <w:t xml:space="preserve">Text </w:t>
            </w:r>
            <w:r w:rsidR="00DF57A8">
              <w:t>Samples</w:t>
            </w:r>
          </w:p>
        </w:tc>
        <w:tc>
          <w:tcPr>
            <w:tcW w:w="2709" w:type="dxa"/>
          </w:tcPr>
          <w:p w14:paraId="1B9B489C" w14:textId="213EC557" w:rsidR="00DF57A8" w:rsidRDefault="00DF57A8" w:rsidP="00554024">
            <w:r>
              <w:t>Batch-size</w:t>
            </w:r>
            <w:r w:rsidR="002F087A">
              <w:t xml:space="preserve"> length</w:t>
            </w:r>
            <w:r w:rsidR="00151DC2">
              <w:t xml:space="preserve"> (varies depending on dataset)</w:t>
            </w:r>
          </w:p>
        </w:tc>
      </w:tr>
      <w:tr w:rsidR="00DF57A8" w14:paraId="30D42AF9" w14:textId="2F3D448A" w:rsidTr="00DF57A8">
        <w:tc>
          <w:tcPr>
            <w:tcW w:w="3155" w:type="dxa"/>
          </w:tcPr>
          <w:p w14:paraId="62D3BF6B" w14:textId="56815E82" w:rsidR="00DF57A8" w:rsidRDefault="00DF57A8" w:rsidP="00554024">
            <w:r>
              <w:t>2</w:t>
            </w:r>
          </w:p>
        </w:tc>
        <w:tc>
          <w:tcPr>
            <w:tcW w:w="3146" w:type="dxa"/>
          </w:tcPr>
          <w:p w14:paraId="70636986" w14:textId="25BCE0E1" w:rsidR="00DF57A8" w:rsidRDefault="00DF57A8" w:rsidP="00554024">
            <w:r>
              <w:t>Characters</w:t>
            </w:r>
          </w:p>
        </w:tc>
        <w:tc>
          <w:tcPr>
            <w:tcW w:w="2709" w:type="dxa"/>
          </w:tcPr>
          <w:p w14:paraId="5C7B40FE" w14:textId="756655C9" w:rsidR="00DF57A8" w:rsidRDefault="00DF57A8" w:rsidP="00554024">
            <w:r>
              <w:t>Sentence_maxlen</w:t>
            </w:r>
            <w:r w:rsidR="00CD06DA">
              <w:t xml:space="preserve"> (200)</w:t>
            </w:r>
          </w:p>
        </w:tc>
      </w:tr>
    </w:tbl>
    <w:p w14:paraId="36C98075" w14:textId="5A0BEBF5" w:rsidR="00AE0B12" w:rsidRDefault="00AE0B12" w:rsidP="00554024"/>
    <w:p w14:paraId="49F21644" w14:textId="2DC03F2F" w:rsidR="00193AAE" w:rsidRDefault="00193AAE" w:rsidP="00193AAE">
      <w:pPr>
        <w:pStyle w:val="Caption"/>
        <w:keepNext/>
      </w:pPr>
      <w:bookmarkStart w:id="44" w:name="_Ref521578286"/>
      <w:bookmarkStart w:id="45" w:name="_Toc523753129"/>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3</w:t>
      </w:r>
      <w:r w:rsidR="00416EE0">
        <w:rPr>
          <w:noProof/>
        </w:rPr>
        <w:fldChar w:fldCharType="end"/>
      </w:r>
      <w:bookmarkEnd w:id="44"/>
      <w:r>
        <w:t xml:space="preserve"> Y tensor dimensions</w:t>
      </w:r>
      <w:bookmarkEnd w:id="45"/>
    </w:p>
    <w:tbl>
      <w:tblPr>
        <w:tblStyle w:val="TableGrid"/>
        <w:tblW w:w="0" w:type="auto"/>
        <w:tblLook w:val="04A0" w:firstRow="1" w:lastRow="0" w:firstColumn="1" w:lastColumn="0" w:noHBand="0" w:noVBand="1"/>
      </w:tblPr>
      <w:tblGrid>
        <w:gridCol w:w="3155"/>
        <w:gridCol w:w="3146"/>
        <w:gridCol w:w="2709"/>
      </w:tblGrid>
      <w:tr w:rsidR="00DF57A8" w14:paraId="0E15AB1F" w14:textId="7C18CA2C" w:rsidTr="00DF57A8">
        <w:tc>
          <w:tcPr>
            <w:tcW w:w="3155" w:type="dxa"/>
          </w:tcPr>
          <w:p w14:paraId="5DA7FBDA" w14:textId="35223ECE" w:rsidR="00DF57A8" w:rsidRPr="00982D8F" w:rsidRDefault="00DF57A8" w:rsidP="00554024">
            <w:pPr>
              <w:rPr>
                <w:b/>
              </w:rPr>
            </w:pPr>
            <w:r w:rsidRPr="00982D8F">
              <w:rPr>
                <w:b/>
              </w:rPr>
              <w:t>Dimension</w:t>
            </w:r>
          </w:p>
        </w:tc>
        <w:tc>
          <w:tcPr>
            <w:tcW w:w="3146" w:type="dxa"/>
          </w:tcPr>
          <w:p w14:paraId="1075B10B" w14:textId="687E26C4" w:rsidR="00DF57A8" w:rsidRPr="00982D8F" w:rsidRDefault="00DF57A8" w:rsidP="00554024">
            <w:pPr>
              <w:rPr>
                <w:b/>
              </w:rPr>
            </w:pPr>
            <w:r w:rsidRPr="00982D8F">
              <w:rPr>
                <w:b/>
              </w:rPr>
              <w:t>Content</w:t>
            </w:r>
          </w:p>
        </w:tc>
        <w:tc>
          <w:tcPr>
            <w:tcW w:w="2709" w:type="dxa"/>
          </w:tcPr>
          <w:p w14:paraId="5E1101FA" w14:textId="36C2FDDE" w:rsidR="00DF57A8" w:rsidRPr="00982D8F" w:rsidRDefault="00017388" w:rsidP="00554024">
            <w:pPr>
              <w:rPr>
                <w:b/>
              </w:rPr>
            </w:pPr>
            <w:r>
              <w:rPr>
                <w:b/>
              </w:rPr>
              <w:t>Length</w:t>
            </w:r>
          </w:p>
        </w:tc>
      </w:tr>
      <w:tr w:rsidR="00DF57A8" w14:paraId="34DE709C" w14:textId="4D85C7BC" w:rsidTr="00DF57A8">
        <w:tc>
          <w:tcPr>
            <w:tcW w:w="3155" w:type="dxa"/>
          </w:tcPr>
          <w:p w14:paraId="7052799C" w14:textId="4AA22EAE" w:rsidR="00DF57A8" w:rsidRDefault="00DF57A8" w:rsidP="00554024">
            <w:r>
              <w:t>1</w:t>
            </w:r>
          </w:p>
        </w:tc>
        <w:tc>
          <w:tcPr>
            <w:tcW w:w="3146" w:type="dxa"/>
          </w:tcPr>
          <w:p w14:paraId="27103C1A" w14:textId="1AC853C0" w:rsidR="00DF57A8" w:rsidRDefault="00A87CEA" w:rsidP="00554024">
            <w:r>
              <w:t xml:space="preserve">Text </w:t>
            </w:r>
            <w:r w:rsidR="00DF57A8">
              <w:t>Samples</w:t>
            </w:r>
          </w:p>
        </w:tc>
        <w:tc>
          <w:tcPr>
            <w:tcW w:w="2709" w:type="dxa"/>
          </w:tcPr>
          <w:p w14:paraId="204C5110" w14:textId="426D69F1" w:rsidR="00DF57A8" w:rsidRDefault="00DF57A8" w:rsidP="00554024">
            <w:r>
              <w:t>Batch-size</w:t>
            </w:r>
            <w:r w:rsidR="0053032B">
              <w:t xml:space="preserve"> length</w:t>
            </w:r>
            <w:r w:rsidR="00151DC2">
              <w:t xml:space="preserve"> (varies depending on dataset)</w:t>
            </w:r>
          </w:p>
        </w:tc>
      </w:tr>
      <w:tr w:rsidR="00DF57A8" w14:paraId="5E6273D7" w14:textId="2ACE9D85" w:rsidTr="00DF57A8">
        <w:tc>
          <w:tcPr>
            <w:tcW w:w="3155" w:type="dxa"/>
          </w:tcPr>
          <w:p w14:paraId="5492EF3B" w14:textId="4AE5B542" w:rsidR="00DF57A8" w:rsidRDefault="00DF57A8" w:rsidP="00554024">
            <w:r>
              <w:t>2</w:t>
            </w:r>
          </w:p>
        </w:tc>
        <w:tc>
          <w:tcPr>
            <w:tcW w:w="3146" w:type="dxa"/>
          </w:tcPr>
          <w:p w14:paraId="23F08D1E" w14:textId="4BF47207" w:rsidR="00DF57A8" w:rsidRDefault="00DF57A8" w:rsidP="00554024">
            <w:r>
              <w:t>Characters</w:t>
            </w:r>
          </w:p>
        </w:tc>
        <w:tc>
          <w:tcPr>
            <w:tcW w:w="2709" w:type="dxa"/>
          </w:tcPr>
          <w:p w14:paraId="537DAE76" w14:textId="7F9EFE2F" w:rsidR="00DF57A8" w:rsidRDefault="00DF57A8" w:rsidP="00554024">
            <w:r>
              <w:t>Sentence_maxlen</w:t>
            </w:r>
            <w:r w:rsidR="00CD06DA">
              <w:t xml:space="preserve"> (200)</w:t>
            </w:r>
          </w:p>
        </w:tc>
      </w:tr>
      <w:tr w:rsidR="00DF57A8" w14:paraId="06CBBB65" w14:textId="179AD915" w:rsidTr="00DF57A8">
        <w:tc>
          <w:tcPr>
            <w:tcW w:w="3155" w:type="dxa"/>
          </w:tcPr>
          <w:p w14:paraId="0202E4F0" w14:textId="69677BF7" w:rsidR="00DF57A8" w:rsidRDefault="00DF57A8" w:rsidP="00554024">
            <w:r>
              <w:t>3</w:t>
            </w:r>
          </w:p>
        </w:tc>
        <w:tc>
          <w:tcPr>
            <w:tcW w:w="3146" w:type="dxa"/>
          </w:tcPr>
          <w:p w14:paraId="441578E5" w14:textId="7180806F" w:rsidR="00DF57A8" w:rsidRDefault="00DF57A8" w:rsidP="00554024">
            <w:r>
              <w:t>One-hot array of labels</w:t>
            </w:r>
          </w:p>
        </w:tc>
        <w:tc>
          <w:tcPr>
            <w:tcW w:w="2709" w:type="dxa"/>
          </w:tcPr>
          <w:p w14:paraId="2A86C9E8" w14:textId="6893B0D7" w:rsidR="00DF57A8" w:rsidRDefault="00DF57A8" w:rsidP="00554024">
            <w:r>
              <w:t>Number of labels (4)</w:t>
            </w:r>
          </w:p>
        </w:tc>
      </w:tr>
    </w:tbl>
    <w:p w14:paraId="1667F624" w14:textId="77777777" w:rsidR="00982D8F" w:rsidRDefault="00982D8F" w:rsidP="00554024"/>
    <w:p w14:paraId="3C98B1EA" w14:textId="1DF9DF91" w:rsidR="00AE0B12" w:rsidRPr="00EA1A16" w:rsidRDefault="006F7372" w:rsidP="00554024">
      <w:r>
        <w:t>For the toy dataset, the Numpy arrays are pickled to disk. This is so they can be used in multiple model training runs with different hyperparameters, without having to regenerate the tensors. The Keras model used from 0xnurl is modified only slightly, so that the dataset’s get_x_y function calls a function in the ‘matt’ package, representing a package of library files added to the Keras model as part of this project.</w:t>
      </w:r>
      <w:r w:rsidR="004251B1">
        <w:t xml:space="preserve"> My contributions are</w:t>
      </w:r>
      <w:r w:rsidR="00F97924">
        <w:t xml:space="preserve"> mainly</w:t>
      </w:r>
      <w:r w:rsidR="004251B1">
        <w:t xml:space="preserve"> placed in </w:t>
      </w:r>
      <w:r w:rsidR="00667D9B">
        <w:t>this</w:t>
      </w:r>
      <w:r w:rsidR="004251B1">
        <w:t xml:space="preserve"> package in order to clarify exactly what is my contribution to 0xnurl’s model. A list of all files</w:t>
      </w:r>
      <w:r w:rsidR="00C32FD7">
        <w:t xml:space="preserve"> in this project</w:t>
      </w:r>
      <w:r w:rsidR="004251B1">
        <w:t xml:space="preserve">, who authored them and what they achieve, is found in section </w:t>
      </w:r>
      <w:r w:rsidR="004251B1">
        <w:fldChar w:fldCharType="begin"/>
      </w:r>
      <w:r w:rsidR="004251B1">
        <w:instrText xml:space="preserve"> REF _Ref521578620 \r \h </w:instrText>
      </w:r>
      <w:r w:rsidR="004251B1">
        <w:fldChar w:fldCharType="separate"/>
      </w:r>
      <w:r w:rsidR="007D66AB">
        <w:t>16</w:t>
      </w:r>
      <w:r w:rsidR="004251B1">
        <w:fldChar w:fldCharType="end"/>
      </w:r>
      <w:r w:rsidR="004251B1">
        <w:t>.</w:t>
      </w:r>
    </w:p>
    <w:p w14:paraId="71BDC8B1" w14:textId="022316CB" w:rsidR="006F14DB" w:rsidRDefault="00FF689D" w:rsidP="00FF689D">
      <w:pPr>
        <w:pStyle w:val="Heading1"/>
      </w:pPr>
      <w:bookmarkStart w:id="46" w:name="_Ref521058119"/>
      <w:bookmarkStart w:id="47" w:name="_Toc523753617"/>
      <w:r w:rsidRPr="00FF689D">
        <w:t>Implementation</w:t>
      </w:r>
      <w:r w:rsidR="00DF6FFD">
        <w:t xml:space="preserve"> issues</w:t>
      </w:r>
      <w:bookmarkEnd w:id="46"/>
      <w:bookmarkEnd w:id="47"/>
    </w:p>
    <w:p w14:paraId="57105BC1" w14:textId="56B29764" w:rsidR="00DF6FFD" w:rsidRDefault="00DF6FFD" w:rsidP="00DF6FFD">
      <w:pPr>
        <w:pStyle w:val="Heading2"/>
      </w:pPr>
      <w:bookmarkStart w:id="48" w:name="_Ref521060037"/>
      <w:bookmarkStart w:id="49" w:name="_Ref521071235"/>
      <w:bookmarkStart w:id="50" w:name="_Ref521071278"/>
      <w:bookmarkStart w:id="51" w:name="_Ref521071934"/>
      <w:bookmarkStart w:id="52" w:name="_Toc523753618"/>
      <w:r>
        <w:t>Wikipedia data cleanliness</w:t>
      </w:r>
      <w:bookmarkEnd w:id="48"/>
      <w:bookmarkEnd w:id="49"/>
      <w:bookmarkEnd w:id="50"/>
      <w:bookmarkEnd w:id="51"/>
      <w:bookmarkEnd w:id="52"/>
    </w:p>
    <w:p w14:paraId="1C66C3C0" w14:textId="2D707039" w:rsidR="00081F39" w:rsidRDefault="00081F39" w:rsidP="00081F39"/>
    <w:p w14:paraId="4D8DFB85" w14:textId="31251D8D" w:rsidR="00081F39" w:rsidRDefault="00081F39" w:rsidP="00081F39">
      <w:r>
        <w:t>The datasets downloaded using the DBPedia SPARQL API</w:t>
      </w:r>
      <w:r w:rsidR="005564F8">
        <w:t xml:space="preserve"> are a result of volunteer contributions to Wikipedia article content and metadata.</w:t>
      </w:r>
      <w:r w:rsidR="00342A4C">
        <w:t xml:space="preserve"> As a result, the data is both voluminous and not very clean.</w:t>
      </w:r>
      <w:r w:rsidR="005B380A">
        <w:t xml:space="preserve"> Duplicates in the data, like the presence of “Ralph Allwood” and “Ralph Allwood MBE”, are not a problem, as they will improve the coverage of interpolation. However, the DBPedia API contains entries like the following which are wrongly listed as people:</w:t>
      </w:r>
    </w:p>
    <w:p w14:paraId="77EB8329" w14:textId="57F4B4E6" w:rsidR="005B380A" w:rsidRDefault="005B380A" w:rsidP="005B380A">
      <w:pPr>
        <w:pStyle w:val="ListParagraph"/>
        <w:numPr>
          <w:ilvl w:val="0"/>
          <w:numId w:val="9"/>
        </w:numPr>
      </w:pPr>
      <w:r>
        <w:t>“</w:t>
      </w:r>
      <w:r w:rsidRPr="005B380A">
        <w:t>(15 July 1914 – 8 November 1927)</w:t>
      </w:r>
      <w:r>
        <w:t>”</w:t>
      </w:r>
    </w:p>
    <w:p w14:paraId="257194F7" w14:textId="142EFA69" w:rsidR="005B380A" w:rsidRDefault="005B380A" w:rsidP="005B380A">
      <w:pPr>
        <w:pStyle w:val="ListParagraph"/>
        <w:numPr>
          <w:ilvl w:val="0"/>
          <w:numId w:val="9"/>
        </w:numPr>
      </w:pPr>
      <w:r>
        <w:lastRenderedPageBreak/>
        <w:t>“</w:t>
      </w:r>
      <w:r w:rsidRPr="005B380A">
        <w:t>(1833-1905)</w:t>
      </w:r>
      <w:r>
        <w:t>”</w:t>
      </w:r>
    </w:p>
    <w:p w14:paraId="45CE8850" w14:textId="1D7F09E8" w:rsidR="005B380A" w:rsidRDefault="005B380A" w:rsidP="00081F39"/>
    <w:p w14:paraId="76979D01" w14:textId="0ABBAB19" w:rsidR="005B380A" w:rsidRDefault="005B380A" w:rsidP="00081F39">
      <w:r>
        <w:t>And the following are listed as organizations:</w:t>
      </w:r>
    </w:p>
    <w:p w14:paraId="104A4452" w14:textId="389DD2E4" w:rsidR="005B380A" w:rsidRDefault="005B380A" w:rsidP="005B380A">
      <w:pPr>
        <w:pStyle w:val="ListParagraph"/>
        <w:numPr>
          <w:ilvl w:val="0"/>
          <w:numId w:val="10"/>
        </w:numPr>
      </w:pPr>
      <w:r>
        <w:t xml:space="preserve">“I” (the </w:t>
      </w:r>
      <w:r w:rsidR="001E3A31">
        <w:t>first-person</w:t>
      </w:r>
      <w:r>
        <w:t xml:space="preserve"> pronoun)</w:t>
      </w:r>
    </w:p>
    <w:p w14:paraId="12176A8B" w14:textId="3C6354C6" w:rsidR="005B380A" w:rsidRDefault="005B380A" w:rsidP="005B380A">
      <w:pPr>
        <w:pStyle w:val="ListParagraph"/>
        <w:numPr>
          <w:ilvl w:val="0"/>
          <w:numId w:val="10"/>
        </w:numPr>
      </w:pPr>
      <w:r>
        <w:t>“.” (a single period)</w:t>
      </w:r>
    </w:p>
    <w:p w14:paraId="49B80E30" w14:textId="5F338148" w:rsidR="002D2C78" w:rsidRDefault="002D2C78" w:rsidP="002D2C78"/>
    <w:p w14:paraId="55F38231" w14:textId="65C04E8A" w:rsidR="002D2C78" w:rsidRDefault="002D2C78" w:rsidP="002D2C78">
      <w:r>
        <w:t>And the following as places:</w:t>
      </w:r>
    </w:p>
    <w:p w14:paraId="4D8B089D" w14:textId="57C2311D" w:rsidR="002D2C78" w:rsidRDefault="002D2C78" w:rsidP="002D2C78">
      <w:pPr>
        <w:pStyle w:val="ListParagraph"/>
        <w:numPr>
          <w:ilvl w:val="0"/>
          <w:numId w:val="11"/>
        </w:numPr>
      </w:pPr>
      <w:r>
        <w:t>“And the”</w:t>
      </w:r>
    </w:p>
    <w:p w14:paraId="4FE2F93B" w14:textId="5C4E87A4" w:rsidR="005041D5" w:rsidRDefault="005041D5" w:rsidP="002D2C78">
      <w:pPr>
        <w:pStyle w:val="ListParagraph"/>
        <w:numPr>
          <w:ilvl w:val="0"/>
          <w:numId w:val="11"/>
        </w:numPr>
      </w:pPr>
      <w:r>
        <w:t>“the”</w:t>
      </w:r>
    </w:p>
    <w:p w14:paraId="073334F6" w14:textId="77777777" w:rsidR="00055418" w:rsidRDefault="00055418" w:rsidP="002D2C78"/>
    <w:p w14:paraId="17BED8CD" w14:textId="14BA20CC" w:rsidR="00055418" w:rsidRDefault="00055418" w:rsidP="00055418">
      <w:r>
        <w:t>In the case of “</w:t>
      </w:r>
      <w:r w:rsidRPr="005B380A">
        <w:t>(15 July 1914 – 8 November 1927)</w:t>
      </w:r>
      <w:r>
        <w:t>”, this would appear to be the birth and death dates of a person, wrongly classified as a person’s name.</w:t>
      </w:r>
      <w:r w:rsidR="00943E8B">
        <w:t xml:space="preserve"> The other examples just seem to be mis-classifications of command words or characters in English.</w:t>
      </w:r>
    </w:p>
    <w:p w14:paraId="1D53FC86" w14:textId="77777777" w:rsidR="00055418" w:rsidRDefault="00055418" w:rsidP="002D2C78"/>
    <w:p w14:paraId="3780709C" w14:textId="48BF16CB" w:rsidR="00F7050E" w:rsidRDefault="005F7FA0" w:rsidP="002D2C78">
      <w:r>
        <w:t>At first, such oddities were manually removed, but it was clear that a more principled filtering approach was needed.</w:t>
      </w:r>
      <w:r w:rsidR="00996E5F">
        <w:t xml:space="preserve"> </w:t>
      </w:r>
      <w:r>
        <w:t>A</w:t>
      </w:r>
      <w:r w:rsidR="00996E5F">
        <w:t xml:space="preserve"> number of processing steps </w:t>
      </w:r>
      <w:r>
        <w:t>were then</w:t>
      </w:r>
      <w:r w:rsidR="00996E5F">
        <w:t xml:space="preserve"> added to the Named Entity lists once they </w:t>
      </w:r>
      <w:r>
        <w:t>were</w:t>
      </w:r>
      <w:r w:rsidR="00996E5F">
        <w:t xml:space="preserve"> downloaded from DB</w:t>
      </w:r>
      <w:r w:rsidR="002053A9">
        <w:t xml:space="preserve">Pedia. These are listed in </w:t>
      </w:r>
      <w:r w:rsidR="002053A9">
        <w:fldChar w:fldCharType="begin"/>
      </w:r>
      <w:r w:rsidR="002053A9">
        <w:instrText xml:space="preserve"> REF _Ref521584123 \h </w:instrText>
      </w:r>
      <w:r w:rsidR="002053A9">
        <w:fldChar w:fldCharType="separate"/>
      </w:r>
      <w:r w:rsidR="007D66AB">
        <w:t xml:space="preserve">Table </w:t>
      </w:r>
      <w:r w:rsidR="007D66AB">
        <w:rPr>
          <w:noProof/>
        </w:rPr>
        <w:t>4</w:t>
      </w:r>
      <w:r w:rsidR="002053A9">
        <w:fldChar w:fldCharType="end"/>
      </w:r>
      <w:r w:rsidR="00996E5F">
        <w:t>.</w:t>
      </w:r>
    </w:p>
    <w:p w14:paraId="71B68DB5" w14:textId="03673B70" w:rsidR="00513162" w:rsidRDefault="00513162" w:rsidP="002D2C78"/>
    <w:p w14:paraId="546F9838" w14:textId="5FDC1EEE" w:rsidR="002053A9" w:rsidRDefault="002053A9" w:rsidP="002053A9">
      <w:pPr>
        <w:pStyle w:val="Caption"/>
        <w:keepNext/>
      </w:pPr>
      <w:bookmarkStart w:id="53" w:name="_Ref521584123"/>
      <w:bookmarkStart w:id="54" w:name="_Toc523753130"/>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F122E9">
        <w:rPr>
          <w:noProof/>
        </w:rPr>
        <w:t>4</w:t>
      </w:r>
      <w:r w:rsidR="00416EE0">
        <w:rPr>
          <w:noProof/>
        </w:rPr>
        <w:fldChar w:fldCharType="end"/>
      </w:r>
      <w:bookmarkEnd w:id="53"/>
      <w:r>
        <w:t xml:space="preserve"> DBPedia post-processing tasks on Named Entities</w:t>
      </w:r>
      <w:bookmarkEnd w:id="54"/>
    </w:p>
    <w:tbl>
      <w:tblPr>
        <w:tblStyle w:val="TableGrid"/>
        <w:tblW w:w="0" w:type="auto"/>
        <w:tblLook w:val="04A0" w:firstRow="1" w:lastRow="0" w:firstColumn="1" w:lastColumn="0" w:noHBand="0" w:noVBand="1"/>
      </w:tblPr>
      <w:tblGrid>
        <w:gridCol w:w="5807"/>
        <w:gridCol w:w="2693"/>
      </w:tblGrid>
      <w:tr w:rsidR="00513162" w14:paraId="295B6F16" w14:textId="77777777" w:rsidTr="002053A9">
        <w:tc>
          <w:tcPr>
            <w:tcW w:w="5807" w:type="dxa"/>
          </w:tcPr>
          <w:p w14:paraId="2E211A0E" w14:textId="54AC2E0A" w:rsidR="00513162" w:rsidRPr="00513162" w:rsidRDefault="00513162" w:rsidP="002D2C78">
            <w:pPr>
              <w:rPr>
                <w:b/>
              </w:rPr>
            </w:pPr>
            <w:r w:rsidRPr="00513162">
              <w:rPr>
                <w:b/>
              </w:rPr>
              <w:t>Task</w:t>
            </w:r>
          </w:p>
        </w:tc>
        <w:tc>
          <w:tcPr>
            <w:tcW w:w="2693" w:type="dxa"/>
          </w:tcPr>
          <w:p w14:paraId="46F14E39" w14:textId="37CEE6C1" w:rsidR="00513162" w:rsidRPr="00513162" w:rsidRDefault="00513162" w:rsidP="002D2C78">
            <w:pPr>
              <w:rPr>
                <w:b/>
              </w:rPr>
            </w:pPr>
            <w:r w:rsidRPr="00513162">
              <w:rPr>
                <w:b/>
              </w:rPr>
              <w:t>Regex (if applicable)</w:t>
            </w:r>
          </w:p>
        </w:tc>
      </w:tr>
      <w:tr w:rsidR="00513162" w14:paraId="58F80497" w14:textId="77777777" w:rsidTr="002053A9">
        <w:tc>
          <w:tcPr>
            <w:tcW w:w="5807" w:type="dxa"/>
          </w:tcPr>
          <w:p w14:paraId="33C16ECB" w14:textId="61FE2C45" w:rsidR="00513162" w:rsidRDefault="00513162" w:rsidP="002D2C78">
            <w:r>
              <w:t>Remove double quotes</w:t>
            </w:r>
          </w:p>
        </w:tc>
        <w:tc>
          <w:tcPr>
            <w:tcW w:w="2693" w:type="dxa"/>
          </w:tcPr>
          <w:p w14:paraId="1EC42662" w14:textId="5CBE5915" w:rsidR="00513162" w:rsidRDefault="00BB212D" w:rsidP="002D2C78">
            <w:r>
              <w:t>N/A</w:t>
            </w:r>
          </w:p>
        </w:tc>
      </w:tr>
      <w:tr w:rsidR="00513162" w14:paraId="5B0E1FD8" w14:textId="77777777" w:rsidTr="002053A9">
        <w:tc>
          <w:tcPr>
            <w:tcW w:w="5807" w:type="dxa"/>
          </w:tcPr>
          <w:p w14:paraId="7D8E15EE" w14:textId="7E65849E" w:rsidR="00513162" w:rsidRDefault="00513162" w:rsidP="002D2C78">
            <w:r>
              <w:t>Left-trim whitespace</w:t>
            </w:r>
          </w:p>
        </w:tc>
        <w:tc>
          <w:tcPr>
            <w:tcW w:w="2693" w:type="dxa"/>
          </w:tcPr>
          <w:p w14:paraId="4EEC51E2" w14:textId="0BAC7298" w:rsidR="00513162" w:rsidRDefault="00A01CF5" w:rsidP="002D2C78">
            <w:r>
              <w:t>N/A</w:t>
            </w:r>
          </w:p>
        </w:tc>
      </w:tr>
      <w:tr w:rsidR="00513162" w14:paraId="5DE3C322" w14:textId="77777777" w:rsidTr="002053A9">
        <w:tc>
          <w:tcPr>
            <w:tcW w:w="5807" w:type="dxa"/>
          </w:tcPr>
          <w:p w14:paraId="27BE22E3" w14:textId="0A641A50" w:rsidR="00513162" w:rsidRDefault="00513162" w:rsidP="002D2C78">
            <w:r>
              <w:t>Remove lines that are entirely numbers of symbols</w:t>
            </w:r>
          </w:p>
        </w:tc>
        <w:tc>
          <w:tcPr>
            <w:tcW w:w="2693" w:type="dxa"/>
          </w:tcPr>
          <w:p w14:paraId="61775B7C" w14:textId="77777777" w:rsidR="00513162" w:rsidRPr="00513162" w:rsidRDefault="00513162" w:rsidP="00537B9C">
            <w:pPr>
              <w:rPr>
                <w:rFonts w:eastAsia="Times New Roman"/>
                <w:color w:val="A9B7C6"/>
              </w:rPr>
            </w:pPr>
            <w:r w:rsidRPr="00513162">
              <w:rPr>
                <w:rFonts w:eastAsia="Times New Roman"/>
              </w:rPr>
              <w:t>^[!@£$%^&amp;*()0-9 ]+$</w:t>
            </w:r>
          </w:p>
          <w:p w14:paraId="444D207A" w14:textId="77777777" w:rsidR="00513162" w:rsidRDefault="00513162" w:rsidP="002D2C78"/>
        </w:tc>
      </w:tr>
      <w:tr w:rsidR="00513162" w14:paraId="60E439A8" w14:textId="77777777" w:rsidTr="002053A9">
        <w:tc>
          <w:tcPr>
            <w:tcW w:w="5807" w:type="dxa"/>
          </w:tcPr>
          <w:p w14:paraId="18382BF4" w14:textId="169D8349" w:rsidR="00513162" w:rsidRDefault="00513162" w:rsidP="002D2C78">
            <w:r>
              <w:t>If whole line starts and ends with brackets, remove them</w:t>
            </w:r>
          </w:p>
        </w:tc>
        <w:tc>
          <w:tcPr>
            <w:tcW w:w="2693" w:type="dxa"/>
          </w:tcPr>
          <w:p w14:paraId="3DFAFDB7" w14:textId="5ED98DB9" w:rsidR="00513162" w:rsidRPr="00513162" w:rsidRDefault="006C2C13" w:rsidP="00513162">
            <w:pPr>
              <w:rPr>
                <w:rFonts w:ascii="Menlo" w:eastAsia="Times New Roman" w:hAnsi="Menlo" w:cs="Menlo"/>
                <w:color w:val="6A8759"/>
                <w:sz w:val="21"/>
                <w:szCs w:val="21"/>
              </w:rPr>
            </w:pPr>
            <w:r w:rsidRPr="006C2C13">
              <w:t>N/A</w:t>
            </w:r>
          </w:p>
        </w:tc>
      </w:tr>
      <w:tr w:rsidR="00513162" w14:paraId="43F55C27" w14:textId="77777777" w:rsidTr="002053A9">
        <w:tc>
          <w:tcPr>
            <w:tcW w:w="5807" w:type="dxa"/>
          </w:tcPr>
          <w:p w14:paraId="6D5B4299" w14:textId="0381D32A" w:rsidR="00513162" w:rsidRDefault="00513162" w:rsidP="002D2C78">
            <w:r>
              <w:t>If line starts with more than one single quote, remove all single quotes at start of line</w:t>
            </w:r>
          </w:p>
        </w:tc>
        <w:tc>
          <w:tcPr>
            <w:tcW w:w="2693" w:type="dxa"/>
          </w:tcPr>
          <w:p w14:paraId="039FCAE6" w14:textId="77777777" w:rsidR="00513162" w:rsidRDefault="00513162" w:rsidP="00537B9C">
            <w:pPr>
              <w:rPr>
                <w:color w:val="A9B7C6"/>
              </w:rPr>
            </w:pPr>
            <w:r>
              <w:t>(.*)'{2,}$</w:t>
            </w:r>
          </w:p>
          <w:p w14:paraId="6116D4FA" w14:textId="77777777" w:rsidR="00513162" w:rsidRPr="00513162" w:rsidRDefault="00513162" w:rsidP="00537B9C">
            <w:pPr>
              <w:rPr>
                <w:rFonts w:eastAsia="Times New Roman"/>
              </w:rPr>
            </w:pPr>
          </w:p>
        </w:tc>
      </w:tr>
      <w:tr w:rsidR="00513162" w14:paraId="2E9522F2" w14:textId="77777777" w:rsidTr="002053A9">
        <w:tc>
          <w:tcPr>
            <w:tcW w:w="5807" w:type="dxa"/>
          </w:tcPr>
          <w:p w14:paraId="56BD0AE8" w14:textId="7AED0669" w:rsidR="00513162" w:rsidRDefault="00513162" w:rsidP="002D2C78">
            <w:r>
              <w:t>If line starts with just whitespace or asterisks, remove them</w:t>
            </w:r>
          </w:p>
        </w:tc>
        <w:tc>
          <w:tcPr>
            <w:tcW w:w="2693" w:type="dxa"/>
          </w:tcPr>
          <w:p w14:paraId="2E3B47A8" w14:textId="77777777" w:rsidR="00513162" w:rsidRDefault="00513162" w:rsidP="00537B9C">
            <w:pPr>
              <w:rPr>
                <w:color w:val="A9B7C6"/>
              </w:rPr>
            </w:pPr>
            <w:r>
              <w:t>^[* ]+(.*)</w:t>
            </w:r>
          </w:p>
          <w:p w14:paraId="2D58467E" w14:textId="77777777" w:rsidR="00513162" w:rsidRDefault="00513162" w:rsidP="00513162">
            <w:pPr>
              <w:rPr>
                <w:rFonts w:ascii="Menlo" w:hAnsi="Menlo" w:cs="Menlo"/>
                <w:color w:val="6A8759"/>
                <w:sz w:val="21"/>
                <w:szCs w:val="21"/>
              </w:rPr>
            </w:pPr>
          </w:p>
        </w:tc>
      </w:tr>
      <w:tr w:rsidR="00513162" w14:paraId="5FC53126" w14:textId="77777777" w:rsidTr="002053A9">
        <w:tc>
          <w:tcPr>
            <w:tcW w:w="5807" w:type="dxa"/>
          </w:tcPr>
          <w:p w14:paraId="00F40156" w14:textId="26A86B24" w:rsidR="00513162" w:rsidRDefault="002053A9" w:rsidP="002D2C78">
            <w:r>
              <w:t>Remove words shorter than 4 characters</w:t>
            </w:r>
          </w:p>
        </w:tc>
        <w:tc>
          <w:tcPr>
            <w:tcW w:w="2693" w:type="dxa"/>
          </w:tcPr>
          <w:p w14:paraId="2BE3DDEA" w14:textId="7E7C6089" w:rsidR="00513162" w:rsidRPr="006C2C13" w:rsidRDefault="00BB212D" w:rsidP="00513162">
            <w:r w:rsidRPr="006C2C13">
              <w:t>N/A</w:t>
            </w:r>
          </w:p>
        </w:tc>
      </w:tr>
    </w:tbl>
    <w:p w14:paraId="2A5FF3B5" w14:textId="77777777" w:rsidR="00513162" w:rsidRDefault="00513162" w:rsidP="002D2C78"/>
    <w:p w14:paraId="76658A21" w14:textId="67728EF3" w:rsidR="005B380A" w:rsidRDefault="00996E5F" w:rsidP="00AD188F">
      <w:r>
        <w:t xml:space="preserve">Finally, if after all processing, all the remaining words in a Named Entity are stop-words (taken from the NLTK Corpus of English stop-words), then whole entry is removed. Of course, this </w:t>
      </w:r>
      <w:r w:rsidR="00230F17">
        <w:t>means that some perfectly valid Named Entities like ‘The Who’ cannot be recognised in the interpolation phase.</w:t>
      </w:r>
      <w:r w:rsidR="00CF5D56">
        <w:t xml:space="preserve"> This </w:t>
      </w:r>
      <w:r w:rsidR="00027876">
        <w:t xml:space="preserve">is a necessary trade-off of cleaning up the data </w:t>
      </w:r>
      <w:r w:rsidR="00AD188F">
        <w:t>in an automated fashion.</w:t>
      </w:r>
      <w:r w:rsidR="005412C2">
        <w:t xml:space="preserve"> Note that words shorter than 4 characters are also removed, before the stopwords step. These tend to be strange stub words like ‘ar’ which are low-value and hard to filter.</w:t>
      </w:r>
    </w:p>
    <w:p w14:paraId="641F435B" w14:textId="4739428C" w:rsidR="004B3D94" w:rsidRDefault="004B3D94" w:rsidP="004B3D94"/>
    <w:p w14:paraId="7ABAD07E" w14:textId="33C7C304" w:rsidR="005C0347" w:rsidRDefault="005C0347" w:rsidP="004B3D94">
      <w:r>
        <w:t>DBPedia contains a lot of Chinese, Russian and Arabic names in their respective scripts. This is not a data cleanliness problem, just a phenomenon of Wikipedia’s global reach. There is no principled reason to remove these names from the dataset, but it is unlikely that they would appear in Hansard in their native character-sets.</w:t>
      </w:r>
    </w:p>
    <w:p w14:paraId="11914892" w14:textId="4249AFC8" w:rsidR="00663D0E" w:rsidRDefault="00663D0E" w:rsidP="004B3D94"/>
    <w:p w14:paraId="1FE960ED" w14:textId="77777777" w:rsidR="007E5597" w:rsidRDefault="007E5597" w:rsidP="004B3D94"/>
    <w:p w14:paraId="6162BD46" w14:textId="404FFB77" w:rsidR="00663D0E" w:rsidRDefault="00663D0E" w:rsidP="00663D0E">
      <w:pPr>
        <w:pStyle w:val="Heading2"/>
      </w:pPr>
      <w:bookmarkStart w:id="55" w:name="_Ref521585097"/>
      <w:bookmarkStart w:id="56" w:name="_Toc523753619"/>
      <w:r>
        <w:lastRenderedPageBreak/>
        <w:t>Interpolation overlaps</w:t>
      </w:r>
      <w:bookmarkEnd w:id="55"/>
      <w:bookmarkEnd w:id="56"/>
    </w:p>
    <w:p w14:paraId="576ECD36" w14:textId="50C3674F" w:rsidR="00663D0E" w:rsidRDefault="00663D0E" w:rsidP="00663D0E"/>
    <w:p w14:paraId="23992455" w14:textId="4F22889B" w:rsidR="00663D0E" w:rsidRDefault="00663D0E" w:rsidP="00663D0E">
      <w:r>
        <w:t xml:space="preserve">One problem </w:t>
      </w:r>
      <w:r w:rsidR="001238E6">
        <w:t xml:space="preserve">of </w:t>
      </w:r>
      <w:r>
        <w:t xml:space="preserve">the early incarnation of this algorithm is that earlier Named Entities could be overwritten by later ones. For example, in the phrase ‘The House’, the two-word phrase may be successfully interpolated as a place (referring to the house in which the debate takes place). However, when the algorithm moves on to the word ‘House’, it will label it as an organization (House is the name of two different companies listed on Wikipedia). </w:t>
      </w:r>
      <w:r w:rsidR="00967DB0">
        <w:t>T</w:t>
      </w:r>
      <w:r>
        <w:t>he resulting labelling</w:t>
      </w:r>
      <w:r w:rsidR="00D5576F">
        <w:t xml:space="preserve"> for “The House”</w:t>
      </w:r>
      <w:r>
        <w:t xml:space="preserve"> is 111122222, with ‘The’ still labelled as a location even though ‘House’ is re-labelled as an organization. Aside from the ambiguity about what the correct labels for the whole phrase are, ‘The’ is now </w:t>
      </w:r>
      <w:r w:rsidR="00FB4051">
        <w:t xml:space="preserve">definitely </w:t>
      </w:r>
      <w:r>
        <w:t>labelled wrongly.</w:t>
      </w:r>
    </w:p>
    <w:p w14:paraId="45138F72" w14:textId="77777777" w:rsidR="00663D0E" w:rsidRDefault="00663D0E" w:rsidP="00663D0E"/>
    <w:p w14:paraId="1A72D598" w14:textId="0A4F3C4C" w:rsidR="00663D0E" w:rsidRDefault="00663D0E" w:rsidP="00663D0E">
      <w:r>
        <w:t xml:space="preserve">The fix for this problem </w:t>
      </w:r>
      <w:r w:rsidR="00347D55">
        <w:t>was to arbitrarily choose the first-matched Named Entity as th</w:t>
      </w:r>
      <w:r w:rsidR="00BB2C0B">
        <w:t>e correct one. I</w:t>
      </w:r>
      <w:r w:rsidR="00347D55">
        <w:t>n the case of ‘The House’, the 2-word phrase is labelled as a location. This labelling is then protected – as the n-grams window slides forward to recognise more Named Entities, we keep track of whether the phrase being examined overlaps with a previously recognised Named Entity (to keep track of this, we store recentest_match_end, the index of the character at the end of the most recent labelling). If it does</w:t>
      </w:r>
      <w:r w:rsidR="00C56FA5">
        <w:t xml:space="preserve"> overlap</w:t>
      </w:r>
      <w:r w:rsidR="00347D55">
        <w:t>, we skip over this n-gram without searching for any more Named Entities.</w:t>
      </w:r>
      <w:r w:rsidR="004A0FCE">
        <w:t xml:space="preserve"> </w:t>
      </w:r>
      <w:r w:rsidR="004A0FCE">
        <w:fldChar w:fldCharType="begin"/>
      </w:r>
      <w:r w:rsidR="004A0FCE">
        <w:instrText xml:space="preserve"> REF _Ref521585486 \h </w:instrText>
      </w:r>
      <w:r w:rsidR="004A0FCE">
        <w:fldChar w:fldCharType="separate"/>
      </w:r>
      <w:r w:rsidR="007D66AB">
        <w:t xml:space="preserve">Code Snippet </w:t>
      </w:r>
      <w:r w:rsidR="007D66AB">
        <w:rPr>
          <w:noProof/>
        </w:rPr>
        <w:t>4</w:t>
      </w:r>
      <w:r w:rsidR="004A0FCE">
        <w:fldChar w:fldCharType="end"/>
      </w:r>
      <w:r w:rsidR="004A0FCE">
        <w:t xml:space="preserve"> shows the logic (“overlaps” is a helper function which simply compares the first index of the current ngram with r</w:t>
      </w:r>
      <w:r w:rsidR="00CA77F7">
        <w:t>ecentest_match_end and returns True if overlap occurs</w:t>
      </w:r>
      <w:r w:rsidR="004A0FCE">
        <w:t>).</w:t>
      </w:r>
    </w:p>
    <w:p w14:paraId="4278DF24" w14:textId="77777777" w:rsidR="00663D0E" w:rsidRDefault="00663D0E" w:rsidP="00663D0E"/>
    <w:p w14:paraId="43064565" w14:textId="608B36B7" w:rsidR="00EC1C33" w:rsidRDefault="00B039CE" w:rsidP="00EC1C33">
      <w:pPr>
        <w:keepNext/>
      </w:pPr>
      <w:r>
        <w:rPr>
          <w:noProof/>
        </w:rPr>
        <w:object w:dxaOrig="9020" w:dyaOrig="4700" w14:anchorId="535297F2">
          <v:shape id="_x0000_i1034" type="#_x0000_t75" alt="" style="width:451pt;height:235pt;mso-width-percent:0;mso-height-percent:0;mso-width-percent:0;mso-height-percent:0" o:ole="">
            <v:imagedata r:id="rId19" o:title=""/>
          </v:shape>
          <o:OLEObject Type="Embed" ProgID="Word.Document.12" ShapeID="_x0000_i1034" DrawAspect="Content" ObjectID="_1597605434" r:id="rId20">
            <o:FieldCodes>\s</o:FieldCodes>
          </o:OLEObject>
        </w:object>
      </w:r>
    </w:p>
    <w:p w14:paraId="735F219B" w14:textId="070E4D0B" w:rsidR="00663D0E" w:rsidRPr="00663D0E" w:rsidRDefault="00EC1C33" w:rsidP="00EC1C33">
      <w:pPr>
        <w:pStyle w:val="Caption"/>
      </w:pPr>
      <w:bookmarkStart w:id="57" w:name="_Ref521585486"/>
      <w:bookmarkStart w:id="58" w:name="_Toc523753141"/>
      <w:r>
        <w:t xml:space="preserve">Code Snippet </w:t>
      </w:r>
      <w:r w:rsidR="00416EE0">
        <w:rPr>
          <w:noProof/>
        </w:rPr>
        <w:fldChar w:fldCharType="begin"/>
      </w:r>
      <w:r w:rsidR="00416EE0">
        <w:rPr>
          <w:noProof/>
        </w:rPr>
        <w:instrText xml:space="preserve"> SEQ Code_Snippet \* ARABIC </w:instrText>
      </w:r>
      <w:r w:rsidR="00416EE0">
        <w:rPr>
          <w:noProof/>
        </w:rPr>
        <w:fldChar w:fldCharType="separate"/>
      </w:r>
      <w:r w:rsidR="005A4174">
        <w:rPr>
          <w:noProof/>
        </w:rPr>
        <w:t>4</w:t>
      </w:r>
      <w:r w:rsidR="00416EE0">
        <w:rPr>
          <w:noProof/>
        </w:rPr>
        <w:fldChar w:fldCharType="end"/>
      </w:r>
      <w:bookmarkEnd w:id="57"/>
      <w:r>
        <w:t xml:space="preserve"> logic to avoid re-interpolating overlapping NEs</w:t>
      </w:r>
      <w:bookmarkEnd w:id="58"/>
    </w:p>
    <w:p w14:paraId="3320B6F3" w14:textId="5AF71D13" w:rsidR="004B3D94" w:rsidRPr="004B3D94" w:rsidRDefault="004B3D94" w:rsidP="004B3D94"/>
    <w:p w14:paraId="7DC5E271" w14:textId="6E9CA35C" w:rsidR="00DF6FFD" w:rsidRDefault="00DF6FFD" w:rsidP="00DF6FFD">
      <w:pPr>
        <w:pStyle w:val="Heading2"/>
      </w:pPr>
      <w:bookmarkStart w:id="59" w:name="_Ref521575268"/>
      <w:bookmarkStart w:id="60" w:name="_Toc523753620"/>
      <w:r>
        <w:t>NLTK</w:t>
      </w:r>
      <w:r w:rsidR="00F2435C">
        <w:t xml:space="preserve"> Treebank word</w:t>
      </w:r>
      <w:r>
        <w:t xml:space="preserve"> span_tokenize bugs</w:t>
      </w:r>
      <w:bookmarkEnd w:id="59"/>
      <w:bookmarkEnd w:id="60"/>
    </w:p>
    <w:p w14:paraId="33D76C3E" w14:textId="6A605831" w:rsidR="00AA1A20" w:rsidRDefault="00AA1A20" w:rsidP="00AA1A20"/>
    <w:p w14:paraId="0D244F8F" w14:textId="6C9B315B" w:rsidR="00AA1A20" w:rsidRDefault="00B064A5" w:rsidP="00AA1A20">
      <w:r>
        <w:t>NLTK’s span_tokenize</w:t>
      </w:r>
      <w:r w:rsidR="008C57C2">
        <w:t xml:space="preserve"> has two open issues on GitHub, one of which was opened </w:t>
      </w:r>
      <w:r w:rsidR="000D0917">
        <w:t>in August while this project was being written</w:t>
      </w:r>
      <w:r w:rsidR="008C57C2">
        <w:t>.</w:t>
      </w:r>
      <w:r w:rsidR="00254437">
        <w:rPr>
          <w:rStyle w:val="FootnoteReference"/>
        </w:rPr>
        <w:footnoteReference w:id="19"/>
      </w:r>
      <w:r w:rsidR="008C57C2">
        <w:t xml:space="preserve"> </w:t>
      </w:r>
      <w:r w:rsidR="00A3134B">
        <w:t xml:space="preserve">“Span_tokenize” cannot handle some inputs with unbalanced or nested quotation marks. The issue seems to stem from the implementation, which first tokenizes the text into individual words (not offsets), then hunts through the text </w:t>
      </w:r>
      <w:r w:rsidR="00A3134B">
        <w:lastRenderedPageBreak/>
        <w:t>for each</w:t>
      </w:r>
      <w:r w:rsidR="005A5188">
        <w:t xml:space="preserve"> tokenized</w:t>
      </w:r>
      <w:r w:rsidR="00A3134B">
        <w:t xml:space="preserve"> word individually, in order to generate the offsets.</w:t>
      </w:r>
      <w:r w:rsidR="0062088A">
        <w:t xml:space="preserve"> The NLTK community on GitHub has submitted a number of fixes to the code use</w:t>
      </w:r>
      <w:r w:rsidR="00526DCF">
        <w:t>d</w:t>
      </w:r>
      <w:r w:rsidR="0062088A">
        <w:t xml:space="preserve"> to match the text, but the conversation on the issue as a whole concluded</w:t>
      </w:r>
      <w:r w:rsidR="0062088A">
        <w:rPr>
          <w:rStyle w:val="FootnoteReference"/>
        </w:rPr>
        <w:footnoteReference w:id="20"/>
      </w:r>
      <w:r w:rsidR="0062088A">
        <w:t xml:space="preserve"> that the only robust solution was to remove the span_tokenize method completely.</w:t>
      </w:r>
    </w:p>
    <w:p w14:paraId="26DED027" w14:textId="36E91008" w:rsidR="00F2435C" w:rsidRDefault="00F2435C" w:rsidP="00AA1A20"/>
    <w:p w14:paraId="58C2F2DF" w14:textId="77457FD4" w:rsidR="007E5597" w:rsidRDefault="00F2435C" w:rsidP="00AA1A20">
      <w:r>
        <w:t xml:space="preserve">This project is fully reliant on </w:t>
      </w:r>
      <w:r w:rsidR="006164FE">
        <w:t xml:space="preserve">NLTK’s Treebank’s word </w:t>
      </w:r>
      <w:r w:rsidR="0079500D">
        <w:t>span_tokenize to generate offsets</w:t>
      </w:r>
      <w:r w:rsidR="00756306">
        <w:t xml:space="preserve"> used </w:t>
      </w:r>
      <w:r w:rsidR="009C3C88">
        <w:t xml:space="preserve">to create ngrams to scour for Named Entities, as described in detail in section </w:t>
      </w:r>
      <w:r w:rsidR="009C3C88">
        <w:fldChar w:fldCharType="begin"/>
      </w:r>
      <w:r w:rsidR="009C3C88">
        <w:instrText xml:space="preserve"> REF _Ref521059322 \r \h </w:instrText>
      </w:r>
      <w:r w:rsidR="009C3C88">
        <w:fldChar w:fldCharType="separate"/>
      </w:r>
      <w:r w:rsidR="007D66AB">
        <w:t>7.7</w:t>
      </w:r>
      <w:r w:rsidR="009C3C88">
        <w:fldChar w:fldCharType="end"/>
      </w:r>
      <w:r w:rsidR="009C3C88">
        <w:t>. The character-position indices have to be preserved, in order to generate a Y tensor with NE labels in the same positions as the original characters. In order to side-step the NLTK span_tokenize bug, I searched for all files that had failed interpolation on the first iteration, replaced all occurrences of double-quotes with single-quotes, and then re-interpolated them</w:t>
      </w:r>
      <w:r w:rsidR="00787F11">
        <w:t xml:space="preserve">, as shown in the top-left of </w:t>
      </w:r>
      <w:r w:rsidR="00787F11">
        <w:fldChar w:fldCharType="begin"/>
      </w:r>
      <w:r w:rsidR="00787F11">
        <w:instrText xml:space="preserve"> REF _Ref521572082 \h </w:instrText>
      </w:r>
      <w:r w:rsidR="00787F11">
        <w:fldChar w:fldCharType="separate"/>
      </w:r>
      <w:r w:rsidR="007D66AB">
        <w:t xml:space="preserve">Figure </w:t>
      </w:r>
      <w:r w:rsidR="007D66AB">
        <w:rPr>
          <w:noProof/>
        </w:rPr>
        <w:t>3</w:t>
      </w:r>
      <w:r w:rsidR="00787F11">
        <w:fldChar w:fldCharType="end"/>
      </w:r>
      <w:r w:rsidR="00787F11">
        <w:t xml:space="preserve">. </w:t>
      </w:r>
    </w:p>
    <w:p w14:paraId="071E583B" w14:textId="77777777" w:rsidR="007E5597" w:rsidRDefault="007E5597" w:rsidP="00AA1A20"/>
    <w:p w14:paraId="0CF65AEF" w14:textId="77777777" w:rsidR="00946D89" w:rsidRDefault="00787F11" w:rsidP="00AA1A20">
      <w:r>
        <w:t xml:space="preserve">This approach is not ideal as it involves changing the raw textual data; given more time, a robust solution to span-tokenizing </w:t>
      </w:r>
      <w:r w:rsidR="00946D89">
        <w:t>should</w:t>
      </w:r>
      <w:r>
        <w:t xml:space="preserve"> be investigated, and relevant code submitted to the NLTK project for review in a Pull Request.</w:t>
      </w:r>
      <w:r w:rsidR="002C4540">
        <w:t xml:space="preserve"> Another approach is to completely exclude word-tokenization from the interpolation process, using a sliding character-window over the text to find and label named entities. This option was excluded because of its poor performance and time constraints.</w:t>
      </w:r>
    </w:p>
    <w:p w14:paraId="64FDC4D2" w14:textId="77777777" w:rsidR="00946D89" w:rsidRDefault="00946D89" w:rsidP="00AA1A20"/>
    <w:p w14:paraId="2618C632" w14:textId="5EF712AD" w:rsidR="00F2435C" w:rsidRPr="00AA1A20" w:rsidRDefault="00D17BF4" w:rsidP="00AA1A20">
      <w:r>
        <w:t xml:space="preserve">Finally, another library could be used to provide span_tokenize functionality. </w:t>
      </w:r>
      <w:r w:rsidR="00A35AF1">
        <w:t xml:space="preserve">This is discussed in section </w:t>
      </w:r>
      <w:r w:rsidR="00A35AF1">
        <w:fldChar w:fldCharType="begin"/>
      </w:r>
      <w:r w:rsidR="00A35AF1">
        <w:instrText xml:space="preserve"> REF _Ref523756092 \r \h </w:instrText>
      </w:r>
      <w:r w:rsidR="00A35AF1">
        <w:fldChar w:fldCharType="separate"/>
      </w:r>
      <w:r w:rsidR="00A35AF1">
        <w:t>12.3</w:t>
      </w:r>
      <w:r w:rsidR="00A35AF1">
        <w:fldChar w:fldCharType="end"/>
      </w:r>
      <w:r w:rsidR="00A35AF1">
        <w:t>.</w:t>
      </w:r>
    </w:p>
    <w:p w14:paraId="2AFEF608" w14:textId="12316760" w:rsidR="000177A8" w:rsidRDefault="000177A8" w:rsidP="000177A8"/>
    <w:p w14:paraId="172E14C2" w14:textId="714B2A59" w:rsidR="00DF6FFD" w:rsidRDefault="00DF6FFD" w:rsidP="00DF6FFD">
      <w:pPr>
        <w:pStyle w:val="Heading2"/>
      </w:pPr>
      <w:bookmarkStart w:id="61" w:name="_Toc523753621"/>
      <w:r>
        <w:t xml:space="preserve">Toy dataset model – tensor </w:t>
      </w:r>
      <w:r w:rsidR="00F95818">
        <w:t>formation</w:t>
      </w:r>
      <w:bookmarkEnd w:id="61"/>
    </w:p>
    <w:p w14:paraId="38799339" w14:textId="77777777" w:rsidR="00FD28B3" w:rsidRDefault="00FD28B3" w:rsidP="00FD28B3"/>
    <w:p w14:paraId="76B9F5E9" w14:textId="36DF1BF5" w:rsidR="00AD58F4" w:rsidRDefault="007E5597" w:rsidP="00FD28B3">
      <w:pPr>
        <w:rPr>
          <w:color w:val="000000" w:themeColor="text1"/>
        </w:rPr>
      </w:pPr>
      <w:r>
        <w:rPr>
          <w:color w:val="000000" w:themeColor="text1"/>
        </w:rPr>
        <w:t>Sentences, segmented by the NLTK Punkt sentence segmenter with some customisation, are used as the default unit for each tensor. This has the advantage that each tensor (if correctly ‘chunked’ into a sentence) is guaranteed to be a single, cohesive utterance, as opposed to tensors represented by a fixed number of characters.</w:t>
      </w:r>
      <w:r w:rsidR="00AD58F4">
        <w:rPr>
          <w:color w:val="000000" w:themeColor="text1"/>
        </w:rPr>
        <w:t xml:space="preserve"> At the other extreme, it is much more tractable than using a whole debate as one tensor (the longest debate in the collection was 1.13m characters long).</w:t>
      </w:r>
      <w:r>
        <w:rPr>
          <w:color w:val="000000" w:themeColor="text1"/>
        </w:rPr>
        <w:t xml:space="preserve"> </w:t>
      </w:r>
    </w:p>
    <w:p w14:paraId="627EF4D2" w14:textId="77777777" w:rsidR="00AD58F4" w:rsidRDefault="00AD58F4" w:rsidP="00FD28B3">
      <w:pPr>
        <w:rPr>
          <w:color w:val="000000" w:themeColor="text1"/>
        </w:rPr>
      </w:pPr>
    </w:p>
    <w:p w14:paraId="497AFFA1" w14:textId="2DF50D90" w:rsidR="007E5597" w:rsidRPr="007E5597" w:rsidRDefault="00AC7C18" w:rsidP="00FD28B3">
      <w:pPr>
        <w:rPr>
          <w:color w:val="000000" w:themeColor="text1"/>
        </w:rPr>
      </w:pPr>
      <w:r>
        <w:rPr>
          <w:color w:val="000000" w:themeColor="text1"/>
        </w:rPr>
        <w:t xml:space="preserve">Sentences in human language greatly vary in length, yet the BLSTM requires tensors of uniform length. </w:t>
      </w:r>
      <w:r w:rsidR="00972B17">
        <w:rPr>
          <w:color w:val="000000" w:themeColor="text1"/>
        </w:rPr>
        <w:t xml:space="preserve">A max sentence length of 200 was chosen for the model. Any sentences longer than this are truncated, even if truncation occurs mid-way through a word. Any sentences shorter than this are left-padded with null characters, using Keras’ pad_sequences helper method, which also takes care </w:t>
      </w:r>
      <w:r w:rsidR="00F76F99">
        <w:rPr>
          <w:color w:val="000000" w:themeColor="text1"/>
        </w:rPr>
        <w:t>of converting the python lists t</w:t>
      </w:r>
      <w:r w:rsidR="00972B17">
        <w:rPr>
          <w:color w:val="000000" w:themeColor="text1"/>
        </w:rPr>
        <w:t>o Numpy arrays</w:t>
      </w:r>
      <w:r w:rsidR="00F76F99">
        <w:rPr>
          <w:color w:val="000000" w:themeColor="text1"/>
        </w:rPr>
        <w:t>. The value of 200 was chosen by taking the median sentence length of the ‘ToyV1’ dataset, which was 111, and then rounding up.</w:t>
      </w:r>
      <w:r w:rsidR="0078024C">
        <w:rPr>
          <w:color w:val="000000" w:themeColor="text1"/>
        </w:rPr>
        <w:t xml:space="preserve"> Of course, this still means that a majority of sentences will have padding – the decision to use variable-length sentence</w:t>
      </w:r>
      <w:r w:rsidR="00E762CF">
        <w:rPr>
          <w:color w:val="000000" w:themeColor="text1"/>
        </w:rPr>
        <w:t>s to form tensors necessitates choosing between</w:t>
      </w:r>
      <w:r w:rsidR="0078024C">
        <w:rPr>
          <w:color w:val="000000" w:themeColor="text1"/>
        </w:rPr>
        <w:t xml:space="preserve"> </w:t>
      </w:r>
      <w:r w:rsidR="00E762CF">
        <w:rPr>
          <w:color w:val="000000" w:themeColor="text1"/>
        </w:rPr>
        <w:t>sparseness in the tensors, and frequent truncation of sentences.</w:t>
      </w:r>
      <w:r w:rsidR="00C0330E">
        <w:rPr>
          <w:color w:val="000000" w:themeColor="text1"/>
        </w:rPr>
        <w:t xml:space="preserve"> I judged sparseness in the tensors to be the best way to preserve information for the model to learn from.</w:t>
      </w:r>
    </w:p>
    <w:p w14:paraId="25714035" w14:textId="77777777" w:rsidR="00FD28B3" w:rsidRPr="00FD28B3" w:rsidRDefault="00FD28B3" w:rsidP="00FD28B3"/>
    <w:p w14:paraId="300E4C6A" w14:textId="3292E8D0" w:rsidR="00540C85" w:rsidRDefault="007C4247" w:rsidP="00540C85">
      <w:pPr>
        <w:pStyle w:val="Heading2"/>
      </w:pPr>
      <w:bookmarkStart w:id="62" w:name="_Toc523753622"/>
      <w:r>
        <w:lastRenderedPageBreak/>
        <w:t>Hansard p</w:t>
      </w:r>
      <w:r w:rsidR="00540C85">
        <w:t>resentation issues</w:t>
      </w:r>
      <w:bookmarkEnd w:id="62"/>
    </w:p>
    <w:p w14:paraId="1DF6643C" w14:textId="77777777" w:rsidR="00343898" w:rsidRPr="00343898" w:rsidRDefault="00343898" w:rsidP="00343898"/>
    <w:p w14:paraId="22E463E2" w14:textId="09A53FFB" w:rsidR="00F95818" w:rsidRDefault="00F95818" w:rsidP="00540C85">
      <w:pPr>
        <w:rPr>
          <w:color w:val="000000" w:themeColor="text1"/>
        </w:rPr>
      </w:pPr>
      <w:r>
        <w:rPr>
          <w:color w:val="000000" w:themeColor="text1"/>
        </w:rPr>
        <w:t>When the debates were downloaded from the TheyWorkForYou API, all speaker information was retained in XML metadata tags. So as not to</w:t>
      </w:r>
      <w:r w:rsidR="00D85C71">
        <w:rPr>
          <w:color w:val="000000" w:themeColor="text1"/>
        </w:rPr>
        <w:t xml:space="preserve"> label or</w:t>
      </w:r>
      <w:r>
        <w:rPr>
          <w:color w:val="000000" w:themeColor="text1"/>
        </w:rPr>
        <w:t xml:space="preserve"> train on these tags, they were removed from the raw data.</w:t>
      </w:r>
      <w:r w:rsidR="00D85C71">
        <w:rPr>
          <w:color w:val="000000" w:themeColor="text1"/>
        </w:rPr>
        <w:t xml:space="preserve"> The difference is illustrated by comparison of </w:t>
      </w:r>
      <w:r w:rsidR="00D85C71">
        <w:rPr>
          <w:color w:val="000000" w:themeColor="text1"/>
        </w:rPr>
        <w:fldChar w:fldCharType="begin"/>
      </w:r>
      <w:r w:rsidR="00D85C71">
        <w:rPr>
          <w:color w:val="000000" w:themeColor="text1"/>
        </w:rPr>
        <w:instrText xml:space="preserve"> REF _Ref522735939 \h </w:instrText>
      </w:r>
      <w:r w:rsidR="00D85C71">
        <w:rPr>
          <w:color w:val="000000" w:themeColor="text1"/>
        </w:rPr>
      </w:r>
      <w:r w:rsidR="00D85C71">
        <w:rPr>
          <w:color w:val="000000" w:themeColor="text1"/>
        </w:rPr>
        <w:fldChar w:fldCharType="separate"/>
      </w:r>
      <w:r w:rsidR="007D66AB">
        <w:t xml:space="preserve">Figure </w:t>
      </w:r>
      <w:r w:rsidR="007D66AB">
        <w:rPr>
          <w:noProof/>
        </w:rPr>
        <w:t>4</w:t>
      </w:r>
      <w:r w:rsidR="00D85C71">
        <w:rPr>
          <w:color w:val="000000" w:themeColor="text1"/>
        </w:rPr>
        <w:fldChar w:fldCharType="end"/>
      </w:r>
      <w:r w:rsidR="00D85C71">
        <w:rPr>
          <w:color w:val="000000" w:themeColor="text1"/>
        </w:rPr>
        <w:t xml:space="preserve"> and </w:t>
      </w:r>
      <w:r w:rsidR="00D85C71">
        <w:rPr>
          <w:color w:val="000000" w:themeColor="text1"/>
        </w:rPr>
        <w:fldChar w:fldCharType="begin"/>
      </w:r>
      <w:r w:rsidR="00D85C71">
        <w:rPr>
          <w:color w:val="000000" w:themeColor="text1"/>
        </w:rPr>
        <w:instrText xml:space="preserve"> REF _Ref522735940 \h </w:instrText>
      </w:r>
      <w:r w:rsidR="00D85C71">
        <w:rPr>
          <w:color w:val="000000" w:themeColor="text1"/>
        </w:rPr>
      </w:r>
      <w:r w:rsidR="00D85C71">
        <w:rPr>
          <w:color w:val="000000" w:themeColor="text1"/>
        </w:rPr>
        <w:fldChar w:fldCharType="separate"/>
      </w:r>
      <w:r w:rsidR="007D66AB">
        <w:t xml:space="preserve">Figure </w:t>
      </w:r>
      <w:r w:rsidR="007D66AB">
        <w:rPr>
          <w:noProof/>
        </w:rPr>
        <w:t>5</w:t>
      </w:r>
      <w:r w:rsidR="00D85C71">
        <w:rPr>
          <w:color w:val="000000" w:themeColor="text1"/>
        </w:rPr>
        <w:fldChar w:fldCharType="end"/>
      </w:r>
      <w:r w:rsidR="00D85C71">
        <w:rPr>
          <w:color w:val="000000" w:themeColor="text1"/>
        </w:rPr>
        <w:t>, both taken from Hansard debate “Flying Bomb</w:t>
      </w:r>
      <w:r w:rsidR="00D85C71" w:rsidRPr="00D85C71">
        <w:rPr>
          <w:color w:val="000000" w:themeColor="text1"/>
        </w:rPr>
        <w:t xml:space="preserve"> Attac</w:t>
      </w:r>
      <w:r w:rsidR="00D85C71">
        <w:rPr>
          <w:color w:val="000000" w:themeColor="text1"/>
        </w:rPr>
        <w:t>ks (Meetings with Ministers” from the 7</w:t>
      </w:r>
      <w:r w:rsidR="00D85C71" w:rsidRPr="00D85C71">
        <w:rPr>
          <w:color w:val="000000" w:themeColor="text1"/>
          <w:vertAlign w:val="superscript"/>
        </w:rPr>
        <w:t>th</w:t>
      </w:r>
      <w:r w:rsidR="009E6780">
        <w:rPr>
          <w:color w:val="000000" w:themeColor="text1"/>
        </w:rPr>
        <w:t xml:space="preserve"> July</w:t>
      </w:r>
      <w:r w:rsidR="00D85C71">
        <w:rPr>
          <w:color w:val="000000" w:themeColor="text1"/>
        </w:rPr>
        <w:t xml:space="preserve"> 1944.</w:t>
      </w:r>
    </w:p>
    <w:p w14:paraId="272D1D1D" w14:textId="08C2BBE7" w:rsidR="00F95818" w:rsidRDefault="00F95818" w:rsidP="00540C85">
      <w:pPr>
        <w:rPr>
          <w:color w:val="000000" w:themeColor="text1"/>
        </w:rPr>
      </w:pPr>
    </w:p>
    <w:bookmarkStart w:id="63" w:name="_MON_1596477743"/>
    <w:bookmarkEnd w:id="63"/>
    <w:p w14:paraId="71D451A1" w14:textId="5A2697D5" w:rsidR="00D85C71" w:rsidRDefault="00B039CE" w:rsidP="00D85C71">
      <w:pPr>
        <w:keepNext/>
      </w:pPr>
      <w:r>
        <w:rPr>
          <w:noProof/>
          <w:color w:val="000000" w:themeColor="text1"/>
        </w:rPr>
        <w:object w:dxaOrig="6980" w:dyaOrig="2390" w14:anchorId="06926A80">
          <v:shape id="_x0000_i1033" type="#_x0000_t75" alt="" style="width:349pt;height:119pt;mso-width-percent:0;mso-height-percent:0;mso-width-percent:0;mso-height-percent:0" o:ole="">
            <v:imagedata r:id="rId21" o:title=""/>
          </v:shape>
          <o:OLEObject Type="Embed" ProgID="Word.Document.12" ShapeID="_x0000_i1033" DrawAspect="Content" ObjectID="_1597605435" r:id="rId22">
            <o:FieldCodes>\s</o:FieldCodes>
          </o:OLEObject>
        </w:object>
      </w:r>
    </w:p>
    <w:p w14:paraId="31AF42A5" w14:textId="2B8E025B" w:rsidR="00F95818" w:rsidRPr="00F95818" w:rsidRDefault="00D85C71" w:rsidP="00D85C71">
      <w:pPr>
        <w:pStyle w:val="Caption"/>
        <w:rPr>
          <w:color w:val="000000" w:themeColor="text1"/>
        </w:rPr>
      </w:pPr>
      <w:bookmarkStart w:id="64" w:name="_Ref522735939"/>
      <w:bookmarkStart w:id="65" w:name="_Toc52375310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4</w:t>
      </w:r>
      <w:r w:rsidR="00A571E0">
        <w:rPr>
          <w:noProof/>
        </w:rPr>
        <w:fldChar w:fldCharType="end"/>
      </w:r>
      <w:bookmarkEnd w:id="64"/>
      <w:r>
        <w:t xml:space="preserve"> Hansard debate, XML format</w:t>
      </w:r>
      <w:bookmarkEnd w:id="65"/>
    </w:p>
    <w:p w14:paraId="19818FDC" w14:textId="042F7D2D" w:rsidR="00B1174A" w:rsidRDefault="00B1174A" w:rsidP="00540C85"/>
    <w:bookmarkStart w:id="66" w:name="_MON_1596477849"/>
    <w:bookmarkEnd w:id="66"/>
    <w:p w14:paraId="0B76C33E" w14:textId="28267CF3" w:rsidR="00D85C71" w:rsidRDefault="00B039CE" w:rsidP="00D85C71">
      <w:pPr>
        <w:keepNext/>
      </w:pPr>
      <w:r>
        <w:rPr>
          <w:noProof/>
        </w:rPr>
        <w:object w:dxaOrig="6970" w:dyaOrig="1370" w14:anchorId="4AA4F020">
          <v:shape id="_x0000_i1032" type="#_x0000_t75" alt="" style="width:348.85pt;height:69pt;mso-width-percent:0;mso-height-percent:0;mso-width-percent:0;mso-height-percent:0" o:ole="">
            <v:imagedata r:id="rId23" o:title=""/>
          </v:shape>
          <o:OLEObject Type="Embed" ProgID="Word.Document.12" ShapeID="_x0000_i1032" DrawAspect="Content" ObjectID="_1597605436" r:id="rId24">
            <o:FieldCodes>\s</o:FieldCodes>
          </o:OLEObject>
        </w:object>
      </w:r>
    </w:p>
    <w:p w14:paraId="2CE1EB3C" w14:textId="447A05B4" w:rsidR="00D85C71" w:rsidRDefault="00D85C71" w:rsidP="00D85C71">
      <w:pPr>
        <w:pStyle w:val="Caption"/>
      </w:pPr>
      <w:bookmarkStart w:id="67" w:name="_Ref522735940"/>
      <w:bookmarkStart w:id="68" w:name="_Toc523753107"/>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5</w:t>
      </w:r>
      <w:r w:rsidR="00A571E0">
        <w:rPr>
          <w:noProof/>
        </w:rPr>
        <w:fldChar w:fldCharType="end"/>
      </w:r>
      <w:bookmarkEnd w:id="67"/>
      <w:r>
        <w:t xml:space="preserve"> Hansard debate, processed TXT format</w:t>
      </w:r>
      <w:bookmarkEnd w:id="68"/>
    </w:p>
    <w:p w14:paraId="5B01D146" w14:textId="52F7222B" w:rsidR="00E4435F" w:rsidRDefault="00E4435F" w:rsidP="00E4435F">
      <w:r>
        <w:t>Removing all XML tags presents a metadata problem, as all indication of the speaker, originally in the “speech” XML tag, has now been removed. A better processing pipeline would download the debates in two formats, stripping the tags to train the model, but then re-instating them to display the metadata to the end-user. The tags could be stripped again whenever the model is used to predict Named Entities, so that only the texts of the debates themselves are annotated with Named Entity prediction.</w:t>
      </w:r>
    </w:p>
    <w:p w14:paraId="2407AE4D" w14:textId="7FBFED22" w:rsidR="002500A2" w:rsidRDefault="002500A2" w:rsidP="002500A2">
      <w:pPr>
        <w:pStyle w:val="Heading1"/>
      </w:pPr>
      <w:bookmarkStart w:id="69" w:name="_Toc523753623"/>
      <w:r>
        <w:t xml:space="preserve">Evaluation and </w:t>
      </w:r>
      <w:r w:rsidRPr="00FE6F9D">
        <w:t>Testing</w:t>
      </w:r>
      <w:bookmarkEnd w:id="69"/>
    </w:p>
    <w:p w14:paraId="49D0A4A6" w14:textId="77777777" w:rsidR="002500A2" w:rsidRPr="00590453" w:rsidRDefault="002500A2" w:rsidP="002500A2"/>
    <w:p w14:paraId="64494454" w14:textId="77777777" w:rsidR="002500A2" w:rsidRDefault="002500A2" w:rsidP="002500A2">
      <w:pPr>
        <w:pStyle w:val="Heading2"/>
      </w:pPr>
      <w:bookmarkStart w:id="70" w:name="_Ref522793481"/>
      <w:bookmarkStart w:id="71" w:name="_Toc523753624"/>
      <w:r>
        <w:t>Model evaluation</w:t>
      </w:r>
      <w:bookmarkEnd w:id="70"/>
      <w:bookmarkEnd w:id="71"/>
    </w:p>
    <w:p w14:paraId="69CF240D" w14:textId="77777777" w:rsidR="002500A2" w:rsidRDefault="002500A2" w:rsidP="002500A2"/>
    <w:p w14:paraId="4AA7093F" w14:textId="08C23E3B" w:rsidR="002500A2" w:rsidRDefault="002500A2" w:rsidP="002500A2">
      <w:r>
        <w:t xml:space="preserve">The Keras model was evaluated using the Keras ‘evaluate’ method. Of course, the labelled data used to fit the model was both limited by the contents of its data sources, and by the non-human manner of the labelling – the labels were ‘interpolated’ using the algorithm described in detail in section </w:t>
      </w:r>
      <w:r>
        <w:fldChar w:fldCharType="begin"/>
      </w:r>
      <w:r>
        <w:instrText xml:space="preserve"> REF _Ref521059322 \r \h </w:instrText>
      </w:r>
      <w:r>
        <w:fldChar w:fldCharType="separate"/>
      </w:r>
      <w:r w:rsidR="007D66AB">
        <w:t>7.7</w:t>
      </w:r>
      <w:r>
        <w:fldChar w:fldCharType="end"/>
      </w:r>
      <w:r>
        <w:t>.</w:t>
      </w:r>
    </w:p>
    <w:p w14:paraId="051A9FC4" w14:textId="77777777" w:rsidR="002500A2" w:rsidRDefault="002500A2" w:rsidP="002500A2"/>
    <w:p w14:paraId="3379F719" w14:textId="02A537EE" w:rsidR="00A54A3F" w:rsidRDefault="002500A2" w:rsidP="002500A2">
      <w:r>
        <w:t>Th</w:t>
      </w:r>
      <w:r w:rsidR="00E913E8">
        <w:t>e various different datasets,</w:t>
      </w:r>
      <w:r>
        <w:t xml:space="preserve"> their sizes</w:t>
      </w:r>
      <w:r w:rsidR="006301DD">
        <w:t xml:space="preserve"> (number of sentences, which equals </w:t>
      </w:r>
      <w:r w:rsidR="002868FA">
        <w:t>the length of the first dimension of the X and Y tensors</w:t>
      </w:r>
      <w:r w:rsidR="006301DD">
        <w:t>),</w:t>
      </w:r>
      <w:r>
        <w:t xml:space="preserve"> </w:t>
      </w:r>
      <w:r w:rsidR="00E913E8">
        <w:t xml:space="preserve">and the number of epochs of training used </w:t>
      </w:r>
      <w:r>
        <w:t xml:space="preserve">are listed in </w:t>
      </w:r>
      <w:r>
        <w:fldChar w:fldCharType="begin"/>
      </w:r>
      <w:r>
        <w:instrText xml:space="preserve"> REF _Ref522298476 \h </w:instrText>
      </w:r>
      <w:r>
        <w:fldChar w:fldCharType="separate"/>
      </w:r>
      <w:r w:rsidR="007D66AB">
        <w:t xml:space="preserve">Table </w:t>
      </w:r>
      <w:r w:rsidR="007D66AB">
        <w:rPr>
          <w:noProof/>
        </w:rPr>
        <w:t>5</w:t>
      </w:r>
      <w:r>
        <w:fldChar w:fldCharType="end"/>
      </w:r>
      <w:r>
        <w:t>.</w:t>
      </w:r>
      <w:r w:rsidR="00E76742">
        <w:t xml:space="preserve"> Baseline accuracy is shown in </w:t>
      </w:r>
      <w:r w:rsidR="00E76742">
        <w:fldChar w:fldCharType="begin"/>
      </w:r>
      <w:r w:rsidR="00E76742">
        <w:instrText xml:space="preserve"> REF _Ref522790826 \h </w:instrText>
      </w:r>
      <w:r w:rsidR="00E76742">
        <w:fldChar w:fldCharType="separate"/>
      </w:r>
      <w:r w:rsidR="00E76742">
        <w:t xml:space="preserve">Table </w:t>
      </w:r>
      <w:r w:rsidR="00E76742">
        <w:rPr>
          <w:noProof/>
        </w:rPr>
        <w:t>6</w:t>
      </w:r>
      <w:r w:rsidR="00E76742">
        <w:fldChar w:fldCharType="end"/>
      </w:r>
      <w:r w:rsidR="00E76742">
        <w:t xml:space="preserve"> and described in section </w:t>
      </w:r>
      <w:r w:rsidR="00E76742">
        <w:fldChar w:fldCharType="begin"/>
      </w:r>
      <w:r w:rsidR="00E76742">
        <w:instrText xml:space="preserve"> REF _Ref523394856 \r \h </w:instrText>
      </w:r>
      <w:r w:rsidR="00E76742">
        <w:fldChar w:fldCharType="separate"/>
      </w:r>
      <w:r w:rsidR="00E76742">
        <w:t>9.1.1</w:t>
      </w:r>
      <w:r w:rsidR="00E76742">
        <w:fldChar w:fldCharType="end"/>
      </w:r>
      <w:r w:rsidR="00E76742">
        <w:t xml:space="preserve">. Evaluation of all the models trained is shown in </w:t>
      </w:r>
      <w:r w:rsidR="00E76742">
        <w:fldChar w:fldCharType="begin"/>
      </w:r>
      <w:r w:rsidR="00E76742">
        <w:instrText xml:space="preserve"> REF _Ref522791343 \h </w:instrText>
      </w:r>
      <w:r w:rsidR="00E76742">
        <w:fldChar w:fldCharType="separate"/>
      </w:r>
      <w:r w:rsidR="00E76742">
        <w:t xml:space="preserve">Table </w:t>
      </w:r>
      <w:r w:rsidR="00E76742">
        <w:rPr>
          <w:noProof/>
        </w:rPr>
        <w:t>7</w:t>
      </w:r>
      <w:r w:rsidR="00E76742">
        <w:fldChar w:fldCharType="end"/>
      </w:r>
      <w:r w:rsidR="00E76742">
        <w:t xml:space="preserve"> and analysed in the rest of this section below.</w:t>
      </w:r>
    </w:p>
    <w:p w14:paraId="25193F97" w14:textId="77777777" w:rsidR="00A54A3F" w:rsidRDefault="00A54A3F" w:rsidP="002500A2"/>
    <w:p w14:paraId="006E3C85" w14:textId="77777777" w:rsidR="002500A2" w:rsidRDefault="002500A2" w:rsidP="002500A2"/>
    <w:p w14:paraId="201465A1" w14:textId="08D2F725" w:rsidR="002500A2" w:rsidRDefault="002500A2" w:rsidP="002500A2">
      <w:pPr>
        <w:pStyle w:val="Caption"/>
        <w:keepNext/>
      </w:pPr>
      <w:bookmarkStart w:id="72" w:name="_Ref522298476"/>
      <w:bookmarkStart w:id="73" w:name="_Toc523753131"/>
      <w:r>
        <w:t xml:space="preserve">Table </w:t>
      </w:r>
      <w:r>
        <w:rPr>
          <w:noProof/>
        </w:rPr>
        <w:fldChar w:fldCharType="begin"/>
      </w:r>
      <w:r>
        <w:rPr>
          <w:noProof/>
        </w:rPr>
        <w:instrText xml:space="preserve"> SEQ Table \* ARABIC </w:instrText>
      </w:r>
      <w:r>
        <w:rPr>
          <w:noProof/>
        </w:rPr>
        <w:fldChar w:fldCharType="separate"/>
      </w:r>
      <w:r w:rsidR="00F122E9">
        <w:rPr>
          <w:noProof/>
        </w:rPr>
        <w:t>5</w:t>
      </w:r>
      <w:r>
        <w:rPr>
          <w:noProof/>
        </w:rPr>
        <w:fldChar w:fldCharType="end"/>
      </w:r>
      <w:bookmarkEnd w:id="72"/>
      <w:r>
        <w:t xml:space="preserve"> Model datasets used</w:t>
      </w:r>
      <w:bookmarkEnd w:id="73"/>
    </w:p>
    <w:tbl>
      <w:tblPr>
        <w:tblStyle w:val="TableGrid"/>
        <w:tblW w:w="0" w:type="auto"/>
        <w:tblLook w:val="04A0" w:firstRow="1" w:lastRow="0" w:firstColumn="1" w:lastColumn="0" w:noHBand="0" w:noVBand="1"/>
      </w:tblPr>
      <w:tblGrid>
        <w:gridCol w:w="901"/>
        <w:gridCol w:w="1309"/>
        <w:gridCol w:w="1309"/>
        <w:gridCol w:w="1309"/>
        <w:gridCol w:w="1079"/>
        <w:gridCol w:w="3103"/>
      </w:tblGrid>
      <w:tr w:rsidR="002500A2" w14:paraId="2252E5F9" w14:textId="77777777" w:rsidTr="000D28FF">
        <w:tc>
          <w:tcPr>
            <w:tcW w:w="912" w:type="dxa"/>
          </w:tcPr>
          <w:p w14:paraId="498B8484" w14:textId="77777777" w:rsidR="002500A2" w:rsidRPr="00EF04CB" w:rsidRDefault="002500A2" w:rsidP="00A63FB5">
            <w:pPr>
              <w:rPr>
                <w:b/>
              </w:rPr>
            </w:pPr>
            <w:r w:rsidRPr="00EF04CB">
              <w:rPr>
                <w:b/>
              </w:rPr>
              <w:t>Model name</w:t>
            </w:r>
          </w:p>
        </w:tc>
        <w:tc>
          <w:tcPr>
            <w:tcW w:w="1188" w:type="dxa"/>
          </w:tcPr>
          <w:p w14:paraId="086795AF" w14:textId="77777777" w:rsidR="002500A2" w:rsidRPr="00EF04CB" w:rsidRDefault="002500A2" w:rsidP="00A63FB5">
            <w:pPr>
              <w:rPr>
                <w:b/>
              </w:rPr>
            </w:pPr>
            <w:r w:rsidRPr="00EF04CB">
              <w:rPr>
                <w:b/>
              </w:rPr>
              <w:t>Training dataset size</w:t>
            </w:r>
          </w:p>
        </w:tc>
        <w:tc>
          <w:tcPr>
            <w:tcW w:w="1188" w:type="dxa"/>
          </w:tcPr>
          <w:p w14:paraId="08E60E94" w14:textId="77777777" w:rsidR="002500A2" w:rsidRPr="00EF04CB" w:rsidRDefault="002500A2" w:rsidP="00A63FB5">
            <w:pPr>
              <w:rPr>
                <w:b/>
              </w:rPr>
            </w:pPr>
            <w:r w:rsidRPr="00EF04CB">
              <w:rPr>
                <w:b/>
              </w:rPr>
              <w:t>Dev dataset size</w:t>
            </w:r>
          </w:p>
        </w:tc>
        <w:tc>
          <w:tcPr>
            <w:tcW w:w="1188" w:type="dxa"/>
          </w:tcPr>
          <w:p w14:paraId="7CC9F97C" w14:textId="77777777" w:rsidR="002500A2" w:rsidRPr="00EF04CB" w:rsidRDefault="002500A2" w:rsidP="00A63FB5">
            <w:pPr>
              <w:rPr>
                <w:b/>
              </w:rPr>
            </w:pPr>
            <w:r w:rsidRPr="00EF04CB">
              <w:rPr>
                <w:b/>
              </w:rPr>
              <w:t>Test dataset size</w:t>
            </w:r>
          </w:p>
        </w:tc>
        <w:tc>
          <w:tcPr>
            <w:tcW w:w="916" w:type="dxa"/>
          </w:tcPr>
          <w:p w14:paraId="6B751350" w14:textId="2465BD52" w:rsidR="002500A2" w:rsidRPr="00EF04CB" w:rsidRDefault="002500A2" w:rsidP="00A63FB5">
            <w:pPr>
              <w:rPr>
                <w:b/>
              </w:rPr>
            </w:pPr>
            <w:r>
              <w:rPr>
                <w:b/>
              </w:rPr>
              <w:t>Epochs</w:t>
            </w:r>
            <w:r w:rsidR="00E95AC3">
              <w:rPr>
                <w:rStyle w:val="FootnoteReference"/>
              </w:rPr>
              <w:footnoteReference w:id="21"/>
            </w:r>
          </w:p>
        </w:tc>
        <w:tc>
          <w:tcPr>
            <w:tcW w:w="3618" w:type="dxa"/>
          </w:tcPr>
          <w:p w14:paraId="0572DB47" w14:textId="77777777" w:rsidR="002500A2" w:rsidRPr="00EF04CB" w:rsidRDefault="002500A2" w:rsidP="00A63FB5">
            <w:pPr>
              <w:rPr>
                <w:b/>
              </w:rPr>
            </w:pPr>
            <w:r w:rsidRPr="00EF04CB">
              <w:rPr>
                <w:b/>
              </w:rPr>
              <w:t>Notes</w:t>
            </w:r>
          </w:p>
        </w:tc>
      </w:tr>
      <w:tr w:rsidR="002500A2" w14:paraId="430DA873" w14:textId="77777777" w:rsidTr="000D28FF">
        <w:tc>
          <w:tcPr>
            <w:tcW w:w="912" w:type="dxa"/>
          </w:tcPr>
          <w:p w14:paraId="614D3741" w14:textId="77777777" w:rsidR="002500A2" w:rsidRDefault="002500A2" w:rsidP="00A63FB5">
            <w:r>
              <w:t>Mini</w:t>
            </w:r>
          </w:p>
        </w:tc>
        <w:tc>
          <w:tcPr>
            <w:tcW w:w="1188" w:type="dxa"/>
          </w:tcPr>
          <w:p w14:paraId="6A4DA27C" w14:textId="77777777" w:rsidR="002500A2" w:rsidRDefault="002500A2" w:rsidP="00A63FB5">
            <w:r>
              <w:t>4000</w:t>
            </w:r>
          </w:p>
        </w:tc>
        <w:tc>
          <w:tcPr>
            <w:tcW w:w="1188" w:type="dxa"/>
          </w:tcPr>
          <w:p w14:paraId="3F5F6223" w14:textId="77777777" w:rsidR="002500A2" w:rsidRDefault="002500A2" w:rsidP="00A63FB5">
            <w:r>
              <w:t>4000</w:t>
            </w:r>
          </w:p>
        </w:tc>
        <w:tc>
          <w:tcPr>
            <w:tcW w:w="1188" w:type="dxa"/>
          </w:tcPr>
          <w:p w14:paraId="4944B28E" w14:textId="77777777" w:rsidR="002500A2" w:rsidRDefault="002500A2" w:rsidP="00A63FB5">
            <w:r>
              <w:t>4000</w:t>
            </w:r>
          </w:p>
        </w:tc>
        <w:tc>
          <w:tcPr>
            <w:tcW w:w="916" w:type="dxa"/>
          </w:tcPr>
          <w:p w14:paraId="6B82C341" w14:textId="77777777" w:rsidR="002500A2" w:rsidRDefault="002500A2" w:rsidP="00A63FB5">
            <w:r>
              <w:t>2</w:t>
            </w:r>
          </w:p>
        </w:tc>
        <w:tc>
          <w:tcPr>
            <w:tcW w:w="3618" w:type="dxa"/>
          </w:tcPr>
          <w:p w14:paraId="1289945E" w14:textId="77777777" w:rsidR="002500A2" w:rsidRDefault="002500A2" w:rsidP="00A63FB5">
            <w:r>
              <w:t>Takes first 4000 sentences from ToyV1.</w:t>
            </w:r>
          </w:p>
        </w:tc>
      </w:tr>
      <w:tr w:rsidR="002500A2" w14:paraId="7A9A25A5" w14:textId="77777777" w:rsidTr="000D28FF">
        <w:tc>
          <w:tcPr>
            <w:tcW w:w="912" w:type="dxa"/>
          </w:tcPr>
          <w:p w14:paraId="7E04167F" w14:textId="77777777" w:rsidR="002500A2" w:rsidRDefault="002500A2" w:rsidP="00A63FB5">
            <w:r>
              <w:t>ToyV1</w:t>
            </w:r>
          </w:p>
        </w:tc>
        <w:tc>
          <w:tcPr>
            <w:tcW w:w="1188" w:type="dxa"/>
          </w:tcPr>
          <w:p w14:paraId="7DDFF45A" w14:textId="77777777" w:rsidR="002500A2" w:rsidRDefault="002500A2" w:rsidP="00A63FB5">
            <w:r w:rsidRPr="00C9416A">
              <w:t>2</w:t>
            </w:r>
            <w:r>
              <w:t>,</w:t>
            </w:r>
            <w:r w:rsidRPr="00C9416A">
              <w:t>323</w:t>
            </w:r>
            <w:r>
              <w:t>,</w:t>
            </w:r>
            <w:r w:rsidRPr="00C9416A">
              <w:t>451</w:t>
            </w:r>
          </w:p>
        </w:tc>
        <w:tc>
          <w:tcPr>
            <w:tcW w:w="1188" w:type="dxa"/>
          </w:tcPr>
          <w:p w14:paraId="13AE2865" w14:textId="77777777" w:rsidR="002500A2" w:rsidRDefault="002500A2" w:rsidP="00A63FB5">
            <w:r w:rsidRPr="00C9416A">
              <w:t>1</w:t>
            </w:r>
            <w:r>
              <w:t>,</w:t>
            </w:r>
            <w:r w:rsidRPr="00C9416A">
              <w:t>233</w:t>
            </w:r>
            <w:r>
              <w:t>,</w:t>
            </w:r>
            <w:r w:rsidRPr="00C9416A">
              <w:t>720</w:t>
            </w:r>
          </w:p>
        </w:tc>
        <w:tc>
          <w:tcPr>
            <w:tcW w:w="1188" w:type="dxa"/>
          </w:tcPr>
          <w:p w14:paraId="1B505C5F" w14:textId="77777777" w:rsidR="002500A2" w:rsidRDefault="002500A2" w:rsidP="00A63FB5">
            <w:r w:rsidRPr="00C9416A">
              <w:t>1</w:t>
            </w:r>
            <w:r>
              <w:t>,</w:t>
            </w:r>
            <w:r w:rsidRPr="00C9416A">
              <w:t>157</w:t>
            </w:r>
            <w:r>
              <w:t>,</w:t>
            </w:r>
            <w:r w:rsidRPr="00C9416A">
              <w:t>309</w:t>
            </w:r>
          </w:p>
        </w:tc>
        <w:tc>
          <w:tcPr>
            <w:tcW w:w="916" w:type="dxa"/>
          </w:tcPr>
          <w:p w14:paraId="74F46C65" w14:textId="77777777" w:rsidR="002500A2" w:rsidRDefault="002500A2" w:rsidP="00A63FB5">
            <w:r>
              <w:t>7</w:t>
            </w:r>
          </w:p>
        </w:tc>
        <w:tc>
          <w:tcPr>
            <w:tcW w:w="3618" w:type="dxa"/>
          </w:tcPr>
          <w:p w14:paraId="5FEF4E42" w14:textId="74B67BFE" w:rsidR="002500A2" w:rsidRDefault="002500A2" w:rsidP="00A63FB5">
            <w:r>
              <w:t>All validations on Dev</w:t>
            </w:r>
            <w:r w:rsidR="00E95AC3">
              <w:t xml:space="preserve"> and Test</w:t>
            </w:r>
            <w:r>
              <w:t xml:space="preserve"> dataset</w:t>
            </w:r>
            <w:r w:rsidR="00E95AC3">
              <w:t>s</w:t>
            </w:r>
            <w:r>
              <w:t xml:space="preserve"> returned NaN.</w:t>
            </w:r>
          </w:p>
        </w:tc>
      </w:tr>
      <w:tr w:rsidR="002500A2" w14:paraId="1EC41040" w14:textId="77777777" w:rsidTr="000D28FF">
        <w:tc>
          <w:tcPr>
            <w:tcW w:w="912" w:type="dxa"/>
          </w:tcPr>
          <w:p w14:paraId="06A32BD2" w14:textId="77777777" w:rsidR="002500A2" w:rsidRDefault="002500A2" w:rsidP="00A63FB5">
            <w:r>
              <w:t>ToyV2</w:t>
            </w:r>
          </w:p>
        </w:tc>
        <w:tc>
          <w:tcPr>
            <w:tcW w:w="1188" w:type="dxa"/>
          </w:tcPr>
          <w:p w14:paraId="3CD4DAF3" w14:textId="77777777" w:rsidR="002500A2" w:rsidRDefault="002500A2" w:rsidP="00A63FB5">
            <w:r>
              <w:t>500,000</w:t>
            </w:r>
          </w:p>
        </w:tc>
        <w:tc>
          <w:tcPr>
            <w:tcW w:w="1188" w:type="dxa"/>
          </w:tcPr>
          <w:p w14:paraId="4CE076F1" w14:textId="77777777" w:rsidR="002500A2" w:rsidRDefault="002500A2" w:rsidP="00A63FB5">
            <w:r>
              <w:t>6000</w:t>
            </w:r>
          </w:p>
        </w:tc>
        <w:tc>
          <w:tcPr>
            <w:tcW w:w="1188" w:type="dxa"/>
          </w:tcPr>
          <w:p w14:paraId="5A3FCD25" w14:textId="77777777" w:rsidR="002500A2" w:rsidRDefault="002500A2" w:rsidP="00A63FB5">
            <w:r>
              <w:t>6000</w:t>
            </w:r>
          </w:p>
        </w:tc>
        <w:tc>
          <w:tcPr>
            <w:tcW w:w="916" w:type="dxa"/>
          </w:tcPr>
          <w:p w14:paraId="5CADFD39" w14:textId="77777777" w:rsidR="002500A2" w:rsidRDefault="002500A2" w:rsidP="00A63FB5">
            <w:r>
              <w:t>6</w:t>
            </w:r>
          </w:p>
        </w:tc>
        <w:tc>
          <w:tcPr>
            <w:tcW w:w="3618" w:type="dxa"/>
          </w:tcPr>
          <w:p w14:paraId="19D86C6B" w14:textId="77777777" w:rsidR="002500A2" w:rsidRDefault="002500A2" w:rsidP="00A63FB5">
            <w:r>
              <w:t>Uses same data as ToyV1, but with arrays clipped at the limits shown.</w:t>
            </w:r>
          </w:p>
        </w:tc>
      </w:tr>
      <w:tr w:rsidR="000D28FF" w14:paraId="4B57F8F4" w14:textId="77777777" w:rsidTr="000D28FF">
        <w:tc>
          <w:tcPr>
            <w:tcW w:w="912" w:type="dxa"/>
          </w:tcPr>
          <w:p w14:paraId="004654AC" w14:textId="4BDAAB49" w:rsidR="000D28FF" w:rsidRDefault="000D28FF" w:rsidP="000D28FF">
            <w:r>
              <w:t>ToyV3</w:t>
            </w:r>
          </w:p>
        </w:tc>
        <w:tc>
          <w:tcPr>
            <w:tcW w:w="1188" w:type="dxa"/>
          </w:tcPr>
          <w:p w14:paraId="252B0275" w14:textId="51CE002D" w:rsidR="000D28FF" w:rsidRDefault="000D28FF" w:rsidP="000D28FF">
            <w:r>
              <w:t>1,000,000</w:t>
            </w:r>
          </w:p>
        </w:tc>
        <w:tc>
          <w:tcPr>
            <w:tcW w:w="1188" w:type="dxa"/>
          </w:tcPr>
          <w:p w14:paraId="7E0A1047" w14:textId="6540E946" w:rsidR="000D28FF" w:rsidRDefault="000D28FF" w:rsidP="000D28FF">
            <w:r>
              <w:t>60,000</w:t>
            </w:r>
          </w:p>
        </w:tc>
        <w:tc>
          <w:tcPr>
            <w:tcW w:w="1188" w:type="dxa"/>
          </w:tcPr>
          <w:p w14:paraId="631F70D9" w14:textId="2F6BB2BA" w:rsidR="000D28FF" w:rsidRDefault="000D28FF" w:rsidP="000D28FF">
            <w:r>
              <w:t>60,000</w:t>
            </w:r>
          </w:p>
        </w:tc>
        <w:tc>
          <w:tcPr>
            <w:tcW w:w="916" w:type="dxa"/>
          </w:tcPr>
          <w:p w14:paraId="483914D1" w14:textId="2E8E4E7C" w:rsidR="000D28FF" w:rsidRDefault="008760A4" w:rsidP="000D28FF">
            <w:r>
              <w:t>7</w:t>
            </w:r>
          </w:p>
        </w:tc>
        <w:tc>
          <w:tcPr>
            <w:tcW w:w="3618" w:type="dxa"/>
          </w:tcPr>
          <w:p w14:paraId="50E0638D" w14:textId="3EB775E5" w:rsidR="000D28FF" w:rsidRDefault="000D28FF" w:rsidP="000D28FF">
            <w:r>
              <w:t>Uses same data as ToyV1, but with arrays clipped at the limits shown.</w:t>
            </w:r>
          </w:p>
        </w:tc>
      </w:tr>
      <w:tr w:rsidR="00F97924" w14:paraId="7507FA00" w14:textId="77777777" w:rsidTr="000D28FF">
        <w:tc>
          <w:tcPr>
            <w:tcW w:w="912" w:type="dxa"/>
          </w:tcPr>
          <w:p w14:paraId="4C6351BE" w14:textId="69A5DBD4" w:rsidR="00F97924" w:rsidRDefault="00F97924" w:rsidP="000D28FF">
            <w:r>
              <w:t>Full</w:t>
            </w:r>
          </w:p>
        </w:tc>
        <w:tc>
          <w:tcPr>
            <w:tcW w:w="1188" w:type="dxa"/>
          </w:tcPr>
          <w:p w14:paraId="1943D5F8" w14:textId="7A5C99E1" w:rsidR="00F97924" w:rsidRDefault="00371822" w:rsidP="000D28FF">
            <w:r w:rsidRPr="00371822">
              <w:t>91</w:t>
            </w:r>
            <w:r>
              <w:t>,</w:t>
            </w:r>
            <w:r w:rsidRPr="00371822">
              <w:t>233</w:t>
            </w:r>
            <w:r>
              <w:t>,</w:t>
            </w:r>
            <w:r w:rsidRPr="00371822">
              <w:t>214</w:t>
            </w:r>
          </w:p>
        </w:tc>
        <w:tc>
          <w:tcPr>
            <w:tcW w:w="1188" w:type="dxa"/>
          </w:tcPr>
          <w:p w14:paraId="5A744CCE" w14:textId="7F624D65" w:rsidR="00F97924" w:rsidRDefault="00371822" w:rsidP="000D28FF">
            <w:r w:rsidRPr="00371822">
              <w:t>45</w:t>
            </w:r>
            <w:r>
              <w:t>,</w:t>
            </w:r>
            <w:r w:rsidRPr="00371822">
              <w:t>205</w:t>
            </w:r>
            <w:r>
              <w:t>,</w:t>
            </w:r>
            <w:r w:rsidRPr="00371822">
              <w:t>262</w:t>
            </w:r>
          </w:p>
        </w:tc>
        <w:tc>
          <w:tcPr>
            <w:tcW w:w="1188" w:type="dxa"/>
          </w:tcPr>
          <w:p w14:paraId="3AB36024" w14:textId="28841415" w:rsidR="00F97924" w:rsidRDefault="00371822" w:rsidP="000D28FF">
            <w:r w:rsidRPr="00371822">
              <w:t>46</w:t>
            </w:r>
            <w:r>
              <w:t>,</w:t>
            </w:r>
            <w:r w:rsidRPr="00371822">
              <w:t>136</w:t>
            </w:r>
            <w:r>
              <w:t>,</w:t>
            </w:r>
            <w:r w:rsidRPr="00371822">
              <w:t>596</w:t>
            </w:r>
          </w:p>
        </w:tc>
        <w:tc>
          <w:tcPr>
            <w:tcW w:w="916" w:type="dxa"/>
          </w:tcPr>
          <w:p w14:paraId="0E7C0EBC" w14:textId="1AEF544C" w:rsidR="00F97924" w:rsidRDefault="00F97924" w:rsidP="000D28FF">
            <w:r>
              <w:t>0</w:t>
            </w:r>
          </w:p>
        </w:tc>
        <w:tc>
          <w:tcPr>
            <w:tcW w:w="3618" w:type="dxa"/>
          </w:tcPr>
          <w:p w14:paraId="484E0AFA" w14:textId="3FFD001C" w:rsidR="00F97924" w:rsidRDefault="00F97924" w:rsidP="000D28FF">
            <w:r>
              <w:t xml:space="preserve">This dataset was not trained on – see section </w:t>
            </w:r>
            <w:r>
              <w:fldChar w:fldCharType="begin"/>
            </w:r>
            <w:r>
              <w:instrText xml:space="preserve"> REF _Ref522276945 \r \h </w:instrText>
            </w:r>
            <w:r>
              <w:fldChar w:fldCharType="separate"/>
            </w:r>
            <w:r>
              <w:t>9.1.5</w:t>
            </w:r>
            <w:r>
              <w:fldChar w:fldCharType="end"/>
            </w:r>
            <w:r>
              <w:t>.</w:t>
            </w:r>
          </w:p>
        </w:tc>
      </w:tr>
    </w:tbl>
    <w:p w14:paraId="62B036BF" w14:textId="7CF283A7" w:rsidR="002500A2" w:rsidRDefault="002500A2" w:rsidP="002500A2"/>
    <w:p w14:paraId="71509DB2" w14:textId="77777777" w:rsidR="002B79DB" w:rsidRDefault="002B79DB" w:rsidP="002B79DB">
      <w:pPr>
        <w:pStyle w:val="Caption"/>
        <w:keepNext/>
      </w:pPr>
      <w:bookmarkStart w:id="74" w:name="_Ref522790826"/>
      <w:bookmarkStart w:id="75" w:name="_Toc523753132"/>
      <w:r>
        <w:t xml:space="preserve">Table </w:t>
      </w:r>
      <w:r>
        <w:rPr>
          <w:noProof/>
        </w:rPr>
        <w:fldChar w:fldCharType="begin"/>
      </w:r>
      <w:r>
        <w:rPr>
          <w:noProof/>
        </w:rPr>
        <w:instrText xml:space="preserve"> SEQ Table \* ARABIC </w:instrText>
      </w:r>
      <w:r>
        <w:rPr>
          <w:noProof/>
        </w:rPr>
        <w:fldChar w:fldCharType="separate"/>
      </w:r>
      <w:r>
        <w:rPr>
          <w:noProof/>
        </w:rPr>
        <w:t>6</w:t>
      </w:r>
      <w:r>
        <w:rPr>
          <w:noProof/>
        </w:rPr>
        <w:fldChar w:fldCharType="end"/>
      </w:r>
      <w:bookmarkEnd w:id="74"/>
      <w:r>
        <w:t xml:space="preserve"> Baseline accuracy</w:t>
      </w:r>
      <w:bookmarkEnd w:id="75"/>
    </w:p>
    <w:tbl>
      <w:tblPr>
        <w:tblStyle w:val="TableGrid"/>
        <w:tblW w:w="0" w:type="auto"/>
        <w:tblLook w:val="04A0" w:firstRow="1" w:lastRow="0" w:firstColumn="1" w:lastColumn="0" w:noHBand="0" w:noVBand="1"/>
      </w:tblPr>
      <w:tblGrid>
        <w:gridCol w:w="1501"/>
        <w:gridCol w:w="1501"/>
        <w:gridCol w:w="1502"/>
        <w:gridCol w:w="1502"/>
        <w:gridCol w:w="1502"/>
      </w:tblGrid>
      <w:tr w:rsidR="002B79DB" w:rsidRPr="00B95C77" w14:paraId="6C31C436" w14:textId="77777777" w:rsidTr="005428EA">
        <w:tc>
          <w:tcPr>
            <w:tcW w:w="1501" w:type="dxa"/>
          </w:tcPr>
          <w:p w14:paraId="3CBEAADA" w14:textId="77777777" w:rsidR="002B79DB" w:rsidRPr="00B95C77" w:rsidRDefault="002B79DB" w:rsidP="005428EA">
            <w:pPr>
              <w:rPr>
                <w:b/>
                <w:color w:val="000000" w:themeColor="text1"/>
              </w:rPr>
            </w:pPr>
            <w:r w:rsidRPr="00B95C77">
              <w:rPr>
                <w:b/>
                <w:color w:val="000000" w:themeColor="text1"/>
              </w:rPr>
              <w:t>Dataset used</w:t>
            </w:r>
          </w:p>
        </w:tc>
        <w:tc>
          <w:tcPr>
            <w:tcW w:w="1501" w:type="dxa"/>
          </w:tcPr>
          <w:p w14:paraId="79AD4A54" w14:textId="77777777" w:rsidR="002B79DB" w:rsidRPr="00B95C77" w:rsidRDefault="002B79DB" w:rsidP="005428EA">
            <w:pPr>
              <w:rPr>
                <w:b/>
                <w:color w:val="000000" w:themeColor="text1"/>
              </w:rPr>
            </w:pPr>
            <w:r w:rsidRPr="00B95C77">
              <w:rPr>
                <w:b/>
                <w:color w:val="000000" w:themeColor="text1"/>
              </w:rPr>
              <w:t>Dataset size</w:t>
            </w:r>
          </w:p>
        </w:tc>
        <w:tc>
          <w:tcPr>
            <w:tcW w:w="1502" w:type="dxa"/>
          </w:tcPr>
          <w:p w14:paraId="08097041" w14:textId="77777777" w:rsidR="002B79DB" w:rsidRPr="00B95C77" w:rsidRDefault="002B79DB" w:rsidP="005428EA">
            <w:pPr>
              <w:rPr>
                <w:b/>
                <w:color w:val="000000" w:themeColor="text1"/>
              </w:rPr>
            </w:pPr>
            <w:r>
              <w:rPr>
                <w:b/>
                <w:color w:val="000000" w:themeColor="text1"/>
              </w:rPr>
              <w:t xml:space="preserve">Baseline prediction </w:t>
            </w:r>
          </w:p>
        </w:tc>
        <w:tc>
          <w:tcPr>
            <w:tcW w:w="1502" w:type="dxa"/>
          </w:tcPr>
          <w:p w14:paraId="6D242B47" w14:textId="77777777" w:rsidR="002B79DB" w:rsidRPr="00B95C77" w:rsidRDefault="002B79DB" w:rsidP="005428EA">
            <w:pPr>
              <w:rPr>
                <w:b/>
                <w:color w:val="000000" w:themeColor="text1"/>
              </w:rPr>
            </w:pPr>
            <w:r w:rsidRPr="00B95C77">
              <w:rPr>
                <w:b/>
                <w:color w:val="000000" w:themeColor="text1"/>
              </w:rPr>
              <w:t>Categorical accuracy</w:t>
            </w:r>
          </w:p>
        </w:tc>
        <w:tc>
          <w:tcPr>
            <w:tcW w:w="1502" w:type="dxa"/>
          </w:tcPr>
          <w:p w14:paraId="1F9D2F71" w14:textId="77777777" w:rsidR="002B79DB" w:rsidRPr="00B95C77" w:rsidRDefault="002B79DB" w:rsidP="005428EA">
            <w:pPr>
              <w:rPr>
                <w:b/>
                <w:color w:val="000000" w:themeColor="text1"/>
              </w:rPr>
            </w:pPr>
            <w:r w:rsidRPr="00B95C77">
              <w:rPr>
                <w:b/>
                <w:color w:val="000000" w:themeColor="text1"/>
              </w:rPr>
              <w:t>Non-Null Label Accuracy</w:t>
            </w:r>
          </w:p>
        </w:tc>
      </w:tr>
      <w:tr w:rsidR="002B79DB" w14:paraId="2900133A" w14:textId="77777777" w:rsidTr="005428EA">
        <w:tc>
          <w:tcPr>
            <w:tcW w:w="1501" w:type="dxa"/>
          </w:tcPr>
          <w:p w14:paraId="4C41345E" w14:textId="77777777" w:rsidR="002B79DB" w:rsidRPr="00B95C77" w:rsidRDefault="002B79DB" w:rsidP="005428EA">
            <w:pPr>
              <w:rPr>
                <w:color w:val="000000" w:themeColor="text1"/>
              </w:rPr>
            </w:pPr>
            <w:r>
              <w:rPr>
                <w:color w:val="000000" w:themeColor="text1"/>
              </w:rPr>
              <w:t>Test</w:t>
            </w:r>
          </w:p>
        </w:tc>
        <w:tc>
          <w:tcPr>
            <w:tcW w:w="1501" w:type="dxa"/>
          </w:tcPr>
          <w:p w14:paraId="7C82D196" w14:textId="77777777" w:rsidR="002B79DB" w:rsidRDefault="002B79DB" w:rsidP="005428EA">
            <w:pPr>
              <w:rPr>
                <w:color w:val="000000" w:themeColor="text1"/>
              </w:rPr>
            </w:pPr>
            <w:r>
              <w:rPr>
                <w:color w:val="000000" w:themeColor="text1"/>
              </w:rPr>
              <w:t>Toyv2</w:t>
            </w:r>
          </w:p>
        </w:tc>
        <w:tc>
          <w:tcPr>
            <w:tcW w:w="1502" w:type="dxa"/>
          </w:tcPr>
          <w:p w14:paraId="41AF66B8" w14:textId="77777777" w:rsidR="002B79DB" w:rsidRPr="00A84874" w:rsidRDefault="002B79DB" w:rsidP="005428EA">
            <w:pPr>
              <w:rPr>
                <w:color w:val="000000" w:themeColor="text1"/>
              </w:rPr>
            </w:pPr>
            <w:r>
              <w:rPr>
                <w:color w:val="000000" w:themeColor="text1"/>
              </w:rPr>
              <w:t>Always null</w:t>
            </w:r>
          </w:p>
        </w:tc>
        <w:tc>
          <w:tcPr>
            <w:tcW w:w="1502" w:type="dxa"/>
          </w:tcPr>
          <w:p w14:paraId="01048B2C" w14:textId="77777777" w:rsidR="002B79DB" w:rsidRPr="00B95C77" w:rsidRDefault="002B79DB" w:rsidP="005428EA">
            <w:pPr>
              <w:rPr>
                <w:color w:val="000000" w:themeColor="text1"/>
              </w:rPr>
            </w:pPr>
            <w:r w:rsidRPr="00A84874">
              <w:rPr>
                <w:color w:val="000000" w:themeColor="text1"/>
              </w:rPr>
              <w:t>0.9035</w:t>
            </w:r>
          </w:p>
        </w:tc>
        <w:tc>
          <w:tcPr>
            <w:tcW w:w="1502" w:type="dxa"/>
          </w:tcPr>
          <w:p w14:paraId="265BC0CC" w14:textId="77777777" w:rsidR="002B79DB" w:rsidRDefault="002B79DB" w:rsidP="005428EA">
            <w:pPr>
              <w:rPr>
                <w:color w:val="000000" w:themeColor="text1"/>
              </w:rPr>
            </w:pPr>
            <w:r>
              <w:rPr>
                <w:color w:val="000000" w:themeColor="text1"/>
              </w:rPr>
              <w:t>0.0</w:t>
            </w:r>
          </w:p>
        </w:tc>
      </w:tr>
      <w:tr w:rsidR="002B79DB" w14:paraId="3B05B953" w14:textId="77777777" w:rsidTr="005428EA">
        <w:tc>
          <w:tcPr>
            <w:tcW w:w="1501" w:type="dxa"/>
          </w:tcPr>
          <w:p w14:paraId="02EE5122" w14:textId="77777777" w:rsidR="002B79DB" w:rsidRDefault="002B79DB" w:rsidP="005428EA">
            <w:pPr>
              <w:rPr>
                <w:color w:val="000000" w:themeColor="text1"/>
              </w:rPr>
            </w:pPr>
            <w:r>
              <w:rPr>
                <w:color w:val="000000" w:themeColor="text1"/>
              </w:rPr>
              <w:t>Test</w:t>
            </w:r>
          </w:p>
        </w:tc>
        <w:tc>
          <w:tcPr>
            <w:tcW w:w="1501" w:type="dxa"/>
          </w:tcPr>
          <w:p w14:paraId="0BAB31E6" w14:textId="77777777" w:rsidR="002B79DB" w:rsidRDefault="002B79DB" w:rsidP="005428EA">
            <w:pPr>
              <w:rPr>
                <w:color w:val="000000" w:themeColor="text1"/>
              </w:rPr>
            </w:pPr>
            <w:r>
              <w:rPr>
                <w:color w:val="000000" w:themeColor="text1"/>
              </w:rPr>
              <w:t>Toyv2</w:t>
            </w:r>
          </w:p>
        </w:tc>
        <w:tc>
          <w:tcPr>
            <w:tcW w:w="1502" w:type="dxa"/>
          </w:tcPr>
          <w:p w14:paraId="41A60AA7" w14:textId="77777777" w:rsidR="002B79DB" w:rsidRDefault="002B79DB" w:rsidP="005428EA">
            <w:pPr>
              <w:rPr>
                <w:color w:val="000000" w:themeColor="text1"/>
              </w:rPr>
            </w:pPr>
            <w:r>
              <w:rPr>
                <w:color w:val="000000" w:themeColor="text1"/>
              </w:rPr>
              <w:t>Always “location”</w:t>
            </w:r>
          </w:p>
        </w:tc>
        <w:tc>
          <w:tcPr>
            <w:tcW w:w="1502" w:type="dxa"/>
          </w:tcPr>
          <w:p w14:paraId="19F38370" w14:textId="77777777" w:rsidR="002B79DB" w:rsidRPr="00A84874" w:rsidRDefault="002B79DB" w:rsidP="005428EA">
            <w:pPr>
              <w:rPr>
                <w:color w:val="000000" w:themeColor="text1"/>
              </w:rPr>
            </w:pPr>
            <w:r>
              <w:rPr>
                <w:color w:val="000000" w:themeColor="text1"/>
              </w:rPr>
              <w:t>0.05775</w:t>
            </w:r>
          </w:p>
        </w:tc>
        <w:tc>
          <w:tcPr>
            <w:tcW w:w="1502" w:type="dxa"/>
          </w:tcPr>
          <w:p w14:paraId="2E06194F" w14:textId="77777777" w:rsidR="002B79DB" w:rsidRDefault="002B79DB" w:rsidP="005428EA">
            <w:pPr>
              <w:rPr>
                <w:color w:val="000000" w:themeColor="text1"/>
              </w:rPr>
            </w:pPr>
            <w:r>
              <w:rPr>
                <w:color w:val="000000" w:themeColor="text1"/>
              </w:rPr>
              <w:t>0.05775</w:t>
            </w:r>
          </w:p>
        </w:tc>
      </w:tr>
    </w:tbl>
    <w:p w14:paraId="60CABEBC" w14:textId="77777777" w:rsidR="00465353" w:rsidRDefault="00465353" w:rsidP="002500A2"/>
    <w:p w14:paraId="3DCBBB1C" w14:textId="0FCA4798" w:rsidR="002B79DB" w:rsidRDefault="002B79DB" w:rsidP="002B79DB">
      <w:pPr>
        <w:pStyle w:val="Caption"/>
        <w:keepNext/>
      </w:pPr>
      <w:bookmarkStart w:id="76" w:name="_Ref522791343"/>
      <w:bookmarkStart w:id="77" w:name="_Toc523753133"/>
      <w:r>
        <w:t xml:space="preserve">Table </w:t>
      </w:r>
      <w:r>
        <w:rPr>
          <w:noProof/>
        </w:rPr>
        <w:fldChar w:fldCharType="begin"/>
      </w:r>
      <w:r>
        <w:rPr>
          <w:noProof/>
        </w:rPr>
        <w:instrText xml:space="preserve"> SEQ Table \* ARABIC </w:instrText>
      </w:r>
      <w:r>
        <w:rPr>
          <w:noProof/>
        </w:rPr>
        <w:fldChar w:fldCharType="separate"/>
      </w:r>
      <w:r>
        <w:rPr>
          <w:noProof/>
        </w:rPr>
        <w:t>7</w:t>
      </w:r>
      <w:r>
        <w:rPr>
          <w:noProof/>
        </w:rPr>
        <w:fldChar w:fldCharType="end"/>
      </w:r>
      <w:bookmarkEnd w:id="76"/>
      <w:r>
        <w:t xml:space="preserve"> Evaluation</w:t>
      </w:r>
      <w:r w:rsidR="00E76742">
        <w:t>s</w:t>
      </w:r>
      <w:r>
        <w:t xml:space="preserve"> of </w:t>
      </w:r>
      <w:r w:rsidR="00E76742">
        <w:t>trained models</w:t>
      </w:r>
      <w:bookmarkEnd w:id="77"/>
    </w:p>
    <w:tbl>
      <w:tblPr>
        <w:tblStyle w:val="TableGrid"/>
        <w:tblW w:w="0" w:type="auto"/>
        <w:tblLook w:val="04A0" w:firstRow="1" w:lastRow="0" w:firstColumn="1" w:lastColumn="0" w:noHBand="0" w:noVBand="1"/>
      </w:tblPr>
      <w:tblGrid>
        <w:gridCol w:w="1402"/>
        <w:gridCol w:w="1402"/>
        <w:gridCol w:w="1727"/>
        <w:gridCol w:w="1418"/>
        <w:gridCol w:w="1559"/>
        <w:gridCol w:w="885"/>
      </w:tblGrid>
      <w:tr w:rsidR="007C01C7" w:rsidRPr="00B95C77" w14:paraId="50CE22B5" w14:textId="0E73EA97" w:rsidTr="007C01C7">
        <w:tc>
          <w:tcPr>
            <w:tcW w:w="1402" w:type="dxa"/>
          </w:tcPr>
          <w:p w14:paraId="0B94D1C3" w14:textId="1E7F1E29" w:rsidR="007C01C7" w:rsidRPr="00B95C77" w:rsidRDefault="007C01C7" w:rsidP="007C01C7">
            <w:pPr>
              <w:rPr>
                <w:b/>
                <w:color w:val="000000" w:themeColor="text1"/>
              </w:rPr>
            </w:pPr>
            <w:r>
              <w:rPr>
                <w:b/>
                <w:color w:val="000000" w:themeColor="text1"/>
              </w:rPr>
              <w:t>Trained model under evaluation</w:t>
            </w:r>
          </w:p>
        </w:tc>
        <w:tc>
          <w:tcPr>
            <w:tcW w:w="1402" w:type="dxa"/>
          </w:tcPr>
          <w:p w14:paraId="4BD60966" w14:textId="1AA4F79B" w:rsidR="007C01C7" w:rsidRPr="00B95C77" w:rsidRDefault="007C01C7" w:rsidP="007C01C7">
            <w:pPr>
              <w:rPr>
                <w:b/>
                <w:color w:val="000000" w:themeColor="text1"/>
              </w:rPr>
            </w:pPr>
            <w:r w:rsidRPr="00B95C77">
              <w:rPr>
                <w:b/>
                <w:color w:val="000000" w:themeColor="text1"/>
              </w:rPr>
              <w:t>Dataset used</w:t>
            </w:r>
            <w:r>
              <w:rPr>
                <w:b/>
                <w:color w:val="000000" w:themeColor="text1"/>
              </w:rPr>
              <w:t xml:space="preserve"> for evaluation</w:t>
            </w:r>
          </w:p>
        </w:tc>
        <w:tc>
          <w:tcPr>
            <w:tcW w:w="1727" w:type="dxa"/>
          </w:tcPr>
          <w:p w14:paraId="6D335AEE" w14:textId="77777777" w:rsidR="007C01C7" w:rsidRPr="00B95C77" w:rsidRDefault="007C01C7" w:rsidP="007C01C7">
            <w:pPr>
              <w:rPr>
                <w:b/>
                <w:color w:val="000000" w:themeColor="text1"/>
              </w:rPr>
            </w:pPr>
            <w:r w:rsidRPr="00B95C77">
              <w:rPr>
                <w:b/>
                <w:color w:val="000000" w:themeColor="text1"/>
              </w:rPr>
              <w:t>Dataset size</w:t>
            </w:r>
          </w:p>
        </w:tc>
        <w:tc>
          <w:tcPr>
            <w:tcW w:w="1418" w:type="dxa"/>
          </w:tcPr>
          <w:p w14:paraId="7E2AA1A9" w14:textId="77777777" w:rsidR="007C01C7" w:rsidRPr="00B95C77" w:rsidRDefault="007C01C7" w:rsidP="007C01C7">
            <w:pPr>
              <w:rPr>
                <w:b/>
                <w:color w:val="000000" w:themeColor="text1"/>
              </w:rPr>
            </w:pPr>
            <w:r w:rsidRPr="00B95C77">
              <w:rPr>
                <w:b/>
                <w:color w:val="000000" w:themeColor="text1"/>
              </w:rPr>
              <w:t>Categorical accuracy</w:t>
            </w:r>
          </w:p>
        </w:tc>
        <w:tc>
          <w:tcPr>
            <w:tcW w:w="1559" w:type="dxa"/>
          </w:tcPr>
          <w:p w14:paraId="4488D7DD" w14:textId="77777777" w:rsidR="007C01C7" w:rsidRPr="00B95C77" w:rsidRDefault="007C01C7" w:rsidP="007C01C7">
            <w:pPr>
              <w:rPr>
                <w:b/>
                <w:color w:val="000000" w:themeColor="text1"/>
              </w:rPr>
            </w:pPr>
            <w:r w:rsidRPr="00B95C77">
              <w:rPr>
                <w:b/>
                <w:color w:val="000000" w:themeColor="text1"/>
              </w:rPr>
              <w:t>Non-Null Label Accuracy</w:t>
            </w:r>
          </w:p>
        </w:tc>
        <w:tc>
          <w:tcPr>
            <w:tcW w:w="885" w:type="dxa"/>
          </w:tcPr>
          <w:p w14:paraId="3C07BA1E" w14:textId="1E72D99E" w:rsidR="007C01C7" w:rsidRPr="00B95C77" w:rsidRDefault="007C01C7" w:rsidP="007C01C7">
            <w:pPr>
              <w:rPr>
                <w:b/>
                <w:color w:val="000000" w:themeColor="text1"/>
              </w:rPr>
            </w:pPr>
            <w:r w:rsidRPr="00B95C77">
              <w:rPr>
                <w:b/>
                <w:color w:val="000000" w:themeColor="text1"/>
              </w:rPr>
              <w:t>Loss</w:t>
            </w:r>
          </w:p>
        </w:tc>
      </w:tr>
      <w:tr w:rsidR="007C01C7" w:rsidRPr="00B95C77" w14:paraId="6FF9067F" w14:textId="384E4B00" w:rsidTr="007C01C7">
        <w:tc>
          <w:tcPr>
            <w:tcW w:w="1402" w:type="dxa"/>
          </w:tcPr>
          <w:p w14:paraId="18751F1C" w14:textId="45533C82" w:rsidR="007C01C7" w:rsidRPr="00B95C77" w:rsidRDefault="007C01C7" w:rsidP="007C01C7">
            <w:pPr>
              <w:rPr>
                <w:color w:val="000000" w:themeColor="text1"/>
              </w:rPr>
            </w:pPr>
            <w:r>
              <w:rPr>
                <w:color w:val="000000" w:themeColor="text1"/>
              </w:rPr>
              <w:t>Mini</w:t>
            </w:r>
          </w:p>
        </w:tc>
        <w:tc>
          <w:tcPr>
            <w:tcW w:w="1402" w:type="dxa"/>
          </w:tcPr>
          <w:p w14:paraId="0F166966" w14:textId="673FDFAF" w:rsidR="007C01C7" w:rsidRPr="00B95C77" w:rsidRDefault="007C01C7" w:rsidP="007C01C7">
            <w:pPr>
              <w:rPr>
                <w:color w:val="000000" w:themeColor="text1"/>
              </w:rPr>
            </w:pPr>
            <w:r w:rsidRPr="00B95C77">
              <w:rPr>
                <w:color w:val="000000" w:themeColor="text1"/>
              </w:rPr>
              <w:t>Test</w:t>
            </w:r>
          </w:p>
        </w:tc>
        <w:tc>
          <w:tcPr>
            <w:tcW w:w="1727" w:type="dxa"/>
          </w:tcPr>
          <w:p w14:paraId="69D63A41" w14:textId="77777777" w:rsidR="007C01C7" w:rsidRPr="00B95C77" w:rsidRDefault="007C01C7" w:rsidP="007C01C7">
            <w:pPr>
              <w:rPr>
                <w:color w:val="000000" w:themeColor="text1"/>
              </w:rPr>
            </w:pPr>
            <w:r>
              <w:rPr>
                <w:color w:val="000000" w:themeColor="text1"/>
              </w:rPr>
              <w:t>Mini</w:t>
            </w:r>
          </w:p>
        </w:tc>
        <w:tc>
          <w:tcPr>
            <w:tcW w:w="1418" w:type="dxa"/>
          </w:tcPr>
          <w:p w14:paraId="58F2C893" w14:textId="77777777" w:rsidR="007C01C7" w:rsidRPr="00B95C77" w:rsidRDefault="007C01C7" w:rsidP="007C01C7">
            <w:pPr>
              <w:rPr>
                <w:color w:val="000000" w:themeColor="text1"/>
              </w:rPr>
            </w:pPr>
            <w:r w:rsidRPr="00052CB8">
              <w:rPr>
                <w:color w:val="000000" w:themeColor="text1"/>
              </w:rPr>
              <w:t>0.8792</w:t>
            </w:r>
          </w:p>
        </w:tc>
        <w:tc>
          <w:tcPr>
            <w:tcW w:w="1559" w:type="dxa"/>
          </w:tcPr>
          <w:p w14:paraId="7505862B" w14:textId="77777777" w:rsidR="007C01C7" w:rsidRPr="00B95C77" w:rsidRDefault="007C01C7" w:rsidP="007C01C7">
            <w:pPr>
              <w:rPr>
                <w:color w:val="000000" w:themeColor="text1"/>
              </w:rPr>
            </w:pPr>
            <w:r>
              <w:rPr>
                <w:color w:val="000000" w:themeColor="text1"/>
              </w:rPr>
              <w:t>0.0</w:t>
            </w:r>
          </w:p>
        </w:tc>
        <w:tc>
          <w:tcPr>
            <w:tcW w:w="885" w:type="dxa"/>
          </w:tcPr>
          <w:p w14:paraId="1F8A4A9A" w14:textId="6DF0912D" w:rsidR="007C01C7" w:rsidRDefault="007C01C7" w:rsidP="007C01C7">
            <w:pPr>
              <w:rPr>
                <w:color w:val="000000" w:themeColor="text1"/>
              </w:rPr>
            </w:pPr>
            <w:r w:rsidRPr="00052CB8">
              <w:rPr>
                <w:color w:val="000000" w:themeColor="text1"/>
              </w:rPr>
              <w:t>0.394</w:t>
            </w:r>
            <w:r>
              <w:rPr>
                <w:color w:val="000000" w:themeColor="text1"/>
              </w:rPr>
              <w:t>7</w:t>
            </w:r>
          </w:p>
        </w:tc>
      </w:tr>
      <w:tr w:rsidR="007C01C7" w:rsidRPr="00B95C77" w14:paraId="0903D429" w14:textId="77777777" w:rsidTr="007C01C7">
        <w:tc>
          <w:tcPr>
            <w:tcW w:w="1402" w:type="dxa"/>
          </w:tcPr>
          <w:p w14:paraId="0F0DBAD6" w14:textId="0272D145" w:rsidR="007C01C7" w:rsidRDefault="007C01C7" w:rsidP="007C01C7">
            <w:pPr>
              <w:rPr>
                <w:color w:val="000000" w:themeColor="text1"/>
              </w:rPr>
            </w:pPr>
            <w:r>
              <w:rPr>
                <w:color w:val="000000" w:themeColor="text1"/>
              </w:rPr>
              <w:t>ToyV1</w:t>
            </w:r>
          </w:p>
        </w:tc>
        <w:tc>
          <w:tcPr>
            <w:tcW w:w="1402" w:type="dxa"/>
          </w:tcPr>
          <w:p w14:paraId="1CC550A0" w14:textId="643C3CCF" w:rsidR="007C01C7" w:rsidRPr="00B95C77" w:rsidRDefault="007C01C7" w:rsidP="007C01C7">
            <w:pPr>
              <w:rPr>
                <w:color w:val="000000" w:themeColor="text1"/>
              </w:rPr>
            </w:pPr>
            <w:r>
              <w:rPr>
                <w:color w:val="000000" w:themeColor="text1"/>
              </w:rPr>
              <w:t>Test</w:t>
            </w:r>
          </w:p>
        </w:tc>
        <w:tc>
          <w:tcPr>
            <w:tcW w:w="1727" w:type="dxa"/>
          </w:tcPr>
          <w:p w14:paraId="58B2DC65" w14:textId="75F5AD82" w:rsidR="007C01C7" w:rsidRDefault="007C01C7" w:rsidP="007C01C7">
            <w:pPr>
              <w:rPr>
                <w:color w:val="000000" w:themeColor="text1"/>
              </w:rPr>
            </w:pPr>
            <w:r>
              <w:rPr>
                <w:color w:val="000000" w:themeColor="text1"/>
              </w:rPr>
              <w:t>Toyv1</w:t>
            </w:r>
          </w:p>
        </w:tc>
        <w:tc>
          <w:tcPr>
            <w:tcW w:w="1418" w:type="dxa"/>
          </w:tcPr>
          <w:p w14:paraId="60BDF976" w14:textId="6D0E4C09" w:rsidR="007C01C7" w:rsidRPr="00B95C77" w:rsidRDefault="007C01C7" w:rsidP="007C01C7">
            <w:pPr>
              <w:rPr>
                <w:color w:val="000000" w:themeColor="text1"/>
              </w:rPr>
            </w:pPr>
            <w:r w:rsidRPr="00EE5CB0">
              <w:rPr>
                <w:color w:val="000000" w:themeColor="text1"/>
              </w:rPr>
              <w:t>0.9726</w:t>
            </w:r>
          </w:p>
        </w:tc>
        <w:tc>
          <w:tcPr>
            <w:tcW w:w="1559" w:type="dxa"/>
          </w:tcPr>
          <w:p w14:paraId="73181DD9" w14:textId="5887E031" w:rsidR="007C01C7" w:rsidRDefault="007C01C7" w:rsidP="007C01C7">
            <w:pPr>
              <w:rPr>
                <w:color w:val="000000" w:themeColor="text1"/>
              </w:rPr>
            </w:pPr>
            <w:r>
              <w:rPr>
                <w:color w:val="000000" w:themeColor="text1"/>
              </w:rPr>
              <w:t>N</w:t>
            </w:r>
            <w:r w:rsidRPr="00EE5CB0">
              <w:rPr>
                <w:color w:val="000000" w:themeColor="text1"/>
              </w:rPr>
              <w:t>a</w:t>
            </w:r>
            <w:r>
              <w:rPr>
                <w:color w:val="000000" w:themeColor="text1"/>
              </w:rPr>
              <w:t>N</w:t>
            </w:r>
          </w:p>
        </w:tc>
        <w:tc>
          <w:tcPr>
            <w:tcW w:w="885" w:type="dxa"/>
          </w:tcPr>
          <w:p w14:paraId="7F3E02F1" w14:textId="6FB0996E" w:rsidR="007C01C7" w:rsidRDefault="007C01C7" w:rsidP="007C01C7">
            <w:pPr>
              <w:rPr>
                <w:color w:val="000000" w:themeColor="text1"/>
              </w:rPr>
            </w:pPr>
            <w:r w:rsidRPr="00EE5CB0">
              <w:rPr>
                <w:color w:val="000000" w:themeColor="text1"/>
              </w:rPr>
              <w:t>0.0885</w:t>
            </w:r>
          </w:p>
        </w:tc>
      </w:tr>
      <w:tr w:rsidR="007C01C7" w:rsidRPr="00B95C77" w14:paraId="1A0751B4" w14:textId="4D2B15B1" w:rsidTr="007C01C7">
        <w:tc>
          <w:tcPr>
            <w:tcW w:w="1402" w:type="dxa"/>
          </w:tcPr>
          <w:p w14:paraId="7398F88A" w14:textId="5EEF5142" w:rsidR="007C01C7" w:rsidRDefault="007C01C7" w:rsidP="007C01C7">
            <w:pPr>
              <w:rPr>
                <w:color w:val="000000" w:themeColor="text1"/>
              </w:rPr>
            </w:pPr>
            <w:r>
              <w:rPr>
                <w:color w:val="000000" w:themeColor="text1"/>
              </w:rPr>
              <w:t>ToyV1</w:t>
            </w:r>
          </w:p>
        </w:tc>
        <w:tc>
          <w:tcPr>
            <w:tcW w:w="1402" w:type="dxa"/>
          </w:tcPr>
          <w:p w14:paraId="4E83CE94" w14:textId="3C811EA9" w:rsidR="007C01C7" w:rsidRPr="00B95C77" w:rsidRDefault="007C01C7" w:rsidP="007C01C7">
            <w:pPr>
              <w:rPr>
                <w:color w:val="000000" w:themeColor="text1"/>
              </w:rPr>
            </w:pPr>
            <w:r w:rsidRPr="00B95C77">
              <w:rPr>
                <w:color w:val="000000" w:themeColor="text1"/>
              </w:rPr>
              <w:t>Test</w:t>
            </w:r>
          </w:p>
        </w:tc>
        <w:tc>
          <w:tcPr>
            <w:tcW w:w="1727" w:type="dxa"/>
          </w:tcPr>
          <w:p w14:paraId="3198D4C4" w14:textId="45BBC7A8" w:rsidR="007C01C7" w:rsidRDefault="007C01C7" w:rsidP="007C01C7">
            <w:pPr>
              <w:rPr>
                <w:color w:val="000000" w:themeColor="text1"/>
              </w:rPr>
            </w:pPr>
            <w:r>
              <w:rPr>
                <w:color w:val="000000" w:themeColor="text1"/>
              </w:rPr>
              <w:t>Mini</w:t>
            </w:r>
            <w:r>
              <w:rPr>
                <w:rStyle w:val="FootnoteReference"/>
                <w:color w:val="000000" w:themeColor="text1"/>
              </w:rPr>
              <w:footnoteReference w:id="22"/>
            </w:r>
          </w:p>
        </w:tc>
        <w:tc>
          <w:tcPr>
            <w:tcW w:w="1418" w:type="dxa"/>
          </w:tcPr>
          <w:p w14:paraId="2BA62B7A" w14:textId="41CA58E6" w:rsidR="007C01C7" w:rsidRPr="00052CB8" w:rsidRDefault="007C01C7" w:rsidP="007C01C7">
            <w:pPr>
              <w:rPr>
                <w:color w:val="000000" w:themeColor="text1"/>
              </w:rPr>
            </w:pPr>
            <w:r w:rsidRPr="00B95C77">
              <w:rPr>
                <w:color w:val="000000" w:themeColor="text1"/>
              </w:rPr>
              <w:t>0.9570</w:t>
            </w:r>
          </w:p>
        </w:tc>
        <w:tc>
          <w:tcPr>
            <w:tcW w:w="1559" w:type="dxa"/>
          </w:tcPr>
          <w:p w14:paraId="20DEAFB4" w14:textId="0AC1449A" w:rsidR="007C01C7" w:rsidRDefault="007C01C7" w:rsidP="007C01C7">
            <w:pPr>
              <w:rPr>
                <w:color w:val="000000" w:themeColor="text1"/>
              </w:rPr>
            </w:pPr>
            <w:r>
              <w:rPr>
                <w:color w:val="000000" w:themeColor="text1"/>
              </w:rPr>
              <w:t>0.5270</w:t>
            </w:r>
          </w:p>
        </w:tc>
        <w:tc>
          <w:tcPr>
            <w:tcW w:w="885" w:type="dxa"/>
          </w:tcPr>
          <w:p w14:paraId="5BED2299" w14:textId="40FE6016" w:rsidR="007C01C7" w:rsidRDefault="007C01C7" w:rsidP="007C01C7">
            <w:pPr>
              <w:rPr>
                <w:color w:val="000000" w:themeColor="text1"/>
              </w:rPr>
            </w:pPr>
            <w:r>
              <w:rPr>
                <w:color w:val="000000" w:themeColor="text1"/>
              </w:rPr>
              <w:t>0.1386</w:t>
            </w:r>
          </w:p>
        </w:tc>
      </w:tr>
      <w:tr w:rsidR="007C01C7" w:rsidRPr="00B95C77" w14:paraId="2E0D4080" w14:textId="056E9876" w:rsidTr="007C01C7">
        <w:tc>
          <w:tcPr>
            <w:tcW w:w="1402" w:type="dxa"/>
          </w:tcPr>
          <w:p w14:paraId="7E740A56" w14:textId="12A3D330" w:rsidR="007C01C7" w:rsidRDefault="007C01C7" w:rsidP="007C01C7">
            <w:pPr>
              <w:rPr>
                <w:color w:val="000000" w:themeColor="text1"/>
              </w:rPr>
            </w:pPr>
            <w:r>
              <w:rPr>
                <w:color w:val="000000" w:themeColor="text1"/>
              </w:rPr>
              <w:t>ToyV2</w:t>
            </w:r>
          </w:p>
        </w:tc>
        <w:tc>
          <w:tcPr>
            <w:tcW w:w="1402" w:type="dxa"/>
          </w:tcPr>
          <w:p w14:paraId="44BD89A4" w14:textId="6F357364" w:rsidR="007C01C7" w:rsidRDefault="007C01C7" w:rsidP="007C01C7">
            <w:pPr>
              <w:rPr>
                <w:color w:val="000000" w:themeColor="text1"/>
              </w:rPr>
            </w:pPr>
            <w:r>
              <w:rPr>
                <w:color w:val="000000" w:themeColor="text1"/>
              </w:rPr>
              <w:t>Test</w:t>
            </w:r>
          </w:p>
        </w:tc>
        <w:tc>
          <w:tcPr>
            <w:tcW w:w="1727" w:type="dxa"/>
          </w:tcPr>
          <w:p w14:paraId="36563C75" w14:textId="25F7A6FA" w:rsidR="007C01C7" w:rsidRDefault="007C01C7" w:rsidP="007C01C7">
            <w:pPr>
              <w:rPr>
                <w:color w:val="000000" w:themeColor="text1"/>
              </w:rPr>
            </w:pPr>
            <w:r>
              <w:rPr>
                <w:color w:val="000000" w:themeColor="text1"/>
              </w:rPr>
              <w:t>ToyV2</w:t>
            </w:r>
          </w:p>
        </w:tc>
        <w:tc>
          <w:tcPr>
            <w:tcW w:w="1418" w:type="dxa"/>
          </w:tcPr>
          <w:p w14:paraId="106B8F3D" w14:textId="6DD1CA2D" w:rsidR="007C01C7" w:rsidRPr="00EE5CB0" w:rsidRDefault="007C01C7" w:rsidP="007C01C7">
            <w:pPr>
              <w:rPr>
                <w:color w:val="000000" w:themeColor="text1"/>
              </w:rPr>
            </w:pPr>
            <w:r w:rsidRPr="00416EE0">
              <w:rPr>
                <w:color w:val="000000" w:themeColor="text1"/>
              </w:rPr>
              <w:t>0.953</w:t>
            </w:r>
            <w:r>
              <w:rPr>
                <w:color w:val="000000" w:themeColor="text1"/>
              </w:rPr>
              <w:t>8</w:t>
            </w:r>
          </w:p>
        </w:tc>
        <w:tc>
          <w:tcPr>
            <w:tcW w:w="1559" w:type="dxa"/>
          </w:tcPr>
          <w:p w14:paraId="0962CADD" w14:textId="244609EC" w:rsidR="007C01C7" w:rsidRDefault="007C01C7" w:rsidP="007C01C7">
            <w:pPr>
              <w:rPr>
                <w:color w:val="000000" w:themeColor="text1"/>
              </w:rPr>
            </w:pPr>
            <w:r w:rsidRPr="00416EE0">
              <w:rPr>
                <w:color w:val="000000" w:themeColor="text1"/>
              </w:rPr>
              <w:t>0.5532</w:t>
            </w:r>
          </w:p>
        </w:tc>
        <w:tc>
          <w:tcPr>
            <w:tcW w:w="885" w:type="dxa"/>
          </w:tcPr>
          <w:p w14:paraId="53057772" w14:textId="4A218E0D" w:rsidR="007C01C7" w:rsidRPr="00416EE0" w:rsidRDefault="007C01C7" w:rsidP="007C01C7">
            <w:pPr>
              <w:rPr>
                <w:color w:val="000000" w:themeColor="text1"/>
              </w:rPr>
            </w:pPr>
            <w:r w:rsidRPr="00416EE0">
              <w:rPr>
                <w:color w:val="000000" w:themeColor="text1"/>
              </w:rPr>
              <w:t>0.1564</w:t>
            </w:r>
          </w:p>
        </w:tc>
      </w:tr>
      <w:tr w:rsidR="007C01C7" w:rsidRPr="00B95C77" w14:paraId="1823DBBA" w14:textId="47CE89E2" w:rsidTr="007C01C7">
        <w:tc>
          <w:tcPr>
            <w:tcW w:w="1402" w:type="dxa"/>
          </w:tcPr>
          <w:p w14:paraId="38727EA7" w14:textId="092E0112" w:rsidR="007C01C7" w:rsidRDefault="007C01C7" w:rsidP="007C01C7">
            <w:pPr>
              <w:rPr>
                <w:color w:val="000000" w:themeColor="text1"/>
              </w:rPr>
            </w:pPr>
            <w:r>
              <w:rPr>
                <w:color w:val="000000" w:themeColor="text1"/>
              </w:rPr>
              <w:t>ToyV</w:t>
            </w:r>
            <w:r w:rsidR="00476142">
              <w:rPr>
                <w:color w:val="000000" w:themeColor="text1"/>
              </w:rPr>
              <w:t>3</w:t>
            </w:r>
          </w:p>
        </w:tc>
        <w:tc>
          <w:tcPr>
            <w:tcW w:w="1402" w:type="dxa"/>
          </w:tcPr>
          <w:p w14:paraId="1B71B0A0" w14:textId="240B0233" w:rsidR="007C01C7" w:rsidRDefault="007C01C7" w:rsidP="007C01C7">
            <w:pPr>
              <w:rPr>
                <w:color w:val="000000" w:themeColor="text1"/>
              </w:rPr>
            </w:pPr>
            <w:r>
              <w:rPr>
                <w:color w:val="000000" w:themeColor="text1"/>
              </w:rPr>
              <w:t>Test</w:t>
            </w:r>
          </w:p>
        </w:tc>
        <w:tc>
          <w:tcPr>
            <w:tcW w:w="1727" w:type="dxa"/>
          </w:tcPr>
          <w:p w14:paraId="7391A970" w14:textId="34D1A02A" w:rsidR="007C01C7" w:rsidRDefault="007C01C7" w:rsidP="007C01C7">
            <w:pPr>
              <w:rPr>
                <w:color w:val="000000" w:themeColor="text1"/>
              </w:rPr>
            </w:pPr>
            <w:r>
              <w:rPr>
                <w:color w:val="000000" w:themeColor="text1"/>
              </w:rPr>
              <w:t>ToyV3</w:t>
            </w:r>
          </w:p>
        </w:tc>
        <w:tc>
          <w:tcPr>
            <w:tcW w:w="1418" w:type="dxa"/>
          </w:tcPr>
          <w:p w14:paraId="3BDF5783" w14:textId="64566075" w:rsidR="007C01C7" w:rsidRPr="00EE5CB0" w:rsidRDefault="007C01C7" w:rsidP="007C01C7">
            <w:pPr>
              <w:rPr>
                <w:color w:val="000000" w:themeColor="text1"/>
              </w:rPr>
            </w:pPr>
            <w:r w:rsidRPr="00D92013">
              <w:rPr>
                <w:color w:val="000000" w:themeColor="text1"/>
              </w:rPr>
              <w:t>0.959</w:t>
            </w:r>
            <w:r>
              <w:rPr>
                <w:color w:val="000000" w:themeColor="text1"/>
              </w:rPr>
              <w:t>4</w:t>
            </w:r>
          </w:p>
        </w:tc>
        <w:tc>
          <w:tcPr>
            <w:tcW w:w="1559" w:type="dxa"/>
          </w:tcPr>
          <w:p w14:paraId="022D1FA6" w14:textId="60BF6568" w:rsidR="007C01C7" w:rsidRDefault="007C01C7" w:rsidP="007C01C7">
            <w:pPr>
              <w:rPr>
                <w:color w:val="000000" w:themeColor="text1"/>
              </w:rPr>
            </w:pPr>
            <w:r>
              <w:rPr>
                <w:color w:val="000000" w:themeColor="text1"/>
              </w:rPr>
              <w:t>0.5454</w:t>
            </w:r>
          </w:p>
        </w:tc>
        <w:tc>
          <w:tcPr>
            <w:tcW w:w="885" w:type="dxa"/>
          </w:tcPr>
          <w:p w14:paraId="6A89CF45" w14:textId="04536244" w:rsidR="007C01C7" w:rsidRDefault="007C01C7" w:rsidP="007C01C7">
            <w:pPr>
              <w:rPr>
                <w:color w:val="000000" w:themeColor="text1"/>
              </w:rPr>
            </w:pPr>
            <w:r>
              <w:rPr>
                <w:color w:val="000000" w:themeColor="text1"/>
              </w:rPr>
              <w:t>0.1364</w:t>
            </w:r>
          </w:p>
        </w:tc>
      </w:tr>
    </w:tbl>
    <w:p w14:paraId="01FD586A" w14:textId="29A23F1E" w:rsidR="002B79DB" w:rsidRPr="004F6421" w:rsidRDefault="002B79DB" w:rsidP="002500A2"/>
    <w:p w14:paraId="1D3132E0" w14:textId="77777777" w:rsidR="002500A2" w:rsidRDefault="002500A2" w:rsidP="00621C4B">
      <w:pPr>
        <w:pStyle w:val="Heading3"/>
      </w:pPr>
      <w:bookmarkStart w:id="78" w:name="_Ref522793673"/>
      <w:bookmarkStart w:id="79" w:name="_Ref523394856"/>
      <w:bookmarkStart w:id="80" w:name="_Toc523753625"/>
      <w:r>
        <w:t>Baseline results</w:t>
      </w:r>
      <w:bookmarkEnd w:id="78"/>
      <w:bookmarkEnd w:id="79"/>
      <w:bookmarkEnd w:id="80"/>
    </w:p>
    <w:p w14:paraId="03798E06" w14:textId="77777777" w:rsidR="002500A2" w:rsidRDefault="002500A2" w:rsidP="002500A2">
      <w:pPr>
        <w:rPr>
          <w:b/>
          <w:color w:val="FF0000"/>
        </w:rPr>
      </w:pPr>
    </w:p>
    <w:p w14:paraId="4174AA5D" w14:textId="77777777" w:rsidR="00D707F1" w:rsidRDefault="00F952CB" w:rsidP="002500A2">
      <w:pPr>
        <w:rPr>
          <w:color w:val="000000" w:themeColor="text1"/>
        </w:rPr>
      </w:pPr>
      <w:r>
        <w:rPr>
          <w:color w:val="000000" w:themeColor="text1"/>
        </w:rPr>
        <w:lastRenderedPageBreak/>
        <w:t>When evaluating</w:t>
      </w:r>
      <w:r w:rsidR="002500A2">
        <w:rPr>
          <w:color w:val="000000" w:themeColor="text1"/>
        </w:rPr>
        <w:t xml:space="preserve"> any model it makes sense to first calculate the score of the common-sense baseline. In a Named Entity task where Null is the most frequent label, the obvious baseline is to declare every word as Null, i.e. not a Named Entity. Of course, in practice such a classifier is useless. However, in terms of pure accuracy, it gains quite high results. </w:t>
      </w:r>
    </w:p>
    <w:p w14:paraId="4C217028" w14:textId="77777777" w:rsidR="00D707F1" w:rsidRDefault="00D707F1" w:rsidP="002500A2">
      <w:pPr>
        <w:rPr>
          <w:color w:val="000000" w:themeColor="text1"/>
        </w:rPr>
      </w:pPr>
    </w:p>
    <w:p w14:paraId="694A3D11" w14:textId="33B89B0F" w:rsidR="002500A2" w:rsidRDefault="002500A2" w:rsidP="002500A2">
      <w:pPr>
        <w:rPr>
          <w:color w:val="000000" w:themeColor="text1"/>
        </w:rPr>
      </w:pPr>
      <w:r>
        <w:rPr>
          <w:color w:val="000000" w:themeColor="text1"/>
        </w:rPr>
        <w:t xml:space="preserve">Fortunately, 0xnurl’s Keras implementation of the model defines a custom metric for non-null-label-accuracy, the accuracy of NE labels excluding the null label. For this metric, the only baseline is to pick one NE label and apply it all the time, say, ‘location’. In this case, the non-null label accuracy will match the categorical accuracy, as in each case we are picking a non-null label. Of course, if we guess the ‘null’ label each time, then the non-null label accuracy will be zero, as shown in </w:t>
      </w:r>
      <w:r>
        <w:rPr>
          <w:color w:val="000000" w:themeColor="text1"/>
        </w:rPr>
        <w:fldChar w:fldCharType="begin"/>
      </w:r>
      <w:r>
        <w:rPr>
          <w:color w:val="000000" w:themeColor="text1"/>
        </w:rPr>
        <w:instrText xml:space="preserve"> REF _Ref522790826 \h </w:instrText>
      </w:r>
      <w:r>
        <w:rPr>
          <w:color w:val="000000" w:themeColor="text1"/>
        </w:rPr>
      </w:r>
      <w:r>
        <w:rPr>
          <w:color w:val="000000" w:themeColor="text1"/>
        </w:rPr>
        <w:fldChar w:fldCharType="separate"/>
      </w:r>
      <w:r w:rsidR="00A15D5F">
        <w:t xml:space="preserve">Table </w:t>
      </w:r>
      <w:r w:rsidR="00A15D5F">
        <w:rPr>
          <w:noProof/>
        </w:rPr>
        <w:t>6</w:t>
      </w:r>
      <w:r>
        <w:rPr>
          <w:color w:val="000000" w:themeColor="text1"/>
        </w:rPr>
        <w:fldChar w:fldCharType="end"/>
      </w:r>
      <w:r>
        <w:rPr>
          <w:color w:val="000000" w:themeColor="text1"/>
        </w:rPr>
        <w:t>.</w:t>
      </w:r>
    </w:p>
    <w:p w14:paraId="60159A8D" w14:textId="77777777" w:rsidR="002500A2" w:rsidRDefault="002500A2" w:rsidP="002500A2">
      <w:pPr>
        <w:rPr>
          <w:color w:val="000000" w:themeColor="text1"/>
        </w:rPr>
      </w:pPr>
    </w:p>
    <w:p w14:paraId="691652BC" w14:textId="77777777" w:rsidR="002500A2" w:rsidRDefault="002500A2" w:rsidP="002500A2">
      <w:pPr>
        <w:pStyle w:val="Heading3"/>
      </w:pPr>
      <w:bookmarkStart w:id="81" w:name="_Toc523753626"/>
      <w:r>
        <w:t>The ‘mini’ dataset</w:t>
      </w:r>
      <w:bookmarkEnd w:id="81"/>
    </w:p>
    <w:p w14:paraId="1870D383" w14:textId="77777777" w:rsidR="002500A2" w:rsidRDefault="002500A2" w:rsidP="002500A2"/>
    <w:p w14:paraId="3B6EFA91" w14:textId="2D413211" w:rsidR="002500A2" w:rsidRDefault="002500A2" w:rsidP="002500A2">
      <w:r>
        <w:t xml:space="preserve">In order to test out a complete run of the Keras model and verify saving of its state and tracking of its loss scores across epochs, the ‘mini’ dataset was generated. The mini dataset is derived from the ‘toy’ dataset (for which see section </w:t>
      </w:r>
      <w:r>
        <w:fldChar w:fldCharType="begin"/>
      </w:r>
      <w:r>
        <w:instrText xml:space="preserve"> REF _Ref521576975 \r \h </w:instrText>
      </w:r>
      <w:r>
        <w:fldChar w:fldCharType="separate"/>
      </w:r>
      <w:r w:rsidR="007D66AB">
        <w:t>9.1.3</w:t>
      </w:r>
      <w:r>
        <w:fldChar w:fldCharType="end"/>
      </w:r>
      <w:r>
        <w:t>), but in the first dimension of the X and Y tensors, only the first 4000 samples are taken for each dataset. So only 4000 sentences are used for</w:t>
      </w:r>
      <w:r w:rsidR="00BB1053">
        <w:t xml:space="preserve"> each of</w:t>
      </w:r>
      <w:r>
        <w:t xml:space="preserve"> train, dev and test. The figures</w:t>
      </w:r>
      <w:r w:rsidR="00A71946">
        <w:t xml:space="preserve"> above</w:t>
      </w:r>
      <w:r>
        <w:t xml:space="preserve"> show the predictably appalling behaviour of this dataset.</w:t>
      </w:r>
    </w:p>
    <w:p w14:paraId="2B8F6C70" w14:textId="77777777" w:rsidR="002500A2" w:rsidRDefault="002500A2" w:rsidP="002500A2"/>
    <w:p w14:paraId="383FBD69" w14:textId="77777777" w:rsidR="002500A2" w:rsidRDefault="002500A2" w:rsidP="002500A2">
      <w:r>
        <w:t>Note that the ‘mini’ model was only run for two epochs. We can see that accuracy rose and loss decreased. However, the non-null label accuracy also decreased – it appears that in the early epochs of the model, the most efficient way to minimise loss is to label every character as 0, the null label. This observation was also borne out in the ‘toy’ dataset, where non-null label accuracy fell for the first 100k samples or so, before starting to rise.</w:t>
      </w:r>
    </w:p>
    <w:p w14:paraId="00522BE2" w14:textId="77777777" w:rsidR="002500A2" w:rsidRDefault="002500A2" w:rsidP="002500A2"/>
    <w:p w14:paraId="6B6A1C32" w14:textId="2F55B803" w:rsidR="002500A2" w:rsidRPr="00557602" w:rsidRDefault="002500A2" w:rsidP="002500A2">
      <w:r>
        <w:t xml:space="preserve">Attempts to ‘predict’ using the mini dataset also </w:t>
      </w:r>
      <w:r w:rsidR="007D6D1D">
        <w:t>demonstrated that this</w:t>
      </w:r>
      <w:r>
        <w:t xml:space="preserve"> model has a marked preference for the NULL label. Indeed, all </w:t>
      </w:r>
      <w:r w:rsidR="001D05DF">
        <w:t>evaluation</w:t>
      </w:r>
      <w:r>
        <w:t xml:space="preserve"> done using the mini model returned NULL labels</w:t>
      </w:r>
      <w:r w:rsidR="006455C1">
        <w:t xml:space="preserve"> for every character;</w:t>
      </w:r>
      <w:r>
        <w:t xml:space="preserve"> see </w:t>
      </w:r>
      <w:r>
        <w:fldChar w:fldCharType="begin"/>
      </w:r>
      <w:r>
        <w:instrText xml:space="preserve"> REF _Ref522791343 \h </w:instrText>
      </w:r>
      <w:r>
        <w:fldChar w:fldCharType="separate"/>
      </w:r>
      <w:r w:rsidR="007D66AB">
        <w:t xml:space="preserve">Table </w:t>
      </w:r>
      <w:r w:rsidR="007D66AB">
        <w:rPr>
          <w:noProof/>
        </w:rPr>
        <w:t>7</w:t>
      </w:r>
      <w:r>
        <w:fldChar w:fldCharType="end"/>
      </w:r>
      <w:r w:rsidR="006455C1">
        <w:t>, where the mini model’s non-null label accuracy is 0.0</w:t>
      </w:r>
      <w:r>
        <w:t>.</w:t>
      </w:r>
    </w:p>
    <w:p w14:paraId="60C8929D" w14:textId="77777777" w:rsidR="002500A2" w:rsidRDefault="002500A2" w:rsidP="002500A2">
      <w:pPr>
        <w:keepNext/>
      </w:pPr>
      <w:r>
        <w:rPr>
          <w:noProof/>
        </w:rPr>
        <w:drawing>
          <wp:inline distT="0" distB="0" distL="0" distR="0" wp14:anchorId="02E77109" wp14:editId="03E828A9">
            <wp:extent cx="3312695" cy="2484521"/>
            <wp:effectExtent l="0" t="0" r="254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ini-acc.png"/>
                    <pic:cNvPicPr/>
                  </pic:nvPicPr>
                  <pic:blipFill>
                    <a:blip r:embed="rId25">
                      <a:extLst>
                        <a:ext uri="{28A0092B-C50C-407E-A947-70E740481C1C}">
                          <a14:useLocalDpi xmlns:a14="http://schemas.microsoft.com/office/drawing/2010/main" val="0"/>
                        </a:ext>
                      </a:extLst>
                    </a:blip>
                    <a:stretch>
                      <a:fillRect/>
                    </a:stretch>
                  </pic:blipFill>
                  <pic:spPr>
                    <a:xfrm>
                      <a:off x="0" y="0"/>
                      <a:ext cx="3319260" cy="2489445"/>
                    </a:xfrm>
                    <a:prstGeom prst="rect">
                      <a:avLst/>
                    </a:prstGeom>
                  </pic:spPr>
                </pic:pic>
              </a:graphicData>
            </a:graphic>
          </wp:inline>
        </w:drawing>
      </w:r>
    </w:p>
    <w:p w14:paraId="09AD8135" w14:textId="44B7F566" w:rsidR="002500A2" w:rsidRDefault="002500A2" w:rsidP="002500A2">
      <w:pPr>
        <w:pStyle w:val="Caption"/>
      </w:pPr>
      <w:bookmarkStart w:id="82" w:name="_Toc523753108"/>
      <w:r>
        <w:t xml:space="preserve">Figure </w:t>
      </w:r>
      <w:r>
        <w:rPr>
          <w:noProof/>
        </w:rPr>
        <w:fldChar w:fldCharType="begin"/>
      </w:r>
      <w:r>
        <w:rPr>
          <w:noProof/>
        </w:rPr>
        <w:instrText xml:space="preserve"> SEQ Figure \* ARABIC </w:instrText>
      </w:r>
      <w:r>
        <w:rPr>
          <w:noProof/>
        </w:rPr>
        <w:fldChar w:fldCharType="separate"/>
      </w:r>
      <w:r w:rsidR="00926F99">
        <w:rPr>
          <w:noProof/>
        </w:rPr>
        <w:t>6</w:t>
      </w:r>
      <w:r>
        <w:rPr>
          <w:noProof/>
        </w:rPr>
        <w:fldChar w:fldCharType="end"/>
      </w:r>
      <w:r>
        <w:t xml:space="preserve"> Mini dataset accuracy</w:t>
      </w:r>
      <w:bookmarkEnd w:id="82"/>
    </w:p>
    <w:p w14:paraId="60427E82" w14:textId="77777777" w:rsidR="002500A2" w:rsidRDefault="002500A2" w:rsidP="002500A2">
      <w:pPr>
        <w:keepNext/>
      </w:pPr>
      <w:r>
        <w:rPr>
          <w:noProof/>
        </w:rPr>
        <w:lastRenderedPageBreak/>
        <w:drawing>
          <wp:inline distT="0" distB="0" distL="0" distR="0" wp14:anchorId="7C6C8C52" wp14:editId="6B502E12">
            <wp:extent cx="3342773" cy="25070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ini-loss.png"/>
                    <pic:cNvPicPr/>
                  </pic:nvPicPr>
                  <pic:blipFill>
                    <a:blip r:embed="rId26">
                      <a:extLst>
                        <a:ext uri="{28A0092B-C50C-407E-A947-70E740481C1C}">
                          <a14:useLocalDpi xmlns:a14="http://schemas.microsoft.com/office/drawing/2010/main" val="0"/>
                        </a:ext>
                      </a:extLst>
                    </a:blip>
                    <a:stretch>
                      <a:fillRect/>
                    </a:stretch>
                  </pic:blipFill>
                  <pic:spPr>
                    <a:xfrm>
                      <a:off x="0" y="0"/>
                      <a:ext cx="3349508" cy="2512131"/>
                    </a:xfrm>
                    <a:prstGeom prst="rect">
                      <a:avLst/>
                    </a:prstGeom>
                  </pic:spPr>
                </pic:pic>
              </a:graphicData>
            </a:graphic>
          </wp:inline>
        </w:drawing>
      </w:r>
    </w:p>
    <w:p w14:paraId="71FC1A2A" w14:textId="654593D8" w:rsidR="002500A2" w:rsidRDefault="002500A2" w:rsidP="002500A2">
      <w:pPr>
        <w:pStyle w:val="Caption"/>
      </w:pPr>
      <w:bookmarkStart w:id="83" w:name="_Toc523753109"/>
      <w:r>
        <w:t xml:space="preserve">Figure </w:t>
      </w:r>
      <w:r>
        <w:rPr>
          <w:noProof/>
        </w:rPr>
        <w:fldChar w:fldCharType="begin"/>
      </w:r>
      <w:r>
        <w:rPr>
          <w:noProof/>
        </w:rPr>
        <w:instrText xml:space="preserve"> SEQ Figure \* ARABIC </w:instrText>
      </w:r>
      <w:r>
        <w:rPr>
          <w:noProof/>
        </w:rPr>
        <w:fldChar w:fldCharType="separate"/>
      </w:r>
      <w:r w:rsidR="00926F99">
        <w:rPr>
          <w:noProof/>
        </w:rPr>
        <w:t>7</w:t>
      </w:r>
      <w:r>
        <w:rPr>
          <w:noProof/>
        </w:rPr>
        <w:fldChar w:fldCharType="end"/>
      </w:r>
      <w:r>
        <w:t xml:space="preserve"> Mini dataset loss</w:t>
      </w:r>
      <w:bookmarkEnd w:id="83"/>
    </w:p>
    <w:p w14:paraId="6F84AE66" w14:textId="77777777" w:rsidR="002500A2" w:rsidRDefault="002500A2" w:rsidP="002500A2">
      <w:pPr>
        <w:keepNext/>
      </w:pPr>
      <w:r>
        <w:rPr>
          <w:noProof/>
        </w:rPr>
        <w:drawing>
          <wp:inline distT="0" distB="0" distL="0" distR="0" wp14:anchorId="7E04690A" wp14:editId="0A3E9242">
            <wp:extent cx="3144253" cy="2358190"/>
            <wp:effectExtent l="0" t="0" r="5715"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ni-non-null-label-acc.png"/>
                    <pic:cNvPicPr/>
                  </pic:nvPicPr>
                  <pic:blipFill>
                    <a:blip r:embed="rId27">
                      <a:extLst>
                        <a:ext uri="{28A0092B-C50C-407E-A947-70E740481C1C}">
                          <a14:useLocalDpi xmlns:a14="http://schemas.microsoft.com/office/drawing/2010/main" val="0"/>
                        </a:ext>
                      </a:extLst>
                    </a:blip>
                    <a:stretch>
                      <a:fillRect/>
                    </a:stretch>
                  </pic:blipFill>
                  <pic:spPr>
                    <a:xfrm>
                      <a:off x="0" y="0"/>
                      <a:ext cx="3154368" cy="2365776"/>
                    </a:xfrm>
                    <a:prstGeom prst="rect">
                      <a:avLst/>
                    </a:prstGeom>
                  </pic:spPr>
                </pic:pic>
              </a:graphicData>
            </a:graphic>
          </wp:inline>
        </w:drawing>
      </w:r>
    </w:p>
    <w:p w14:paraId="502363AF" w14:textId="75C85858" w:rsidR="002500A2" w:rsidRDefault="002500A2" w:rsidP="002500A2">
      <w:pPr>
        <w:pStyle w:val="Caption"/>
      </w:pPr>
      <w:bookmarkStart w:id="84" w:name="_Toc523753110"/>
      <w:r>
        <w:t xml:space="preserve">Figure </w:t>
      </w:r>
      <w:r>
        <w:rPr>
          <w:noProof/>
        </w:rPr>
        <w:fldChar w:fldCharType="begin"/>
      </w:r>
      <w:r>
        <w:rPr>
          <w:noProof/>
        </w:rPr>
        <w:instrText xml:space="preserve"> SEQ Figure \* ARABIC </w:instrText>
      </w:r>
      <w:r>
        <w:rPr>
          <w:noProof/>
        </w:rPr>
        <w:fldChar w:fldCharType="separate"/>
      </w:r>
      <w:r w:rsidR="00926F99">
        <w:rPr>
          <w:noProof/>
        </w:rPr>
        <w:t>8</w:t>
      </w:r>
      <w:r>
        <w:rPr>
          <w:noProof/>
        </w:rPr>
        <w:fldChar w:fldCharType="end"/>
      </w:r>
      <w:r>
        <w:t xml:space="preserve"> Mini dataset </w:t>
      </w:r>
      <w:r w:rsidR="0017547C">
        <w:t>non-null</w:t>
      </w:r>
      <w:r>
        <w:t xml:space="preserve"> label accuracy</w:t>
      </w:r>
      <w:bookmarkEnd w:id="84"/>
    </w:p>
    <w:p w14:paraId="207F253B" w14:textId="77777777" w:rsidR="002500A2" w:rsidRDefault="002500A2" w:rsidP="002500A2"/>
    <w:p w14:paraId="48C41B4E" w14:textId="77777777" w:rsidR="002500A2" w:rsidRDefault="002500A2" w:rsidP="002500A2"/>
    <w:p w14:paraId="26585521" w14:textId="77777777" w:rsidR="002500A2" w:rsidRDefault="002500A2" w:rsidP="002500A2">
      <w:pPr>
        <w:pStyle w:val="Heading3"/>
      </w:pPr>
      <w:bookmarkStart w:id="85" w:name="_Ref521576975"/>
      <w:bookmarkStart w:id="86" w:name="_Toc523753627"/>
      <w:r>
        <w:t>The ‘toy’ dataset</w:t>
      </w:r>
      <w:bookmarkEnd w:id="85"/>
      <w:r>
        <w:t>, version 1</w:t>
      </w:r>
      <w:bookmarkEnd w:id="86"/>
    </w:p>
    <w:p w14:paraId="25C6AC01" w14:textId="77777777" w:rsidR="002500A2" w:rsidRDefault="002500A2" w:rsidP="002500A2"/>
    <w:p w14:paraId="51C1741C" w14:textId="17B2E5A6" w:rsidR="002500A2" w:rsidRPr="008C0B81" w:rsidRDefault="002500A2" w:rsidP="002500A2">
      <w:r>
        <w:t>The toy dataset was constructed with 8 buckets of the 320 in the dataset, roughly 1</w:t>
      </w:r>
      <w:r w:rsidR="007C258F">
        <w:t>,</w:t>
      </w:r>
      <w:r>
        <w:t xml:space="preserve">600 debates in total. Half of these were used for training, and a quarter each for test and dev. After two epochs, the model stopped training due to a bug discussed below. After this, </w:t>
      </w:r>
      <w:r w:rsidR="00C12C88">
        <w:t>the model was trained for a further five epochs.</w:t>
      </w:r>
    </w:p>
    <w:p w14:paraId="05903689" w14:textId="77777777" w:rsidR="002500A2" w:rsidRDefault="002500A2" w:rsidP="002500A2">
      <w:pPr>
        <w:rPr>
          <w:b/>
          <w:color w:val="FF0000"/>
        </w:rPr>
      </w:pPr>
      <w:r>
        <w:rPr>
          <w:noProof/>
          <w:color w:val="000000" w:themeColor="text1"/>
        </w:rPr>
        <w:lastRenderedPageBreak/>
        <w:drawing>
          <wp:inline distT="0" distB="0" distL="0" distR="0" wp14:anchorId="1D7D9790" wp14:editId="762C41E1">
            <wp:extent cx="3517188" cy="2637891"/>
            <wp:effectExtent l="0" t="0" r="1270" b="381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y-acc.png"/>
                    <pic:cNvPicPr/>
                  </pic:nvPicPr>
                  <pic:blipFill>
                    <a:blip r:embed="rId28">
                      <a:extLst>
                        <a:ext uri="{28A0092B-C50C-407E-A947-70E740481C1C}">
                          <a14:useLocalDpi xmlns:a14="http://schemas.microsoft.com/office/drawing/2010/main" val="0"/>
                        </a:ext>
                      </a:extLst>
                    </a:blip>
                    <a:stretch>
                      <a:fillRect/>
                    </a:stretch>
                  </pic:blipFill>
                  <pic:spPr>
                    <a:xfrm>
                      <a:off x="0" y="0"/>
                      <a:ext cx="3523554" cy="2642666"/>
                    </a:xfrm>
                    <a:prstGeom prst="rect">
                      <a:avLst/>
                    </a:prstGeom>
                  </pic:spPr>
                </pic:pic>
              </a:graphicData>
            </a:graphic>
          </wp:inline>
        </w:drawing>
      </w:r>
    </w:p>
    <w:p w14:paraId="0888C984" w14:textId="54852F87" w:rsidR="002500A2" w:rsidRDefault="002500A2" w:rsidP="002500A2">
      <w:pPr>
        <w:pStyle w:val="Caption"/>
      </w:pPr>
      <w:bookmarkStart w:id="87" w:name="_Ref522354845"/>
      <w:bookmarkStart w:id="88" w:name="_Toc523753111"/>
      <w:r>
        <w:t xml:space="preserve">Figure </w:t>
      </w:r>
      <w:r>
        <w:rPr>
          <w:noProof/>
        </w:rPr>
        <w:fldChar w:fldCharType="begin"/>
      </w:r>
      <w:r>
        <w:rPr>
          <w:noProof/>
        </w:rPr>
        <w:instrText xml:space="preserve"> SEQ Figure \* ARABIC </w:instrText>
      </w:r>
      <w:r>
        <w:rPr>
          <w:noProof/>
        </w:rPr>
        <w:fldChar w:fldCharType="separate"/>
      </w:r>
      <w:r w:rsidR="00926F99">
        <w:rPr>
          <w:noProof/>
        </w:rPr>
        <w:t>9</w:t>
      </w:r>
      <w:r>
        <w:rPr>
          <w:noProof/>
        </w:rPr>
        <w:fldChar w:fldCharType="end"/>
      </w:r>
      <w:bookmarkEnd w:id="87"/>
      <w:r>
        <w:t xml:space="preserve"> Toy dataset NaN validation accuracy</w:t>
      </w:r>
      <w:bookmarkEnd w:id="88"/>
    </w:p>
    <w:p w14:paraId="02A772B9" w14:textId="77777777" w:rsidR="002500A2" w:rsidRDefault="002500A2" w:rsidP="002500A2">
      <w:pPr>
        <w:rPr>
          <w:b/>
          <w:color w:val="FF0000"/>
        </w:rPr>
      </w:pPr>
    </w:p>
    <w:p w14:paraId="6CE8C54C" w14:textId="77777777" w:rsidR="002500A2" w:rsidRDefault="002500A2" w:rsidP="002500A2">
      <w:pPr>
        <w:rPr>
          <w:b/>
          <w:color w:val="FF0000"/>
        </w:rPr>
      </w:pPr>
      <w:r>
        <w:rPr>
          <w:noProof/>
          <w:color w:val="000000" w:themeColor="text1"/>
        </w:rPr>
        <w:drawing>
          <wp:inline distT="0" distB="0" distL="0" distR="0" wp14:anchorId="1AE85B63" wp14:editId="5F06A82D">
            <wp:extent cx="3254902" cy="244117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toy-loss.png"/>
                    <pic:cNvPicPr/>
                  </pic:nvPicPr>
                  <pic:blipFill>
                    <a:blip r:embed="rId29">
                      <a:extLst>
                        <a:ext uri="{28A0092B-C50C-407E-A947-70E740481C1C}">
                          <a14:useLocalDpi xmlns:a14="http://schemas.microsoft.com/office/drawing/2010/main" val="0"/>
                        </a:ext>
                      </a:extLst>
                    </a:blip>
                    <a:stretch>
                      <a:fillRect/>
                    </a:stretch>
                  </pic:blipFill>
                  <pic:spPr>
                    <a:xfrm>
                      <a:off x="0" y="0"/>
                      <a:ext cx="3273813" cy="2455360"/>
                    </a:xfrm>
                    <a:prstGeom prst="rect">
                      <a:avLst/>
                    </a:prstGeom>
                  </pic:spPr>
                </pic:pic>
              </a:graphicData>
            </a:graphic>
          </wp:inline>
        </w:drawing>
      </w:r>
    </w:p>
    <w:p w14:paraId="38E5E741" w14:textId="68F920DB" w:rsidR="002500A2" w:rsidRDefault="002500A2" w:rsidP="002500A2">
      <w:pPr>
        <w:pStyle w:val="Caption"/>
      </w:pPr>
      <w:bookmarkStart w:id="89" w:name="_Ref522354846"/>
      <w:bookmarkStart w:id="90" w:name="_Toc523753112"/>
      <w:r>
        <w:t xml:space="preserve">Figure </w:t>
      </w:r>
      <w:r>
        <w:rPr>
          <w:noProof/>
        </w:rPr>
        <w:fldChar w:fldCharType="begin"/>
      </w:r>
      <w:r>
        <w:rPr>
          <w:noProof/>
        </w:rPr>
        <w:instrText xml:space="preserve"> SEQ Figure \* ARABIC </w:instrText>
      </w:r>
      <w:r>
        <w:rPr>
          <w:noProof/>
        </w:rPr>
        <w:fldChar w:fldCharType="separate"/>
      </w:r>
      <w:r w:rsidR="00926F99">
        <w:rPr>
          <w:noProof/>
        </w:rPr>
        <w:t>10</w:t>
      </w:r>
      <w:r>
        <w:rPr>
          <w:noProof/>
        </w:rPr>
        <w:fldChar w:fldCharType="end"/>
      </w:r>
      <w:bookmarkEnd w:id="89"/>
      <w:r>
        <w:t xml:space="preserve"> Toy dataset NaN validation loss</w:t>
      </w:r>
      <w:bookmarkEnd w:id="90"/>
    </w:p>
    <w:p w14:paraId="66E56FB8" w14:textId="77777777" w:rsidR="002500A2" w:rsidRDefault="002500A2" w:rsidP="002500A2">
      <w:pPr>
        <w:rPr>
          <w:b/>
          <w:color w:val="FF0000"/>
        </w:rPr>
      </w:pPr>
    </w:p>
    <w:p w14:paraId="0AFBCE26" w14:textId="77777777" w:rsidR="002500A2" w:rsidRDefault="002500A2" w:rsidP="002500A2">
      <w:pPr>
        <w:rPr>
          <w:b/>
          <w:color w:val="FF0000"/>
        </w:rPr>
      </w:pPr>
      <w:r>
        <w:rPr>
          <w:noProof/>
          <w:color w:val="000000" w:themeColor="text1"/>
        </w:rPr>
        <w:drawing>
          <wp:inline distT="0" distB="0" distL="0" distR="0" wp14:anchorId="1D6E9D91" wp14:editId="379F87A3">
            <wp:extent cx="3323483" cy="2492612"/>
            <wp:effectExtent l="0" t="0" r="444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toy-non-null-label-acc.png"/>
                    <pic:cNvPicPr/>
                  </pic:nvPicPr>
                  <pic:blipFill>
                    <a:blip r:embed="rId30">
                      <a:extLst>
                        <a:ext uri="{28A0092B-C50C-407E-A947-70E740481C1C}">
                          <a14:useLocalDpi xmlns:a14="http://schemas.microsoft.com/office/drawing/2010/main" val="0"/>
                        </a:ext>
                      </a:extLst>
                    </a:blip>
                    <a:stretch>
                      <a:fillRect/>
                    </a:stretch>
                  </pic:blipFill>
                  <pic:spPr>
                    <a:xfrm>
                      <a:off x="0" y="0"/>
                      <a:ext cx="3335200" cy="2501400"/>
                    </a:xfrm>
                    <a:prstGeom prst="rect">
                      <a:avLst/>
                    </a:prstGeom>
                  </pic:spPr>
                </pic:pic>
              </a:graphicData>
            </a:graphic>
          </wp:inline>
        </w:drawing>
      </w:r>
    </w:p>
    <w:p w14:paraId="79203548" w14:textId="383036A4" w:rsidR="002500A2" w:rsidRDefault="002500A2" w:rsidP="002500A2">
      <w:pPr>
        <w:pStyle w:val="Caption"/>
        <w:rPr>
          <w:color w:val="000000" w:themeColor="text1"/>
        </w:rPr>
      </w:pPr>
      <w:bookmarkStart w:id="91" w:name="_Ref522354847"/>
      <w:bookmarkStart w:id="92" w:name="_Toc523753113"/>
      <w:r>
        <w:t xml:space="preserve">Figure </w:t>
      </w:r>
      <w:r>
        <w:rPr>
          <w:noProof/>
        </w:rPr>
        <w:fldChar w:fldCharType="begin"/>
      </w:r>
      <w:r>
        <w:rPr>
          <w:noProof/>
        </w:rPr>
        <w:instrText xml:space="preserve"> SEQ Figure \* ARABIC </w:instrText>
      </w:r>
      <w:r>
        <w:rPr>
          <w:noProof/>
        </w:rPr>
        <w:fldChar w:fldCharType="separate"/>
      </w:r>
      <w:r w:rsidR="00926F99">
        <w:rPr>
          <w:noProof/>
        </w:rPr>
        <w:t>11</w:t>
      </w:r>
      <w:r>
        <w:rPr>
          <w:noProof/>
        </w:rPr>
        <w:fldChar w:fldCharType="end"/>
      </w:r>
      <w:bookmarkEnd w:id="91"/>
      <w:r>
        <w:t xml:space="preserve"> Toy Dataset NaN Validation Non-Null Label Accuracy</w:t>
      </w:r>
      <w:bookmarkEnd w:id="92"/>
    </w:p>
    <w:p w14:paraId="63A9152C" w14:textId="7F63EE07" w:rsidR="002500A2" w:rsidRDefault="002500A2" w:rsidP="002500A2">
      <w:pPr>
        <w:rPr>
          <w:color w:val="000000" w:themeColor="text1"/>
        </w:rPr>
      </w:pPr>
      <w:r>
        <w:rPr>
          <w:color w:val="000000" w:themeColor="text1"/>
        </w:rPr>
        <w:lastRenderedPageBreak/>
        <w:t>The graphs above do not show validation accuracy. This is because of a bug encountered with the Toy dataset, where after each epoch, evaluation done against the ‘dev’ dataset leads to a result of NaN (Not a Number). Because of this bug, it was not possible to track the model’s performance on a dataset other than ‘train’ during the fitting process, and hence impossible to detect and avoid overfitting. This was also the reason why the model originally stopped training after two epochs – the Keras EarlyStopping callback was called after two epochs with no improvement in the validation score.</w:t>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5 \h </w:instrText>
      </w:r>
      <w:r w:rsidR="003E6E2E">
        <w:rPr>
          <w:color w:val="000000" w:themeColor="text1"/>
        </w:rPr>
      </w:r>
      <w:r w:rsidR="003E6E2E">
        <w:rPr>
          <w:color w:val="000000" w:themeColor="text1"/>
        </w:rPr>
        <w:fldChar w:fldCharType="separate"/>
      </w:r>
      <w:r w:rsidR="003E6E2E">
        <w:t xml:space="preserve">Figure </w:t>
      </w:r>
      <w:r w:rsidR="003E6E2E">
        <w:rPr>
          <w:noProof/>
        </w:rPr>
        <w:t>9</w:t>
      </w:r>
      <w:r w:rsidR="003E6E2E">
        <w:rPr>
          <w:color w:val="000000" w:themeColor="text1"/>
        </w:rPr>
        <w:fldChar w:fldCharType="end"/>
      </w:r>
      <w:r w:rsidR="003E6E2E">
        <w:rPr>
          <w:color w:val="000000" w:themeColor="text1"/>
        </w:rPr>
        <w:t xml:space="preserve">, </w:t>
      </w:r>
      <w:r w:rsidR="003E6E2E">
        <w:rPr>
          <w:color w:val="000000" w:themeColor="text1"/>
        </w:rPr>
        <w:fldChar w:fldCharType="begin"/>
      </w:r>
      <w:r w:rsidR="003E6E2E">
        <w:rPr>
          <w:color w:val="000000" w:themeColor="text1"/>
        </w:rPr>
        <w:instrText xml:space="preserve"> REF _Ref522354846 \h </w:instrText>
      </w:r>
      <w:r w:rsidR="003E6E2E">
        <w:rPr>
          <w:color w:val="000000" w:themeColor="text1"/>
        </w:rPr>
      </w:r>
      <w:r w:rsidR="003E6E2E">
        <w:rPr>
          <w:color w:val="000000" w:themeColor="text1"/>
        </w:rPr>
        <w:fldChar w:fldCharType="separate"/>
      </w:r>
      <w:r w:rsidR="003E6E2E">
        <w:t xml:space="preserve">Figure </w:t>
      </w:r>
      <w:r w:rsidR="003E6E2E">
        <w:rPr>
          <w:noProof/>
        </w:rPr>
        <w:t>10</w:t>
      </w:r>
      <w:r w:rsidR="003E6E2E">
        <w:rPr>
          <w:color w:val="000000" w:themeColor="text1"/>
        </w:rPr>
        <w:fldChar w:fldCharType="end"/>
      </w:r>
      <w:r w:rsidR="003E6E2E">
        <w:rPr>
          <w:color w:val="000000" w:themeColor="text1"/>
        </w:rPr>
        <w:t xml:space="preserve"> and </w:t>
      </w:r>
      <w:r w:rsidR="003E6E2E">
        <w:rPr>
          <w:color w:val="000000" w:themeColor="text1"/>
        </w:rPr>
        <w:fldChar w:fldCharType="begin"/>
      </w:r>
      <w:r w:rsidR="003E6E2E">
        <w:rPr>
          <w:color w:val="000000" w:themeColor="text1"/>
        </w:rPr>
        <w:instrText xml:space="preserve"> REF _Ref522354847 \h </w:instrText>
      </w:r>
      <w:r w:rsidR="003E6E2E">
        <w:rPr>
          <w:color w:val="000000" w:themeColor="text1"/>
        </w:rPr>
      </w:r>
      <w:r w:rsidR="003E6E2E">
        <w:rPr>
          <w:color w:val="000000" w:themeColor="text1"/>
        </w:rPr>
        <w:fldChar w:fldCharType="separate"/>
      </w:r>
      <w:r w:rsidR="003E6E2E">
        <w:t xml:space="preserve">Figure </w:t>
      </w:r>
      <w:r w:rsidR="003E6E2E">
        <w:rPr>
          <w:noProof/>
        </w:rPr>
        <w:t>11</w:t>
      </w:r>
      <w:r w:rsidR="003E6E2E">
        <w:rPr>
          <w:color w:val="000000" w:themeColor="text1"/>
        </w:rPr>
        <w:fldChar w:fldCharType="end"/>
      </w:r>
      <w:r w:rsidR="003E6E2E">
        <w:rPr>
          <w:color w:val="000000" w:themeColor="text1"/>
        </w:rPr>
        <w:t xml:space="preserve"> show no validation scores because of these NaN return values.</w:t>
      </w:r>
      <w:r>
        <w:rPr>
          <w:color w:val="000000" w:themeColor="text1"/>
        </w:rPr>
        <w:t xml:space="preserve"> In order to train for more epochs, the EarlyStopping configuration had to be removed from the model. </w:t>
      </w:r>
    </w:p>
    <w:p w14:paraId="689E294D" w14:textId="77777777" w:rsidR="002500A2" w:rsidRDefault="002500A2" w:rsidP="002500A2">
      <w:pPr>
        <w:rPr>
          <w:color w:val="000000" w:themeColor="text1"/>
        </w:rPr>
      </w:pPr>
    </w:p>
    <w:p w14:paraId="7ED64F70" w14:textId="2DAEEBD3" w:rsidR="002500A2" w:rsidRDefault="002500A2" w:rsidP="002500A2">
      <w:pPr>
        <w:rPr>
          <w:color w:val="000000" w:themeColor="text1"/>
        </w:rPr>
      </w:pPr>
      <w:r>
        <w:rPr>
          <w:color w:val="000000" w:themeColor="text1"/>
        </w:rPr>
        <w:t xml:space="preserve">While attempting to fix the NaN validation problem, the NumPy arrays used in all datasets were searched for NaN values, infinity values and other non-numeric values, without success. It </w:t>
      </w:r>
      <w:r w:rsidR="001A4C8B">
        <w:rPr>
          <w:color w:val="000000" w:themeColor="text1"/>
        </w:rPr>
        <w:t>was</w:t>
      </w:r>
      <w:r>
        <w:rPr>
          <w:color w:val="000000" w:themeColor="text1"/>
        </w:rPr>
        <w:t xml:space="preserve"> noted that this problem was not encountered in the mini dataset</w:t>
      </w:r>
      <w:r w:rsidR="001A4C8B">
        <w:rPr>
          <w:color w:val="000000" w:themeColor="text1"/>
        </w:rPr>
        <w:t>, which indicated that it was</w:t>
      </w:r>
      <w:r>
        <w:rPr>
          <w:color w:val="000000" w:themeColor="text1"/>
        </w:rPr>
        <w:t xml:space="preserve"> related to the batch-size used in the toy dataset. Its evaluation metrics are shown in </w:t>
      </w:r>
      <w:r w:rsidR="00C12C88">
        <w:rPr>
          <w:color w:val="000000" w:themeColor="text1"/>
        </w:rPr>
        <w:fldChar w:fldCharType="begin"/>
      </w:r>
      <w:r w:rsidR="00C12C88">
        <w:rPr>
          <w:color w:val="000000" w:themeColor="text1"/>
        </w:rPr>
        <w:instrText xml:space="preserve"> REF _Ref522791343 \h </w:instrText>
      </w:r>
      <w:r w:rsidR="00C12C88">
        <w:rPr>
          <w:color w:val="000000" w:themeColor="text1"/>
        </w:rPr>
      </w:r>
      <w:r w:rsidR="00C12C88">
        <w:rPr>
          <w:color w:val="000000" w:themeColor="text1"/>
        </w:rPr>
        <w:fldChar w:fldCharType="separate"/>
      </w:r>
      <w:r w:rsidR="00C12C88">
        <w:t xml:space="preserve">Table </w:t>
      </w:r>
      <w:r w:rsidR="00C12C88">
        <w:rPr>
          <w:noProof/>
        </w:rPr>
        <w:t>7</w:t>
      </w:r>
      <w:r w:rsidR="00C12C88">
        <w:rPr>
          <w:color w:val="000000" w:themeColor="text1"/>
        </w:rPr>
        <w:fldChar w:fldCharType="end"/>
      </w:r>
      <w:r w:rsidR="00C12C88">
        <w:rPr>
          <w:color w:val="000000" w:themeColor="text1"/>
        </w:rPr>
        <w:t xml:space="preserve"> </w:t>
      </w:r>
      <w:r>
        <w:rPr>
          <w:color w:val="000000" w:themeColor="text1"/>
        </w:rPr>
        <w:t>(as the ToyV1 non-null label-accuracy score was NaN, we also evaluated the model against the ‘mini’ dataset to provide some indicative score).</w:t>
      </w:r>
      <w:r w:rsidR="004C7AD5">
        <w:rPr>
          <w:color w:val="000000" w:themeColor="text1"/>
        </w:rPr>
        <w:t xml:space="preserve"> </w:t>
      </w:r>
      <w:r>
        <w:rPr>
          <w:color w:val="000000" w:themeColor="text1"/>
        </w:rPr>
        <w:t>As non-null label accuracy is so much lower than the categorical accuracy, it is no surprise that the model</w:t>
      </w:r>
      <w:r w:rsidR="004C7AD5">
        <w:rPr>
          <w:color w:val="000000" w:themeColor="text1"/>
        </w:rPr>
        <w:t xml:space="preserve"> also had</w:t>
      </w:r>
      <w:r>
        <w:rPr>
          <w:color w:val="000000" w:themeColor="text1"/>
        </w:rPr>
        <w:t xml:space="preserve"> a marked preference for returning the Null label. </w:t>
      </w:r>
    </w:p>
    <w:p w14:paraId="7EB26508" w14:textId="77777777" w:rsidR="002500A2" w:rsidRDefault="002500A2" w:rsidP="002500A2">
      <w:pPr>
        <w:rPr>
          <w:color w:val="000000" w:themeColor="text1"/>
        </w:rPr>
      </w:pPr>
    </w:p>
    <w:p w14:paraId="1CDAF319" w14:textId="11ABD140" w:rsidR="002500A2" w:rsidRDefault="002500A2" w:rsidP="002500A2">
      <w:pPr>
        <w:pStyle w:val="Heading3"/>
      </w:pPr>
      <w:bookmarkStart w:id="93" w:name="_Toc523753628"/>
      <w:r>
        <w:t>The ‘toy’ dataset, version</w:t>
      </w:r>
      <w:r w:rsidR="008760A4">
        <w:t>s</w:t>
      </w:r>
      <w:r>
        <w:t xml:space="preserve"> 2</w:t>
      </w:r>
      <w:r w:rsidR="008760A4">
        <w:t xml:space="preserve"> and 3</w:t>
      </w:r>
      <w:bookmarkEnd w:id="93"/>
    </w:p>
    <w:p w14:paraId="16ACBE0E" w14:textId="77777777" w:rsidR="002500A2" w:rsidRDefault="002500A2" w:rsidP="002500A2">
      <w:pPr>
        <w:rPr>
          <w:color w:val="000000" w:themeColor="text1"/>
        </w:rPr>
      </w:pPr>
    </w:p>
    <w:p w14:paraId="7C03ECDC" w14:textId="77777777" w:rsidR="002500A2" w:rsidRDefault="002500A2" w:rsidP="002500A2">
      <w:pPr>
        <w:rPr>
          <w:color w:val="000000" w:themeColor="text1"/>
        </w:rPr>
      </w:pPr>
      <w:r>
        <w:rPr>
          <w:color w:val="000000" w:themeColor="text1"/>
        </w:rPr>
        <w:t>Comparing the Mini and ToyV1 datasets, it is clear that the Mini dataset at least returned validation data, a signal that could be used to detect overfitting during the training epochs. This understanding led to ToyV2, which caps the training data to 500,000 sentences, and test and dev to 6,000 sentences each. The values were picked empirically based on the successful validation feedback from the Mini dataset.</w:t>
      </w:r>
    </w:p>
    <w:p w14:paraId="3DA2A297" w14:textId="77777777" w:rsidR="002500A2" w:rsidRDefault="002500A2" w:rsidP="002500A2">
      <w:pPr>
        <w:rPr>
          <w:color w:val="000000" w:themeColor="text1"/>
        </w:rPr>
      </w:pPr>
    </w:p>
    <w:p w14:paraId="23445FA3" w14:textId="027DB61F" w:rsidR="002500A2" w:rsidRDefault="002500A2" w:rsidP="002500A2">
      <w:pPr>
        <w:rPr>
          <w:color w:val="000000" w:themeColor="text1"/>
        </w:rPr>
      </w:pPr>
      <w:r>
        <w:rPr>
          <w:color w:val="000000" w:themeColor="text1"/>
        </w:rPr>
        <w:t>Restricting the size of the ‘dev’ dataset solved the problem of NaN scores during training, as the g</w:t>
      </w:r>
      <w:r w:rsidR="007C4DB3">
        <w:rPr>
          <w:color w:val="000000" w:themeColor="text1"/>
        </w:rPr>
        <w:t>raphs below show. Thanks to the end-of-epoch validation data</w:t>
      </w:r>
      <w:r>
        <w:rPr>
          <w:color w:val="000000" w:themeColor="text1"/>
        </w:rPr>
        <w:t>, it was possible to identify that the ToyV2 dataset started to overfit after the 5</w:t>
      </w:r>
      <w:r w:rsidRPr="00585C7A">
        <w:rPr>
          <w:color w:val="000000" w:themeColor="text1"/>
          <w:vertAlign w:val="superscript"/>
        </w:rPr>
        <w:t>th</w:t>
      </w:r>
      <w:r>
        <w:rPr>
          <w:color w:val="000000" w:themeColor="text1"/>
        </w:rPr>
        <w:t xml:space="preserve"> epoch (see </w:t>
      </w:r>
      <w:r>
        <w:rPr>
          <w:color w:val="000000" w:themeColor="text1"/>
        </w:rPr>
        <w:fldChar w:fldCharType="begin"/>
      </w:r>
      <w:r>
        <w:rPr>
          <w:color w:val="000000" w:themeColor="text1"/>
        </w:rPr>
        <w:instrText xml:space="preserve"> REF _Ref522705180 \h </w:instrText>
      </w:r>
      <w:r>
        <w:rPr>
          <w:color w:val="000000" w:themeColor="text1"/>
        </w:rPr>
      </w:r>
      <w:r>
        <w:rPr>
          <w:color w:val="000000" w:themeColor="text1"/>
        </w:rPr>
        <w:fldChar w:fldCharType="separate"/>
      </w:r>
      <w:r w:rsidR="007D66AB">
        <w:t xml:space="preserve">Figure </w:t>
      </w:r>
      <w:r w:rsidR="007D66AB">
        <w:rPr>
          <w:noProof/>
        </w:rPr>
        <w:t>12</w:t>
      </w:r>
      <w:r>
        <w:rPr>
          <w:color w:val="000000" w:themeColor="text1"/>
        </w:rPr>
        <w:fldChar w:fldCharType="end"/>
      </w:r>
      <w:r>
        <w:rPr>
          <w:color w:val="000000" w:themeColor="text1"/>
        </w:rPr>
        <w:t xml:space="preserve">, </w:t>
      </w:r>
      <w:r>
        <w:rPr>
          <w:color w:val="000000" w:themeColor="text1"/>
        </w:rPr>
        <w:fldChar w:fldCharType="begin"/>
      </w:r>
      <w:r>
        <w:rPr>
          <w:color w:val="000000" w:themeColor="text1"/>
        </w:rPr>
        <w:instrText xml:space="preserve"> REF _Ref522705181 \h </w:instrText>
      </w:r>
      <w:r>
        <w:rPr>
          <w:color w:val="000000" w:themeColor="text1"/>
        </w:rPr>
      </w:r>
      <w:r>
        <w:rPr>
          <w:color w:val="000000" w:themeColor="text1"/>
        </w:rPr>
        <w:fldChar w:fldCharType="separate"/>
      </w:r>
      <w:r w:rsidR="007D66AB">
        <w:t xml:space="preserve">Figure </w:t>
      </w:r>
      <w:r w:rsidR="007D66AB">
        <w:rPr>
          <w:noProof/>
        </w:rPr>
        <w:t>13</w:t>
      </w:r>
      <w:r>
        <w:rPr>
          <w:color w:val="000000" w:themeColor="text1"/>
        </w:rPr>
        <w:fldChar w:fldCharType="end"/>
      </w:r>
      <w:r>
        <w:rPr>
          <w:color w:val="000000" w:themeColor="text1"/>
        </w:rPr>
        <w:t xml:space="preserve"> and </w:t>
      </w:r>
      <w:r>
        <w:rPr>
          <w:color w:val="000000" w:themeColor="text1"/>
        </w:rPr>
        <w:fldChar w:fldCharType="begin"/>
      </w:r>
      <w:r>
        <w:rPr>
          <w:color w:val="000000" w:themeColor="text1"/>
        </w:rPr>
        <w:instrText xml:space="preserve"> REF _Ref522705182 \h </w:instrText>
      </w:r>
      <w:r>
        <w:rPr>
          <w:color w:val="000000" w:themeColor="text1"/>
        </w:rPr>
      </w:r>
      <w:r>
        <w:rPr>
          <w:color w:val="000000" w:themeColor="text1"/>
        </w:rPr>
        <w:fldChar w:fldCharType="separate"/>
      </w:r>
      <w:r w:rsidR="007D66AB">
        <w:t xml:space="preserve">Figure </w:t>
      </w:r>
      <w:r w:rsidR="007D66AB">
        <w:rPr>
          <w:noProof/>
        </w:rPr>
        <w:t>14</w:t>
      </w:r>
      <w:r>
        <w:rPr>
          <w:color w:val="000000" w:themeColor="text1"/>
        </w:rPr>
        <w:fldChar w:fldCharType="end"/>
      </w:r>
      <w:r>
        <w:rPr>
          <w:color w:val="000000" w:themeColor="text1"/>
        </w:rPr>
        <w:t>).</w:t>
      </w:r>
    </w:p>
    <w:p w14:paraId="1115AF75" w14:textId="77777777" w:rsidR="002500A2" w:rsidRDefault="002500A2" w:rsidP="002500A2">
      <w:pPr>
        <w:keepNext/>
      </w:pPr>
      <w:r>
        <w:rPr>
          <w:noProof/>
          <w:color w:val="000000" w:themeColor="text1"/>
        </w:rPr>
        <w:drawing>
          <wp:inline distT="0" distB="0" distL="0" distR="0" wp14:anchorId="7E234862" wp14:editId="2A9CE571">
            <wp:extent cx="3493770" cy="2620327"/>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oyv2-acc.png"/>
                    <pic:cNvPicPr/>
                  </pic:nvPicPr>
                  <pic:blipFill>
                    <a:blip r:embed="rId31">
                      <a:extLst>
                        <a:ext uri="{28A0092B-C50C-407E-A947-70E740481C1C}">
                          <a14:useLocalDpi xmlns:a14="http://schemas.microsoft.com/office/drawing/2010/main" val="0"/>
                        </a:ext>
                      </a:extLst>
                    </a:blip>
                    <a:stretch>
                      <a:fillRect/>
                    </a:stretch>
                  </pic:blipFill>
                  <pic:spPr>
                    <a:xfrm>
                      <a:off x="0" y="0"/>
                      <a:ext cx="3503418" cy="2627563"/>
                    </a:xfrm>
                    <a:prstGeom prst="rect">
                      <a:avLst/>
                    </a:prstGeom>
                  </pic:spPr>
                </pic:pic>
              </a:graphicData>
            </a:graphic>
          </wp:inline>
        </w:drawing>
      </w:r>
    </w:p>
    <w:p w14:paraId="07F8DAAC" w14:textId="65690D85" w:rsidR="002500A2" w:rsidRDefault="002500A2" w:rsidP="002500A2">
      <w:pPr>
        <w:pStyle w:val="Caption"/>
      </w:pPr>
      <w:bookmarkStart w:id="94" w:name="_Ref522705180"/>
      <w:bookmarkStart w:id="95" w:name="_Toc523753114"/>
      <w:r>
        <w:t xml:space="preserve">Figure </w:t>
      </w:r>
      <w:r>
        <w:rPr>
          <w:noProof/>
        </w:rPr>
        <w:fldChar w:fldCharType="begin"/>
      </w:r>
      <w:r>
        <w:rPr>
          <w:noProof/>
        </w:rPr>
        <w:instrText xml:space="preserve"> SEQ Figure \* ARABIC </w:instrText>
      </w:r>
      <w:r>
        <w:rPr>
          <w:noProof/>
        </w:rPr>
        <w:fldChar w:fldCharType="separate"/>
      </w:r>
      <w:r w:rsidR="00926F99">
        <w:rPr>
          <w:noProof/>
        </w:rPr>
        <w:t>12</w:t>
      </w:r>
      <w:r>
        <w:rPr>
          <w:noProof/>
        </w:rPr>
        <w:fldChar w:fldCharType="end"/>
      </w:r>
      <w:bookmarkEnd w:id="94"/>
      <w:r>
        <w:t xml:space="preserve"> ToyV2 dataset accuracy</w:t>
      </w:r>
      <w:bookmarkEnd w:id="95"/>
    </w:p>
    <w:p w14:paraId="70E9B0AE" w14:textId="77777777" w:rsidR="002500A2" w:rsidRDefault="002500A2" w:rsidP="002500A2">
      <w:pPr>
        <w:keepNext/>
      </w:pPr>
      <w:r>
        <w:rPr>
          <w:noProof/>
          <w:color w:val="000000" w:themeColor="text1"/>
        </w:rPr>
        <w:lastRenderedPageBreak/>
        <w:drawing>
          <wp:inline distT="0" distB="0" distL="0" distR="0" wp14:anchorId="601AF40B" wp14:editId="05113B97">
            <wp:extent cx="3732977" cy="2799733"/>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toyv2-loss.png"/>
                    <pic:cNvPicPr/>
                  </pic:nvPicPr>
                  <pic:blipFill>
                    <a:blip r:embed="rId32">
                      <a:extLst>
                        <a:ext uri="{28A0092B-C50C-407E-A947-70E740481C1C}">
                          <a14:useLocalDpi xmlns:a14="http://schemas.microsoft.com/office/drawing/2010/main" val="0"/>
                        </a:ext>
                      </a:extLst>
                    </a:blip>
                    <a:stretch>
                      <a:fillRect/>
                    </a:stretch>
                  </pic:blipFill>
                  <pic:spPr>
                    <a:xfrm>
                      <a:off x="0" y="0"/>
                      <a:ext cx="3753325" cy="2814994"/>
                    </a:xfrm>
                    <a:prstGeom prst="rect">
                      <a:avLst/>
                    </a:prstGeom>
                  </pic:spPr>
                </pic:pic>
              </a:graphicData>
            </a:graphic>
          </wp:inline>
        </w:drawing>
      </w:r>
    </w:p>
    <w:p w14:paraId="502BE5E4" w14:textId="193D32CE" w:rsidR="002500A2" w:rsidRDefault="002500A2" w:rsidP="002500A2">
      <w:pPr>
        <w:pStyle w:val="Caption"/>
      </w:pPr>
      <w:bookmarkStart w:id="96" w:name="_Ref522705181"/>
      <w:bookmarkStart w:id="97" w:name="_Toc523753115"/>
      <w:r>
        <w:t xml:space="preserve">Figure </w:t>
      </w:r>
      <w:r>
        <w:rPr>
          <w:noProof/>
        </w:rPr>
        <w:fldChar w:fldCharType="begin"/>
      </w:r>
      <w:r>
        <w:rPr>
          <w:noProof/>
        </w:rPr>
        <w:instrText xml:space="preserve"> SEQ Figure \* ARABIC </w:instrText>
      </w:r>
      <w:r>
        <w:rPr>
          <w:noProof/>
        </w:rPr>
        <w:fldChar w:fldCharType="separate"/>
      </w:r>
      <w:r w:rsidR="00926F99">
        <w:rPr>
          <w:noProof/>
        </w:rPr>
        <w:t>13</w:t>
      </w:r>
      <w:r>
        <w:rPr>
          <w:noProof/>
        </w:rPr>
        <w:fldChar w:fldCharType="end"/>
      </w:r>
      <w:bookmarkEnd w:id="96"/>
      <w:r>
        <w:t xml:space="preserve"> ToyV2 dataset loss</w:t>
      </w:r>
      <w:bookmarkEnd w:id="97"/>
    </w:p>
    <w:p w14:paraId="3F1F3E36" w14:textId="77777777" w:rsidR="002500A2" w:rsidRDefault="002500A2" w:rsidP="002500A2">
      <w:pPr>
        <w:keepNext/>
      </w:pPr>
      <w:r>
        <w:rPr>
          <w:noProof/>
          <w:color w:val="000000" w:themeColor="text1"/>
        </w:rPr>
        <w:drawing>
          <wp:inline distT="0" distB="0" distL="0" distR="0" wp14:anchorId="0127D16C" wp14:editId="6F99CD3C">
            <wp:extent cx="3494399" cy="262079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yv2-non-null-label-acc.png"/>
                    <pic:cNvPicPr/>
                  </pic:nvPicPr>
                  <pic:blipFill>
                    <a:blip r:embed="rId33">
                      <a:extLst>
                        <a:ext uri="{28A0092B-C50C-407E-A947-70E740481C1C}">
                          <a14:useLocalDpi xmlns:a14="http://schemas.microsoft.com/office/drawing/2010/main" val="0"/>
                        </a:ext>
                      </a:extLst>
                    </a:blip>
                    <a:stretch>
                      <a:fillRect/>
                    </a:stretch>
                  </pic:blipFill>
                  <pic:spPr>
                    <a:xfrm>
                      <a:off x="0" y="0"/>
                      <a:ext cx="3504674" cy="2628505"/>
                    </a:xfrm>
                    <a:prstGeom prst="rect">
                      <a:avLst/>
                    </a:prstGeom>
                  </pic:spPr>
                </pic:pic>
              </a:graphicData>
            </a:graphic>
          </wp:inline>
        </w:drawing>
      </w:r>
    </w:p>
    <w:p w14:paraId="2CA2640D" w14:textId="29DBD827" w:rsidR="002500A2" w:rsidRPr="00A34810" w:rsidRDefault="002500A2" w:rsidP="002500A2">
      <w:pPr>
        <w:pStyle w:val="Caption"/>
        <w:rPr>
          <w:color w:val="000000" w:themeColor="text1"/>
        </w:rPr>
      </w:pPr>
      <w:bookmarkStart w:id="98" w:name="_Ref522705182"/>
      <w:bookmarkStart w:id="99" w:name="_Toc523753116"/>
      <w:r>
        <w:t xml:space="preserve">Figure </w:t>
      </w:r>
      <w:r>
        <w:rPr>
          <w:noProof/>
        </w:rPr>
        <w:fldChar w:fldCharType="begin"/>
      </w:r>
      <w:r>
        <w:rPr>
          <w:noProof/>
        </w:rPr>
        <w:instrText xml:space="preserve"> SEQ Figure \* ARABIC </w:instrText>
      </w:r>
      <w:r>
        <w:rPr>
          <w:noProof/>
        </w:rPr>
        <w:fldChar w:fldCharType="separate"/>
      </w:r>
      <w:r w:rsidR="00926F99">
        <w:rPr>
          <w:noProof/>
        </w:rPr>
        <w:t>14</w:t>
      </w:r>
      <w:r>
        <w:rPr>
          <w:noProof/>
        </w:rPr>
        <w:fldChar w:fldCharType="end"/>
      </w:r>
      <w:bookmarkEnd w:id="98"/>
      <w:r>
        <w:t xml:space="preserve"> ToyV2 dataset non-null label accuracy</w:t>
      </w:r>
      <w:bookmarkEnd w:id="99"/>
    </w:p>
    <w:p w14:paraId="4916C0F1" w14:textId="77777777" w:rsidR="002500A2" w:rsidRDefault="002500A2" w:rsidP="002500A2"/>
    <w:p w14:paraId="612C7501" w14:textId="5D60F333" w:rsidR="00FB202A" w:rsidRDefault="002500A2" w:rsidP="002500A2">
      <w:r>
        <w:t xml:space="preserve">Note </w:t>
      </w:r>
      <w:r w:rsidR="00E5335E">
        <w:t xml:space="preserve">from </w:t>
      </w:r>
      <w:r w:rsidR="00E5335E">
        <w:fldChar w:fldCharType="begin"/>
      </w:r>
      <w:r w:rsidR="00E5335E">
        <w:instrText xml:space="preserve"> REF _Ref522791343 \h </w:instrText>
      </w:r>
      <w:r w:rsidR="00E5335E">
        <w:fldChar w:fldCharType="separate"/>
      </w:r>
      <w:r w:rsidR="00E5335E">
        <w:t xml:space="preserve">Table </w:t>
      </w:r>
      <w:r w:rsidR="00E5335E">
        <w:rPr>
          <w:noProof/>
        </w:rPr>
        <w:t>7</w:t>
      </w:r>
      <w:r w:rsidR="00E5335E">
        <w:fldChar w:fldCharType="end"/>
      </w:r>
      <w:r w:rsidR="00E5335E">
        <w:t xml:space="preserve"> </w:t>
      </w:r>
      <w:r>
        <w:t>that the non-null label accuracy for ToyV2 is higher than that achieved from ToyV1 against the ‘mini’ test-set, which is in turn higher than the ‘mini’ dataset’s non-null label accuracy of 0.0.</w:t>
      </w:r>
      <w:r w:rsidR="00FB202A">
        <w:t xml:space="preserve"> </w:t>
      </w:r>
    </w:p>
    <w:p w14:paraId="4647575D" w14:textId="77777777" w:rsidR="00FB202A" w:rsidRDefault="00FB202A" w:rsidP="002500A2"/>
    <w:p w14:paraId="08F4C268" w14:textId="2EFB9AC6" w:rsidR="002500A2" w:rsidRDefault="00FB202A" w:rsidP="002500A2">
      <w:r>
        <w:t>Following</w:t>
      </w:r>
      <w:r w:rsidR="002500A2">
        <w:t xml:space="preserve"> these results, a ToyV3 dataset </w:t>
      </w:r>
      <w:r>
        <w:t>was</w:t>
      </w:r>
      <w:r w:rsidR="002500A2">
        <w:t xml:space="preserve"> trained, using more training data and test/dev sets of the same size, to see if this score could be further improved.</w:t>
      </w:r>
      <w:r>
        <w:t xml:space="preserve"> As </w:t>
      </w:r>
      <w:r w:rsidR="00C12C88">
        <w:fldChar w:fldCharType="begin"/>
      </w:r>
      <w:r w:rsidR="00C12C88">
        <w:instrText xml:space="preserve"> REF _Ref522791343 \h </w:instrText>
      </w:r>
      <w:r w:rsidR="00C12C88">
        <w:fldChar w:fldCharType="separate"/>
      </w:r>
      <w:r w:rsidR="00C12C88">
        <w:t xml:space="preserve">Table </w:t>
      </w:r>
      <w:r w:rsidR="00C12C88">
        <w:rPr>
          <w:noProof/>
        </w:rPr>
        <w:t>7</w:t>
      </w:r>
      <w:r w:rsidR="00C12C88">
        <w:fldChar w:fldCharType="end"/>
      </w:r>
      <w:r w:rsidR="00C12C88">
        <w:t xml:space="preserve"> </w:t>
      </w:r>
      <w:r>
        <w:t>shows, while it had smaller loss than ToyV2, its non-null label accuracy was in fact lower.</w:t>
      </w:r>
      <w:r w:rsidR="00926F99">
        <w:t xml:space="preserve"> Its graphs are given below for reference, in </w:t>
      </w:r>
      <w:r w:rsidR="00926F99">
        <w:fldChar w:fldCharType="begin"/>
      </w:r>
      <w:r w:rsidR="00926F99">
        <w:instrText xml:space="preserve"> REF _Ref523154452 \h </w:instrText>
      </w:r>
      <w:r w:rsidR="00926F99">
        <w:fldChar w:fldCharType="separate"/>
      </w:r>
      <w:r w:rsidR="00926F99">
        <w:t xml:space="preserve">Figure </w:t>
      </w:r>
      <w:r w:rsidR="00926F99">
        <w:rPr>
          <w:noProof/>
        </w:rPr>
        <w:t>15</w:t>
      </w:r>
      <w:r w:rsidR="00926F99">
        <w:fldChar w:fldCharType="end"/>
      </w:r>
      <w:r w:rsidR="00926F99">
        <w:t xml:space="preserve">, </w:t>
      </w:r>
      <w:r w:rsidR="00926F99">
        <w:fldChar w:fldCharType="begin"/>
      </w:r>
      <w:r w:rsidR="00926F99">
        <w:instrText xml:space="preserve"> REF _Ref523154453 \h </w:instrText>
      </w:r>
      <w:r w:rsidR="00926F99">
        <w:fldChar w:fldCharType="separate"/>
      </w:r>
      <w:r w:rsidR="00926F99">
        <w:t xml:space="preserve">Figure </w:t>
      </w:r>
      <w:r w:rsidR="00926F99">
        <w:rPr>
          <w:noProof/>
        </w:rPr>
        <w:t>16</w:t>
      </w:r>
      <w:r w:rsidR="00926F99">
        <w:fldChar w:fldCharType="end"/>
      </w:r>
      <w:r w:rsidR="00926F99">
        <w:t xml:space="preserve"> and </w:t>
      </w:r>
      <w:r w:rsidR="00926F99">
        <w:fldChar w:fldCharType="begin"/>
      </w:r>
      <w:r w:rsidR="00926F99">
        <w:instrText xml:space="preserve"> REF _Ref523154455 \h </w:instrText>
      </w:r>
      <w:r w:rsidR="00926F99">
        <w:fldChar w:fldCharType="separate"/>
      </w:r>
      <w:r w:rsidR="00926F99">
        <w:t xml:space="preserve">Figure </w:t>
      </w:r>
      <w:r w:rsidR="00926F99">
        <w:rPr>
          <w:noProof/>
        </w:rPr>
        <w:t>17</w:t>
      </w:r>
      <w:r w:rsidR="00926F99">
        <w:fldChar w:fldCharType="end"/>
      </w:r>
      <w:r w:rsidR="00926F99">
        <w:t xml:space="preserve">. On the assumption that non-null labels are those of most utility to the user, the ToyV2 model was used in the Simple-GUI described in section </w:t>
      </w:r>
      <w:r w:rsidR="00926F99">
        <w:fldChar w:fldCharType="begin"/>
      </w:r>
      <w:r w:rsidR="00926F99">
        <w:instrText xml:space="preserve"> REF _Ref523154527 \r \h </w:instrText>
      </w:r>
      <w:r w:rsidR="00926F99">
        <w:fldChar w:fldCharType="separate"/>
      </w:r>
      <w:r w:rsidR="00926F99">
        <w:t>10</w:t>
      </w:r>
      <w:r w:rsidR="00926F99">
        <w:fldChar w:fldCharType="end"/>
      </w:r>
      <w:r w:rsidR="00926F99">
        <w:t>.</w:t>
      </w:r>
    </w:p>
    <w:p w14:paraId="1F7E2D25" w14:textId="46969572" w:rsidR="00926F99" w:rsidRDefault="00926F99" w:rsidP="002500A2"/>
    <w:p w14:paraId="79032E31" w14:textId="77777777" w:rsidR="00926F99" w:rsidRDefault="00926F99" w:rsidP="00926F99">
      <w:pPr>
        <w:keepNext/>
      </w:pPr>
      <w:r>
        <w:rPr>
          <w:noProof/>
        </w:rPr>
        <w:lastRenderedPageBreak/>
        <w:drawing>
          <wp:inline distT="0" distB="0" distL="0" distR="0" wp14:anchorId="05140629" wp14:editId="39F9F591">
            <wp:extent cx="3729567" cy="2797175"/>
            <wp:effectExtent l="0" t="0" r="4445"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toyv3-acc.png"/>
                    <pic:cNvPicPr/>
                  </pic:nvPicPr>
                  <pic:blipFill>
                    <a:blip r:embed="rId34">
                      <a:extLst>
                        <a:ext uri="{28A0092B-C50C-407E-A947-70E740481C1C}">
                          <a14:useLocalDpi xmlns:a14="http://schemas.microsoft.com/office/drawing/2010/main" val="0"/>
                        </a:ext>
                      </a:extLst>
                    </a:blip>
                    <a:stretch>
                      <a:fillRect/>
                    </a:stretch>
                  </pic:blipFill>
                  <pic:spPr>
                    <a:xfrm>
                      <a:off x="0" y="0"/>
                      <a:ext cx="3733802" cy="2800351"/>
                    </a:xfrm>
                    <a:prstGeom prst="rect">
                      <a:avLst/>
                    </a:prstGeom>
                  </pic:spPr>
                </pic:pic>
              </a:graphicData>
            </a:graphic>
          </wp:inline>
        </w:drawing>
      </w:r>
    </w:p>
    <w:p w14:paraId="19F00850" w14:textId="6E59FF4B" w:rsidR="00926F99" w:rsidRDefault="00926F99" w:rsidP="00926F99">
      <w:pPr>
        <w:pStyle w:val="Caption"/>
      </w:pPr>
      <w:bookmarkStart w:id="100" w:name="_Ref523154452"/>
      <w:bookmarkStart w:id="101" w:name="_Toc523753117"/>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5</w:t>
      </w:r>
      <w:r w:rsidR="00116B3C">
        <w:rPr>
          <w:noProof/>
        </w:rPr>
        <w:fldChar w:fldCharType="end"/>
      </w:r>
      <w:bookmarkEnd w:id="100"/>
      <w:r>
        <w:t xml:space="preserve"> ToyV3 dataset accuracy</w:t>
      </w:r>
      <w:bookmarkEnd w:id="101"/>
    </w:p>
    <w:p w14:paraId="6DDEB768" w14:textId="77777777" w:rsidR="00926F99" w:rsidRDefault="00926F99" w:rsidP="00926F99">
      <w:pPr>
        <w:keepNext/>
      </w:pPr>
      <w:r>
        <w:rPr>
          <w:noProof/>
        </w:rPr>
        <w:drawing>
          <wp:inline distT="0" distB="0" distL="0" distR="0" wp14:anchorId="455FEBE9" wp14:editId="5A6240F3">
            <wp:extent cx="3352800" cy="251460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toyv3-loss.png"/>
                    <pic:cNvPicPr/>
                  </pic:nvPicPr>
                  <pic:blipFill>
                    <a:blip r:embed="rId35">
                      <a:extLst>
                        <a:ext uri="{28A0092B-C50C-407E-A947-70E740481C1C}">
                          <a14:useLocalDpi xmlns:a14="http://schemas.microsoft.com/office/drawing/2010/main" val="0"/>
                        </a:ext>
                      </a:extLst>
                    </a:blip>
                    <a:stretch>
                      <a:fillRect/>
                    </a:stretch>
                  </pic:blipFill>
                  <pic:spPr>
                    <a:xfrm>
                      <a:off x="0" y="0"/>
                      <a:ext cx="3359228" cy="2519421"/>
                    </a:xfrm>
                    <a:prstGeom prst="rect">
                      <a:avLst/>
                    </a:prstGeom>
                  </pic:spPr>
                </pic:pic>
              </a:graphicData>
            </a:graphic>
          </wp:inline>
        </w:drawing>
      </w:r>
    </w:p>
    <w:p w14:paraId="6B1B191A" w14:textId="0D2C615D" w:rsidR="008760A4" w:rsidRDefault="00926F99" w:rsidP="00926F99">
      <w:pPr>
        <w:pStyle w:val="Caption"/>
      </w:pPr>
      <w:bookmarkStart w:id="102" w:name="_Ref523154453"/>
      <w:bookmarkStart w:id="103" w:name="_Toc523753118"/>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6</w:t>
      </w:r>
      <w:r w:rsidR="00116B3C">
        <w:rPr>
          <w:noProof/>
        </w:rPr>
        <w:fldChar w:fldCharType="end"/>
      </w:r>
      <w:bookmarkEnd w:id="102"/>
      <w:r>
        <w:t xml:space="preserve"> ToyV3 dataset loss</w:t>
      </w:r>
      <w:bookmarkEnd w:id="103"/>
    </w:p>
    <w:p w14:paraId="2DC70052" w14:textId="77777777" w:rsidR="008760A4" w:rsidRDefault="008760A4" w:rsidP="002500A2"/>
    <w:p w14:paraId="3DB8AF7E" w14:textId="77777777" w:rsidR="00926F99" w:rsidRDefault="00926F99" w:rsidP="00926F99">
      <w:pPr>
        <w:keepNext/>
      </w:pPr>
      <w:r>
        <w:rPr>
          <w:noProof/>
        </w:rPr>
        <w:drawing>
          <wp:inline distT="0" distB="0" distL="0" distR="0" wp14:anchorId="1541A6E6" wp14:editId="669FCB2F">
            <wp:extent cx="3560233" cy="2670175"/>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toyv3-non-null-label-acc.png"/>
                    <pic:cNvPicPr/>
                  </pic:nvPicPr>
                  <pic:blipFill>
                    <a:blip r:embed="rId36">
                      <a:extLst>
                        <a:ext uri="{28A0092B-C50C-407E-A947-70E740481C1C}">
                          <a14:useLocalDpi xmlns:a14="http://schemas.microsoft.com/office/drawing/2010/main" val="0"/>
                        </a:ext>
                      </a:extLst>
                    </a:blip>
                    <a:stretch>
                      <a:fillRect/>
                    </a:stretch>
                  </pic:blipFill>
                  <pic:spPr>
                    <a:xfrm>
                      <a:off x="0" y="0"/>
                      <a:ext cx="3564531" cy="2673398"/>
                    </a:xfrm>
                    <a:prstGeom prst="rect">
                      <a:avLst/>
                    </a:prstGeom>
                  </pic:spPr>
                </pic:pic>
              </a:graphicData>
            </a:graphic>
          </wp:inline>
        </w:drawing>
      </w:r>
    </w:p>
    <w:p w14:paraId="23682C52" w14:textId="02BA1B41" w:rsidR="002500A2" w:rsidRDefault="00926F99" w:rsidP="00926F99">
      <w:pPr>
        <w:pStyle w:val="Caption"/>
      </w:pPr>
      <w:bookmarkStart w:id="104" w:name="_Ref523154455"/>
      <w:bookmarkStart w:id="105" w:name="_Toc523753119"/>
      <w:r>
        <w:t xml:space="preserve">Figure </w:t>
      </w:r>
      <w:r w:rsidR="00116B3C">
        <w:rPr>
          <w:noProof/>
        </w:rPr>
        <w:fldChar w:fldCharType="begin"/>
      </w:r>
      <w:r w:rsidR="00116B3C">
        <w:rPr>
          <w:noProof/>
        </w:rPr>
        <w:instrText xml:space="preserve"> SEQ Figure \* ARABIC </w:instrText>
      </w:r>
      <w:r w:rsidR="00116B3C">
        <w:rPr>
          <w:noProof/>
        </w:rPr>
        <w:fldChar w:fldCharType="separate"/>
      </w:r>
      <w:r>
        <w:rPr>
          <w:noProof/>
        </w:rPr>
        <w:t>17</w:t>
      </w:r>
      <w:r w:rsidR="00116B3C">
        <w:rPr>
          <w:noProof/>
        </w:rPr>
        <w:fldChar w:fldCharType="end"/>
      </w:r>
      <w:bookmarkEnd w:id="104"/>
      <w:r>
        <w:t xml:space="preserve"> ToyV3 dataset non-null label accuracy</w:t>
      </w:r>
      <w:bookmarkEnd w:id="105"/>
    </w:p>
    <w:p w14:paraId="6E78FE5B" w14:textId="77777777" w:rsidR="002500A2" w:rsidRDefault="002500A2" w:rsidP="002500A2">
      <w:pPr>
        <w:pStyle w:val="Heading3"/>
      </w:pPr>
      <w:bookmarkStart w:id="106" w:name="_Ref522276945"/>
      <w:bookmarkStart w:id="107" w:name="_Toc523753629"/>
      <w:r>
        <w:lastRenderedPageBreak/>
        <w:t>The full dataset</w:t>
      </w:r>
      <w:bookmarkEnd w:id="106"/>
      <w:bookmarkEnd w:id="107"/>
    </w:p>
    <w:p w14:paraId="32C2EE95" w14:textId="77777777" w:rsidR="002500A2" w:rsidRDefault="002500A2" w:rsidP="002500A2"/>
    <w:p w14:paraId="6FE19437" w14:textId="5705D1B7" w:rsidR="004F5DDB" w:rsidRDefault="002500A2" w:rsidP="002500A2">
      <w:r>
        <w:t xml:space="preserve">To train the </w:t>
      </w:r>
      <w:r w:rsidR="003534AA">
        <w:t>ToyV1</w:t>
      </w:r>
      <w:r>
        <w:t xml:space="preserve"> dataset for seven epochs on Birkbeck’s deep Machine Learning server took about 36 hours per epoch, or about eleven days. With </w:t>
      </w:r>
      <w:r w:rsidRPr="00B97C55">
        <w:t>2</w:t>
      </w:r>
      <w:r>
        <w:t>,</w:t>
      </w:r>
      <w:r w:rsidRPr="00B97C55">
        <w:t>323</w:t>
      </w:r>
      <w:r>
        <w:t>,</w:t>
      </w:r>
      <w:r w:rsidRPr="00B97C55">
        <w:t>449</w:t>
      </w:r>
      <w:r>
        <w:t xml:space="preserve"> sentences of data trained every epoch, it is clear that the ToyV1 dataset actually represents a significant amount of data.</w:t>
      </w:r>
      <w:r w:rsidR="004F5DDB">
        <w:t xml:space="preserve"> </w:t>
      </w:r>
      <w:r>
        <w:t xml:space="preserve">As the ToyV1 dataset required 18GB just to load the tensors into memory, it is anticipated that the full dataset would require 720GB or thereabouts. </w:t>
      </w:r>
    </w:p>
    <w:p w14:paraId="6752378A" w14:textId="77777777" w:rsidR="004F5DDB" w:rsidRDefault="004F5DDB" w:rsidP="002500A2"/>
    <w:p w14:paraId="4728343C" w14:textId="6BB53F30" w:rsidR="002500A2" w:rsidRDefault="002500A2" w:rsidP="002500A2">
      <w:r>
        <w:t>Clearly, to use all the interpolated Hansards into the model (divided into train, test and dev sets) require</w:t>
      </w:r>
      <w:r w:rsidR="004F5DDB">
        <w:t>s</w:t>
      </w:r>
      <w:r>
        <w:t xml:space="preserve"> using Keras’ fit-generator methods, to generate the tensors on the fly as they </w:t>
      </w:r>
      <w:r w:rsidR="004F5DDB">
        <w:t>are</w:t>
      </w:r>
      <w:r>
        <w:t xml:space="preserve"> needed, and a large amount of time. It is possible that the NaN validation problems described in </w:t>
      </w:r>
      <w:r>
        <w:fldChar w:fldCharType="begin"/>
      </w:r>
      <w:r>
        <w:instrText xml:space="preserve"> REF _Ref521576975 \r \h </w:instrText>
      </w:r>
      <w:r>
        <w:fldChar w:fldCharType="separate"/>
      </w:r>
      <w:r w:rsidR="007D66AB">
        <w:t>9.1.3</w:t>
      </w:r>
      <w:r>
        <w:fldChar w:fldCharType="end"/>
      </w:r>
      <w:r>
        <w:t xml:space="preserve"> would recur, given the much larger dataset (</w:t>
      </w:r>
      <w:r w:rsidRPr="00914DFE">
        <w:t>182</w:t>
      </w:r>
      <w:r>
        <w:t>,</w:t>
      </w:r>
      <w:r w:rsidRPr="00914DFE">
        <w:t>575</w:t>
      </w:r>
      <w:r>
        <w:t>,</w:t>
      </w:r>
      <w:r w:rsidRPr="00914DFE">
        <w:t>072</w:t>
      </w:r>
      <w:r>
        <w:t xml:space="preserve"> sentences in total</w:t>
      </w:r>
      <w:r w:rsidR="00A82F0B">
        <w:t xml:space="preserve">, see </w:t>
      </w:r>
      <w:r w:rsidR="00A82F0B">
        <w:fldChar w:fldCharType="begin"/>
      </w:r>
      <w:r w:rsidR="00A82F0B">
        <w:instrText xml:space="preserve"> REF _Ref522298476 \h </w:instrText>
      </w:r>
      <w:r w:rsidR="00A82F0B">
        <w:fldChar w:fldCharType="separate"/>
      </w:r>
      <w:r w:rsidR="00A82F0B">
        <w:t xml:space="preserve">Table </w:t>
      </w:r>
      <w:r w:rsidR="00A82F0B">
        <w:rPr>
          <w:noProof/>
        </w:rPr>
        <w:t>5</w:t>
      </w:r>
      <w:r w:rsidR="00A82F0B">
        <w:fldChar w:fldCharType="end"/>
      </w:r>
      <w:r>
        <w:t>). Or, it is possible that, with a suitably chosen batch-size for the generator, the NaN validation problem could be avoided. It is not clear how long such a model could take to train – if the time taken scaled linearly from the ToyV1 dataset, which used 8 of the 320 buckets, it could take 1440 hours, or 60 days</w:t>
      </w:r>
      <w:r w:rsidR="00A82F0B">
        <w:t>, per epoch</w:t>
      </w:r>
      <w:r>
        <w:t>. It is hoped that the time taken would not scale linearly, given that the batch size, and the required stochastic gradient descent calculations per batch, would be much smaller.</w:t>
      </w:r>
    </w:p>
    <w:p w14:paraId="6BE31577" w14:textId="01BB67FA" w:rsidR="005D751E" w:rsidRDefault="005D751E" w:rsidP="002500A2"/>
    <w:p w14:paraId="4C57B10C" w14:textId="2C9FEF41" w:rsidR="002500A2" w:rsidRDefault="005D751E" w:rsidP="002500A2">
      <w:r>
        <w:t>While the full dataset was not used for training as part of this project, the code to do so was added to model_integration.py</w:t>
      </w:r>
      <w:r w:rsidR="00E07EB5">
        <w:t>, train.py and tasks.py.</w:t>
      </w:r>
      <w:r w:rsidR="005A4174">
        <w:t xml:space="preserve"> The main addition is the nested loops required to generate the data in the batch-size requested. As </w:t>
      </w:r>
      <w:r w:rsidR="005A4174">
        <w:fldChar w:fldCharType="begin"/>
      </w:r>
      <w:r w:rsidR="005A4174">
        <w:instrText xml:space="preserve"> REF _Ref523392529 \h </w:instrText>
      </w:r>
      <w:r w:rsidR="005A4174">
        <w:fldChar w:fldCharType="separate"/>
      </w:r>
      <w:r w:rsidR="005A4174">
        <w:t xml:space="preserve">Code Snippet </w:t>
      </w:r>
      <w:r w:rsidR="005A4174">
        <w:rPr>
          <w:noProof/>
        </w:rPr>
        <w:t>5</w:t>
      </w:r>
      <w:r w:rsidR="005A4174">
        <w:fldChar w:fldCharType="end"/>
      </w:r>
      <w:r w:rsidR="005A4174">
        <w:t xml:space="preserve"> shows, the generators originally used to create the X and Y tensors are first created. Then, the X and Y generators are called together inside a pair of nested loops. The inner loop creates a tensor for each item in the current batch, while the outer loop handles the batch size and creation of a new list for each X and Y, for each batch. Once a given batch has been created, its X and Y tensors padded and converted to Numpy arrays, before being yielded out</w:t>
      </w:r>
      <w:r w:rsidR="00A47977">
        <w:t xml:space="preserve"> of the Python generator</w:t>
      </w:r>
      <w:r w:rsidR="005A4174">
        <w:t>.</w:t>
      </w:r>
    </w:p>
    <w:p w14:paraId="37980ED4" w14:textId="0A27C244" w:rsidR="005A4174" w:rsidRDefault="005A4174" w:rsidP="002500A2"/>
    <w:bookmarkStart w:id="108" w:name="_MON_1597134365"/>
    <w:bookmarkEnd w:id="108"/>
    <w:p w14:paraId="5677D73A" w14:textId="72D1737E" w:rsidR="005A4174" w:rsidRDefault="00B039CE" w:rsidP="005A4174">
      <w:pPr>
        <w:keepNext/>
      </w:pPr>
      <w:r>
        <w:rPr>
          <w:noProof/>
        </w:rPr>
        <w:object w:dxaOrig="6970" w:dyaOrig="4020" w14:anchorId="383F3BA7">
          <v:shape id="_x0000_i1031" type="#_x0000_t75" alt="" style="width:348.9pt;height:200.95pt;mso-width-percent:0;mso-height-percent:0;mso-width-percent:0;mso-height-percent:0" o:ole="">
            <v:imagedata r:id="rId37" o:title=""/>
          </v:shape>
          <o:OLEObject Type="Embed" ProgID="Word.Document.12" ShapeID="_x0000_i1031" DrawAspect="Content" ObjectID="_1597605437" r:id="rId38">
            <o:FieldCodes>\s</o:FieldCodes>
          </o:OLEObject>
        </w:object>
      </w:r>
    </w:p>
    <w:p w14:paraId="32546393" w14:textId="3AB5391B" w:rsidR="005A4174" w:rsidRDefault="005A4174" w:rsidP="005A4174">
      <w:pPr>
        <w:pStyle w:val="Caption"/>
      </w:pPr>
      <w:bookmarkStart w:id="109" w:name="_Ref523392529"/>
      <w:bookmarkStart w:id="110" w:name="_Toc523753142"/>
      <w:r>
        <w:t xml:space="preserve">Code Snippet </w:t>
      </w:r>
      <w:r w:rsidR="00B039CE">
        <w:rPr>
          <w:noProof/>
        </w:rPr>
        <w:fldChar w:fldCharType="begin"/>
      </w:r>
      <w:r w:rsidR="00B039CE">
        <w:rPr>
          <w:noProof/>
        </w:rPr>
        <w:instrText xml:space="preserve"> SEQ Code_Snippet \* A</w:instrText>
      </w:r>
      <w:r w:rsidR="00B039CE">
        <w:rPr>
          <w:noProof/>
        </w:rPr>
        <w:instrText xml:space="preserve">RABIC </w:instrText>
      </w:r>
      <w:r w:rsidR="00B039CE">
        <w:rPr>
          <w:noProof/>
        </w:rPr>
        <w:fldChar w:fldCharType="separate"/>
      </w:r>
      <w:r>
        <w:rPr>
          <w:noProof/>
        </w:rPr>
        <w:t>5</w:t>
      </w:r>
      <w:r w:rsidR="00B039CE">
        <w:rPr>
          <w:noProof/>
        </w:rPr>
        <w:fldChar w:fldCharType="end"/>
      </w:r>
      <w:bookmarkEnd w:id="109"/>
      <w:r>
        <w:t xml:space="preserve"> Training on the Full dataset</w:t>
      </w:r>
      <w:bookmarkEnd w:id="110"/>
    </w:p>
    <w:p w14:paraId="18A8DA28" w14:textId="77777777" w:rsidR="0004418E" w:rsidRDefault="004F5DDB" w:rsidP="002500A2">
      <w:r>
        <w:t>Unfortunately, attempting to train the model using the full dataset resulted in out-of-memory errors from the underlying Tensorflow library.</w:t>
      </w:r>
      <w:r w:rsidR="0004418E">
        <w:t xml:space="preserve"> Completing training on the full dataset is a logical extension</w:t>
      </w:r>
      <w:r w:rsidR="00C12C88">
        <w:t xml:space="preserve"> to this project</w:t>
      </w:r>
      <w:r w:rsidR="0004418E">
        <w:t xml:space="preserve"> and is discussed in section </w:t>
      </w:r>
      <w:r w:rsidR="0004418E">
        <w:fldChar w:fldCharType="begin"/>
      </w:r>
      <w:r w:rsidR="0004418E">
        <w:instrText xml:space="preserve"> REF _Ref523392855 \r \h </w:instrText>
      </w:r>
      <w:r w:rsidR="0004418E">
        <w:fldChar w:fldCharType="separate"/>
      </w:r>
      <w:r w:rsidR="0004418E">
        <w:t>12.5</w:t>
      </w:r>
      <w:r w:rsidR="0004418E">
        <w:fldChar w:fldCharType="end"/>
      </w:r>
      <w:r w:rsidR="0004418E">
        <w:t>.</w:t>
      </w:r>
    </w:p>
    <w:p w14:paraId="5B30015C" w14:textId="77777777" w:rsidR="002500A2" w:rsidRPr="00E67CD5" w:rsidRDefault="002500A2" w:rsidP="002500A2">
      <w:pPr>
        <w:pStyle w:val="Heading3"/>
      </w:pPr>
      <w:bookmarkStart w:id="111" w:name="_Toc523753630"/>
      <w:r w:rsidRPr="00E67CD5">
        <w:lastRenderedPageBreak/>
        <w:t>Cross-validation</w:t>
      </w:r>
      <w:bookmarkEnd w:id="111"/>
    </w:p>
    <w:p w14:paraId="5BB104C1" w14:textId="77777777" w:rsidR="002500A2" w:rsidRDefault="002500A2" w:rsidP="002500A2"/>
    <w:p w14:paraId="1B1C5005" w14:textId="038A5070" w:rsidR="00DA7BCC" w:rsidRDefault="00DA7BCC" w:rsidP="002500A2">
      <w:r>
        <w:t>K-fold cross-validation was indicated as the preferred evaluation method for the machine learning model, in this project’s proposal.</w:t>
      </w:r>
    </w:p>
    <w:p w14:paraId="50A4D2C6" w14:textId="77777777" w:rsidR="00DA7BCC" w:rsidRDefault="00DA7BCC" w:rsidP="002500A2"/>
    <w:p w14:paraId="31105441" w14:textId="47968DED" w:rsidR="002500A2" w:rsidRDefault="00127A61" w:rsidP="002500A2">
      <w:r>
        <w:t>Thanks</w:t>
      </w:r>
      <w:r w:rsidR="002500A2">
        <w:t xml:space="preserve"> to the hash-bucketing approach to datasets, the Hansard debates are already scrambled, so I could just use contiguous pieces of the NumPy arrays to generate segments. I used Scikit-Learn’s KFold class to generate ten folds. In each case, a fold was one tenth of the data, used for validation. The other nine tenths were used for training. </w:t>
      </w:r>
      <w:r w:rsidR="002500A2">
        <w:fldChar w:fldCharType="begin"/>
      </w:r>
      <w:r w:rsidR="002500A2">
        <w:instrText xml:space="preserve"> REF _Ref522705764 \h </w:instrText>
      </w:r>
      <w:r w:rsidR="002500A2">
        <w:fldChar w:fldCharType="separate"/>
      </w:r>
      <w:r w:rsidR="007D66AB">
        <w:t xml:space="preserve">Code Snippet </w:t>
      </w:r>
      <w:r w:rsidR="007D66AB">
        <w:rPr>
          <w:noProof/>
        </w:rPr>
        <w:t>5</w:t>
      </w:r>
      <w:r w:rsidR="002500A2">
        <w:fldChar w:fldCharType="end"/>
      </w:r>
      <w:r w:rsidR="002500A2">
        <w:t xml:space="preserve"> shows how the Scikit-Learn’s KFold class is used to provide indices for the dataset splits,</w:t>
      </w:r>
      <w:r w:rsidR="00B759D4">
        <w:t xml:space="preserve"> a new Keras model is instantiated,</w:t>
      </w:r>
      <w:r w:rsidR="002500A2">
        <w:t xml:space="preserve"> and then methods manual_fit and manual_evaluate are called. These methods are added to the Keras model class using Python subclassing</w:t>
      </w:r>
      <w:r w:rsidR="008E4F0D">
        <w:t xml:space="preserve"> in my</w:t>
      </w:r>
      <w:r w:rsidR="003C3CBB">
        <w:t xml:space="preserve"> project’s</w:t>
      </w:r>
      <w:r w:rsidR="008E4F0D">
        <w:t xml:space="preserve"> Python package</w:t>
      </w:r>
      <w:r w:rsidR="002500A2">
        <w:t xml:space="preserve"> – this approach is required because 0xnurl’s Keras implementation provides its</w:t>
      </w:r>
      <w:r w:rsidR="00C72F33">
        <w:t xml:space="preserve"> own implementation of the “fit” and “evaluate”</w:t>
      </w:r>
      <w:r w:rsidR="002500A2">
        <w:t xml:space="preserve"> methods, which are not designed for use in cross-validation. </w:t>
      </w:r>
      <w:r w:rsidR="002500A2">
        <w:fldChar w:fldCharType="begin"/>
      </w:r>
      <w:r w:rsidR="002500A2">
        <w:instrText xml:space="preserve"> REF _Ref522705956 \h </w:instrText>
      </w:r>
      <w:r w:rsidR="002500A2">
        <w:fldChar w:fldCharType="separate"/>
      </w:r>
      <w:r w:rsidR="007D66AB">
        <w:t xml:space="preserve">Code Snippet </w:t>
      </w:r>
      <w:r w:rsidR="007D66AB">
        <w:rPr>
          <w:noProof/>
        </w:rPr>
        <w:t>6</w:t>
      </w:r>
      <w:r w:rsidR="002500A2">
        <w:fldChar w:fldCharType="end"/>
      </w:r>
      <w:r w:rsidR="002500A2">
        <w:t xml:space="preserve"> shows an example of this approach.</w:t>
      </w:r>
    </w:p>
    <w:p w14:paraId="5A7D09EB" w14:textId="77777777" w:rsidR="002500A2" w:rsidRDefault="002500A2" w:rsidP="002500A2"/>
    <w:p w14:paraId="09F26114" w14:textId="64732661" w:rsidR="002500A2" w:rsidRDefault="002500A2" w:rsidP="002500A2">
      <w:r>
        <w:t>Because of issues mentioned with using the full dataset</w:t>
      </w:r>
      <w:r w:rsidR="00C12C88">
        <w:t xml:space="preserve"> explored</w:t>
      </w:r>
      <w:r>
        <w:t xml:space="preserve"> in</w:t>
      </w:r>
      <w:r w:rsidR="00C12C88">
        <w:t xml:space="preserve"> section</w:t>
      </w:r>
      <w:r>
        <w:t xml:space="preserve"> </w:t>
      </w:r>
      <w:r>
        <w:fldChar w:fldCharType="begin"/>
      </w:r>
      <w:r>
        <w:instrText xml:space="preserve"> REF _Ref522276945 \r \h </w:instrText>
      </w:r>
      <w:r>
        <w:fldChar w:fldCharType="separate"/>
      </w:r>
      <w:r w:rsidR="007D66AB">
        <w:t>9.1.5</w:t>
      </w:r>
      <w:r>
        <w:fldChar w:fldCharType="end"/>
      </w:r>
      <w:r>
        <w:t xml:space="preserve">, I used the </w:t>
      </w:r>
      <w:r w:rsidR="00C205CD">
        <w:t xml:space="preserve">same </w:t>
      </w:r>
      <w:r>
        <w:t>dataset or</w:t>
      </w:r>
      <w:r w:rsidR="008E0066">
        <w:t>iginally used to train the ToyV2</w:t>
      </w:r>
      <w:r>
        <w:t xml:space="preserve"> model. As a fresh model was used for cross-validation evaluation, this was a fair evaluation on a manageable amount of data.</w:t>
      </w:r>
    </w:p>
    <w:p w14:paraId="3282F48A" w14:textId="77777777" w:rsidR="002500A2" w:rsidRDefault="002500A2" w:rsidP="002500A2"/>
    <w:bookmarkStart w:id="112" w:name="_MON_1596479652"/>
    <w:bookmarkEnd w:id="112"/>
    <w:p w14:paraId="64EC156B" w14:textId="7DA9B00C" w:rsidR="002500A2" w:rsidRDefault="00B039CE" w:rsidP="002500A2">
      <w:pPr>
        <w:keepNext/>
      </w:pPr>
      <w:r>
        <w:rPr>
          <w:noProof/>
        </w:rPr>
        <w:object w:dxaOrig="6970" w:dyaOrig="1540" w14:anchorId="339D1373">
          <v:shape id="_x0000_i1030" type="#_x0000_t75" alt="" style="width:348.15pt;height:76.75pt;mso-width-percent:0;mso-height-percent:0;mso-width-percent:0;mso-height-percent:0" o:ole="">
            <v:imagedata r:id="rId39" o:title=""/>
          </v:shape>
          <o:OLEObject Type="Embed" ProgID="Word.Document.12" ShapeID="_x0000_i1030" DrawAspect="Content" ObjectID="_1597605438" r:id="rId40">
            <o:FieldCodes>\s</o:FieldCodes>
          </o:OLEObject>
        </w:object>
      </w:r>
    </w:p>
    <w:p w14:paraId="4FFE880E" w14:textId="3EC80ACC" w:rsidR="002500A2" w:rsidRPr="00600C78" w:rsidRDefault="002500A2" w:rsidP="002500A2">
      <w:pPr>
        <w:pStyle w:val="Caption"/>
      </w:pPr>
      <w:bookmarkStart w:id="113" w:name="_Ref522705764"/>
      <w:bookmarkStart w:id="114" w:name="_Toc523753143"/>
      <w:r>
        <w:t xml:space="preserve">Code Snippet </w:t>
      </w:r>
      <w:r>
        <w:rPr>
          <w:noProof/>
        </w:rPr>
        <w:fldChar w:fldCharType="begin"/>
      </w:r>
      <w:r>
        <w:rPr>
          <w:noProof/>
        </w:rPr>
        <w:instrText xml:space="preserve"> SEQ Code_Snippet \* ARABIC </w:instrText>
      </w:r>
      <w:r>
        <w:rPr>
          <w:noProof/>
        </w:rPr>
        <w:fldChar w:fldCharType="separate"/>
      </w:r>
      <w:r w:rsidR="005A4174">
        <w:rPr>
          <w:noProof/>
        </w:rPr>
        <w:t>6</w:t>
      </w:r>
      <w:r>
        <w:rPr>
          <w:noProof/>
        </w:rPr>
        <w:fldChar w:fldCharType="end"/>
      </w:r>
      <w:bookmarkEnd w:id="113"/>
      <w:r>
        <w:t xml:space="preserve"> k-fold cross validation</w:t>
      </w:r>
      <w:bookmarkEnd w:id="114"/>
    </w:p>
    <w:bookmarkStart w:id="115" w:name="_MON_1596479664"/>
    <w:bookmarkEnd w:id="115"/>
    <w:p w14:paraId="72B66749" w14:textId="287E7AC9" w:rsidR="002500A2" w:rsidRDefault="00B039CE" w:rsidP="002500A2">
      <w:pPr>
        <w:keepNext/>
      </w:pPr>
      <w:r>
        <w:rPr>
          <w:noProof/>
        </w:rPr>
        <w:object w:dxaOrig="6970" w:dyaOrig="3220" w14:anchorId="04F9385B">
          <v:shape id="_x0000_i1029" type="#_x0000_t75" alt="" style="width:348.9pt;height:160.6pt;mso-width-percent:0;mso-height-percent:0;mso-width-percent:0;mso-height-percent:0" o:ole="">
            <v:imagedata r:id="rId41" o:title=""/>
          </v:shape>
          <o:OLEObject Type="Embed" ProgID="Word.Document.12" ShapeID="_x0000_i1029" DrawAspect="Content" ObjectID="_1597605439" r:id="rId42">
            <o:FieldCodes>\s</o:FieldCodes>
          </o:OLEObject>
        </w:object>
      </w:r>
    </w:p>
    <w:p w14:paraId="5AA5526E" w14:textId="5F188D2E" w:rsidR="002500A2" w:rsidRDefault="002500A2" w:rsidP="002500A2">
      <w:pPr>
        <w:pStyle w:val="Caption"/>
      </w:pPr>
      <w:bookmarkStart w:id="116" w:name="_Ref522705956"/>
      <w:bookmarkStart w:id="117" w:name="_Toc523753144"/>
      <w:r>
        <w:t xml:space="preserve">Code Snippet </w:t>
      </w:r>
      <w:r>
        <w:rPr>
          <w:noProof/>
        </w:rPr>
        <w:fldChar w:fldCharType="begin"/>
      </w:r>
      <w:r>
        <w:rPr>
          <w:noProof/>
        </w:rPr>
        <w:instrText xml:space="preserve"> SEQ Code_Snippet \* ARABIC </w:instrText>
      </w:r>
      <w:r>
        <w:rPr>
          <w:noProof/>
        </w:rPr>
        <w:fldChar w:fldCharType="separate"/>
      </w:r>
      <w:r w:rsidR="005A4174">
        <w:rPr>
          <w:noProof/>
        </w:rPr>
        <w:t>7</w:t>
      </w:r>
      <w:r>
        <w:rPr>
          <w:noProof/>
        </w:rPr>
        <w:fldChar w:fldCharType="end"/>
      </w:r>
      <w:bookmarkEnd w:id="116"/>
      <w:r>
        <w:t xml:space="preserve"> Python subclassing to add model evaluate</w:t>
      </w:r>
      <w:bookmarkEnd w:id="117"/>
    </w:p>
    <w:p w14:paraId="135829FE" w14:textId="3304A2A4" w:rsidR="002500A2" w:rsidRDefault="002500A2" w:rsidP="002500A2">
      <w:pPr>
        <w:rPr>
          <w:b/>
          <w:color w:val="FF0000"/>
        </w:rPr>
      </w:pPr>
      <w:r w:rsidRPr="00A7558F">
        <w:rPr>
          <w:b/>
          <w:color w:val="FF0000"/>
        </w:rPr>
        <w:t>Cross-validation results</w:t>
      </w:r>
      <w:r>
        <w:rPr>
          <w:b/>
          <w:color w:val="FF0000"/>
        </w:rPr>
        <w:t xml:space="preserve"> when they’ve run</w:t>
      </w:r>
      <w:r w:rsidR="0018336D">
        <w:rPr>
          <w:b/>
          <w:color w:val="FF0000"/>
        </w:rPr>
        <w:t xml:space="preserve"> – waiting on Birkbeck server</w:t>
      </w:r>
    </w:p>
    <w:p w14:paraId="384FBB8F" w14:textId="36F5C130" w:rsidR="002500A2" w:rsidRDefault="002500A2" w:rsidP="002500A2">
      <w:pPr>
        <w:rPr>
          <w:b/>
          <w:color w:val="FF0000"/>
        </w:rPr>
      </w:pPr>
    </w:p>
    <w:p w14:paraId="0D011ACB" w14:textId="7E6D94BD" w:rsidR="00523534" w:rsidRDefault="00523534" w:rsidP="002500A2">
      <w:pPr>
        <w:rPr>
          <w:b/>
          <w:color w:val="FF0000"/>
        </w:rPr>
      </w:pPr>
    </w:p>
    <w:p w14:paraId="4CF0234D" w14:textId="0891A572" w:rsidR="00523534" w:rsidRDefault="00523534" w:rsidP="002500A2">
      <w:pPr>
        <w:rPr>
          <w:b/>
          <w:color w:val="FF0000"/>
        </w:rPr>
      </w:pPr>
    </w:p>
    <w:p w14:paraId="5684B05F" w14:textId="77777777" w:rsidR="00523534" w:rsidRDefault="00523534" w:rsidP="002500A2">
      <w:pPr>
        <w:rPr>
          <w:b/>
          <w:color w:val="FF0000"/>
        </w:rPr>
      </w:pPr>
    </w:p>
    <w:p w14:paraId="65DB1EF6" w14:textId="1B4961B8" w:rsidR="002500A2" w:rsidRDefault="002500A2" w:rsidP="002500A2">
      <w:pPr>
        <w:pStyle w:val="Caption"/>
        <w:keepNext/>
      </w:pPr>
      <w:bookmarkStart w:id="118" w:name="_Toc523753134"/>
      <w:r>
        <w:lastRenderedPageBreak/>
        <w:t xml:space="preserve">Table </w:t>
      </w:r>
      <w:r>
        <w:rPr>
          <w:noProof/>
        </w:rPr>
        <w:fldChar w:fldCharType="begin"/>
      </w:r>
      <w:r>
        <w:rPr>
          <w:noProof/>
        </w:rPr>
        <w:instrText xml:space="preserve"> SEQ Table \* ARABIC </w:instrText>
      </w:r>
      <w:r>
        <w:rPr>
          <w:noProof/>
        </w:rPr>
        <w:fldChar w:fldCharType="separate"/>
      </w:r>
      <w:r w:rsidR="005428EA">
        <w:rPr>
          <w:noProof/>
        </w:rPr>
        <w:t>8</w:t>
      </w:r>
      <w:r>
        <w:rPr>
          <w:noProof/>
        </w:rPr>
        <w:fldChar w:fldCharType="end"/>
      </w:r>
      <w:r>
        <w:t xml:space="preserve"> k-fold cross</w:t>
      </w:r>
      <w:r>
        <w:rPr>
          <w:noProof/>
        </w:rPr>
        <w:t>-validation results</w:t>
      </w:r>
      <w:bookmarkEnd w:id="118"/>
    </w:p>
    <w:tbl>
      <w:tblPr>
        <w:tblStyle w:val="TableGrid"/>
        <w:tblW w:w="0" w:type="auto"/>
        <w:tblLook w:val="04A0" w:firstRow="1" w:lastRow="0" w:firstColumn="1" w:lastColumn="0" w:noHBand="0" w:noVBand="1"/>
      </w:tblPr>
      <w:tblGrid>
        <w:gridCol w:w="1380"/>
        <w:gridCol w:w="1309"/>
        <w:gridCol w:w="1327"/>
        <w:gridCol w:w="1023"/>
        <w:gridCol w:w="1178"/>
        <w:gridCol w:w="1438"/>
        <w:gridCol w:w="1355"/>
      </w:tblGrid>
      <w:tr w:rsidR="002500A2" w:rsidRPr="00B95C77" w14:paraId="1BC5B847" w14:textId="77777777" w:rsidTr="00A63FB5">
        <w:tc>
          <w:tcPr>
            <w:tcW w:w="1380" w:type="dxa"/>
          </w:tcPr>
          <w:p w14:paraId="223F9E2F" w14:textId="77777777" w:rsidR="002500A2" w:rsidRPr="00B95C77" w:rsidRDefault="002500A2" w:rsidP="00A63FB5">
            <w:pPr>
              <w:rPr>
                <w:b/>
                <w:color w:val="000000" w:themeColor="text1"/>
              </w:rPr>
            </w:pPr>
            <w:r w:rsidRPr="00B95C77">
              <w:rPr>
                <w:b/>
                <w:color w:val="000000" w:themeColor="text1"/>
              </w:rPr>
              <w:t>Dataset used</w:t>
            </w:r>
          </w:p>
        </w:tc>
        <w:tc>
          <w:tcPr>
            <w:tcW w:w="1309" w:type="dxa"/>
          </w:tcPr>
          <w:p w14:paraId="7DA42A3E" w14:textId="77777777" w:rsidR="002500A2" w:rsidRPr="00B95C77" w:rsidRDefault="002500A2" w:rsidP="00A63FB5">
            <w:pPr>
              <w:rPr>
                <w:b/>
                <w:color w:val="000000" w:themeColor="text1"/>
              </w:rPr>
            </w:pPr>
            <w:r w:rsidRPr="00B95C77">
              <w:rPr>
                <w:b/>
                <w:color w:val="000000" w:themeColor="text1"/>
              </w:rPr>
              <w:t>Dataset size</w:t>
            </w:r>
          </w:p>
        </w:tc>
        <w:tc>
          <w:tcPr>
            <w:tcW w:w="1327" w:type="dxa"/>
          </w:tcPr>
          <w:p w14:paraId="1DF57D11" w14:textId="77777777" w:rsidR="002500A2" w:rsidRPr="00B95C77" w:rsidRDefault="002500A2" w:rsidP="00A63FB5">
            <w:pPr>
              <w:rPr>
                <w:b/>
                <w:color w:val="000000" w:themeColor="text1"/>
              </w:rPr>
            </w:pPr>
            <w:r>
              <w:rPr>
                <w:b/>
                <w:color w:val="000000" w:themeColor="text1"/>
              </w:rPr>
              <w:t>Number of folds (test = 1 fold)</w:t>
            </w:r>
          </w:p>
        </w:tc>
        <w:tc>
          <w:tcPr>
            <w:tcW w:w="1023" w:type="dxa"/>
          </w:tcPr>
          <w:p w14:paraId="6DCBC86B" w14:textId="335B6D21" w:rsidR="002500A2" w:rsidRPr="00B95C77" w:rsidRDefault="002500A2" w:rsidP="00A63FB5">
            <w:pPr>
              <w:rPr>
                <w:b/>
                <w:color w:val="000000" w:themeColor="text1"/>
              </w:rPr>
            </w:pPr>
            <w:r>
              <w:rPr>
                <w:b/>
                <w:color w:val="000000" w:themeColor="text1"/>
              </w:rPr>
              <w:t>Epochs</w:t>
            </w:r>
            <w:r w:rsidR="00B55239">
              <w:rPr>
                <w:b/>
                <w:color w:val="000000" w:themeColor="text1"/>
              </w:rPr>
              <w:t xml:space="preserve"> per fold</w:t>
            </w:r>
          </w:p>
        </w:tc>
        <w:tc>
          <w:tcPr>
            <w:tcW w:w="1178" w:type="dxa"/>
          </w:tcPr>
          <w:p w14:paraId="3DD4A982" w14:textId="77777777" w:rsidR="002500A2" w:rsidRPr="00B95C77" w:rsidRDefault="002500A2" w:rsidP="00A63FB5">
            <w:pPr>
              <w:rPr>
                <w:b/>
                <w:color w:val="000000" w:themeColor="text1"/>
              </w:rPr>
            </w:pPr>
            <w:r w:rsidRPr="00B95C77">
              <w:rPr>
                <w:b/>
                <w:color w:val="000000" w:themeColor="text1"/>
              </w:rPr>
              <w:t>Loss</w:t>
            </w:r>
          </w:p>
        </w:tc>
        <w:tc>
          <w:tcPr>
            <w:tcW w:w="1438" w:type="dxa"/>
          </w:tcPr>
          <w:p w14:paraId="2277A4CA" w14:textId="77777777" w:rsidR="002500A2" w:rsidRPr="00B95C77" w:rsidRDefault="002500A2" w:rsidP="00A63FB5">
            <w:pPr>
              <w:rPr>
                <w:b/>
                <w:color w:val="000000" w:themeColor="text1"/>
              </w:rPr>
            </w:pPr>
            <w:r w:rsidRPr="00B95C77">
              <w:rPr>
                <w:b/>
                <w:color w:val="000000" w:themeColor="text1"/>
              </w:rPr>
              <w:t>Categorical accuracy</w:t>
            </w:r>
          </w:p>
        </w:tc>
        <w:tc>
          <w:tcPr>
            <w:tcW w:w="1355" w:type="dxa"/>
          </w:tcPr>
          <w:p w14:paraId="62F99493" w14:textId="77777777" w:rsidR="002500A2" w:rsidRPr="00B95C77" w:rsidRDefault="002500A2" w:rsidP="00A63FB5">
            <w:pPr>
              <w:rPr>
                <w:b/>
                <w:color w:val="000000" w:themeColor="text1"/>
              </w:rPr>
            </w:pPr>
            <w:r w:rsidRPr="00B95C77">
              <w:rPr>
                <w:b/>
                <w:color w:val="000000" w:themeColor="text1"/>
              </w:rPr>
              <w:t>Non-Null Label Accuracy</w:t>
            </w:r>
          </w:p>
        </w:tc>
      </w:tr>
      <w:tr w:rsidR="002500A2" w14:paraId="334C8396" w14:textId="77777777" w:rsidTr="00A63FB5">
        <w:tc>
          <w:tcPr>
            <w:tcW w:w="1380" w:type="dxa"/>
          </w:tcPr>
          <w:p w14:paraId="0B3B2C5A" w14:textId="77777777" w:rsidR="002500A2" w:rsidRPr="00B95C77" w:rsidRDefault="002500A2" w:rsidP="00A63FB5">
            <w:pPr>
              <w:rPr>
                <w:color w:val="000000" w:themeColor="text1"/>
              </w:rPr>
            </w:pPr>
            <w:r>
              <w:rPr>
                <w:color w:val="000000" w:themeColor="text1"/>
              </w:rPr>
              <w:t>Cross-validation</w:t>
            </w:r>
          </w:p>
        </w:tc>
        <w:tc>
          <w:tcPr>
            <w:tcW w:w="1309" w:type="dxa"/>
          </w:tcPr>
          <w:p w14:paraId="782120C7" w14:textId="3F51F5F8" w:rsidR="002500A2" w:rsidRDefault="002500A2" w:rsidP="00A63FB5">
            <w:pPr>
              <w:rPr>
                <w:color w:val="000000" w:themeColor="text1"/>
              </w:rPr>
            </w:pPr>
            <w:r>
              <w:rPr>
                <w:color w:val="000000" w:themeColor="text1"/>
              </w:rPr>
              <w:t>ToyV2</w:t>
            </w:r>
            <w:r w:rsidR="00B353BD">
              <w:rPr>
                <w:rStyle w:val="FootnoteReference"/>
                <w:color w:val="000000" w:themeColor="text1"/>
              </w:rPr>
              <w:footnoteReference w:id="23"/>
            </w:r>
          </w:p>
        </w:tc>
        <w:tc>
          <w:tcPr>
            <w:tcW w:w="1327" w:type="dxa"/>
          </w:tcPr>
          <w:p w14:paraId="29F37951" w14:textId="77777777" w:rsidR="002500A2" w:rsidRDefault="002500A2" w:rsidP="00A63FB5">
            <w:pPr>
              <w:rPr>
                <w:color w:val="000000" w:themeColor="text1"/>
              </w:rPr>
            </w:pPr>
            <w:r>
              <w:rPr>
                <w:color w:val="000000" w:themeColor="text1"/>
              </w:rPr>
              <w:t>10</w:t>
            </w:r>
          </w:p>
        </w:tc>
        <w:tc>
          <w:tcPr>
            <w:tcW w:w="1023" w:type="dxa"/>
          </w:tcPr>
          <w:p w14:paraId="7C81D830" w14:textId="77777777" w:rsidR="002500A2" w:rsidRDefault="002500A2" w:rsidP="00A63FB5">
            <w:pPr>
              <w:rPr>
                <w:color w:val="000000" w:themeColor="text1"/>
              </w:rPr>
            </w:pPr>
            <w:r>
              <w:rPr>
                <w:color w:val="000000" w:themeColor="text1"/>
              </w:rPr>
              <w:t>3</w:t>
            </w:r>
          </w:p>
        </w:tc>
        <w:tc>
          <w:tcPr>
            <w:tcW w:w="1178" w:type="dxa"/>
          </w:tcPr>
          <w:p w14:paraId="1C4F9962" w14:textId="77777777" w:rsidR="002500A2" w:rsidRDefault="002500A2" w:rsidP="00A63FB5">
            <w:pPr>
              <w:rPr>
                <w:color w:val="000000" w:themeColor="text1"/>
              </w:rPr>
            </w:pPr>
          </w:p>
        </w:tc>
        <w:tc>
          <w:tcPr>
            <w:tcW w:w="1438" w:type="dxa"/>
          </w:tcPr>
          <w:p w14:paraId="34BC0677" w14:textId="77777777" w:rsidR="002500A2" w:rsidRPr="00B95C77" w:rsidRDefault="002500A2" w:rsidP="00A63FB5">
            <w:pPr>
              <w:rPr>
                <w:color w:val="000000" w:themeColor="text1"/>
              </w:rPr>
            </w:pPr>
          </w:p>
        </w:tc>
        <w:tc>
          <w:tcPr>
            <w:tcW w:w="1355" w:type="dxa"/>
          </w:tcPr>
          <w:p w14:paraId="2C50D01C" w14:textId="77777777" w:rsidR="002500A2" w:rsidRDefault="002500A2" w:rsidP="00A63FB5">
            <w:pPr>
              <w:rPr>
                <w:color w:val="000000" w:themeColor="text1"/>
              </w:rPr>
            </w:pPr>
          </w:p>
        </w:tc>
      </w:tr>
    </w:tbl>
    <w:p w14:paraId="1960DAED" w14:textId="77777777" w:rsidR="002500A2" w:rsidRPr="00A7558F" w:rsidRDefault="002500A2" w:rsidP="002500A2">
      <w:pPr>
        <w:rPr>
          <w:b/>
          <w:color w:val="FF0000"/>
        </w:rPr>
      </w:pPr>
    </w:p>
    <w:p w14:paraId="56F0BA55" w14:textId="77777777" w:rsidR="002500A2" w:rsidRPr="003A262B" w:rsidRDefault="002500A2" w:rsidP="003A262B">
      <w:pPr>
        <w:pStyle w:val="Heading2"/>
      </w:pPr>
      <w:bookmarkStart w:id="119" w:name="_Ref521568905"/>
      <w:bookmarkStart w:id="120" w:name="_Toc523753631"/>
      <w:r w:rsidRPr="003A262B">
        <w:t>Unit testing</w:t>
      </w:r>
      <w:bookmarkEnd w:id="119"/>
      <w:bookmarkEnd w:id="120"/>
    </w:p>
    <w:p w14:paraId="6C292C50" w14:textId="77777777" w:rsidR="002500A2" w:rsidRDefault="002500A2" w:rsidP="002500A2"/>
    <w:p w14:paraId="0295E650" w14:textId="1029D2FF" w:rsidR="002500A2" w:rsidRDefault="002500A2" w:rsidP="002500A2">
      <w:r>
        <w:t xml:space="preserve">For all the pre-processing code submitted for this project, the Pytest framework was used to run simple unit tests, validating that functions return expected outputs for given inputs. In this project, most of the main functions used did not return values directly to the caller, but wrote values out to disk, either as text files, as binary Python pickled data, or as Keras h5 database-files. Similarly, many functions expected their input to be a path to a file on disk, from which they would read either text or binary data to continue processing. This approach was taken to support the ‘pipeline’ concept outlined in section </w:t>
      </w:r>
      <w:r>
        <w:fldChar w:fldCharType="begin"/>
      </w:r>
      <w:r>
        <w:instrText xml:space="preserve"> REF _Ref522279703 \r \h </w:instrText>
      </w:r>
      <w:r>
        <w:fldChar w:fldCharType="separate"/>
      </w:r>
      <w:r w:rsidR="007D66AB">
        <w:t>7.1</w:t>
      </w:r>
      <w:r>
        <w:fldChar w:fldCharType="end"/>
      </w:r>
      <w:r>
        <w:t>.</w:t>
      </w:r>
    </w:p>
    <w:p w14:paraId="4BB1383E" w14:textId="77777777" w:rsidR="002500A2" w:rsidRDefault="002500A2" w:rsidP="002500A2"/>
    <w:p w14:paraId="68C790AB" w14:textId="1D76B349" w:rsidR="002500A2" w:rsidRDefault="002500A2" w:rsidP="002500A2">
      <w:r>
        <w:t>In order to validate that a function was writing out expected values to disk, Pyfakefs</w:t>
      </w:r>
      <w:r>
        <w:rPr>
          <w:rStyle w:val="FootnoteReference"/>
        </w:rPr>
        <w:footnoteReference w:id="24"/>
      </w:r>
      <w:r>
        <w:t xml:space="preserve"> was used to create a fake filesystem</w:t>
      </w:r>
      <w:r w:rsidR="000970B4">
        <w:t xml:space="preserve">, existing </w:t>
      </w:r>
      <w:r w:rsidR="006018DA">
        <w:t>solely</w:t>
      </w:r>
      <w:r w:rsidR="000970B4">
        <w:t xml:space="preserve"> in memory,</w:t>
      </w:r>
      <w:r>
        <w:t xml:space="preserve"> in the context of the unit test</w:t>
      </w:r>
      <w:r w:rsidR="000970B4">
        <w:t xml:space="preserve">. </w:t>
      </w:r>
      <w:r>
        <w:t>Then the function was run, and the dummy file on the fake file-system was then examined to ensure it had the expected context. Given Pyfakefs’ native integration with Pytest, the written tests do not have to bear much complexity for this setup.</w:t>
      </w:r>
    </w:p>
    <w:p w14:paraId="4B05E16A" w14:textId="77777777" w:rsidR="002500A2" w:rsidRDefault="002500A2" w:rsidP="002500A2"/>
    <w:p w14:paraId="3BA56B90" w14:textId="0ABF4FEE" w:rsidR="002500A2" w:rsidRDefault="002500A2" w:rsidP="002500A2">
      <w:r>
        <w:t xml:space="preserve">To illustrate this approach, </w:t>
      </w:r>
      <w:r>
        <w:fldChar w:fldCharType="begin"/>
      </w:r>
      <w:r>
        <w:instrText xml:space="preserve"> REF _Ref522279574 \h </w:instrText>
      </w:r>
      <w:r>
        <w:fldChar w:fldCharType="separate"/>
      </w:r>
      <w:r w:rsidR="007D66AB">
        <w:t xml:space="preserve">Code Snippet </w:t>
      </w:r>
      <w:r w:rsidR="007D66AB">
        <w:rPr>
          <w:noProof/>
        </w:rPr>
        <w:t>7</w:t>
      </w:r>
      <w:r>
        <w:fldChar w:fldCharType="end"/>
      </w:r>
      <w:r>
        <w:t xml:space="preserve"> shows a regular unit test written in Pytest. A value is passed into the ‘onehot’ function, and its output is compared against an expected value in a simple equality assertion. </w:t>
      </w:r>
      <w:r>
        <w:fldChar w:fldCharType="begin"/>
      </w:r>
      <w:r>
        <w:instrText xml:space="preserve"> REF _Ref522279575 \h </w:instrText>
      </w:r>
      <w:r>
        <w:fldChar w:fldCharType="separate"/>
      </w:r>
      <w:r w:rsidR="007D66AB">
        <w:t xml:space="preserve">Code Snippet </w:t>
      </w:r>
      <w:r w:rsidR="007D66AB">
        <w:rPr>
          <w:noProof/>
        </w:rPr>
        <w:t>8</w:t>
      </w:r>
      <w:r>
        <w:fldChar w:fldCharType="end"/>
      </w:r>
      <w:r>
        <w:t xml:space="preserve">, by contrast, shows a Pytest unit test with Pyfakefs. The argument passed into test_interpolate_one, </w:t>
      </w:r>
      <w:r w:rsidR="007A6AB8">
        <w:t>“fs”</w:t>
      </w:r>
      <w:r>
        <w:t xml:space="preserve">, is the fake filesystem. The </w:t>
      </w:r>
      <w:r w:rsidR="007A6AB8">
        <w:t>“</w:t>
      </w:r>
      <w:r>
        <w:t>fs.create_file</w:t>
      </w:r>
      <w:r w:rsidR="007A6AB8">
        <w:t>”</w:t>
      </w:r>
      <w:r>
        <w:t xml:space="preserve"> call is used to create a dummy file in the fake filesystem to feed into the function under test, and an empty dummy file to accept the function’s written output. Once the function (interpolate_one in this test) is called, the resulting output file is read from the dummy filesystem, and its contents compared to their expected result.</w:t>
      </w:r>
    </w:p>
    <w:p w14:paraId="541C34CD" w14:textId="77777777" w:rsidR="002500A2" w:rsidRDefault="002500A2" w:rsidP="002500A2"/>
    <w:bookmarkStart w:id="121" w:name="_MON_1596479284"/>
    <w:bookmarkEnd w:id="121"/>
    <w:p w14:paraId="59226CDF" w14:textId="77777777" w:rsidR="002500A2" w:rsidRDefault="00B039CE" w:rsidP="002500A2">
      <w:pPr>
        <w:keepNext/>
      </w:pPr>
      <w:r>
        <w:rPr>
          <w:noProof/>
        </w:rPr>
        <w:object w:dxaOrig="6970" w:dyaOrig="1430" w14:anchorId="3DE1C971">
          <v:shape id="_x0000_i1028" type="#_x0000_t75" alt="" style="width:348.9pt;height:71.2pt;mso-width-percent:0;mso-height-percent:0;mso-width-percent:0;mso-height-percent:0" o:ole="">
            <v:imagedata r:id="rId43" o:title=""/>
          </v:shape>
          <o:OLEObject Type="Embed" ProgID="Word.Document.12" ShapeID="_x0000_i1028" DrawAspect="Content" ObjectID="_1597605440" r:id="rId44">
            <o:FieldCodes>\s</o:FieldCodes>
          </o:OLEObject>
        </w:object>
      </w:r>
    </w:p>
    <w:p w14:paraId="18B77D08" w14:textId="05E1C7F5" w:rsidR="002500A2" w:rsidRDefault="002500A2" w:rsidP="002500A2">
      <w:pPr>
        <w:pStyle w:val="Caption"/>
      </w:pPr>
      <w:bookmarkStart w:id="122" w:name="_Ref522279574"/>
      <w:bookmarkStart w:id="123" w:name="_Toc523753145"/>
      <w:r>
        <w:t xml:space="preserve">Code Snippet </w:t>
      </w:r>
      <w:r>
        <w:rPr>
          <w:noProof/>
        </w:rPr>
        <w:fldChar w:fldCharType="begin"/>
      </w:r>
      <w:r>
        <w:rPr>
          <w:noProof/>
        </w:rPr>
        <w:instrText xml:space="preserve"> SEQ Code_Snippet \* ARABIC </w:instrText>
      </w:r>
      <w:r>
        <w:rPr>
          <w:noProof/>
        </w:rPr>
        <w:fldChar w:fldCharType="separate"/>
      </w:r>
      <w:r w:rsidR="005A4174">
        <w:rPr>
          <w:noProof/>
        </w:rPr>
        <w:t>8</w:t>
      </w:r>
      <w:r>
        <w:rPr>
          <w:noProof/>
        </w:rPr>
        <w:fldChar w:fldCharType="end"/>
      </w:r>
      <w:bookmarkEnd w:id="122"/>
      <w:r>
        <w:t xml:space="preserve"> a regular Pytest unit test</w:t>
      </w:r>
      <w:bookmarkEnd w:id="123"/>
    </w:p>
    <w:bookmarkStart w:id="124" w:name="_MON_1596479304"/>
    <w:bookmarkEnd w:id="124"/>
    <w:p w14:paraId="52446376" w14:textId="5AFFE1F3" w:rsidR="002500A2" w:rsidRDefault="00B039CE" w:rsidP="002500A2">
      <w:r>
        <w:rPr>
          <w:noProof/>
        </w:rPr>
        <w:object w:dxaOrig="6980" w:dyaOrig="3920" w14:anchorId="2873967C">
          <v:shape id="_x0000_i1027" type="#_x0000_t75" alt="" style="width:348.9pt;height:196.2pt;mso-width-percent:0;mso-height-percent:0;mso-width-percent:0;mso-height-percent:0" o:ole="">
            <v:imagedata r:id="rId45" o:title=""/>
          </v:shape>
          <o:OLEObject Type="Embed" ProgID="Word.Document.12" ShapeID="_x0000_i1027" DrawAspect="Content" ObjectID="_1597605441" r:id="rId46">
            <o:FieldCodes>\s</o:FieldCodes>
          </o:OLEObject>
        </w:object>
      </w:r>
    </w:p>
    <w:p w14:paraId="24A8919E" w14:textId="2CADA170" w:rsidR="002500A2" w:rsidRPr="00D84065" w:rsidRDefault="002500A2" w:rsidP="002500A2">
      <w:pPr>
        <w:pStyle w:val="Caption"/>
      </w:pPr>
      <w:bookmarkStart w:id="125" w:name="_Ref522279575"/>
      <w:bookmarkStart w:id="126" w:name="_Toc523753146"/>
      <w:r>
        <w:t xml:space="preserve">Code Snippet </w:t>
      </w:r>
      <w:r>
        <w:rPr>
          <w:noProof/>
        </w:rPr>
        <w:fldChar w:fldCharType="begin"/>
      </w:r>
      <w:r>
        <w:rPr>
          <w:noProof/>
        </w:rPr>
        <w:instrText xml:space="preserve"> SEQ Code_Snippet \* ARABIC </w:instrText>
      </w:r>
      <w:r>
        <w:rPr>
          <w:noProof/>
        </w:rPr>
        <w:fldChar w:fldCharType="separate"/>
      </w:r>
      <w:r w:rsidR="005A4174">
        <w:rPr>
          <w:noProof/>
        </w:rPr>
        <w:t>9</w:t>
      </w:r>
      <w:r>
        <w:rPr>
          <w:noProof/>
        </w:rPr>
        <w:fldChar w:fldCharType="end"/>
      </w:r>
      <w:bookmarkEnd w:id="125"/>
      <w:r>
        <w:t xml:space="preserve"> A Pyfakefs Pytest unit test</w:t>
      </w:r>
      <w:bookmarkEnd w:id="126"/>
    </w:p>
    <w:p w14:paraId="33BB69E0" w14:textId="1F49D86A" w:rsidR="002500A2" w:rsidRDefault="00456B75" w:rsidP="002500A2">
      <w:r>
        <w:t>Unit test coverage for this project is not extensive – most of the effort of evaluation was irected towards evaluating the machine learning model. However, the unit testing approach demonstrated here could be applied more thoroughly to the whole codebase.</w:t>
      </w:r>
    </w:p>
    <w:p w14:paraId="5AF21A27" w14:textId="77777777" w:rsidR="00456B75" w:rsidRPr="00A8382A" w:rsidRDefault="00456B75" w:rsidP="002500A2"/>
    <w:p w14:paraId="37D97D8F" w14:textId="77777777" w:rsidR="002500A2" w:rsidRDefault="002500A2" w:rsidP="003A262B">
      <w:pPr>
        <w:pStyle w:val="Heading2"/>
      </w:pPr>
      <w:bookmarkStart w:id="127" w:name="_Toc523753632"/>
      <w:r>
        <w:t>Overall evaluation</w:t>
      </w:r>
      <w:bookmarkEnd w:id="127"/>
    </w:p>
    <w:p w14:paraId="2DB29FDB" w14:textId="77777777" w:rsidR="002500A2" w:rsidRDefault="002500A2" w:rsidP="002500A2"/>
    <w:p w14:paraId="38AB6448" w14:textId="16F98108" w:rsidR="002500A2" w:rsidRDefault="002500A2" w:rsidP="002500A2">
      <w:pPr>
        <w:rPr>
          <w:color w:val="000000" w:themeColor="text1"/>
        </w:rPr>
      </w:pPr>
      <w:r w:rsidRPr="000A31D1">
        <w:rPr>
          <w:color w:val="000000" w:themeColor="text1"/>
        </w:rPr>
        <w:t>The</w:t>
      </w:r>
      <w:r>
        <w:rPr>
          <w:color w:val="000000" w:themeColor="text1"/>
        </w:rPr>
        <w:t xml:space="preserve"> user experience was </w:t>
      </w:r>
      <w:r w:rsidR="0017547C">
        <w:rPr>
          <w:color w:val="000000" w:themeColor="text1"/>
        </w:rPr>
        <w:t>manually validated using Simple-</w:t>
      </w:r>
      <w:r>
        <w:rPr>
          <w:color w:val="000000" w:themeColor="text1"/>
        </w:rPr>
        <w:t>GUI</w:t>
      </w:r>
      <w:r w:rsidR="0017547C">
        <w:rPr>
          <w:color w:val="000000" w:themeColor="text1"/>
        </w:rPr>
        <w:t xml:space="preserve"> (see section </w:t>
      </w:r>
      <w:r w:rsidR="0017547C">
        <w:rPr>
          <w:color w:val="000000" w:themeColor="text1"/>
        </w:rPr>
        <w:fldChar w:fldCharType="begin"/>
      </w:r>
      <w:r w:rsidR="0017547C">
        <w:rPr>
          <w:color w:val="000000" w:themeColor="text1"/>
        </w:rPr>
        <w:instrText xml:space="preserve"> REF _Ref522794036 \r \h </w:instrText>
      </w:r>
      <w:r w:rsidR="0017547C">
        <w:rPr>
          <w:color w:val="000000" w:themeColor="text1"/>
        </w:rPr>
      </w:r>
      <w:r w:rsidR="0017547C">
        <w:rPr>
          <w:color w:val="000000" w:themeColor="text1"/>
        </w:rPr>
        <w:fldChar w:fldCharType="separate"/>
      </w:r>
      <w:r w:rsidR="0017547C">
        <w:rPr>
          <w:color w:val="000000" w:themeColor="text1"/>
        </w:rPr>
        <w:t>10</w:t>
      </w:r>
      <w:r w:rsidR="0017547C">
        <w:rPr>
          <w:color w:val="000000" w:themeColor="text1"/>
        </w:rPr>
        <w:fldChar w:fldCharType="end"/>
      </w:r>
      <w:r w:rsidR="0017547C">
        <w:rPr>
          <w:color w:val="000000" w:themeColor="text1"/>
        </w:rPr>
        <w:t>)</w:t>
      </w:r>
      <w:r>
        <w:rPr>
          <w:color w:val="000000" w:themeColor="text1"/>
        </w:rPr>
        <w:t>. It was noted that there are many errors in NE recognition, as the non-null label accuracy of just over 0.5 would suggest. However, given the low quality of the input labelled data, the NEs that are successfully recognised are impressive and useful.</w:t>
      </w:r>
    </w:p>
    <w:p w14:paraId="22330230" w14:textId="77777777" w:rsidR="002500A2" w:rsidRDefault="002500A2" w:rsidP="002500A2">
      <w:pPr>
        <w:rPr>
          <w:color w:val="000000" w:themeColor="text1"/>
        </w:rPr>
      </w:pPr>
    </w:p>
    <w:p w14:paraId="19E7B1B9" w14:textId="539AD930" w:rsidR="002500A2" w:rsidRPr="000A31D1" w:rsidRDefault="002500A2" w:rsidP="002500A2">
      <w:pPr>
        <w:rPr>
          <w:color w:val="000000" w:themeColor="text1"/>
        </w:rPr>
      </w:pPr>
      <w:r>
        <w:rPr>
          <w:color w:val="000000" w:themeColor="text1"/>
        </w:rPr>
        <w:t>One major problem found with the GUI experience was that it was easy to re-submit a paragraph for Named Entity recognition, which had been processed already. This would result in</w:t>
      </w:r>
      <w:r w:rsidR="007057A4">
        <w:rPr>
          <w:color w:val="000000" w:themeColor="text1"/>
        </w:rPr>
        <w:t xml:space="preserve"> annotation</w:t>
      </w:r>
      <w:r>
        <w:rPr>
          <w:color w:val="000000" w:themeColor="text1"/>
        </w:rPr>
        <w:t xml:space="preserve"> tags such as ‘&lt;loc&gt;…&lt;/loc&gt;’ being</w:t>
      </w:r>
      <w:r w:rsidR="007057A4">
        <w:rPr>
          <w:color w:val="000000" w:themeColor="text1"/>
        </w:rPr>
        <w:t xml:space="preserve"> themselves</w:t>
      </w:r>
      <w:r>
        <w:rPr>
          <w:color w:val="000000" w:themeColor="text1"/>
        </w:rPr>
        <w:t xml:space="preserve"> submitted to the model to be predicted. To avoid this problem, the GUI was corrected so that on click, a paragraph </w:t>
      </w:r>
      <w:r w:rsidR="00F0495A">
        <w:rPr>
          <w:color w:val="000000" w:themeColor="text1"/>
        </w:rPr>
        <w:t>had a ‘bounce’ effect so it was</w:t>
      </w:r>
      <w:r>
        <w:rPr>
          <w:color w:val="000000" w:themeColor="text1"/>
        </w:rPr>
        <w:t xml:space="preserve"> obvious to the user that it is being processed; paragraphs that had already been predicted </w:t>
      </w:r>
      <w:r w:rsidR="00F0495A">
        <w:rPr>
          <w:color w:val="000000" w:themeColor="text1"/>
        </w:rPr>
        <w:t>were</w:t>
      </w:r>
      <w:r>
        <w:rPr>
          <w:color w:val="000000" w:themeColor="text1"/>
        </w:rPr>
        <w:t xml:space="preserve"> coloured in blue, so even if it </w:t>
      </w:r>
      <w:r w:rsidR="00F0495A">
        <w:rPr>
          <w:color w:val="000000" w:themeColor="text1"/>
        </w:rPr>
        <w:t>had</w:t>
      </w:r>
      <w:r>
        <w:rPr>
          <w:color w:val="000000" w:themeColor="text1"/>
        </w:rPr>
        <w:t xml:space="preserve"> all null labels, a user </w:t>
      </w:r>
      <w:r w:rsidR="00F0495A">
        <w:rPr>
          <w:color w:val="000000" w:themeColor="text1"/>
        </w:rPr>
        <w:t>could</w:t>
      </w:r>
      <w:r>
        <w:rPr>
          <w:color w:val="000000" w:themeColor="text1"/>
        </w:rPr>
        <w:t xml:space="preserve"> still see it </w:t>
      </w:r>
      <w:r w:rsidR="00F0495A">
        <w:rPr>
          <w:color w:val="000000" w:themeColor="text1"/>
        </w:rPr>
        <w:t>had</w:t>
      </w:r>
      <w:r>
        <w:rPr>
          <w:color w:val="000000" w:themeColor="text1"/>
        </w:rPr>
        <w:t xml:space="preserve"> been processed; and the click handler </w:t>
      </w:r>
      <w:r w:rsidR="00F0495A">
        <w:rPr>
          <w:color w:val="000000" w:themeColor="text1"/>
        </w:rPr>
        <w:t>was</w:t>
      </w:r>
      <w:r>
        <w:rPr>
          <w:color w:val="000000" w:themeColor="text1"/>
        </w:rPr>
        <w:t xml:space="preserve"> removed from processed paragraphs in the JQuery callback, so they </w:t>
      </w:r>
      <w:r w:rsidR="00F0495A">
        <w:rPr>
          <w:color w:val="000000" w:themeColor="text1"/>
        </w:rPr>
        <w:t>could not</w:t>
      </w:r>
      <w:r>
        <w:rPr>
          <w:color w:val="000000" w:themeColor="text1"/>
        </w:rPr>
        <w:t xml:space="preserve"> be re-submitted for NE prediction. An example is given in </w:t>
      </w:r>
      <w:r>
        <w:rPr>
          <w:color w:val="000000" w:themeColor="text1"/>
        </w:rPr>
        <w:fldChar w:fldCharType="begin"/>
      </w:r>
      <w:r>
        <w:rPr>
          <w:color w:val="000000" w:themeColor="text1"/>
        </w:rPr>
        <w:instrText xml:space="preserve"> REF _Ref522791592 \h </w:instrText>
      </w:r>
      <w:r>
        <w:rPr>
          <w:color w:val="000000" w:themeColor="text1"/>
        </w:rPr>
      </w:r>
      <w:r>
        <w:rPr>
          <w:color w:val="000000" w:themeColor="text1"/>
        </w:rPr>
        <w:fldChar w:fldCharType="separate"/>
      </w:r>
      <w:r w:rsidR="007D66AB">
        <w:t xml:space="preserve">Figure </w:t>
      </w:r>
      <w:r w:rsidR="007D66AB">
        <w:rPr>
          <w:noProof/>
        </w:rPr>
        <w:t>15</w:t>
      </w:r>
      <w:r>
        <w:rPr>
          <w:color w:val="000000" w:themeColor="text1"/>
        </w:rPr>
        <w:fldChar w:fldCharType="end"/>
      </w:r>
      <w:r>
        <w:rPr>
          <w:color w:val="000000" w:themeColor="text1"/>
        </w:rPr>
        <w:t xml:space="preserve"> of the view pre-NE annotation, and in </w:t>
      </w:r>
      <w:r>
        <w:rPr>
          <w:color w:val="000000" w:themeColor="text1"/>
        </w:rPr>
        <w:fldChar w:fldCharType="begin"/>
      </w:r>
      <w:r>
        <w:rPr>
          <w:color w:val="000000" w:themeColor="text1"/>
        </w:rPr>
        <w:instrText xml:space="preserve"> REF _Ref522791594 \h </w:instrText>
      </w:r>
      <w:r>
        <w:rPr>
          <w:color w:val="000000" w:themeColor="text1"/>
        </w:rPr>
      </w:r>
      <w:r>
        <w:rPr>
          <w:color w:val="000000" w:themeColor="text1"/>
        </w:rPr>
        <w:fldChar w:fldCharType="separate"/>
      </w:r>
      <w:r w:rsidR="007D66AB">
        <w:t xml:space="preserve">Figure </w:t>
      </w:r>
      <w:r w:rsidR="007D66AB">
        <w:rPr>
          <w:noProof/>
        </w:rPr>
        <w:t>16</w:t>
      </w:r>
      <w:r>
        <w:rPr>
          <w:color w:val="000000" w:themeColor="text1"/>
        </w:rPr>
        <w:fldChar w:fldCharType="end"/>
      </w:r>
      <w:r>
        <w:rPr>
          <w:color w:val="000000" w:themeColor="text1"/>
        </w:rPr>
        <w:t xml:space="preserve"> of post-NE annotation.</w:t>
      </w:r>
    </w:p>
    <w:p w14:paraId="6899C837" w14:textId="77777777" w:rsidR="002500A2" w:rsidRDefault="002500A2" w:rsidP="002500A2">
      <w:pPr>
        <w:rPr>
          <w:b/>
          <w:color w:val="FF0000"/>
        </w:rPr>
      </w:pPr>
    </w:p>
    <w:bookmarkStart w:id="128" w:name="_MON_1596480440"/>
    <w:bookmarkEnd w:id="128"/>
    <w:p w14:paraId="6EA2E728" w14:textId="56F4F1A9" w:rsidR="002500A2" w:rsidRDefault="00B039CE" w:rsidP="002500A2">
      <w:pPr>
        <w:keepNext/>
      </w:pPr>
      <w:r>
        <w:rPr>
          <w:b/>
          <w:noProof/>
          <w:color w:val="FF0000"/>
        </w:rPr>
        <w:object w:dxaOrig="6970" w:dyaOrig="1300" w14:anchorId="3120545A">
          <v:shape id="_x0000_i1026" type="#_x0000_t75" alt="" style="width:348.9pt;height:64.9pt;mso-width-percent:0;mso-height-percent:0;mso-width-percent:0;mso-height-percent:0" o:ole="">
            <v:imagedata r:id="rId47" o:title=""/>
          </v:shape>
          <o:OLEObject Type="Embed" ProgID="Word.Document.12" ShapeID="_x0000_i1026" DrawAspect="Content" ObjectID="_1597605442" r:id="rId48">
            <o:FieldCodes>\s</o:FieldCodes>
          </o:OLEObject>
        </w:object>
      </w:r>
    </w:p>
    <w:p w14:paraId="7A8AC910" w14:textId="1FBA3BDF" w:rsidR="002500A2" w:rsidRDefault="002500A2" w:rsidP="002500A2">
      <w:pPr>
        <w:pStyle w:val="Caption"/>
        <w:rPr>
          <w:b/>
          <w:color w:val="FF0000"/>
        </w:rPr>
      </w:pPr>
      <w:bookmarkStart w:id="129" w:name="_Ref522791592"/>
      <w:bookmarkStart w:id="130" w:name="_Toc523753120"/>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8</w:t>
      </w:r>
      <w:r w:rsidR="00A571E0">
        <w:rPr>
          <w:noProof/>
        </w:rPr>
        <w:fldChar w:fldCharType="end"/>
      </w:r>
      <w:bookmarkEnd w:id="129"/>
      <w:r>
        <w:t xml:space="preserve"> Example Hansard text before NE annotations - SimpleGUI</w:t>
      </w:r>
      <w:bookmarkEnd w:id="130"/>
    </w:p>
    <w:p w14:paraId="39505B6E" w14:textId="77777777" w:rsidR="002500A2" w:rsidRDefault="002500A2" w:rsidP="002500A2">
      <w:pPr>
        <w:rPr>
          <w:b/>
          <w:color w:val="FF0000"/>
        </w:rPr>
      </w:pPr>
    </w:p>
    <w:bookmarkStart w:id="131" w:name="_MON_1596480357"/>
    <w:bookmarkEnd w:id="131"/>
    <w:p w14:paraId="5AD06519" w14:textId="6470CD04" w:rsidR="002500A2" w:rsidRDefault="00B039CE" w:rsidP="002500A2">
      <w:pPr>
        <w:keepNext/>
      </w:pPr>
      <w:r>
        <w:rPr>
          <w:b/>
          <w:noProof/>
          <w:color w:val="FF0000"/>
        </w:rPr>
        <w:object w:dxaOrig="4150" w:dyaOrig="1630" w14:anchorId="5EAA287B">
          <v:shape id="_x0000_i1025" type="#_x0000_t75" alt="" style="width:207.3pt;height:82.3pt;mso-width-percent:0;mso-height-percent:0;mso-width-percent:0;mso-height-percent:0" o:ole="">
            <v:imagedata r:id="rId49" o:title=""/>
          </v:shape>
          <o:OLEObject Type="Embed" ProgID="Word.Document.12" ShapeID="_x0000_i1025" DrawAspect="Content" ObjectID="_1597605443" r:id="rId50">
            <o:FieldCodes>\s</o:FieldCodes>
          </o:OLEObject>
        </w:object>
      </w:r>
    </w:p>
    <w:p w14:paraId="07C35DA2" w14:textId="2FDF0F9D" w:rsidR="002500A2" w:rsidRPr="00561904" w:rsidRDefault="002500A2" w:rsidP="002500A2">
      <w:pPr>
        <w:pStyle w:val="Caption"/>
        <w:rPr>
          <w:b/>
          <w:color w:val="FF0000"/>
        </w:rPr>
      </w:pPr>
      <w:bookmarkStart w:id="132" w:name="_Ref522791594"/>
      <w:bookmarkStart w:id="133" w:name="_Toc523753121"/>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19</w:t>
      </w:r>
      <w:r w:rsidR="00A571E0">
        <w:rPr>
          <w:noProof/>
        </w:rPr>
        <w:fldChar w:fldCharType="end"/>
      </w:r>
      <w:bookmarkEnd w:id="132"/>
      <w:r>
        <w:t xml:space="preserve"> Example Hansard text after NE annotations - SimpleGUI</w:t>
      </w:r>
      <w:bookmarkEnd w:id="133"/>
    </w:p>
    <w:p w14:paraId="6DE6A169" w14:textId="77777777" w:rsidR="002500A2" w:rsidRPr="00E4435F" w:rsidRDefault="002500A2" w:rsidP="00E4435F"/>
    <w:p w14:paraId="664F6066" w14:textId="5FD89847" w:rsidR="001C0273" w:rsidRDefault="001C0273" w:rsidP="001C0273">
      <w:pPr>
        <w:pStyle w:val="Heading1"/>
      </w:pPr>
      <w:bookmarkStart w:id="134" w:name="_Ref522794036"/>
      <w:bookmarkStart w:id="135" w:name="_Ref523154527"/>
      <w:bookmarkStart w:id="136" w:name="_Toc523753633"/>
      <w:r>
        <w:t>Graphical User Interface</w:t>
      </w:r>
      <w:bookmarkEnd w:id="134"/>
      <w:bookmarkEnd w:id="135"/>
      <w:bookmarkEnd w:id="136"/>
    </w:p>
    <w:p w14:paraId="3006D949" w14:textId="2F05D895" w:rsidR="00D72AB6" w:rsidRDefault="00D72AB6" w:rsidP="00D72AB6">
      <w:pPr>
        <w:pStyle w:val="Heading2"/>
      </w:pPr>
      <w:bookmarkStart w:id="137" w:name="_Toc523753634"/>
      <w:r>
        <w:t>Simple-GUI</w:t>
      </w:r>
      <w:bookmarkEnd w:id="137"/>
    </w:p>
    <w:p w14:paraId="0E52A778" w14:textId="77777777" w:rsidR="00D72AB6" w:rsidRPr="00D72AB6" w:rsidRDefault="00D72AB6" w:rsidP="00D72AB6"/>
    <w:p w14:paraId="54DB1DD4" w14:textId="083083AF" w:rsidR="00BF342B" w:rsidRDefault="00801010" w:rsidP="001C0273">
      <w:r>
        <w:t>T</w:t>
      </w:r>
      <w:r w:rsidR="00BF342B">
        <w:t>his project includes its own Graphical User Interface (GUI)</w:t>
      </w:r>
      <w:r>
        <w:t>, which was originally in order to mitigate the risk of Birkbeck’s Samtla system not being available for integration</w:t>
      </w:r>
      <w:r w:rsidR="00BF342B">
        <w:t>.</w:t>
      </w:r>
      <w:r>
        <w:t xml:space="preserve"> However, as section </w:t>
      </w:r>
      <w:r>
        <w:fldChar w:fldCharType="begin"/>
      </w:r>
      <w:r>
        <w:instrText xml:space="preserve"> REF _Ref523397112 \r \h </w:instrText>
      </w:r>
      <w:r>
        <w:fldChar w:fldCharType="separate"/>
      </w:r>
      <w:r>
        <w:t>10.2</w:t>
      </w:r>
      <w:r>
        <w:fldChar w:fldCharType="end"/>
      </w:r>
      <w:r>
        <w:t xml:space="preserve"> shows, Simple-GUI’s implementation was complete enough to be integrated with Samtla wholesale, requiring no changes</w:t>
      </w:r>
      <w:r w:rsidR="00684D9F">
        <w:t xml:space="preserve"> to the client-side Javascript</w:t>
      </w:r>
      <w:r w:rsidR="00A73C41">
        <w:t xml:space="preserve"> code</w:t>
      </w:r>
      <w:r>
        <w:t xml:space="preserve"> – hence it proved a useful part of the integration work. </w:t>
      </w:r>
      <w:r w:rsidR="00420179">
        <w:t xml:space="preserve">Preparing a simple GUI also had the advantage that the required Javascript could be developed and tested on a </w:t>
      </w:r>
      <w:r w:rsidR="004F0202">
        <w:t>single-purpose</w:t>
      </w:r>
      <w:r w:rsidR="00420179">
        <w:t xml:space="preserve"> system</w:t>
      </w:r>
      <w:r>
        <w:t xml:space="preserve"> with no other dependencies.</w:t>
      </w:r>
    </w:p>
    <w:p w14:paraId="223E233D" w14:textId="77777777" w:rsidR="00BF342B" w:rsidRDefault="00BF342B" w:rsidP="001C0273"/>
    <w:p w14:paraId="2FB2E13D" w14:textId="37C912E6" w:rsidR="00D15A75" w:rsidRDefault="00BF342B" w:rsidP="001C0273">
      <w:r>
        <w:t xml:space="preserve">The GUI created for this purpose was named Simple-GUI. It </w:t>
      </w:r>
      <w:r w:rsidR="00077A43">
        <w:t>contain</w:t>
      </w:r>
      <w:r w:rsidR="00D15A75">
        <w:t>s</w:t>
      </w:r>
      <w:r w:rsidR="00077A43">
        <w:t xml:space="preserve"> the following basic functionality: allow a user to see a list of all possible Hansard debates on a given date; allow a user to select a Hansard debate from a given date to display all of its text; The Hansard debate displayed should in some way annotate all Named Entities predicted by the Named Entity model which should be run on the server.</w:t>
      </w:r>
      <w:r w:rsidR="009911B3">
        <w:t xml:space="preserve"> </w:t>
      </w:r>
      <w:r w:rsidR="009911B3">
        <w:fldChar w:fldCharType="begin"/>
      </w:r>
      <w:r w:rsidR="009911B3">
        <w:instrText xml:space="preserve"> REF _Ref522736737 \h </w:instrText>
      </w:r>
      <w:r w:rsidR="009911B3">
        <w:fldChar w:fldCharType="separate"/>
      </w:r>
      <w:r w:rsidR="00CA3654">
        <w:t xml:space="preserve">Figure </w:t>
      </w:r>
      <w:r w:rsidR="00CA3654">
        <w:rPr>
          <w:noProof/>
        </w:rPr>
        <w:t>20</w:t>
      </w:r>
      <w:r w:rsidR="009911B3">
        <w:fldChar w:fldCharType="end"/>
      </w:r>
      <w:r w:rsidR="009911B3">
        <w:t xml:space="preserve"> shows the design of the HTTP endpoints to the server, and the role of client-side Javascript.</w:t>
      </w:r>
    </w:p>
    <w:p w14:paraId="43283A8D" w14:textId="77777777" w:rsidR="00C83AB7" w:rsidRDefault="00C83AB7" w:rsidP="001C0273"/>
    <w:p w14:paraId="4C983485" w14:textId="18EAB090" w:rsidR="009911B3" w:rsidRDefault="009911B3" w:rsidP="009911B3">
      <w:pPr>
        <w:keepNext/>
      </w:pPr>
      <w:r>
        <w:rPr>
          <w:noProof/>
        </w:rPr>
        <w:drawing>
          <wp:inline distT="0" distB="0" distL="0" distR="0" wp14:anchorId="7E8432D7" wp14:editId="3429752A">
            <wp:extent cx="5727700" cy="227838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imple GUI.png"/>
                    <pic:cNvPicPr/>
                  </pic:nvPicPr>
                  <pic:blipFill>
                    <a:blip r:embed="rId51">
                      <a:extLst>
                        <a:ext uri="{28A0092B-C50C-407E-A947-70E740481C1C}">
                          <a14:useLocalDpi xmlns:a14="http://schemas.microsoft.com/office/drawing/2010/main" val="0"/>
                        </a:ext>
                      </a:extLst>
                    </a:blip>
                    <a:stretch>
                      <a:fillRect/>
                    </a:stretch>
                  </pic:blipFill>
                  <pic:spPr>
                    <a:xfrm>
                      <a:off x="0" y="0"/>
                      <a:ext cx="5727700" cy="2278380"/>
                    </a:xfrm>
                    <a:prstGeom prst="rect">
                      <a:avLst/>
                    </a:prstGeom>
                  </pic:spPr>
                </pic:pic>
              </a:graphicData>
            </a:graphic>
          </wp:inline>
        </w:drawing>
      </w:r>
    </w:p>
    <w:p w14:paraId="21B072EE" w14:textId="77777777" w:rsidR="009911B3" w:rsidRDefault="009911B3" w:rsidP="009911B3">
      <w:pPr>
        <w:pStyle w:val="Caption"/>
      </w:pPr>
    </w:p>
    <w:p w14:paraId="795B0318" w14:textId="69FE363F" w:rsidR="00C83AB7" w:rsidRDefault="009911B3" w:rsidP="009911B3">
      <w:pPr>
        <w:pStyle w:val="Caption"/>
      </w:pPr>
      <w:bookmarkStart w:id="138" w:name="_Ref522736737"/>
      <w:bookmarkStart w:id="139" w:name="_Toc523753122"/>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CA3654">
        <w:rPr>
          <w:noProof/>
        </w:rPr>
        <w:t>20</w:t>
      </w:r>
      <w:r w:rsidR="00A571E0">
        <w:rPr>
          <w:noProof/>
        </w:rPr>
        <w:fldChar w:fldCharType="end"/>
      </w:r>
      <w:bookmarkEnd w:id="138"/>
      <w:r>
        <w:t xml:space="preserve"> Simple</w:t>
      </w:r>
      <w:r w:rsidR="00544A9B">
        <w:t>-</w:t>
      </w:r>
      <w:r>
        <w:t>GUI basic design</w:t>
      </w:r>
      <w:bookmarkEnd w:id="139"/>
    </w:p>
    <w:p w14:paraId="16CF71E0" w14:textId="77777777" w:rsidR="00D15A75" w:rsidRDefault="00D15A75" w:rsidP="001C0273"/>
    <w:p w14:paraId="3F81E773" w14:textId="4AF7FFED" w:rsidR="0085388D" w:rsidRDefault="0085388D" w:rsidP="001C0273">
      <w:r>
        <w:t>Python Flask was chosen as the web-server</w:t>
      </w:r>
      <w:r w:rsidR="0019174A">
        <w:t xml:space="preserve"> to build a very basic site</w:t>
      </w:r>
      <w:r w:rsidR="00274C8C">
        <w:t xml:space="preserve">, as it supports Python 3 and </w:t>
      </w:r>
      <w:r w:rsidR="00097DD8">
        <w:t>does not bring the</w:t>
      </w:r>
      <w:r w:rsidR="009345AE">
        <w:t xml:space="preserve"> unneeded</w:t>
      </w:r>
      <w:r w:rsidR="00097DD8">
        <w:t xml:space="preserve"> overhead of a persistence framework, unl</w:t>
      </w:r>
      <w:r w:rsidR="002E1B10">
        <w:t xml:space="preserve">ike the </w:t>
      </w:r>
      <w:r w:rsidR="00A9582F">
        <w:t xml:space="preserve">more </w:t>
      </w:r>
      <w:r w:rsidR="00A9582F">
        <w:lastRenderedPageBreak/>
        <w:t>sophisticated</w:t>
      </w:r>
      <w:r w:rsidR="002E1B10">
        <w:t xml:space="preserve"> Django web server</w:t>
      </w:r>
      <w:r w:rsidR="00A9582F">
        <w:t xml:space="preserve"> used for Samtla</w:t>
      </w:r>
      <w:r w:rsidR="00274C8C">
        <w:t>.</w:t>
      </w:r>
      <w:r w:rsidR="005E55F9">
        <w:t xml:space="preserve"> </w:t>
      </w:r>
      <w:r w:rsidR="004C275C">
        <w:t>Flask’s</w:t>
      </w:r>
      <w:r w:rsidR="0019174A">
        <w:t xml:space="preserve"> only dependencies are Jinja2,</w:t>
      </w:r>
      <w:r w:rsidR="00EE3A01">
        <w:rPr>
          <w:rStyle w:val="FootnoteReference"/>
        </w:rPr>
        <w:footnoteReference w:id="25"/>
      </w:r>
      <w:r w:rsidR="0019174A">
        <w:t xml:space="preserve"> which we use to template the HTML files for the site, and Werkzeug</w:t>
      </w:r>
      <w:r w:rsidR="00EE3A01">
        <w:rPr>
          <w:rStyle w:val="FootnoteReference"/>
        </w:rPr>
        <w:footnoteReference w:id="26"/>
      </w:r>
      <w:r w:rsidR="0019174A">
        <w:t xml:space="preserve"> for managing the </w:t>
      </w:r>
      <w:r w:rsidR="004B1689">
        <w:t>Web Server Gateway Interface (</w:t>
      </w:r>
      <w:r w:rsidR="0019174A">
        <w:t>WSGI</w:t>
      </w:r>
      <w:r w:rsidR="004B1689">
        <w:t>)</w:t>
      </w:r>
      <w:r w:rsidR="0019174A">
        <w:t xml:space="preserve"> HTTP routing.</w:t>
      </w:r>
    </w:p>
    <w:p w14:paraId="02BAA516" w14:textId="4D5BF364" w:rsidR="00617AE4" w:rsidRDefault="00617AE4" w:rsidP="001C0273"/>
    <w:p w14:paraId="4FFBD98D" w14:textId="6AA94BEC" w:rsidR="003765A6" w:rsidRDefault="004B1689" w:rsidP="001C0273">
      <w:r>
        <w:t>In the first draft of the GUI,</w:t>
      </w:r>
      <w:r w:rsidR="003765A6">
        <w:t xml:space="preserve"> when the user clicked</w:t>
      </w:r>
      <w:r w:rsidR="002E67F6">
        <w:t xml:space="preserve"> on an entire Hansard debate, the whole debate </w:t>
      </w:r>
      <w:r w:rsidR="003765A6">
        <w:t>was</w:t>
      </w:r>
      <w:r w:rsidR="002E67F6">
        <w:t xml:space="preserve"> first fed into the predict_str() function of the model, to generate Named Entity la</w:t>
      </w:r>
      <w:r w:rsidR="00A52AD6">
        <w:t>b</w:t>
      </w:r>
      <w:r w:rsidR="002E67F6">
        <w:t xml:space="preserve">els for the whole text, before displaying the whole annotated text to the user. However, given that running a whole debate text </w:t>
      </w:r>
      <w:r w:rsidR="00BC37AA">
        <w:t xml:space="preserve">through </w:t>
      </w:r>
      <w:r w:rsidR="007F2440">
        <w:t>“</w:t>
      </w:r>
      <w:r w:rsidR="00BC37AA">
        <w:t>predict_str</w:t>
      </w:r>
      <w:r w:rsidR="007F2440">
        <w:t>”</w:t>
      </w:r>
      <w:r w:rsidR="00BC37AA">
        <w:t xml:space="preserve"> takes about 8 </w:t>
      </w:r>
      <w:r w:rsidR="002E67F6">
        <w:t>minutes even on the Birkbeck machine learning server</w:t>
      </w:r>
      <w:r w:rsidR="00756F3D">
        <w:t xml:space="preserve"> Venus</w:t>
      </w:r>
      <w:r w:rsidR="002E67F6">
        <w:t>, it is clear that this approach could never constitute an acceptable user experience.</w:t>
      </w:r>
      <w:r w:rsidR="00BC37AA">
        <w:t xml:space="preserve">  Of course, the values could all be pre-computed, but this seems at odds with the goal of using a machine-learning model which can be dynamically re-trained and </w:t>
      </w:r>
      <w:r w:rsidR="004C10AC">
        <w:t>re-run on the same source text</w:t>
      </w:r>
      <w:r w:rsidR="00BC37AA">
        <w:t>.</w:t>
      </w:r>
    </w:p>
    <w:p w14:paraId="23AD3238" w14:textId="77777777" w:rsidR="003765A6" w:rsidRDefault="003765A6" w:rsidP="001C0273"/>
    <w:p w14:paraId="5B951839" w14:textId="30CB720A" w:rsidR="00617AE4" w:rsidRDefault="00BC37AA" w:rsidP="001C0273">
      <w:r>
        <w:t xml:space="preserve">A second approach was chosen, as </w:t>
      </w:r>
      <w:r w:rsidR="003765A6">
        <w:t xml:space="preserve">shown in </w:t>
      </w:r>
      <w:r w:rsidR="003765A6">
        <w:fldChar w:fldCharType="begin"/>
      </w:r>
      <w:r w:rsidR="003765A6">
        <w:instrText xml:space="preserve"> REF _Ref522736737 \h </w:instrText>
      </w:r>
      <w:r w:rsidR="003765A6">
        <w:fldChar w:fldCharType="separate"/>
      </w:r>
      <w:r w:rsidR="00756F3D">
        <w:t xml:space="preserve">Figure </w:t>
      </w:r>
      <w:r w:rsidR="00756F3D">
        <w:rPr>
          <w:noProof/>
        </w:rPr>
        <w:t>20</w:t>
      </w:r>
      <w:r w:rsidR="003765A6">
        <w:fldChar w:fldCharType="end"/>
      </w:r>
      <w:r w:rsidR="003765A6">
        <w:t xml:space="preserve">, whereby the text is loaded into the browser unannotated, Text is split on newlines, with each newline-separated chunk residing in its own HTML paragraph element, within &lt;p&gt; tags. Whenever a paragraph is clicked on, a JQuery event handler sends an AJAX POST request containing the whole text of the paragraph, to a special </w:t>
      </w:r>
      <w:r w:rsidR="0095606B">
        <w:t>“</w:t>
      </w:r>
      <w:r w:rsidR="003765A6">
        <w:t>/predict/</w:t>
      </w:r>
      <w:r w:rsidR="0095606B">
        <w:t>”</w:t>
      </w:r>
      <w:r w:rsidR="003765A6">
        <w:t xml:space="preserve"> endpoint on the web-server. The web-server passes this whole string to the </w:t>
      </w:r>
      <w:r w:rsidR="005A7E3B">
        <w:t xml:space="preserve">Keras </w:t>
      </w:r>
      <w:r w:rsidR="003765A6">
        <w:t>model</w:t>
      </w:r>
      <w:r w:rsidR="005A7E3B">
        <w:t xml:space="preserve"> (read in from disk when Flask starts, but thereafter held in memory and available to all Flask HTTP request threads)</w:t>
      </w:r>
      <w:r w:rsidR="003765A6">
        <w:t xml:space="preserve"> to predict NEs on it. The model returns predictions as a zipped Python list of tuples, such as “[</w:t>
      </w:r>
      <w:r w:rsidR="003765A6" w:rsidRPr="003765A6">
        <w:t>('H', 'LOC'), ('u', 'LOC'), ('l', 'LOC'), ('l', 'LOC')</w:t>
      </w:r>
      <w:r w:rsidR="003765A6">
        <w:t>]”. To make this user-friendly, we convert this zipped list into text surrounded by markup tags like “&lt;loc&gt;Hull&lt;/loc&gt;”.</w:t>
      </w:r>
      <w:r w:rsidR="005D7D24">
        <w:t xml:space="preserve"> The function that does this simply keeps track of the current and previous character label and</w:t>
      </w:r>
      <w:r w:rsidR="00FA5667">
        <w:t xml:space="preserve"> adds NE markers where required.</w:t>
      </w:r>
    </w:p>
    <w:p w14:paraId="2BE6C540" w14:textId="4F29FA39" w:rsidR="00ED749B" w:rsidRDefault="00ED749B" w:rsidP="001C0273"/>
    <w:p w14:paraId="18712B9C" w14:textId="1A71BC7C" w:rsidR="00ED749B" w:rsidRDefault="00ED749B" w:rsidP="001C0273">
      <w:r>
        <w:t xml:space="preserve">The annotated text is then returned to the browser, calling a JQuery callback which replaces the </w:t>
      </w:r>
      <w:r w:rsidR="00962FDB">
        <w:t>paragraph contents in the page, with the annotated content. The effect is that whenever a user clicks on a paragraph, its NEs are annotated. This second approach was empirically found to have a much better user experience.</w:t>
      </w:r>
      <w:r w:rsidR="00A40E34">
        <w:t xml:space="preserve"> Finally, the JQueryUI</w:t>
      </w:r>
      <w:r w:rsidR="00A40E34">
        <w:rPr>
          <w:rStyle w:val="FootnoteReference"/>
        </w:rPr>
        <w:footnoteReference w:id="27"/>
      </w:r>
      <w:r w:rsidR="00A40E34">
        <w:t xml:space="preserve"> “bounce” effect was added to the paragraph text when it was clicked,</w:t>
      </w:r>
      <w:r w:rsidR="00756F3D">
        <w:t xml:space="preserve"> to indicate to the user that the click was recognised,</w:t>
      </w:r>
      <w:r w:rsidR="00A40E34">
        <w:t xml:space="preserve"> and </w:t>
      </w:r>
      <w:r w:rsidR="005A7E3B">
        <w:t xml:space="preserve">Domain Object Model (DOM) </w:t>
      </w:r>
      <w:r w:rsidR="00A40E34">
        <w:t xml:space="preserve">element classes with </w:t>
      </w:r>
      <w:r w:rsidR="005A7E3B">
        <w:t>Cascading Style Sheets (</w:t>
      </w:r>
      <w:r w:rsidR="00A40E34">
        <w:t>CSS</w:t>
      </w:r>
      <w:r w:rsidR="005A7E3B">
        <w:t>)</w:t>
      </w:r>
      <w:r w:rsidR="00A40E34">
        <w:t xml:space="preserve"> were used to change the text to a blue colour once NE prediction was done, and to remove the click event handler so the user could not predict NEs a second time on the same text.</w:t>
      </w:r>
    </w:p>
    <w:p w14:paraId="3B2A53D0" w14:textId="61DE34CB" w:rsidR="003765A6" w:rsidRDefault="003765A6" w:rsidP="001C0273"/>
    <w:p w14:paraId="004FDF62" w14:textId="3DBD7A23" w:rsidR="008A1C64" w:rsidRDefault="003765A6" w:rsidP="001C0273">
      <w:r>
        <w:t>As this GUI is very much a stub designed to enable development and demos of the project, no thought was giv</w:t>
      </w:r>
      <w:r w:rsidR="00395C9D">
        <w:t>en to</w:t>
      </w:r>
      <w:r>
        <w:t xml:space="preserve"> non-functional requirements </w:t>
      </w:r>
      <w:r w:rsidR="00395C9D">
        <w:t>like</w:t>
      </w:r>
      <w:r>
        <w:t xml:space="preserve"> performance or security. Performance in particular would be greatly improved with a relational database to index Hansard debates for a particular date, and cached results from the model predictions. Presentation of the UI would be enhanced by using </w:t>
      </w:r>
      <w:r w:rsidR="00D72A77">
        <w:t>some sort of animated, floating annotations on NEs in the browser</w:t>
      </w:r>
      <w:r>
        <w:t>, rather than just changing the HTML to add NE tags.</w:t>
      </w:r>
    </w:p>
    <w:p w14:paraId="2E980269" w14:textId="77777777" w:rsidR="00683926" w:rsidRDefault="00683926" w:rsidP="001C0273"/>
    <w:p w14:paraId="1928404F" w14:textId="7A7FFB1E" w:rsidR="008A1C64" w:rsidRDefault="00D72AB6" w:rsidP="00D72AB6">
      <w:pPr>
        <w:pStyle w:val="Heading2"/>
      </w:pPr>
      <w:bookmarkStart w:id="140" w:name="_Ref523397112"/>
      <w:bookmarkStart w:id="141" w:name="_Toc523753635"/>
      <w:r>
        <w:lastRenderedPageBreak/>
        <w:t>Samtla Integration</w:t>
      </w:r>
      <w:bookmarkEnd w:id="140"/>
      <w:bookmarkEnd w:id="141"/>
    </w:p>
    <w:p w14:paraId="57C53B40" w14:textId="1AD19EF8" w:rsidR="008A1C64" w:rsidRDefault="008A1C64" w:rsidP="001C0273"/>
    <w:p w14:paraId="76CC4750" w14:textId="3E1EBD1A" w:rsidR="00D72AB6" w:rsidRDefault="00D72AB6" w:rsidP="001C0273">
      <w:r>
        <w:t>The full processed Hansard dataset was given to Dr Martyn Harris on Thursday 23</w:t>
      </w:r>
      <w:r w:rsidRPr="00D72AB6">
        <w:rPr>
          <w:vertAlign w:val="superscript"/>
        </w:rPr>
        <w:t>rd</w:t>
      </w:r>
      <w:r>
        <w:t xml:space="preserve"> August. After some discovery, it was concluded that the dataset was too large for Samtla’s current storage array, so a subset of the Hansard data was </w:t>
      </w:r>
      <w:r w:rsidR="00541E2D">
        <w:t>prepared for loading</w:t>
      </w:r>
      <w:r>
        <w:t>. After discussion of the different integration options, it was agreed to run the Simple-GUI’s Flask server on the Samtla hardware, and to embed the Simple-GUI’s client-side Javascript in its current form. This would provide easy integration with Samtla without the need for any invasive changes to its other text corpora. For the Hansard datasets, Samtla’s native, gazetteer-based NER functionality would simply be suspended, so that this project’s code could be used instead.</w:t>
      </w:r>
    </w:p>
    <w:p w14:paraId="78FFB338" w14:textId="048B6A47" w:rsidR="008E2073" w:rsidRDefault="008E2073" w:rsidP="001C0273"/>
    <w:p w14:paraId="7378CDE0" w14:textId="78F041A2" w:rsidR="008E2073" w:rsidRPr="001C0273" w:rsidRDefault="008E2073" w:rsidP="001C0273">
      <w:r>
        <w:t>As of this writing, on 30</w:t>
      </w:r>
      <w:r w:rsidRPr="008E2073">
        <w:rPr>
          <w:vertAlign w:val="superscript"/>
        </w:rPr>
        <w:t>th</w:t>
      </w:r>
      <w:r>
        <w:t xml:space="preserve"> August 2018, the loading of Hansard data into Samtla is in progress. A meeting is scheduled with Dr Martyn Harris on </w:t>
      </w:r>
      <w:r w:rsidR="00ED705C">
        <w:t>Thursday 6</w:t>
      </w:r>
      <w:r w:rsidRPr="008E2073">
        <w:rPr>
          <w:vertAlign w:val="superscript"/>
        </w:rPr>
        <w:t>th</w:t>
      </w:r>
      <w:r>
        <w:t xml:space="preserve"> September to discuss hosting of the Javascript and Flask server code, which is ready to be used.</w:t>
      </w:r>
    </w:p>
    <w:p w14:paraId="1F5ECC5E" w14:textId="3283FC74" w:rsidR="00B1174A" w:rsidRDefault="00B1174A" w:rsidP="00B1174A">
      <w:pPr>
        <w:pStyle w:val="Heading1"/>
      </w:pPr>
      <w:bookmarkStart w:id="142" w:name="_Ref522280259"/>
      <w:bookmarkStart w:id="143" w:name="_Toc523753636"/>
      <w:r>
        <w:t>Planning</w:t>
      </w:r>
      <w:bookmarkEnd w:id="142"/>
      <w:bookmarkEnd w:id="143"/>
    </w:p>
    <w:p w14:paraId="0C78B0AE" w14:textId="0D1EC214" w:rsidR="00B1174A" w:rsidRDefault="00B1174A" w:rsidP="00B1174A"/>
    <w:p w14:paraId="585AB6FD" w14:textId="4C034E06" w:rsidR="00B62F43" w:rsidRDefault="00B62F43" w:rsidP="00B1174A">
      <w:r>
        <w:t>In retrospect, the plan submitted in the Proposal suffered from a critical lack of detail. The complete plan, with its original timelines, is given in</w:t>
      </w:r>
      <w:r w:rsidR="00712118">
        <w:t xml:space="preserve"> </w:t>
      </w:r>
      <w:r w:rsidR="00712118">
        <w:fldChar w:fldCharType="begin"/>
      </w:r>
      <w:r w:rsidR="00712118">
        <w:instrText xml:space="preserve"> REF _Ref522787358 \h </w:instrText>
      </w:r>
      <w:r w:rsidR="00712118">
        <w:fldChar w:fldCharType="separate"/>
      </w:r>
      <w:r w:rsidR="007D66AB">
        <w:t xml:space="preserve">Table </w:t>
      </w:r>
      <w:r w:rsidR="007D66AB">
        <w:rPr>
          <w:noProof/>
        </w:rPr>
        <w:t>11</w:t>
      </w:r>
      <w:r w:rsidR="00712118">
        <w:fldChar w:fldCharType="end"/>
      </w:r>
      <w:r w:rsidR="00712118">
        <w:t>.</w:t>
      </w:r>
      <w:r w:rsidR="002470A0">
        <w:t xml:space="preserve"> The original ‘risks and mitigations’ column has been removed as it is not relevant here.</w:t>
      </w:r>
    </w:p>
    <w:p w14:paraId="2A4BD044" w14:textId="398183C4" w:rsidR="00B62F43" w:rsidRDefault="00B62F43" w:rsidP="00B1174A"/>
    <w:p w14:paraId="588C5E34" w14:textId="0B28E2D8" w:rsidR="00712118" w:rsidRDefault="00712118" w:rsidP="00712118">
      <w:pPr>
        <w:pStyle w:val="Caption"/>
        <w:keepNext/>
      </w:pPr>
      <w:bookmarkStart w:id="144" w:name="_Ref522787358"/>
      <w:bookmarkStart w:id="145" w:name="_Toc523753135"/>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5428EA">
        <w:rPr>
          <w:noProof/>
        </w:rPr>
        <w:t>9</w:t>
      </w:r>
      <w:r w:rsidR="00A571E0">
        <w:rPr>
          <w:noProof/>
        </w:rPr>
        <w:fldChar w:fldCharType="end"/>
      </w:r>
      <w:bookmarkEnd w:id="144"/>
      <w:r>
        <w:t xml:space="preserve"> Original work plan given in proposal</w:t>
      </w:r>
      <w:bookmarkEnd w:id="145"/>
    </w:p>
    <w:tbl>
      <w:tblPr>
        <w:tblStyle w:val="TableGrid"/>
        <w:tblW w:w="0" w:type="auto"/>
        <w:tblLook w:val="04A0" w:firstRow="1" w:lastRow="0" w:firstColumn="1" w:lastColumn="0" w:noHBand="0" w:noVBand="1"/>
      </w:tblPr>
      <w:tblGrid>
        <w:gridCol w:w="649"/>
        <w:gridCol w:w="6434"/>
        <w:gridCol w:w="1927"/>
      </w:tblGrid>
      <w:tr w:rsidR="002470A0" w14:paraId="7DAE7C1C" w14:textId="77777777" w:rsidTr="004B4AE7">
        <w:tc>
          <w:tcPr>
            <w:tcW w:w="649" w:type="dxa"/>
          </w:tcPr>
          <w:p w14:paraId="762B26EC" w14:textId="08DB2230" w:rsidR="002470A0" w:rsidRPr="00B62F43" w:rsidRDefault="002470A0" w:rsidP="00B1174A">
            <w:pPr>
              <w:rPr>
                <w:b/>
              </w:rPr>
            </w:pPr>
            <w:r w:rsidRPr="00B62F43">
              <w:rPr>
                <w:b/>
              </w:rPr>
              <w:t>ID</w:t>
            </w:r>
          </w:p>
        </w:tc>
        <w:tc>
          <w:tcPr>
            <w:tcW w:w="6434" w:type="dxa"/>
          </w:tcPr>
          <w:p w14:paraId="7DAEBC98" w14:textId="77777777" w:rsidR="002470A0" w:rsidRPr="00B62F43" w:rsidRDefault="002470A0" w:rsidP="00B62F43">
            <w:pPr>
              <w:rPr>
                <w:b/>
              </w:rPr>
            </w:pPr>
            <w:r w:rsidRPr="00B62F43">
              <w:rPr>
                <w:b/>
              </w:rPr>
              <w:t>Work package</w:t>
            </w:r>
          </w:p>
          <w:p w14:paraId="70812F3B" w14:textId="77777777" w:rsidR="002470A0" w:rsidRPr="00B62F43" w:rsidRDefault="002470A0" w:rsidP="00B1174A">
            <w:pPr>
              <w:rPr>
                <w:b/>
              </w:rPr>
            </w:pPr>
          </w:p>
        </w:tc>
        <w:tc>
          <w:tcPr>
            <w:tcW w:w="1927" w:type="dxa"/>
          </w:tcPr>
          <w:p w14:paraId="36F20705" w14:textId="77777777" w:rsidR="002470A0" w:rsidRPr="00B62F43" w:rsidRDefault="002470A0" w:rsidP="00B62F43">
            <w:pPr>
              <w:rPr>
                <w:b/>
              </w:rPr>
            </w:pPr>
            <w:r w:rsidRPr="00B62F43">
              <w:rPr>
                <w:b/>
              </w:rPr>
              <w:t>Target date</w:t>
            </w:r>
          </w:p>
          <w:p w14:paraId="26FDE23F" w14:textId="77777777" w:rsidR="002470A0" w:rsidRPr="00B62F43" w:rsidRDefault="002470A0" w:rsidP="00B1174A">
            <w:pPr>
              <w:rPr>
                <w:b/>
              </w:rPr>
            </w:pPr>
          </w:p>
        </w:tc>
      </w:tr>
      <w:tr w:rsidR="002470A0" w14:paraId="44BC6A26" w14:textId="77777777" w:rsidTr="004B4AE7">
        <w:trPr>
          <w:trHeight w:val="1029"/>
        </w:trPr>
        <w:tc>
          <w:tcPr>
            <w:tcW w:w="649" w:type="dxa"/>
          </w:tcPr>
          <w:p w14:paraId="29DC4964" w14:textId="26642433" w:rsidR="002470A0" w:rsidRDefault="002470A0" w:rsidP="00B1174A">
            <w:r>
              <w:t>1</w:t>
            </w:r>
          </w:p>
        </w:tc>
        <w:tc>
          <w:tcPr>
            <w:tcW w:w="6434" w:type="dxa"/>
          </w:tcPr>
          <w:p w14:paraId="664AAD4F" w14:textId="00C096CD" w:rsidR="002470A0" w:rsidRDefault="002470A0" w:rsidP="00B62F43">
            <w:r>
              <w:t>Sourcing and aggregation of data sources for Named Entities of companies, people and places.</w:t>
            </w:r>
          </w:p>
          <w:p w14:paraId="7765D591" w14:textId="77777777" w:rsidR="002470A0" w:rsidRDefault="002470A0" w:rsidP="00B62F43"/>
          <w:p w14:paraId="02F847B1" w14:textId="3C19F3E3" w:rsidR="002470A0" w:rsidRDefault="002470A0" w:rsidP="00B1174A">
            <w:r>
              <w:t>Preparation of Hansard documents with NEs interpolated into the document using the NE lists aggregated above.</w:t>
            </w:r>
          </w:p>
        </w:tc>
        <w:tc>
          <w:tcPr>
            <w:tcW w:w="1927" w:type="dxa"/>
          </w:tcPr>
          <w:p w14:paraId="66FFF207" w14:textId="77777777" w:rsidR="002470A0" w:rsidRDefault="002470A0" w:rsidP="00B62F43">
            <w:r>
              <w:t>End April 2018</w:t>
            </w:r>
          </w:p>
          <w:p w14:paraId="09E2F3EC" w14:textId="77777777" w:rsidR="002470A0" w:rsidRDefault="002470A0" w:rsidP="00B1174A"/>
        </w:tc>
      </w:tr>
      <w:tr w:rsidR="002470A0" w14:paraId="3743B442" w14:textId="77777777" w:rsidTr="004B4AE7">
        <w:trPr>
          <w:trHeight w:val="2143"/>
        </w:trPr>
        <w:tc>
          <w:tcPr>
            <w:tcW w:w="649" w:type="dxa"/>
          </w:tcPr>
          <w:p w14:paraId="5F849E1B" w14:textId="3B671A53" w:rsidR="002470A0" w:rsidRDefault="002470A0" w:rsidP="00B1174A">
            <w:r>
              <w:t>2</w:t>
            </w:r>
          </w:p>
        </w:tc>
        <w:tc>
          <w:tcPr>
            <w:tcW w:w="6434" w:type="dxa"/>
          </w:tcPr>
          <w:p w14:paraId="41F0C04C" w14:textId="77777777" w:rsidR="002470A0" w:rsidRDefault="002470A0" w:rsidP="00B62F43">
            <w:r>
              <w:t xml:space="preserve">Perform manual validation of above Hansard documents to complete semi-automatic labelled data. </w:t>
            </w:r>
          </w:p>
          <w:p w14:paraId="4C0E06BD" w14:textId="77777777" w:rsidR="002470A0" w:rsidRDefault="002470A0" w:rsidP="00B62F43"/>
          <w:p w14:paraId="7DB268B7" w14:textId="2334DFFE" w:rsidR="002470A0" w:rsidRDefault="002470A0" w:rsidP="00B62F43">
            <w:r>
              <w:t>Construction of NER learning model BLSTM; integration with and modification of https://github.com/0xnurl/keras_character_based_ner implementation.</w:t>
            </w:r>
          </w:p>
        </w:tc>
        <w:tc>
          <w:tcPr>
            <w:tcW w:w="1927" w:type="dxa"/>
          </w:tcPr>
          <w:p w14:paraId="40683ECC" w14:textId="6864374D" w:rsidR="002470A0" w:rsidRDefault="002470A0" w:rsidP="00B62F43">
            <w:r>
              <w:t>End May 2018</w:t>
            </w:r>
          </w:p>
        </w:tc>
      </w:tr>
      <w:tr w:rsidR="002470A0" w14:paraId="5BD96225" w14:textId="77777777" w:rsidTr="004B4AE7">
        <w:trPr>
          <w:trHeight w:val="127"/>
        </w:trPr>
        <w:tc>
          <w:tcPr>
            <w:tcW w:w="649" w:type="dxa"/>
          </w:tcPr>
          <w:p w14:paraId="0A85A1DC" w14:textId="3D9706B3" w:rsidR="002470A0" w:rsidRDefault="002470A0" w:rsidP="00B1174A">
            <w:r>
              <w:t>3</w:t>
            </w:r>
          </w:p>
        </w:tc>
        <w:tc>
          <w:tcPr>
            <w:tcW w:w="6434" w:type="dxa"/>
          </w:tcPr>
          <w:p w14:paraId="439F2720" w14:textId="5EDA88A8" w:rsidR="002470A0" w:rsidRDefault="002470A0" w:rsidP="004B4AE7">
            <w:r>
              <w:t xml:space="preserve">Familiarisation with Samtla SLM. Conversion of Hansard into correct </w:t>
            </w:r>
            <w:r w:rsidR="008A1C64">
              <w:t>format and</w:t>
            </w:r>
            <w:r>
              <w:t xml:space="preserve"> loading of Hansard data into Samtla.</w:t>
            </w:r>
          </w:p>
        </w:tc>
        <w:tc>
          <w:tcPr>
            <w:tcW w:w="1927" w:type="dxa"/>
          </w:tcPr>
          <w:p w14:paraId="3C86ADC5" w14:textId="77777777" w:rsidR="002470A0" w:rsidRDefault="002470A0" w:rsidP="00B62F43">
            <w:r>
              <w:t>Mid June 2018</w:t>
            </w:r>
          </w:p>
          <w:p w14:paraId="4BACC4ED" w14:textId="77777777" w:rsidR="002470A0" w:rsidRDefault="002470A0" w:rsidP="00B62F43"/>
        </w:tc>
      </w:tr>
      <w:tr w:rsidR="002470A0" w14:paraId="2B8B058D" w14:textId="77777777" w:rsidTr="004B4AE7">
        <w:trPr>
          <w:trHeight w:val="557"/>
        </w:trPr>
        <w:tc>
          <w:tcPr>
            <w:tcW w:w="649" w:type="dxa"/>
          </w:tcPr>
          <w:p w14:paraId="1A7E0044" w14:textId="4B904C4E" w:rsidR="002470A0" w:rsidRDefault="002470A0" w:rsidP="00B1174A">
            <w:r>
              <w:t>4</w:t>
            </w:r>
          </w:p>
        </w:tc>
        <w:tc>
          <w:tcPr>
            <w:tcW w:w="6434" w:type="dxa"/>
          </w:tcPr>
          <w:p w14:paraId="6EDCF1F7" w14:textId="45B415C7" w:rsidR="002470A0" w:rsidRDefault="002470A0" w:rsidP="004B4AE7">
            <w:r>
              <w:t>Familiarisation with Samtla back-end (Python Django) and integration of NER processing with departmental server</w:t>
            </w:r>
            <w:r w:rsidR="004B4AE7">
              <w:t>.</w:t>
            </w:r>
          </w:p>
        </w:tc>
        <w:tc>
          <w:tcPr>
            <w:tcW w:w="1927" w:type="dxa"/>
          </w:tcPr>
          <w:p w14:paraId="249820D2" w14:textId="77777777" w:rsidR="002470A0" w:rsidRDefault="002470A0" w:rsidP="008E6E9C">
            <w:r>
              <w:t>End June 2018</w:t>
            </w:r>
          </w:p>
          <w:p w14:paraId="2D3B7297" w14:textId="77777777" w:rsidR="002470A0" w:rsidRDefault="002470A0" w:rsidP="00B62F43"/>
        </w:tc>
      </w:tr>
      <w:tr w:rsidR="002470A0" w14:paraId="015A2DB5" w14:textId="77777777" w:rsidTr="004B4AE7">
        <w:trPr>
          <w:trHeight w:val="416"/>
        </w:trPr>
        <w:tc>
          <w:tcPr>
            <w:tcW w:w="649" w:type="dxa"/>
          </w:tcPr>
          <w:p w14:paraId="075A0339" w14:textId="7B98246F" w:rsidR="002470A0" w:rsidRDefault="002470A0" w:rsidP="00B1174A">
            <w:r>
              <w:t>5</w:t>
            </w:r>
          </w:p>
        </w:tc>
        <w:tc>
          <w:tcPr>
            <w:tcW w:w="6434" w:type="dxa"/>
          </w:tcPr>
          <w:p w14:paraId="1360DD1C" w14:textId="77777777" w:rsidR="002470A0" w:rsidRDefault="002470A0" w:rsidP="008E6E9C">
            <w:r>
              <w:t>Familiarisation with Samtla front-end (Javascript jQuery) and integration of NER visualization.</w:t>
            </w:r>
          </w:p>
          <w:p w14:paraId="233A4F57" w14:textId="77777777" w:rsidR="002470A0" w:rsidRDefault="002470A0" w:rsidP="008E6E9C"/>
        </w:tc>
        <w:tc>
          <w:tcPr>
            <w:tcW w:w="1927" w:type="dxa"/>
          </w:tcPr>
          <w:p w14:paraId="13405CA8" w14:textId="77777777" w:rsidR="002470A0" w:rsidRDefault="002470A0" w:rsidP="008E6E9C">
            <w:r>
              <w:t>End July 2018</w:t>
            </w:r>
          </w:p>
          <w:p w14:paraId="0F0287D6" w14:textId="77777777" w:rsidR="002470A0" w:rsidRDefault="002470A0" w:rsidP="008E6E9C"/>
        </w:tc>
      </w:tr>
      <w:tr w:rsidR="002470A0" w14:paraId="570C6B3D" w14:textId="77777777" w:rsidTr="004B4AE7">
        <w:trPr>
          <w:trHeight w:val="74"/>
        </w:trPr>
        <w:tc>
          <w:tcPr>
            <w:tcW w:w="649" w:type="dxa"/>
          </w:tcPr>
          <w:p w14:paraId="4039E118" w14:textId="127AD955" w:rsidR="002470A0" w:rsidRDefault="002470A0" w:rsidP="00B1174A">
            <w:r>
              <w:t>6</w:t>
            </w:r>
          </w:p>
        </w:tc>
        <w:tc>
          <w:tcPr>
            <w:tcW w:w="6434" w:type="dxa"/>
          </w:tcPr>
          <w:p w14:paraId="54FACD3B" w14:textId="77777777" w:rsidR="002470A0" w:rsidRDefault="002470A0" w:rsidP="008E6E9C">
            <w:r>
              <w:t>Evaluation of Samtla Char-NER system using k-fold cross-validation techniques.</w:t>
            </w:r>
          </w:p>
          <w:p w14:paraId="077D3EFF" w14:textId="77777777" w:rsidR="002470A0" w:rsidRDefault="002470A0" w:rsidP="008E6E9C"/>
        </w:tc>
        <w:tc>
          <w:tcPr>
            <w:tcW w:w="1927" w:type="dxa"/>
          </w:tcPr>
          <w:p w14:paraId="00C4829F" w14:textId="77777777" w:rsidR="002470A0" w:rsidRDefault="002470A0" w:rsidP="008E6E9C">
            <w:r>
              <w:t>End August 2018</w:t>
            </w:r>
          </w:p>
          <w:p w14:paraId="6AE677FA" w14:textId="77777777" w:rsidR="002470A0" w:rsidRDefault="002470A0" w:rsidP="008E6E9C"/>
        </w:tc>
      </w:tr>
      <w:tr w:rsidR="002470A0" w14:paraId="1E5613EB" w14:textId="77777777" w:rsidTr="004B4AE7">
        <w:trPr>
          <w:trHeight w:val="89"/>
        </w:trPr>
        <w:tc>
          <w:tcPr>
            <w:tcW w:w="649" w:type="dxa"/>
          </w:tcPr>
          <w:p w14:paraId="41B8E200" w14:textId="341FD9C1" w:rsidR="002470A0" w:rsidRDefault="002470A0" w:rsidP="00B1174A">
            <w:r>
              <w:lastRenderedPageBreak/>
              <w:t>7</w:t>
            </w:r>
          </w:p>
        </w:tc>
        <w:tc>
          <w:tcPr>
            <w:tcW w:w="6434" w:type="dxa"/>
          </w:tcPr>
          <w:p w14:paraId="6CC2F423" w14:textId="39A2CCF4" w:rsidR="002470A0" w:rsidRDefault="002470A0" w:rsidP="008E6E9C">
            <w:r>
              <w:t>Finalise write-up into report</w:t>
            </w:r>
            <w:r w:rsidR="004B4AE7">
              <w:t>.</w:t>
            </w:r>
          </w:p>
        </w:tc>
        <w:tc>
          <w:tcPr>
            <w:tcW w:w="1927" w:type="dxa"/>
          </w:tcPr>
          <w:p w14:paraId="0E1CE744" w14:textId="19DA4601" w:rsidR="002470A0" w:rsidRDefault="002470A0" w:rsidP="008E6E9C">
            <w:r>
              <w:t>Before 17th Sept 2018</w:t>
            </w:r>
          </w:p>
        </w:tc>
      </w:tr>
    </w:tbl>
    <w:p w14:paraId="0A33E76F" w14:textId="01773D62" w:rsidR="00B62F43" w:rsidRDefault="00B62F43" w:rsidP="00B1174A"/>
    <w:p w14:paraId="19231912" w14:textId="15BFCE08" w:rsidR="00B62F43" w:rsidRDefault="003337D2" w:rsidP="00B1174A">
      <w:r>
        <w:t>The actual time spent on each work package up to and including 23</w:t>
      </w:r>
      <w:r w:rsidRPr="003337D2">
        <w:rPr>
          <w:vertAlign w:val="superscript"/>
        </w:rPr>
        <w:t>rd</w:t>
      </w:r>
      <w:r>
        <w:t xml:space="preserve"> August is shown in </w:t>
      </w:r>
    </w:p>
    <w:p w14:paraId="619B4C43" w14:textId="4DF81312" w:rsidR="00FD31DA" w:rsidRPr="00B1174A" w:rsidRDefault="00FD31DA" w:rsidP="00FD31DA">
      <w:r>
        <w:fldChar w:fldCharType="begin"/>
      </w:r>
      <w:r>
        <w:instrText xml:space="preserve"> REF _Ref522787939 \h </w:instrText>
      </w:r>
      <w:r>
        <w:fldChar w:fldCharType="separate"/>
      </w:r>
      <w:r w:rsidR="008F774B">
        <w:t xml:space="preserve">Figure </w:t>
      </w:r>
      <w:r w:rsidR="008F774B">
        <w:rPr>
          <w:noProof/>
        </w:rPr>
        <w:t>21</w:t>
      </w:r>
      <w:r>
        <w:fldChar w:fldCharType="end"/>
      </w:r>
      <w:r>
        <w:t xml:space="preserve">. </w:t>
      </w:r>
    </w:p>
    <w:p w14:paraId="7A4FBB08" w14:textId="7BC3FE49" w:rsidR="003337D2" w:rsidRDefault="003337D2" w:rsidP="00B1174A"/>
    <w:p w14:paraId="5C7A0351" w14:textId="77777777" w:rsidR="003337D2" w:rsidRDefault="003337D2" w:rsidP="003337D2">
      <w:pPr>
        <w:keepNext/>
      </w:pPr>
      <w:r>
        <w:rPr>
          <w:noProof/>
        </w:rPr>
        <w:drawing>
          <wp:inline distT="0" distB="0" distL="0" distR="0" wp14:anchorId="39862D2B" wp14:editId="71BD36DF">
            <wp:extent cx="5651500" cy="3384550"/>
            <wp:effectExtent l="0" t="0" r="12700" b="6350"/>
            <wp:docPr id="42" name="Chart 42">
              <a:extLst xmlns:a="http://schemas.openxmlformats.org/drawingml/2006/main">
                <a:ext uri="{FF2B5EF4-FFF2-40B4-BE49-F238E27FC236}">
                  <a16:creationId xmlns:a16="http://schemas.microsoft.com/office/drawing/2014/main" id="{D796AB21-91F5-4445-B8C5-ECAE0158870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14:paraId="72AE5DC9" w14:textId="5000D707" w:rsidR="003337D2" w:rsidRDefault="003337D2" w:rsidP="003337D2">
      <w:pPr>
        <w:pStyle w:val="Caption"/>
      </w:pPr>
      <w:bookmarkStart w:id="146" w:name="_Ref522787939"/>
      <w:bookmarkStart w:id="147" w:name="_Toc523753123"/>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1</w:t>
      </w:r>
      <w:r w:rsidR="00A571E0">
        <w:rPr>
          <w:noProof/>
        </w:rPr>
        <w:fldChar w:fldCharType="end"/>
      </w:r>
      <w:bookmarkEnd w:id="146"/>
      <w:r>
        <w:t xml:space="preserve"> Actual time spent on each work package of project</w:t>
      </w:r>
      <w:bookmarkEnd w:id="147"/>
    </w:p>
    <w:p w14:paraId="5D6D19DB" w14:textId="3D85C019" w:rsidR="00FD31DA" w:rsidRDefault="00FD31DA" w:rsidP="00FD31DA"/>
    <w:p w14:paraId="059D1FD5" w14:textId="77777777" w:rsidR="008F4BED" w:rsidRDefault="00FD31DA" w:rsidP="00FD31DA">
      <w:r>
        <w:t xml:space="preserve">There are some immediately obvious </w:t>
      </w:r>
      <w:r w:rsidR="008F4BED">
        <w:t>conclusions from the comparison. Firstly,</w:t>
      </w:r>
      <w:r>
        <w:t xml:space="preserve"> the dots (which show actual days worked on the project) make it clear that work only back in earnest once the exam period was over. Planning to do a significant amount of w</w:t>
      </w:r>
      <w:r w:rsidR="008F4BED">
        <w:t>ork during exams was foolhardy.</w:t>
      </w:r>
    </w:p>
    <w:p w14:paraId="207C7E3C" w14:textId="77777777" w:rsidR="008F4BED" w:rsidRDefault="008F4BED" w:rsidP="00FD31DA"/>
    <w:p w14:paraId="2CB4F6D7" w14:textId="77777777" w:rsidR="00822135" w:rsidRDefault="008F4BED" w:rsidP="00FD31DA">
      <w:r>
        <w:t xml:space="preserve">Secondly, </w:t>
      </w:r>
      <w:r w:rsidR="00FD31DA">
        <w:t>the plan had a lack of detail. In particular, Work Packages 1 and 2, concerning the preprocessing/labelling of data, and training of the model, comprised a huge amount of work and should h</w:t>
      </w:r>
      <w:r>
        <w:t xml:space="preserve">ave been several work packages. </w:t>
      </w:r>
      <w:r w:rsidR="00FD31DA">
        <w:t>Steps 3 and 4, integration with Samtla, barely required any work once the heavy lifting of NE prediction was done – a 12-line Javascript file was all that was needed to get prediction working, and Dr Martyn Harris was able to load the Hansard texts into Samtla himself using</w:t>
      </w:r>
      <w:r w:rsidR="00822135">
        <w:t xml:space="preserve"> his own scripts.</w:t>
      </w:r>
    </w:p>
    <w:p w14:paraId="669601EF" w14:textId="77777777" w:rsidR="00822135" w:rsidRDefault="00822135" w:rsidP="00FD31DA"/>
    <w:p w14:paraId="0909BC16" w14:textId="75F9E24F" w:rsidR="00FD31DA" w:rsidRPr="00B1174A" w:rsidRDefault="00822135" w:rsidP="00FD31DA">
      <w:r>
        <w:t>Finally, h</w:t>
      </w:r>
      <w:r w:rsidR="00FD31DA">
        <w:t xml:space="preserve">aving a separate work package for writing up the report was not wise, as it turned out that the report had to be written in parallel with the work in order </w:t>
      </w:r>
      <w:r w:rsidR="00834687">
        <w:t>for the detail to be remembered. The graph clearly shows that</w:t>
      </w:r>
      <w:r w:rsidR="00CB47C3">
        <w:t xml:space="preserve"> the work packages were not sequential</w:t>
      </w:r>
      <w:r w:rsidR="00834687">
        <w:t xml:space="preserve"> either</w:t>
      </w:r>
      <w:r w:rsidR="00CB47C3">
        <w:t>, as had originally been envisaged –</w:t>
      </w:r>
      <w:r w:rsidR="00834687">
        <w:t xml:space="preserve"> </w:t>
      </w:r>
      <w:r w:rsidR="00CB47C3">
        <w:t>the</w:t>
      </w:r>
      <w:r w:rsidR="00834687">
        <w:t xml:space="preserve"> different parts of the project had to be worked on in parallel to ensure the data was compatible between each stage</w:t>
      </w:r>
      <w:r w:rsidR="00CB47C3">
        <w:t>.</w:t>
      </w:r>
    </w:p>
    <w:p w14:paraId="4F275B3E" w14:textId="77777777" w:rsidR="00FD31DA" w:rsidRPr="00FD31DA" w:rsidRDefault="00FD31DA" w:rsidP="00FD31DA"/>
    <w:p w14:paraId="70AEAF57" w14:textId="51945181" w:rsidR="006F14DB" w:rsidRDefault="006F14DB" w:rsidP="00FE6F9D">
      <w:pPr>
        <w:pStyle w:val="Heading1"/>
      </w:pPr>
      <w:bookmarkStart w:id="148" w:name="_Toc523753637"/>
      <w:r w:rsidRPr="00FE6F9D">
        <w:lastRenderedPageBreak/>
        <w:t>Summary and Conclusions</w:t>
      </w:r>
      <w:bookmarkEnd w:id="148"/>
    </w:p>
    <w:p w14:paraId="4207AC43" w14:textId="0F299B5E" w:rsidR="00D75AF0" w:rsidRDefault="00D75AF0" w:rsidP="00EB2FAB">
      <w:pPr>
        <w:pStyle w:val="Heading2"/>
      </w:pPr>
      <w:bookmarkStart w:id="149" w:name="_Toc523753638"/>
      <w:r>
        <w:t>Pre-processing is hard</w:t>
      </w:r>
      <w:bookmarkEnd w:id="149"/>
    </w:p>
    <w:p w14:paraId="4A3A13C1" w14:textId="3114AC34" w:rsidR="00400691" w:rsidRDefault="00400691" w:rsidP="00400691"/>
    <w:p w14:paraId="011F1F9C" w14:textId="3EB95AB8" w:rsidR="00400691" w:rsidRDefault="00EA004D" w:rsidP="00400691">
      <w:r>
        <w:t>The vast majority of the work in this project involved taking the Hansard data, pre-processing it without introducing data corruption, and then labelling it for the model. The project demonstrates that producing data in a usable format</w:t>
      </w:r>
      <w:r w:rsidR="00931EA4">
        <w:t xml:space="preserve"> and with a reasonable distribution</w:t>
      </w:r>
      <w:r>
        <w:t xml:space="preserve"> takes a lot of time from machine learning projects.</w:t>
      </w:r>
    </w:p>
    <w:p w14:paraId="67DA1624" w14:textId="34903FFD" w:rsidR="00C91848" w:rsidRDefault="00C91848" w:rsidP="00400691"/>
    <w:p w14:paraId="1CF3AFBE" w14:textId="3D974A50" w:rsidR="00C91848" w:rsidRDefault="00C91848" w:rsidP="00400691">
      <w:r>
        <w:t>The work of the TheyWorkForYou API makes this much simpler for the Hansard dataset, without which the raw PDFs from the UK government website would have also needed parsing.</w:t>
      </w:r>
    </w:p>
    <w:p w14:paraId="620797F6" w14:textId="77777777" w:rsidR="009871F6" w:rsidRPr="00400691" w:rsidRDefault="009871F6" w:rsidP="00400691"/>
    <w:p w14:paraId="73275EB1" w14:textId="6422C5DA" w:rsidR="00D75AF0" w:rsidRDefault="00221AB9" w:rsidP="00EB2FAB">
      <w:pPr>
        <w:pStyle w:val="Heading2"/>
      </w:pPr>
      <w:bookmarkStart w:id="150" w:name="_Ref521576199"/>
      <w:bookmarkStart w:id="151" w:name="_Toc523753639"/>
      <w:r>
        <w:t>Automated l</w:t>
      </w:r>
      <w:r w:rsidR="00D75AF0">
        <w:t>abelling is hard</w:t>
      </w:r>
      <w:bookmarkEnd w:id="150"/>
      <w:bookmarkEnd w:id="151"/>
    </w:p>
    <w:p w14:paraId="7FB46B9B" w14:textId="47911EC1" w:rsidR="00E71B69" w:rsidRDefault="00E71B69" w:rsidP="00E71B69"/>
    <w:p w14:paraId="65926235" w14:textId="5295B917" w:rsidR="00175D7B" w:rsidRDefault="00175D7B" w:rsidP="00E71B69">
      <w:r>
        <w:t xml:space="preserve">In general terms, it is clear that the labelling done on the Hansard data is not ideal. All the graphs in section </w:t>
      </w:r>
      <w:r>
        <w:fldChar w:fldCharType="begin"/>
      </w:r>
      <w:r>
        <w:instrText xml:space="preserve"> REF _Ref522793481 \r \h </w:instrText>
      </w:r>
      <w:r>
        <w:fldChar w:fldCharType="separate"/>
      </w:r>
      <w:r>
        <w:t>9.1</w:t>
      </w:r>
      <w:r>
        <w:fldChar w:fldCharType="end"/>
      </w:r>
      <w:r>
        <w:t xml:space="preserve"> show a marked divergence between training loss and validation loss, right from the first epoch – hence the model is struggling to generalise what it learns on the training data, to apply successfully to the dev or test data.</w:t>
      </w:r>
    </w:p>
    <w:p w14:paraId="784E1849" w14:textId="77777777" w:rsidR="00175D7B" w:rsidRDefault="00175D7B" w:rsidP="00E71B69"/>
    <w:p w14:paraId="70E41560" w14:textId="77777777" w:rsidR="008A544B" w:rsidRDefault="007E01D1" w:rsidP="00E71B69">
      <w:r>
        <w:t>One reason may be that t</w:t>
      </w:r>
      <w:r w:rsidR="0002714D">
        <w:t>he i</w:t>
      </w:r>
      <w:r w:rsidR="00E71B69">
        <w:t>nterpolation algorithm</w:t>
      </w:r>
      <w:r w:rsidR="0002714D">
        <w:t xml:space="preserve"> detailed in section </w:t>
      </w:r>
      <w:r w:rsidR="0002714D">
        <w:fldChar w:fldCharType="begin"/>
      </w:r>
      <w:r w:rsidR="0002714D">
        <w:instrText xml:space="preserve"> REF _Ref521059322 \r \h </w:instrText>
      </w:r>
      <w:r w:rsidR="0002714D">
        <w:fldChar w:fldCharType="separate"/>
      </w:r>
      <w:r w:rsidR="007D66AB">
        <w:t>7.7</w:t>
      </w:r>
      <w:r w:rsidR="0002714D">
        <w:fldChar w:fldCharType="end"/>
      </w:r>
      <w:r w:rsidR="0002714D">
        <w:t xml:space="preserve"> has a major flaw: it is sequential. The algorithm</w:t>
      </w:r>
      <w:r w:rsidR="00E71B69">
        <w:t xml:space="preserve"> </w:t>
      </w:r>
      <w:r w:rsidR="0002714D">
        <w:t>first tries to identify a given set of words as a location, then an organization, then a person. There is no logic to ‘</w:t>
      </w:r>
      <w:r w:rsidR="00E71B69">
        <w:t>abandon</w:t>
      </w:r>
      <w:r w:rsidR="0002714D">
        <w:t>’</w:t>
      </w:r>
      <w:r w:rsidR="00E71B69">
        <w:t xml:space="preserve"> one interpolation for a </w:t>
      </w:r>
      <w:r w:rsidR="0002714D">
        <w:t>more likely</w:t>
      </w:r>
      <w:r w:rsidR="00E71B69">
        <w:t xml:space="preserve"> one </w:t>
      </w:r>
      <w:r w:rsidR="008B180A">
        <w:t>– indeed</w:t>
      </w:r>
      <w:r w:rsidR="0002714D">
        <w:t xml:space="preserve">, there is no model to define, at interpolation-time, what ‘more likely’ even means. </w:t>
      </w:r>
    </w:p>
    <w:p w14:paraId="32B54E32" w14:textId="77777777" w:rsidR="008A544B" w:rsidRDefault="008A544B" w:rsidP="00E71B69"/>
    <w:p w14:paraId="7535E2A3" w14:textId="38E9A2A9" w:rsidR="008A544B" w:rsidRDefault="008A544B" w:rsidP="00E71B69">
      <w:r>
        <w:t>H</w:t>
      </w:r>
      <w:r w:rsidR="0002714D">
        <w:t xml:space="preserve">ence, due to the NE overlap logic described in section </w:t>
      </w:r>
      <w:r w:rsidR="0002714D">
        <w:fldChar w:fldCharType="begin"/>
      </w:r>
      <w:r w:rsidR="0002714D">
        <w:instrText xml:space="preserve"> REF _Ref521585097 \r \h </w:instrText>
      </w:r>
      <w:r w:rsidR="0002714D">
        <w:fldChar w:fldCharType="separate"/>
      </w:r>
      <w:r w:rsidR="007D66AB">
        <w:t>8.2</w:t>
      </w:r>
      <w:r w:rsidR="0002714D">
        <w:fldChar w:fldCharType="end"/>
      </w:r>
      <w:r w:rsidR="0002714D">
        <w:t>, there is a “</w:t>
      </w:r>
      <w:r w:rsidR="00E71B69">
        <w:t>first-found</w:t>
      </w:r>
      <w:r w:rsidR="0002714D">
        <w:t>”</w:t>
      </w:r>
      <w:r w:rsidR="00E71B69">
        <w:t xml:space="preserve"> bias</w:t>
      </w:r>
      <w:r w:rsidR="00BE7E02">
        <w:t xml:space="preserve"> </w:t>
      </w:r>
      <w:r w:rsidR="0002714D">
        <w:t>where, once the interpolation algorithm has started to identify a Named Entity, it can never change its mind, regardless of what further evidence becomes available as the sliding window moves through the text.</w:t>
      </w:r>
      <w:r>
        <w:t xml:space="preserve"> </w:t>
      </w:r>
      <w:r w:rsidR="00D54EF6">
        <w:t xml:space="preserve">The interpolation algorithm could attempt to identify Named Entities </w:t>
      </w:r>
      <w:r w:rsidR="008B3B93">
        <w:t>in the text probabilistically</w:t>
      </w:r>
      <w:r w:rsidR="00D54EF6">
        <w:t xml:space="preserve"> – such as</w:t>
      </w:r>
      <w:r w:rsidR="008B3B93">
        <w:t xml:space="preserve"> considering</w:t>
      </w:r>
      <w:r w:rsidR="00D54EF6">
        <w:t xml:space="preserve"> </w:t>
      </w:r>
      <w:r w:rsidR="00840B98">
        <w:t>the prior probability of that</w:t>
      </w:r>
      <w:r w:rsidR="00D54EF6">
        <w:t xml:space="preserve"> </w:t>
      </w:r>
      <w:r w:rsidR="00840B98">
        <w:t xml:space="preserve">particular word-phrase being a particular </w:t>
      </w:r>
      <w:r w:rsidR="00D54EF6">
        <w:t xml:space="preserve">NE type, </w:t>
      </w:r>
      <w:r w:rsidR="00840B98">
        <w:t>as derived from</w:t>
      </w:r>
      <w:r w:rsidR="00D54EF6">
        <w:t xml:space="preserve"> some other corpus.</w:t>
      </w:r>
      <w:r w:rsidR="00603972">
        <w:t xml:space="preserve"> </w:t>
      </w:r>
      <w:r w:rsidR="00387803">
        <w:t xml:space="preserve">As the window moved over the text, the algorithm would see more evidence, which it could </w:t>
      </w:r>
      <w:r w:rsidR="002D555B">
        <w:t>consider</w:t>
      </w:r>
      <w:r w:rsidR="00387803">
        <w:t xml:space="preserve"> as it performed its labelling.</w:t>
      </w:r>
    </w:p>
    <w:p w14:paraId="34C3DB68" w14:textId="77777777" w:rsidR="004352A5" w:rsidRPr="00E71B69" w:rsidRDefault="004352A5" w:rsidP="00E71B69"/>
    <w:p w14:paraId="32DE6C9E" w14:textId="4A4AA7BE" w:rsidR="00EB2FAB" w:rsidRDefault="00EB2FAB" w:rsidP="00EB2FAB">
      <w:pPr>
        <w:pStyle w:val="Heading2"/>
      </w:pPr>
      <w:bookmarkStart w:id="152" w:name="_Toc523753640"/>
      <w:bookmarkStart w:id="153" w:name="_Ref523756092"/>
      <w:r>
        <w:t>Sentence tokenization is hard</w:t>
      </w:r>
      <w:bookmarkEnd w:id="152"/>
      <w:bookmarkEnd w:id="153"/>
    </w:p>
    <w:p w14:paraId="3DE07578" w14:textId="77777777" w:rsidR="00343898" w:rsidRPr="00343898" w:rsidRDefault="00343898" w:rsidP="00343898"/>
    <w:p w14:paraId="7889A0B3" w14:textId="38300C5D" w:rsidR="006F14DB" w:rsidRDefault="00EF60F1" w:rsidP="00E71B69">
      <w:r>
        <w:t xml:space="preserve">The NLTK Punkt sentence-tokenizer has to be taught specific abbreviations in order to achieve workable sentence division. In a machine learning project motivated by not needing to identify features, this seems unprincipled. The NLTK Punkt tokenizer’s span_tokenize bugs, described in section </w:t>
      </w:r>
      <w:r>
        <w:fldChar w:fldCharType="begin"/>
      </w:r>
      <w:r>
        <w:instrText xml:space="preserve"> REF _Ref521575268 \r \h </w:instrText>
      </w:r>
      <w:r>
        <w:fldChar w:fldCharType="separate"/>
      </w:r>
      <w:r w:rsidR="008F774B">
        <w:t>8.3</w:t>
      </w:r>
      <w:r>
        <w:fldChar w:fldCharType="end"/>
      </w:r>
      <w:r>
        <w:t xml:space="preserve">, </w:t>
      </w:r>
      <w:r w:rsidR="006B7C96">
        <w:t>required the raw Hansard data to be altered</w:t>
      </w:r>
      <w:r w:rsidR="0068377F">
        <w:t xml:space="preserve">. Spacy, another Python library, offers its own sentence segmentation solution, but instead of providing character indices of the starts and ends of sentences, it returns ‘Span’ </w:t>
      </w:r>
      <w:r w:rsidR="006B7C96">
        <w:t>objects which</w:t>
      </w:r>
      <w:r w:rsidR="0068377F">
        <w:t xml:space="preserve"> comprise tokens that enable the client to construct the original string from the response. All the Hansard chunking code would need to be rewritten in order for this library to be used.</w:t>
      </w:r>
    </w:p>
    <w:p w14:paraId="4B8F6B89" w14:textId="581D46FA" w:rsidR="00F34415" w:rsidRDefault="00F34415" w:rsidP="00E71B69"/>
    <w:p w14:paraId="7638C759" w14:textId="4D726719" w:rsidR="00F34415" w:rsidRDefault="00F34415" w:rsidP="00F34415">
      <w:pPr>
        <w:pStyle w:val="Heading2"/>
      </w:pPr>
      <w:bookmarkStart w:id="154" w:name="_Toc523753641"/>
      <w:r>
        <w:lastRenderedPageBreak/>
        <w:t>Neural networks are slow</w:t>
      </w:r>
      <w:r w:rsidR="00B01359">
        <w:t xml:space="preserve"> and opaque</w:t>
      </w:r>
      <w:bookmarkEnd w:id="154"/>
    </w:p>
    <w:p w14:paraId="785F2B85" w14:textId="52A95145" w:rsidR="003D155A" w:rsidRDefault="003D155A" w:rsidP="00E71B69"/>
    <w:p w14:paraId="449FA1A7" w14:textId="60BD409A" w:rsidR="00FB716D" w:rsidRDefault="00FB716D" w:rsidP="00E71B69">
      <w:r>
        <w:t xml:space="preserve">As detailed in </w:t>
      </w:r>
      <w:r>
        <w:fldChar w:fldCharType="begin"/>
      </w:r>
      <w:r>
        <w:instrText xml:space="preserve"> REF _Ref522276945 \r \h </w:instrText>
      </w:r>
      <w:r>
        <w:fldChar w:fldCharType="separate"/>
      </w:r>
      <w:r w:rsidR="008F774B">
        <w:t>9.1.5</w:t>
      </w:r>
      <w:r>
        <w:fldChar w:fldCharType="end"/>
      </w:r>
      <w:r>
        <w:t>, training the full dataset could take 60 days, assuming a linear increase in training time.</w:t>
      </w:r>
      <w:r w:rsidR="00B01359">
        <w:t xml:space="preserve"> Also, using hundreds of thousands of tensors to validate the data produced NaN scores which rendered the training useless. Configuration of hyper-parameters i</w:t>
      </w:r>
      <w:r w:rsidR="00015A62">
        <w:t>s still something of a dark art;</w:t>
      </w:r>
      <w:r w:rsidR="00B01359">
        <w:t xml:space="preserve"> </w:t>
      </w:r>
      <w:r w:rsidR="00015A62">
        <w:t xml:space="preserve">one approach is </w:t>
      </w:r>
      <w:r w:rsidR="00B01359">
        <w:t xml:space="preserve">to simply run the model many thousands of </w:t>
      </w:r>
      <w:r w:rsidR="00262C29">
        <w:t>times</w:t>
      </w:r>
      <w:r w:rsidR="00015A62">
        <w:t xml:space="preserve"> with different hyperparameters,</w:t>
      </w:r>
      <w:r w:rsidR="00262C29">
        <w:t xml:space="preserve"> and</w:t>
      </w:r>
      <w:r w:rsidR="00015A62">
        <w:t xml:space="preserve"> choose </w:t>
      </w:r>
      <w:r w:rsidR="00B01359">
        <w:t>the best results.</w:t>
      </w:r>
      <w:r w:rsidR="00015A62">
        <w:t xml:space="preserve"> Given more time, this project would benefit from testing some different combinations of hyperparameters concerning sentence length and batch size</w:t>
      </w:r>
      <w:r w:rsidR="00972D3C">
        <w:t>, as well as dropout rate, learning rate and the Embedding size used in the first layer of 0xnurl’s model</w:t>
      </w:r>
      <w:r w:rsidR="00015A62">
        <w:t>.</w:t>
      </w:r>
      <w:r w:rsidR="005A5795">
        <w:rPr>
          <w:rStyle w:val="FootnoteReference"/>
        </w:rPr>
        <w:footnoteReference w:id="28"/>
      </w:r>
    </w:p>
    <w:p w14:paraId="734C4699" w14:textId="503D5989" w:rsidR="00C91848" w:rsidRDefault="00C91848" w:rsidP="00E71B69"/>
    <w:p w14:paraId="5CA0C3A5" w14:textId="0BC1D693" w:rsidR="00C91848" w:rsidRDefault="00C91848" w:rsidP="00E71B69">
      <w:r>
        <w:t xml:space="preserve">Gaining any further information from a Keras model during training, except for the metrics defined at model-compile time which are computed after each epoch, requires writing custom call-backs. </w:t>
      </w:r>
      <w:r w:rsidR="008A1C64">
        <w:t>A</w:t>
      </w:r>
      <w:r>
        <w:t xml:space="preserve"> degree of pre-work must be done to identify information likely to be useful, and then Keras callbacks must be written, in order to expose this information during model training.</w:t>
      </w:r>
      <w:r w:rsidR="0007234A">
        <w:t xml:space="preserve"> For example, no precision or recall data is available from 0xnurl’s model, as this was removed from the Keras standard library.</w:t>
      </w:r>
    </w:p>
    <w:p w14:paraId="4492E6B4" w14:textId="77777777" w:rsidR="00FB716D" w:rsidRDefault="00FB716D" w:rsidP="00E71B69"/>
    <w:p w14:paraId="343EF4ED" w14:textId="329D4EF0" w:rsidR="003D155A" w:rsidRDefault="00916E5D" w:rsidP="003D155A">
      <w:pPr>
        <w:pStyle w:val="Heading2"/>
      </w:pPr>
      <w:bookmarkStart w:id="155" w:name="_Ref523392855"/>
      <w:bookmarkStart w:id="156" w:name="_Toc523753642"/>
      <w:r>
        <w:t>Future</w:t>
      </w:r>
      <w:r w:rsidR="003D155A">
        <w:t xml:space="preserve"> work</w:t>
      </w:r>
      <w:bookmarkEnd w:id="155"/>
      <w:bookmarkEnd w:id="156"/>
    </w:p>
    <w:p w14:paraId="7E96B3DF" w14:textId="767F749C" w:rsidR="003D155A" w:rsidRDefault="003D155A" w:rsidP="003D155A"/>
    <w:p w14:paraId="5331A955" w14:textId="7C4CE77F" w:rsidR="00AC72C6" w:rsidRDefault="00684D0B" w:rsidP="003D155A">
      <w:r>
        <w:t xml:space="preserve">This project achieved its stated aims of performing Named Entity recognition using a trained neural </w:t>
      </w:r>
      <w:r w:rsidR="00427895">
        <w:t>network</w:t>
      </w:r>
      <w:r w:rsidR="00C11E0D">
        <w:t>,</w:t>
      </w:r>
      <w:r w:rsidR="00427895">
        <w:t xml:space="preserve"> but</w:t>
      </w:r>
      <w:r>
        <w:t xml:space="preserve"> leaves plenty of room for further improvement. Adding </w:t>
      </w:r>
      <w:r w:rsidR="003D155A">
        <w:t>Viterbi</w:t>
      </w:r>
      <w:r>
        <w:t xml:space="preserve"> post-processing to the model, as detailed in </w:t>
      </w:r>
      <w:r>
        <w:fldChar w:fldCharType="begin" w:fldLock="1"/>
      </w:r>
      <w:r w:rsidR="008063B5">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684D0B">
        <w:rPr>
          <w:noProof/>
        </w:rPr>
        <w:t>(Kuru, Arkan Can and Deniz, 2016)</w:t>
      </w:r>
      <w:r>
        <w:fldChar w:fldCharType="end"/>
      </w:r>
      <w:r>
        <w:t>, could improve the non-null label accuracy scores</w:t>
      </w:r>
      <w:r w:rsidR="003D155A">
        <w:t xml:space="preserve">. </w:t>
      </w:r>
      <w:r>
        <w:t>Given time, training on a larger dataset could also improve the score</w:t>
      </w:r>
      <w:r w:rsidR="00AC72C6">
        <w:t xml:space="preserve"> – the full dataset of Hansards have all been interpolated, so future work could involve using Keras’ </w:t>
      </w:r>
      <w:r w:rsidR="00B6499E">
        <w:t>“</w:t>
      </w:r>
      <w:r w:rsidR="00AC72C6">
        <w:t>fit_generator()</w:t>
      </w:r>
      <w:r w:rsidR="00B6499E">
        <w:t>”</w:t>
      </w:r>
      <w:r w:rsidR="00AC72C6">
        <w:t xml:space="preserve"> method to successfully train on this huge dataset. This would require overcoming the out-of-memory errors encountered in this project</w:t>
      </w:r>
      <w:r w:rsidR="003D155A">
        <w:t>.</w:t>
      </w:r>
    </w:p>
    <w:p w14:paraId="54D3587C" w14:textId="77777777" w:rsidR="00AC72C6" w:rsidRDefault="00AC72C6" w:rsidP="003D155A"/>
    <w:p w14:paraId="4A87BBEA" w14:textId="5917185B" w:rsidR="0089379E" w:rsidRDefault="00684D0B" w:rsidP="003D155A">
      <w:r>
        <w:t xml:space="preserve">However, ultimately a ceiling will be reached, after which the labelling approach should be revisited to overcome the limitations summarised in </w:t>
      </w:r>
      <w:r>
        <w:fldChar w:fldCharType="begin"/>
      </w:r>
      <w:r>
        <w:instrText xml:space="preserve"> REF _Ref521576199 \r \h </w:instrText>
      </w:r>
      <w:r>
        <w:fldChar w:fldCharType="separate"/>
      </w:r>
      <w:r w:rsidR="008F774B">
        <w:t>12.2</w:t>
      </w:r>
      <w:r>
        <w:fldChar w:fldCharType="end"/>
      </w:r>
      <w:r>
        <w:t xml:space="preserve">. A manual labelling effort could greatly improve the quality of data to train from. </w:t>
      </w:r>
    </w:p>
    <w:p w14:paraId="59E9095C" w14:textId="77777777" w:rsidR="0089379E" w:rsidRDefault="0089379E" w:rsidP="003D155A"/>
    <w:p w14:paraId="12A97598" w14:textId="1CAEA303" w:rsidR="003D155A" w:rsidRDefault="00AC72C6" w:rsidP="003D155A">
      <w:r>
        <w:t>T</w:t>
      </w:r>
      <w:r w:rsidR="00684D0B">
        <w:t>he genre</w:t>
      </w:r>
      <w:r>
        <w:t xml:space="preserve"> itself</w:t>
      </w:r>
      <w:r w:rsidR="00684D0B">
        <w:t xml:space="preserve"> may also be problematic; as Dr Martyn Harris notes, the Hansard debates cover a wide variety of topics and a wide space of time. Perhaps their content is simply too broad to be considered as a single genre. As such, better results could hypothetically be achieved by filtering Hansard debates down to those on similar topics, such as transportation, or international affairs.</w:t>
      </w:r>
    </w:p>
    <w:p w14:paraId="4630BA5E" w14:textId="566A9146" w:rsidR="0089379E" w:rsidRDefault="0089379E" w:rsidP="003D155A"/>
    <w:p w14:paraId="5153FE33" w14:textId="7A1F3110" w:rsidR="0089379E" w:rsidRPr="003D155A" w:rsidRDefault="0089379E" w:rsidP="003D155A">
      <w:r>
        <w:t xml:space="preserve">Finally, the Keras model should </w:t>
      </w:r>
      <w:r w:rsidR="00476C2A">
        <w:t xml:space="preserve">have precision and recall metrics added, so that F1 can be calculated. These metrics were removed </w:t>
      </w:r>
      <w:r w:rsidR="008132E0">
        <w:t>from</w:t>
      </w:r>
      <w:r w:rsidR="00476C2A">
        <w:t xml:space="preserve"> Keras </w:t>
      </w:r>
      <w:r w:rsidR="008132E0">
        <w:t xml:space="preserve">in </w:t>
      </w:r>
      <w:r w:rsidR="00476C2A">
        <w:t xml:space="preserve">version </w:t>
      </w:r>
      <w:r w:rsidR="00ED53F7">
        <w:t>2</w:t>
      </w:r>
      <w:r w:rsidR="008A1C64">
        <w:t xml:space="preserve"> of its standard library</w:t>
      </w:r>
      <w:r w:rsidR="00ED53F7">
        <w:t xml:space="preserve"> but</w:t>
      </w:r>
      <w:r w:rsidR="00476C2A">
        <w:t xml:space="preserve"> could be added to the model as custom metrics.</w:t>
      </w:r>
      <w:r w:rsidR="00963A38">
        <w:t xml:space="preserve"> In general, the user interface could be improved by adding the percentage certainty of the label given by the model, or indeed the </w:t>
      </w:r>
      <w:r w:rsidR="00963A38">
        <w:lastRenderedPageBreak/>
        <w:t>percentage certainty for each label given by the model, per character, although this would be a challenge to render clearly to the user.</w:t>
      </w:r>
    </w:p>
    <w:p w14:paraId="52E6FC38" w14:textId="77777777" w:rsidR="006F14DB" w:rsidRPr="00FE6F9D" w:rsidRDefault="006F14DB" w:rsidP="00FE6F9D">
      <w:pPr>
        <w:pStyle w:val="Heading1"/>
      </w:pPr>
      <w:bookmarkStart w:id="157" w:name="_Toc523753643"/>
      <w:r w:rsidRPr="00FE6F9D">
        <w:t>References</w:t>
      </w:r>
      <w:bookmarkEnd w:id="157"/>
    </w:p>
    <w:p w14:paraId="0266E0AA" w14:textId="470E6529" w:rsidR="006F14DB" w:rsidRDefault="006F14DB" w:rsidP="009871F6"/>
    <w:p w14:paraId="74B7C555" w14:textId="112F6D95" w:rsidR="000155BF" w:rsidRPr="000155BF" w:rsidRDefault="009F0913" w:rsidP="000155BF">
      <w:pPr>
        <w:widowControl w:val="0"/>
        <w:autoSpaceDE w:val="0"/>
        <w:autoSpaceDN w:val="0"/>
        <w:adjustRightInd w:val="0"/>
        <w:rPr>
          <w:rFonts w:ascii="Calibri" w:hAnsi="Calibri" w:cs="Calibri"/>
          <w:noProof/>
          <w:lang w:val="en-US"/>
        </w:rPr>
      </w:pPr>
      <w:r>
        <w:rPr>
          <w:b/>
          <w:color w:val="FF0000"/>
        </w:rPr>
        <w:fldChar w:fldCharType="begin" w:fldLock="1"/>
      </w:r>
      <w:r>
        <w:rPr>
          <w:b/>
          <w:color w:val="FF0000"/>
        </w:rPr>
        <w:instrText xml:space="preserve">ADDIN Mendeley Bibliography CSL_BIBLIOGRAPHY </w:instrText>
      </w:r>
      <w:r>
        <w:rPr>
          <w:b/>
          <w:color w:val="FF0000"/>
        </w:rPr>
        <w:fldChar w:fldCharType="separate"/>
      </w:r>
      <w:r w:rsidR="000155BF" w:rsidRPr="000155BF">
        <w:rPr>
          <w:rFonts w:ascii="Calibri" w:hAnsi="Calibri" w:cs="Calibri"/>
          <w:noProof/>
          <w:lang w:val="en-US"/>
        </w:rPr>
        <w:t xml:space="preserve">Klein, D. </w:t>
      </w:r>
      <w:r w:rsidR="000155BF" w:rsidRPr="000155BF">
        <w:rPr>
          <w:rFonts w:ascii="Calibri" w:hAnsi="Calibri" w:cs="Calibri"/>
          <w:i/>
          <w:iCs/>
          <w:noProof/>
          <w:lang w:val="en-US"/>
        </w:rPr>
        <w:t>et al.</w:t>
      </w:r>
      <w:r w:rsidR="000155BF" w:rsidRPr="000155BF">
        <w:rPr>
          <w:rFonts w:ascii="Calibri" w:hAnsi="Calibri" w:cs="Calibri"/>
          <w:noProof/>
          <w:lang w:val="en-US"/>
        </w:rPr>
        <w:t xml:space="preserve"> (2003) ‘Named entity recognition with character-level models’, </w:t>
      </w:r>
      <w:r w:rsidR="000155BF" w:rsidRPr="000155BF">
        <w:rPr>
          <w:rFonts w:ascii="Calibri" w:hAnsi="Calibri" w:cs="Calibri"/>
          <w:i/>
          <w:iCs/>
          <w:noProof/>
          <w:lang w:val="en-US"/>
        </w:rPr>
        <w:t>Proceedings of the seventh conference on Natural language learning at HLT-NAACL 2003  -</w:t>
      </w:r>
      <w:r w:rsidR="000155BF" w:rsidRPr="000155BF">
        <w:rPr>
          <w:rFonts w:ascii="Calibri" w:hAnsi="Calibri" w:cs="Calibri"/>
          <w:noProof/>
          <w:lang w:val="en-US"/>
        </w:rPr>
        <w:t>, 4, pp. 180–183. doi: 10.3115/1119176.1119204.</w:t>
      </w:r>
    </w:p>
    <w:p w14:paraId="491A4E02" w14:textId="77777777" w:rsidR="000155BF" w:rsidRPr="000155BF" w:rsidRDefault="000155BF" w:rsidP="000155BF">
      <w:pPr>
        <w:widowControl w:val="0"/>
        <w:autoSpaceDE w:val="0"/>
        <w:autoSpaceDN w:val="0"/>
        <w:adjustRightInd w:val="0"/>
        <w:rPr>
          <w:rFonts w:ascii="Calibri" w:hAnsi="Calibri" w:cs="Calibri"/>
          <w:noProof/>
        </w:rPr>
      </w:pPr>
      <w:r w:rsidRPr="000155BF">
        <w:rPr>
          <w:rFonts w:ascii="Calibri" w:hAnsi="Calibri" w:cs="Calibri"/>
          <w:noProof/>
          <w:lang w:val="en-US"/>
        </w:rPr>
        <w:t xml:space="preserve">Kuru, O., Arkan Can, O. and Deniz, Y. (2016) ‘CharNER : Character-Level Named Entity Recognition’, </w:t>
      </w:r>
      <w:r w:rsidRPr="000155BF">
        <w:rPr>
          <w:rFonts w:ascii="Calibri" w:hAnsi="Calibri" w:cs="Calibri"/>
          <w:i/>
          <w:iCs/>
          <w:noProof/>
          <w:lang w:val="en-US"/>
        </w:rPr>
        <w:t>Coling</w:t>
      </w:r>
      <w:r w:rsidRPr="000155BF">
        <w:rPr>
          <w:rFonts w:ascii="Calibri" w:hAnsi="Calibri" w:cs="Calibri"/>
          <w:noProof/>
          <w:lang w:val="en-US"/>
        </w:rPr>
        <w:t>, pp. 911–921.</w:t>
      </w:r>
    </w:p>
    <w:p w14:paraId="71C9F1E2" w14:textId="62AC357C" w:rsidR="009F0913" w:rsidRDefault="009F0913" w:rsidP="000155BF">
      <w:pPr>
        <w:widowControl w:val="0"/>
        <w:autoSpaceDE w:val="0"/>
        <w:autoSpaceDN w:val="0"/>
        <w:adjustRightInd w:val="0"/>
        <w:rPr>
          <w:b/>
          <w:color w:val="FF0000"/>
        </w:rPr>
      </w:pPr>
      <w:r>
        <w:rPr>
          <w:b/>
          <w:color w:val="FF0000"/>
        </w:rPr>
        <w:fldChar w:fldCharType="end"/>
      </w:r>
    </w:p>
    <w:p w14:paraId="038CB822" w14:textId="0462AB22" w:rsidR="00433D85" w:rsidRDefault="00E47489" w:rsidP="000155BF">
      <w:pPr>
        <w:widowControl w:val="0"/>
        <w:autoSpaceDE w:val="0"/>
        <w:autoSpaceDN w:val="0"/>
        <w:adjustRightInd w:val="0"/>
        <w:rPr>
          <w:color w:val="000000" w:themeColor="text1"/>
        </w:rPr>
      </w:pPr>
      <w:r>
        <w:rPr>
          <w:color w:val="000000" w:themeColor="text1"/>
        </w:rPr>
        <w:t>While not directly quoted, the following books were consulted for the preparation of the Simple-GUI and the setup of the Keras model:</w:t>
      </w:r>
    </w:p>
    <w:p w14:paraId="584BF923" w14:textId="77777777" w:rsidR="0015127D" w:rsidRDefault="0015127D" w:rsidP="000155BF">
      <w:pPr>
        <w:widowControl w:val="0"/>
        <w:autoSpaceDE w:val="0"/>
        <w:autoSpaceDN w:val="0"/>
        <w:adjustRightInd w:val="0"/>
        <w:rPr>
          <w:color w:val="000000" w:themeColor="text1"/>
        </w:rPr>
      </w:pPr>
    </w:p>
    <w:p w14:paraId="09FE85E0" w14:textId="3C66F852" w:rsidR="0015127D" w:rsidRPr="0015127D" w:rsidRDefault="00CF56B2" w:rsidP="0015127D">
      <w:pPr>
        <w:rPr>
          <w:rFonts w:ascii="Times New Roman" w:eastAsia="Times New Roman" w:hAnsi="Times New Roman" w:cs="Times New Roman"/>
        </w:rPr>
      </w:pPr>
      <w:r>
        <w:rPr>
          <w:rFonts w:ascii="Times New Roman" w:eastAsia="Times New Roman" w:hAnsi="Times New Roman" w:cs="Times New Roman"/>
        </w:rPr>
        <w:t>Chollet, F. (201</w:t>
      </w:r>
      <w:r w:rsidR="0015127D" w:rsidRPr="0015127D">
        <w:rPr>
          <w:rFonts w:ascii="Times New Roman" w:eastAsia="Times New Roman" w:hAnsi="Times New Roman" w:cs="Times New Roman"/>
        </w:rPr>
        <w:t xml:space="preserve">7) ‘Deep Learning with Python’, </w:t>
      </w:r>
      <w:r w:rsidR="0015127D">
        <w:rPr>
          <w:rFonts w:ascii="Times New Roman" w:eastAsia="Times New Roman" w:hAnsi="Times New Roman" w:cs="Times New Roman"/>
          <w:i/>
          <w:iCs/>
        </w:rPr>
        <w:t>Manning Publications</w:t>
      </w:r>
    </w:p>
    <w:p w14:paraId="611EC217" w14:textId="159777D6" w:rsidR="00E47489" w:rsidRDefault="00E47489" w:rsidP="000155BF">
      <w:pPr>
        <w:widowControl w:val="0"/>
        <w:autoSpaceDE w:val="0"/>
        <w:autoSpaceDN w:val="0"/>
        <w:adjustRightInd w:val="0"/>
        <w:rPr>
          <w:color w:val="000000" w:themeColor="text1"/>
        </w:rPr>
      </w:pPr>
    </w:p>
    <w:p w14:paraId="2EFF5A49" w14:textId="7D37DBF0" w:rsidR="0015127D" w:rsidRP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 xml:space="preserve">Duckett, J., Ruppert, G. and Moore, J. (2014) </w:t>
      </w:r>
      <w:r>
        <w:rPr>
          <w:rFonts w:ascii="Times New Roman" w:eastAsia="Times New Roman" w:hAnsi="Times New Roman" w:cs="Times New Roman"/>
        </w:rPr>
        <w:t>‘</w:t>
      </w:r>
      <w:r w:rsidRPr="0015127D">
        <w:rPr>
          <w:rFonts w:ascii="Times New Roman" w:eastAsia="Times New Roman" w:hAnsi="Times New Roman" w:cs="Times New Roman"/>
          <w:iCs/>
        </w:rPr>
        <w:t>JavaScript and JQuery</w:t>
      </w:r>
      <w:r>
        <w:rPr>
          <w:rFonts w:ascii="Times New Roman" w:eastAsia="Times New Roman" w:hAnsi="Times New Roman" w:cs="Times New Roman"/>
          <w:iCs/>
        </w:rPr>
        <w:t>’</w:t>
      </w:r>
      <w:r w:rsidRPr="0015127D">
        <w:rPr>
          <w:rFonts w:ascii="Times New Roman" w:eastAsia="Times New Roman" w:hAnsi="Times New Roman" w:cs="Times New Roman"/>
        </w:rPr>
        <w:t xml:space="preserve">, </w:t>
      </w:r>
      <w:r>
        <w:rPr>
          <w:rFonts w:ascii="Times New Roman" w:eastAsia="Times New Roman" w:hAnsi="Times New Roman" w:cs="Times New Roman"/>
          <w:i/>
          <w:iCs/>
        </w:rPr>
        <w:t xml:space="preserve">John Wiley </w:t>
      </w:r>
      <w:r w:rsidR="00CF56B2">
        <w:rPr>
          <w:rFonts w:ascii="Times New Roman" w:eastAsia="Times New Roman" w:hAnsi="Times New Roman" w:cs="Times New Roman"/>
          <w:i/>
          <w:iCs/>
        </w:rPr>
        <w:t>&amp;</w:t>
      </w:r>
      <w:r>
        <w:rPr>
          <w:rFonts w:ascii="Times New Roman" w:eastAsia="Times New Roman" w:hAnsi="Times New Roman" w:cs="Times New Roman"/>
          <w:i/>
          <w:iCs/>
        </w:rPr>
        <w:t xml:space="preserve"> So</w:t>
      </w:r>
      <w:r w:rsidR="00CF56B2">
        <w:rPr>
          <w:rFonts w:ascii="Times New Roman" w:eastAsia="Times New Roman" w:hAnsi="Times New Roman" w:cs="Times New Roman"/>
          <w:i/>
          <w:iCs/>
        </w:rPr>
        <w:t>ns</w:t>
      </w:r>
    </w:p>
    <w:p w14:paraId="6EDCFDBE" w14:textId="77777777" w:rsidR="0015127D" w:rsidRDefault="0015127D" w:rsidP="000155BF">
      <w:pPr>
        <w:widowControl w:val="0"/>
        <w:autoSpaceDE w:val="0"/>
        <w:autoSpaceDN w:val="0"/>
        <w:adjustRightInd w:val="0"/>
        <w:rPr>
          <w:color w:val="000000" w:themeColor="text1"/>
        </w:rPr>
      </w:pPr>
    </w:p>
    <w:p w14:paraId="709901FF" w14:textId="66EB8355" w:rsidR="0015127D" w:rsidRDefault="0015127D" w:rsidP="0015127D">
      <w:pPr>
        <w:rPr>
          <w:rFonts w:ascii="Times New Roman" w:eastAsia="Times New Roman" w:hAnsi="Times New Roman" w:cs="Times New Roman"/>
        </w:rPr>
      </w:pPr>
      <w:r w:rsidRPr="0015127D">
        <w:rPr>
          <w:rFonts w:ascii="Times New Roman" w:eastAsia="Times New Roman" w:hAnsi="Times New Roman" w:cs="Times New Roman"/>
        </w:rPr>
        <w:t>Grinber</w:t>
      </w:r>
      <w:r>
        <w:rPr>
          <w:rFonts w:ascii="Times New Roman" w:eastAsia="Times New Roman" w:hAnsi="Times New Roman" w:cs="Times New Roman"/>
        </w:rPr>
        <w:t>g, M. (2014) ‘Flask Web Develop</w:t>
      </w:r>
      <w:r w:rsidRPr="0015127D">
        <w:rPr>
          <w:rFonts w:ascii="Times New Roman" w:eastAsia="Times New Roman" w:hAnsi="Times New Roman" w:cs="Times New Roman"/>
        </w:rPr>
        <w:t xml:space="preserve">ment’, </w:t>
      </w:r>
      <w:r w:rsidRPr="0015127D">
        <w:rPr>
          <w:rFonts w:ascii="Times New Roman" w:eastAsia="Times New Roman" w:hAnsi="Times New Roman" w:cs="Times New Roman"/>
          <w:i/>
          <w:iCs/>
        </w:rPr>
        <w:t>O’Reilly</w:t>
      </w:r>
      <w:r>
        <w:rPr>
          <w:rFonts w:ascii="Times New Roman" w:eastAsia="Times New Roman" w:hAnsi="Times New Roman" w:cs="Times New Roman"/>
        </w:rPr>
        <w:t>.</w:t>
      </w:r>
    </w:p>
    <w:p w14:paraId="003F24CE" w14:textId="5E5B043C" w:rsidR="00E47489" w:rsidRPr="00433D85" w:rsidRDefault="00E47489" w:rsidP="000155BF">
      <w:pPr>
        <w:widowControl w:val="0"/>
        <w:autoSpaceDE w:val="0"/>
        <w:autoSpaceDN w:val="0"/>
        <w:adjustRightInd w:val="0"/>
        <w:rPr>
          <w:color w:val="000000" w:themeColor="text1"/>
        </w:rPr>
      </w:pPr>
    </w:p>
    <w:p w14:paraId="3FC597F3" w14:textId="77777777" w:rsidR="006F14DB" w:rsidRPr="00FE6F9D" w:rsidRDefault="006F14DB" w:rsidP="00FE6F9D">
      <w:pPr>
        <w:pStyle w:val="Heading1"/>
      </w:pPr>
      <w:bookmarkStart w:id="158" w:name="_Toc523753644"/>
      <w:r w:rsidRPr="00FE6F9D">
        <w:t>User Manual</w:t>
      </w:r>
      <w:bookmarkEnd w:id="158"/>
    </w:p>
    <w:p w14:paraId="1A6315FB" w14:textId="4A568225" w:rsidR="006F14DB" w:rsidRDefault="006F14DB" w:rsidP="00F92BF3"/>
    <w:p w14:paraId="73CB9949" w14:textId="7DDB5850" w:rsidR="00B40A17" w:rsidRDefault="00B40A17" w:rsidP="00B40A17">
      <w:pPr>
        <w:pStyle w:val="Heading2"/>
      </w:pPr>
      <w:bookmarkStart w:id="159" w:name="_Toc523753645"/>
      <w:r>
        <w:t>Data pipeline manual</w:t>
      </w:r>
      <w:bookmarkEnd w:id="159"/>
    </w:p>
    <w:p w14:paraId="62D7F44A" w14:textId="11C3A536" w:rsidR="00B40A17" w:rsidRDefault="00B40A17" w:rsidP="00B40A17"/>
    <w:p w14:paraId="38E2F0C5" w14:textId="051EC2D1" w:rsidR="00B40A17" w:rsidRDefault="00B40A17" w:rsidP="00B40A17">
      <w:r>
        <w:t xml:space="preserve">The data pipeline is run by using the invoke tasks listed in section </w:t>
      </w:r>
      <w:r>
        <w:fldChar w:fldCharType="begin"/>
      </w:r>
      <w:r>
        <w:instrText xml:space="preserve"> REF _Ref521568652 \r \h </w:instrText>
      </w:r>
      <w:r>
        <w:fldChar w:fldCharType="separate"/>
      </w:r>
      <w:r>
        <w:t>15</w:t>
      </w:r>
      <w:r>
        <w:fldChar w:fldCharType="end"/>
      </w:r>
      <w:r>
        <w:t xml:space="preserve">, in the correct order. Firstly, the </w:t>
      </w:r>
      <w:r w:rsidRPr="007B452B">
        <w:rPr>
          <w:i/>
        </w:rPr>
        <w:t>ne-data</w:t>
      </w:r>
      <w:r>
        <w:t xml:space="preserve"> tasks all need to be run – these will download all Named Entities from DBPedia into their correct folders. Next, the </w:t>
      </w:r>
      <w:r w:rsidRPr="007B452B">
        <w:rPr>
          <w:i/>
        </w:rPr>
        <w:t>hansard-download-all</w:t>
      </w:r>
      <w:r>
        <w:t xml:space="preserve"> and </w:t>
      </w:r>
      <w:r w:rsidRPr="007B452B">
        <w:rPr>
          <w:i/>
        </w:rPr>
        <w:t>hansard-process-all tasks</w:t>
      </w:r>
      <w:r>
        <w:t xml:space="preserve"> should be run, which will distribute tasks to a </w:t>
      </w:r>
      <w:r w:rsidR="007B452B">
        <w:t xml:space="preserve">Python </w:t>
      </w:r>
      <w:r>
        <w:t xml:space="preserve">thread pool to download and process the Hansard debates into text format. Then </w:t>
      </w:r>
      <w:r w:rsidRPr="00280F7D">
        <w:rPr>
          <w:i/>
        </w:rPr>
        <w:t xml:space="preserve">hansard-chunk-all, hansard-interpolate-all </w:t>
      </w:r>
      <w:r w:rsidRPr="00280F7D">
        <w:t>and</w:t>
      </w:r>
      <w:r w:rsidRPr="00280F7D">
        <w:rPr>
          <w:i/>
        </w:rPr>
        <w:t xml:space="preserve"> hansard-numerify-all </w:t>
      </w:r>
      <w:r>
        <w:t>should be run to finalise processing of the data.</w:t>
      </w:r>
    </w:p>
    <w:p w14:paraId="001A9ABC" w14:textId="17AED885" w:rsidR="00B40A17" w:rsidRDefault="00B40A17" w:rsidP="00B40A17"/>
    <w:p w14:paraId="29B51EF7" w14:textId="2A1E3418" w:rsidR="00B40A17" w:rsidRPr="003825AF" w:rsidRDefault="00B40A17" w:rsidP="00B40A17">
      <w:r>
        <w:t xml:space="preserve">Once the data is present on the machine, </w:t>
      </w:r>
      <w:r w:rsidRPr="00FC4690">
        <w:rPr>
          <w:i/>
        </w:rPr>
        <w:t>char-ner-create-x-toy</w:t>
      </w:r>
      <w:r>
        <w:t xml:space="preserve"> and </w:t>
      </w:r>
      <w:r w:rsidRPr="00FC4690">
        <w:rPr>
          <w:i/>
        </w:rPr>
        <w:t>char-ner-create-y-toy</w:t>
      </w:r>
      <w:r>
        <w:t xml:space="preserve"> should be invoked to create the tensors for the model and save them on disk. </w:t>
      </w:r>
      <w:r w:rsidRPr="00FC4690">
        <w:rPr>
          <w:i/>
        </w:rPr>
        <w:t>The model-minify-toy</w:t>
      </w:r>
      <w:r>
        <w:t xml:space="preserve"> task can optionally be run to create the mini dataset. Now the model can be trained with </w:t>
      </w:r>
      <w:r w:rsidRPr="00FC4690">
        <w:rPr>
          <w:i/>
        </w:rPr>
        <w:t>model-train-toy</w:t>
      </w:r>
      <w:r>
        <w:t xml:space="preserve"> (or </w:t>
      </w:r>
      <w:r w:rsidRPr="00FC4690">
        <w:rPr>
          <w:i/>
        </w:rPr>
        <w:t>model-train-mini</w:t>
      </w:r>
      <w:r>
        <w:t xml:space="preserve">), which may take several days. Once finished, graphs of the metrics during the epochs of training can be generated in png format using the </w:t>
      </w:r>
      <w:r w:rsidRPr="00D33A5B">
        <w:rPr>
          <w:i/>
        </w:rPr>
        <w:t>model-history-toy</w:t>
      </w:r>
      <w:r>
        <w:t xml:space="preserve"> (and </w:t>
      </w:r>
      <w:r w:rsidRPr="00D33A5B">
        <w:rPr>
          <w:i/>
        </w:rPr>
        <w:t>model-history-mini</w:t>
      </w:r>
      <w:r>
        <w:t xml:space="preserve">) tasks. Now the trained model can be formally evaluated with the </w:t>
      </w:r>
      <w:r w:rsidRPr="003825AF">
        <w:rPr>
          <w:i/>
        </w:rPr>
        <w:t>eval-model-manual task</w:t>
      </w:r>
      <w:r>
        <w:t xml:space="preserve"> and invoked from Simple-GUI by starting the Flask webserver using the </w:t>
      </w:r>
      <w:r w:rsidRPr="003825AF">
        <w:rPr>
          <w:i/>
        </w:rPr>
        <w:t>flask-start-server</w:t>
      </w:r>
      <w:r>
        <w:t xml:space="preserve"> task.</w:t>
      </w:r>
      <w:r w:rsidR="003825AF">
        <w:t xml:space="preserve"> The </w:t>
      </w:r>
      <w:r w:rsidR="003825AF" w:rsidRPr="003825AF">
        <w:rPr>
          <w:i/>
        </w:rPr>
        <w:t>eval_k_fold_cross</w:t>
      </w:r>
      <w:r w:rsidR="003825AF">
        <w:rPr>
          <w:i/>
        </w:rPr>
        <w:t xml:space="preserve"> </w:t>
      </w:r>
      <w:r w:rsidR="003825AF">
        <w:t>task will train the model ten times for k-fold cross-validation, displaying results</w:t>
      </w:r>
      <w:r w:rsidR="00473EF1">
        <w:t xml:space="preserve"> with mean and standard deviation</w:t>
      </w:r>
      <w:r w:rsidR="003825AF">
        <w:t xml:space="preserve"> at the end of the 10</w:t>
      </w:r>
      <w:r w:rsidR="003825AF" w:rsidRPr="003825AF">
        <w:rPr>
          <w:vertAlign w:val="superscript"/>
        </w:rPr>
        <w:t>th</w:t>
      </w:r>
      <w:r w:rsidR="003825AF">
        <w:t xml:space="preserve"> training run.</w:t>
      </w:r>
    </w:p>
    <w:p w14:paraId="6DCF6FB8" w14:textId="49FDE273" w:rsidR="00B40A17" w:rsidRDefault="00B40A17" w:rsidP="00B40A17"/>
    <w:p w14:paraId="2BE53251" w14:textId="26AF64D8" w:rsidR="00B40A17" w:rsidRDefault="00B40A17" w:rsidP="00B40A17">
      <w:pPr>
        <w:pStyle w:val="Heading2"/>
      </w:pPr>
      <w:bookmarkStart w:id="160" w:name="_Toc523753646"/>
      <w:r>
        <w:t>Simple-GUI Manual</w:t>
      </w:r>
      <w:bookmarkEnd w:id="160"/>
    </w:p>
    <w:p w14:paraId="31BC8617" w14:textId="2870EF1B" w:rsidR="00B40A17" w:rsidRDefault="00B40A17" w:rsidP="00B40A17"/>
    <w:p w14:paraId="0F91B4FB" w14:textId="244032CF" w:rsidR="00B40A17" w:rsidRDefault="00B40A17" w:rsidP="00B40A17">
      <w:r>
        <w:t xml:space="preserve">Simple-GUI is </w:t>
      </w:r>
      <w:r w:rsidR="009D60D9">
        <w:t>deliberately</w:t>
      </w:r>
      <w:r>
        <w:t xml:space="preserve"> straightforward. The index page presents a list of dates to the user</w:t>
      </w:r>
      <w:r w:rsidR="008634AB">
        <w:t xml:space="preserve"> (</w:t>
      </w:r>
      <w:r w:rsidR="008634AB">
        <w:fldChar w:fldCharType="begin"/>
      </w:r>
      <w:r w:rsidR="008634AB">
        <w:instrText xml:space="preserve"> REF _Ref522795067 \h </w:instrText>
      </w:r>
      <w:r w:rsidR="008634AB">
        <w:fldChar w:fldCharType="separate"/>
      </w:r>
      <w:r w:rsidR="008F774B">
        <w:t xml:space="preserve">Figure </w:t>
      </w:r>
      <w:r w:rsidR="008F774B">
        <w:rPr>
          <w:noProof/>
        </w:rPr>
        <w:t>22</w:t>
      </w:r>
      <w:r w:rsidR="008634AB">
        <w:fldChar w:fldCharType="end"/>
      </w:r>
      <w:r w:rsidR="008634AB">
        <w:t xml:space="preserve">). Selecting a date </w:t>
      </w:r>
      <w:r w:rsidR="006F5BB3">
        <w:t xml:space="preserve">takes the user to the date page, with a list of all Hansard </w:t>
      </w:r>
      <w:r w:rsidR="006F5BB3">
        <w:lastRenderedPageBreak/>
        <w:t>debates available for that date. Each Hansard debate is given a numerical ID (</w:t>
      </w:r>
      <w:r w:rsidR="006F5BB3">
        <w:fldChar w:fldCharType="begin"/>
      </w:r>
      <w:r w:rsidR="006F5BB3">
        <w:instrText xml:space="preserve"> REF _Ref522795131 \h </w:instrText>
      </w:r>
      <w:r w:rsidR="006F5BB3">
        <w:fldChar w:fldCharType="separate"/>
      </w:r>
      <w:r w:rsidR="008F774B">
        <w:t xml:space="preserve">Figure </w:t>
      </w:r>
      <w:r w:rsidR="008F774B">
        <w:rPr>
          <w:noProof/>
        </w:rPr>
        <w:t>23</w:t>
      </w:r>
      <w:r w:rsidR="006F5BB3">
        <w:fldChar w:fldCharType="end"/>
      </w:r>
      <w:r w:rsidR="006F5BB3">
        <w:t>). Clicking on a debate leads to the debate page (</w:t>
      </w:r>
      <w:r w:rsidR="006F5BB3">
        <w:fldChar w:fldCharType="begin"/>
      </w:r>
      <w:r w:rsidR="006F5BB3">
        <w:instrText xml:space="preserve"> REF _Ref522795193 \h </w:instrText>
      </w:r>
      <w:r w:rsidR="006F5BB3">
        <w:fldChar w:fldCharType="separate"/>
      </w:r>
      <w:r w:rsidR="008F774B">
        <w:t xml:space="preserve">Figure </w:t>
      </w:r>
      <w:r w:rsidR="008F774B">
        <w:rPr>
          <w:noProof/>
        </w:rPr>
        <w:t>24</w:t>
      </w:r>
      <w:r w:rsidR="006F5BB3">
        <w:fldChar w:fldCharType="end"/>
      </w:r>
      <w:r w:rsidR="006F5BB3">
        <w:t>), which shows the text of the debate. Clicking on a paragraph will cause the paragraph to ‘bounce’, an animation to show the user that its Named Entities are being fetched. Then the NEs will be annotated with simple tags, and the text colour will turn blue to indicate that the NEs for this paragraph are annotated already – see the figure for an example.</w:t>
      </w:r>
    </w:p>
    <w:p w14:paraId="0078E757" w14:textId="394FA72F" w:rsidR="008634AB" w:rsidRDefault="008634AB" w:rsidP="00B40A17"/>
    <w:p w14:paraId="365C25C0" w14:textId="77777777" w:rsidR="008634AB" w:rsidRDefault="008634AB" w:rsidP="008634AB">
      <w:pPr>
        <w:keepNext/>
      </w:pPr>
      <w:r w:rsidRPr="008634AB">
        <w:rPr>
          <w:noProof/>
        </w:rPr>
        <w:drawing>
          <wp:inline distT="0" distB="0" distL="0" distR="0" wp14:anchorId="43E81D3F" wp14:editId="7E7ADA2C">
            <wp:extent cx="3958747" cy="2819400"/>
            <wp:effectExtent l="0" t="0" r="381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960909" cy="2820940"/>
                    </a:xfrm>
                    <a:prstGeom prst="rect">
                      <a:avLst/>
                    </a:prstGeom>
                  </pic:spPr>
                </pic:pic>
              </a:graphicData>
            </a:graphic>
          </wp:inline>
        </w:drawing>
      </w:r>
    </w:p>
    <w:p w14:paraId="3FCD80DB" w14:textId="7F3CBE4A" w:rsidR="008634AB" w:rsidRDefault="008634AB" w:rsidP="008634AB">
      <w:pPr>
        <w:pStyle w:val="Caption"/>
      </w:pPr>
      <w:bookmarkStart w:id="161" w:name="_Ref522795067"/>
      <w:bookmarkStart w:id="162" w:name="_Toc523753124"/>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2</w:t>
      </w:r>
      <w:r w:rsidR="00A571E0">
        <w:rPr>
          <w:noProof/>
        </w:rPr>
        <w:fldChar w:fldCharType="end"/>
      </w:r>
      <w:bookmarkEnd w:id="161"/>
      <w:r>
        <w:t xml:space="preserve"> Simple-GUI index page</w:t>
      </w:r>
      <w:bookmarkEnd w:id="162"/>
    </w:p>
    <w:p w14:paraId="46BD94AA" w14:textId="71FD1592" w:rsidR="006F5BB3" w:rsidRDefault="006F5BB3" w:rsidP="006F5BB3"/>
    <w:p w14:paraId="49018FA6" w14:textId="77777777" w:rsidR="006F5BB3" w:rsidRDefault="006F5BB3" w:rsidP="006F5BB3">
      <w:pPr>
        <w:keepNext/>
      </w:pPr>
      <w:r w:rsidRPr="006F5BB3">
        <w:rPr>
          <w:noProof/>
        </w:rPr>
        <w:drawing>
          <wp:inline distT="0" distB="0" distL="0" distR="0" wp14:anchorId="7A5B555C" wp14:editId="4C03CEFC">
            <wp:extent cx="4359891" cy="2428875"/>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4363703" cy="2430998"/>
                    </a:xfrm>
                    <a:prstGeom prst="rect">
                      <a:avLst/>
                    </a:prstGeom>
                  </pic:spPr>
                </pic:pic>
              </a:graphicData>
            </a:graphic>
          </wp:inline>
        </w:drawing>
      </w:r>
    </w:p>
    <w:p w14:paraId="15317DC0" w14:textId="2F7F12E9" w:rsidR="006F5BB3" w:rsidRDefault="006F5BB3" w:rsidP="006F5BB3">
      <w:pPr>
        <w:pStyle w:val="Caption"/>
      </w:pPr>
      <w:bookmarkStart w:id="163" w:name="_Ref522795131"/>
      <w:bookmarkStart w:id="164" w:name="_Toc523753125"/>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3</w:t>
      </w:r>
      <w:r w:rsidR="00A571E0">
        <w:rPr>
          <w:noProof/>
        </w:rPr>
        <w:fldChar w:fldCharType="end"/>
      </w:r>
      <w:bookmarkEnd w:id="163"/>
      <w:r>
        <w:t xml:space="preserve"> Simple-GUI date page</w:t>
      </w:r>
      <w:bookmarkEnd w:id="164"/>
    </w:p>
    <w:p w14:paraId="08137DB6" w14:textId="77777777" w:rsidR="006F5BB3" w:rsidRDefault="006F5BB3" w:rsidP="006F5BB3">
      <w:pPr>
        <w:keepNext/>
      </w:pPr>
      <w:r w:rsidRPr="006F5BB3">
        <w:rPr>
          <w:noProof/>
        </w:rPr>
        <w:lastRenderedPageBreak/>
        <w:drawing>
          <wp:inline distT="0" distB="0" distL="0" distR="0" wp14:anchorId="1D00CF14" wp14:editId="0790B3BE">
            <wp:extent cx="5727700" cy="4304665"/>
            <wp:effectExtent l="0" t="0" r="0" b="63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727700" cy="4304665"/>
                    </a:xfrm>
                    <a:prstGeom prst="rect">
                      <a:avLst/>
                    </a:prstGeom>
                  </pic:spPr>
                </pic:pic>
              </a:graphicData>
            </a:graphic>
          </wp:inline>
        </w:drawing>
      </w:r>
    </w:p>
    <w:p w14:paraId="165BE632" w14:textId="6753F0FA" w:rsidR="006F5BB3" w:rsidRPr="006F5BB3" w:rsidRDefault="006F5BB3" w:rsidP="006F5BB3">
      <w:pPr>
        <w:pStyle w:val="Caption"/>
      </w:pPr>
      <w:bookmarkStart w:id="165" w:name="_Ref522795193"/>
      <w:bookmarkStart w:id="166" w:name="_Toc523753126"/>
      <w:r>
        <w:t xml:space="preserve">Figure </w:t>
      </w:r>
      <w:r w:rsidR="00A571E0">
        <w:rPr>
          <w:noProof/>
        </w:rPr>
        <w:fldChar w:fldCharType="begin"/>
      </w:r>
      <w:r w:rsidR="00A571E0">
        <w:rPr>
          <w:noProof/>
        </w:rPr>
        <w:instrText xml:space="preserve"> SEQ Figure \* ARABIC </w:instrText>
      </w:r>
      <w:r w:rsidR="00A571E0">
        <w:rPr>
          <w:noProof/>
        </w:rPr>
        <w:fldChar w:fldCharType="separate"/>
      </w:r>
      <w:r w:rsidR="00926F99">
        <w:rPr>
          <w:noProof/>
        </w:rPr>
        <w:t>24</w:t>
      </w:r>
      <w:r w:rsidR="00A571E0">
        <w:rPr>
          <w:noProof/>
        </w:rPr>
        <w:fldChar w:fldCharType="end"/>
      </w:r>
      <w:bookmarkEnd w:id="165"/>
      <w:r>
        <w:t xml:space="preserve"> Simple-GUI debate page with an annotated paragraph.</w:t>
      </w:r>
      <w:bookmarkEnd w:id="166"/>
    </w:p>
    <w:p w14:paraId="592531E8" w14:textId="311A38F8" w:rsidR="00EA355D" w:rsidRDefault="007923F8" w:rsidP="00EA355D">
      <w:pPr>
        <w:pStyle w:val="Heading1"/>
      </w:pPr>
      <w:bookmarkStart w:id="167" w:name="_Ref521568652"/>
      <w:bookmarkStart w:id="168" w:name="_Toc523753647"/>
      <w:r>
        <w:t>Appendix A</w:t>
      </w:r>
      <w:r w:rsidR="00EA355D">
        <w:t>: List of Invoke tasks</w:t>
      </w:r>
      <w:bookmarkEnd w:id="167"/>
      <w:bookmarkEnd w:id="168"/>
    </w:p>
    <w:p w14:paraId="77203656" w14:textId="29D18A10" w:rsidR="00EA355D" w:rsidRDefault="00EA355D" w:rsidP="00EA355D"/>
    <w:p w14:paraId="524C3573" w14:textId="2C9F9B20" w:rsidR="003A581C" w:rsidRDefault="007A6FF9" w:rsidP="00EA355D">
      <w:r>
        <w:fldChar w:fldCharType="begin"/>
      </w:r>
      <w:r>
        <w:instrText xml:space="preserve"> REF _Ref522269834 \h </w:instrText>
      </w:r>
      <w:r>
        <w:fldChar w:fldCharType="separate"/>
      </w:r>
      <w:r w:rsidR="008F774B">
        <w:t xml:space="preserve">Table </w:t>
      </w:r>
      <w:r w:rsidR="008F774B">
        <w:rPr>
          <w:noProof/>
        </w:rPr>
        <w:t>10</w:t>
      </w:r>
      <w:r>
        <w:fldChar w:fldCharType="end"/>
      </w:r>
      <w:r w:rsidR="00EA355D">
        <w:t xml:space="preserve"> comprises a list of Invoke tasks which </w:t>
      </w:r>
      <w:r w:rsidR="0045645E">
        <w:t>can</w:t>
      </w:r>
      <w:r w:rsidR="00EA355D">
        <w:t xml:space="preserve"> be started within the project, along with a description of the work that they </w:t>
      </w:r>
      <w:r w:rsidR="0045645E">
        <w:t>do</w:t>
      </w:r>
      <w:r w:rsidR="00EA355D">
        <w:t>. The tasks are a combination of environment setup, running automated tests, and the ‘business logic’ of the code – the downloading and processing of Named Entities and Hansard debates. Having one clean, uniform interface for all these tasks greatly simplified the workflow when parts of the pipeline had to be re-run, without the overhead of creating a GUI or integrating with one. Also, having pre-requisites in code avoids the need for repetition. For example, the unit tests are not run unless the virtual environment is set up, and the static type-checker has run already. These tasks are both listed as pre-requisites of the ‘test’ task in Invoke</w:t>
      </w:r>
      <w:r w:rsidR="00DC5147">
        <w:t>’s “tasks.py” file</w:t>
      </w:r>
      <w:r w:rsidR="00EA355D">
        <w:t>.</w:t>
      </w:r>
    </w:p>
    <w:p w14:paraId="57CDA114" w14:textId="77777777" w:rsidR="003A581C" w:rsidRDefault="003A581C" w:rsidP="00EA355D"/>
    <w:p w14:paraId="6DCE23F4" w14:textId="28DF29BE" w:rsidR="00EA355D" w:rsidRDefault="00EA355D" w:rsidP="00EA355D">
      <w:pPr>
        <w:pStyle w:val="Caption"/>
        <w:keepNext/>
      </w:pPr>
      <w:bookmarkStart w:id="169" w:name="_Ref522269834"/>
      <w:bookmarkStart w:id="170" w:name="_Toc523753136"/>
      <w:r>
        <w:t xml:space="preserve">Table </w:t>
      </w:r>
      <w:r w:rsidR="00416EE0">
        <w:rPr>
          <w:noProof/>
        </w:rPr>
        <w:fldChar w:fldCharType="begin"/>
      </w:r>
      <w:r w:rsidR="00416EE0">
        <w:rPr>
          <w:noProof/>
        </w:rPr>
        <w:instrText xml:space="preserve"> SEQ Table \* ARABIC </w:instrText>
      </w:r>
      <w:r w:rsidR="00416EE0">
        <w:rPr>
          <w:noProof/>
        </w:rPr>
        <w:fldChar w:fldCharType="separate"/>
      </w:r>
      <w:r w:rsidR="005428EA">
        <w:rPr>
          <w:noProof/>
        </w:rPr>
        <w:t>10</w:t>
      </w:r>
      <w:r w:rsidR="00416EE0">
        <w:rPr>
          <w:noProof/>
        </w:rPr>
        <w:fldChar w:fldCharType="end"/>
      </w:r>
      <w:bookmarkEnd w:id="169"/>
      <w:r>
        <w:t xml:space="preserve"> List of Invoke tasks used to drive the pipeline</w:t>
      </w:r>
      <w:bookmarkEnd w:id="170"/>
    </w:p>
    <w:tbl>
      <w:tblPr>
        <w:tblStyle w:val="TableGrid"/>
        <w:tblW w:w="0" w:type="auto"/>
        <w:tblLook w:val="04A0" w:firstRow="1" w:lastRow="0" w:firstColumn="1" w:lastColumn="0" w:noHBand="0" w:noVBand="1"/>
      </w:tblPr>
      <w:tblGrid>
        <w:gridCol w:w="4913"/>
        <w:gridCol w:w="4097"/>
      </w:tblGrid>
      <w:tr w:rsidR="00EA355D" w14:paraId="2EB29343" w14:textId="77777777" w:rsidTr="00480471">
        <w:tc>
          <w:tcPr>
            <w:tcW w:w="4913" w:type="dxa"/>
          </w:tcPr>
          <w:p w14:paraId="18462860" w14:textId="77777777" w:rsidR="00EA355D" w:rsidRPr="001320B1" w:rsidRDefault="00EA355D" w:rsidP="00480471">
            <w:pPr>
              <w:rPr>
                <w:b/>
              </w:rPr>
            </w:pPr>
            <w:r w:rsidRPr="001320B1">
              <w:rPr>
                <w:b/>
              </w:rPr>
              <w:t>Task</w:t>
            </w:r>
          </w:p>
        </w:tc>
        <w:tc>
          <w:tcPr>
            <w:tcW w:w="4097" w:type="dxa"/>
          </w:tcPr>
          <w:p w14:paraId="5687B188" w14:textId="77777777" w:rsidR="00EA355D" w:rsidRPr="001320B1" w:rsidRDefault="00EA355D" w:rsidP="00480471">
            <w:pPr>
              <w:rPr>
                <w:b/>
              </w:rPr>
            </w:pPr>
            <w:r w:rsidRPr="001320B1">
              <w:rPr>
                <w:b/>
              </w:rPr>
              <w:t>Description</w:t>
            </w:r>
          </w:p>
        </w:tc>
      </w:tr>
      <w:tr w:rsidR="00EA355D" w14:paraId="72A28E60" w14:textId="77777777" w:rsidTr="00480471">
        <w:tc>
          <w:tcPr>
            <w:tcW w:w="4913" w:type="dxa"/>
          </w:tcPr>
          <w:p w14:paraId="13C8378D" w14:textId="515B0455" w:rsidR="00EA355D" w:rsidRDefault="00EA355D" w:rsidP="00480471">
            <w:r>
              <w:t>char-ner-create-x</w:t>
            </w:r>
            <w:r w:rsidR="00B40A17">
              <w:t>-toy</w:t>
            </w:r>
          </w:p>
          <w:p w14:paraId="0307D745" w14:textId="77777777" w:rsidR="00EA355D" w:rsidRDefault="00EA355D" w:rsidP="00480471"/>
        </w:tc>
        <w:tc>
          <w:tcPr>
            <w:tcW w:w="4097" w:type="dxa"/>
          </w:tcPr>
          <w:p w14:paraId="5EDA2AA3" w14:textId="77777777" w:rsidR="00EA355D" w:rsidRDefault="00EA355D" w:rsidP="00480471">
            <w:r>
              <w:t>Create an X tensor of Numpy arrays from numerified Hansard data</w:t>
            </w:r>
          </w:p>
        </w:tc>
      </w:tr>
      <w:tr w:rsidR="00EA355D" w14:paraId="559213B4" w14:textId="77777777" w:rsidTr="00480471">
        <w:tc>
          <w:tcPr>
            <w:tcW w:w="4913" w:type="dxa"/>
          </w:tcPr>
          <w:p w14:paraId="613CDD94" w14:textId="77DBF536" w:rsidR="00EA355D" w:rsidRDefault="00EA355D" w:rsidP="00480471">
            <w:r>
              <w:t>char-ner-create-y</w:t>
            </w:r>
            <w:r w:rsidR="00B40A17">
              <w:t>-toy</w:t>
            </w:r>
          </w:p>
        </w:tc>
        <w:tc>
          <w:tcPr>
            <w:tcW w:w="4097" w:type="dxa"/>
          </w:tcPr>
          <w:p w14:paraId="770D5566" w14:textId="77777777" w:rsidR="00EA355D" w:rsidRDefault="00EA355D" w:rsidP="00480471">
            <w:r>
              <w:t>Create a Y tensor of Numpy arrays from onehot vectors from interpolated (labelled) Hansard debates</w:t>
            </w:r>
          </w:p>
        </w:tc>
      </w:tr>
      <w:tr w:rsidR="00EA355D" w14:paraId="1B4425A4" w14:textId="77777777" w:rsidTr="00480471">
        <w:tc>
          <w:tcPr>
            <w:tcW w:w="4913" w:type="dxa"/>
          </w:tcPr>
          <w:p w14:paraId="600ABEB9" w14:textId="77777777" w:rsidR="00EA355D" w:rsidRDefault="00EA355D" w:rsidP="00480471">
            <w:r>
              <w:t>char-ner-display-median-sentence-length</w:t>
            </w:r>
          </w:p>
        </w:tc>
        <w:tc>
          <w:tcPr>
            <w:tcW w:w="4097" w:type="dxa"/>
          </w:tcPr>
          <w:p w14:paraId="1743B359" w14:textId="77777777" w:rsidR="00EA355D" w:rsidRDefault="00EA355D" w:rsidP="00480471">
            <w:r>
              <w:t>Get the median sentence length of a given dataset</w:t>
            </w:r>
          </w:p>
        </w:tc>
      </w:tr>
      <w:tr w:rsidR="00EA355D" w14:paraId="2F1F6003" w14:textId="77777777" w:rsidTr="00480471">
        <w:tc>
          <w:tcPr>
            <w:tcW w:w="4913" w:type="dxa"/>
          </w:tcPr>
          <w:p w14:paraId="2064C2EC" w14:textId="77777777" w:rsidR="00EA355D" w:rsidRDefault="00EA355D" w:rsidP="00480471">
            <w:r>
              <w:lastRenderedPageBreak/>
              <w:t>char-ner-display-pickled-alphabet</w:t>
            </w:r>
          </w:p>
        </w:tc>
        <w:tc>
          <w:tcPr>
            <w:tcW w:w="4097" w:type="dxa"/>
          </w:tcPr>
          <w:p w14:paraId="54969001" w14:textId="77777777" w:rsidR="00EA355D" w:rsidRDefault="00EA355D" w:rsidP="00480471">
            <w:r>
              <w:t>Display the CharBasedNERAlphabet object pickled to disk by char-ner-pickle-alphabet</w:t>
            </w:r>
          </w:p>
        </w:tc>
      </w:tr>
      <w:tr w:rsidR="00EA355D" w14:paraId="7B348765" w14:textId="77777777" w:rsidTr="00480471">
        <w:tc>
          <w:tcPr>
            <w:tcW w:w="4913" w:type="dxa"/>
          </w:tcPr>
          <w:p w14:paraId="61B33146" w14:textId="77777777" w:rsidR="00EA355D" w:rsidRDefault="00EA355D" w:rsidP="00480471">
            <w:r>
              <w:t>char-ner-pickle-alphabet</w:t>
            </w:r>
          </w:p>
        </w:tc>
        <w:tc>
          <w:tcPr>
            <w:tcW w:w="4097" w:type="dxa"/>
          </w:tcPr>
          <w:p w14:paraId="327630A2" w14:textId="77777777" w:rsidR="00EA355D" w:rsidRDefault="00EA355D" w:rsidP="00480471">
            <w:r>
              <w:t>Use a small subset of the Hansard debates data to union together all characters used and create a CharBasedNERAlphabet object with a number-to-character mapping</w:t>
            </w:r>
          </w:p>
        </w:tc>
      </w:tr>
      <w:tr w:rsidR="00EA355D" w14:paraId="44303DA8" w14:textId="77777777" w:rsidTr="00480471">
        <w:tc>
          <w:tcPr>
            <w:tcW w:w="4913" w:type="dxa"/>
          </w:tcPr>
          <w:p w14:paraId="293B3803" w14:textId="77777777" w:rsidR="00EA355D" w:rsidRDefault="00EA355D" w:rsidP="00480471">
            <w:r>
              <w:t>char-ner-rehash-datasets</w:t>
            </w:r>
          </w:p>
        </w:tc>
        <w:tc>
          <w:tcPr>
            <w:tcW w:w="4097" w:type="dxa"/>
          </w:tcPr>
          <w:p w14:paraId="5FE08A8D" w14:textId="57A976F1" w:rsidR="00EA355D" w:rsidRDefault="00EA355D" w:rsidP="00480471">
            <w:r>
              <w:t xml:space="preserve">Rehash all the debate data into a different number of buckets – discussed in section </w:t>
            </w:r>
            <w:r>
              <w:fldChar w:fldCharType="begin"/>
            </w:r>
            <w:r>
              <w:instrText xml:space="preserve"> REF _Ref521062388 \r \h </w:instrText>
            </w:r>
            <w:r>
              <w:fldChar w:fldCharType="separate"/>
            </w:r>
            <w:r w:rsidR="007D66AB">
              <w:t>7.9</w:t>
            </w:r>
            <w:r>
              <w:fldChar w:fldCharType="end"/>
            </w:r>
            <w:r>
              <w:t>.</w:t>
            </w:r>
          </w:p>
        </w:tc>
      </w:tr>
      <w:tr w:rsidR="00EA355D" w14:paraId="10AE951F" w14:textId="77777777" w:rsidTr="00480471">
        <w:tc>
          <w:tcPr>
            <w:tcW w:w="4913" w:type="dxa"/>
          </w:tcPr>
          <w:p w14:paraId="09BA283B" w14:textId="77777777" w:rsidR="00EA355D" w:rsidRDefault="00EA355D" w:rsidP="00480471">
            <w:r>
              <w:t>compile</w:t>
            </w:r>
          </w:p>
        </w:tc>
        <w:tc>
          <w:tcPr>
            <w:tcW w:w="4097" w:type="dxa"/>
          </w:tcPr>
          <w:p w14:paraId="45A61CE0" w14:textId="77777777" w:rsidR="00EA355D" w:rsidRDefault="00EA355D" w:rsidP="00480471">
            <w:r>
              <w:t>Run py_compile on all python files to find compile-time static code problems</w:t>
            </w:r>
          </w:p>
        </w:tc>
      </w:tr>
      <w:tr w:rsidR="00EA355D" w14:paraId="69B561FF" w14:textId="77777777" w:rsidTr="00480471">
        <w:tc>
          <w:tcPr>
            <w:tcW w:w="4913" w:type="dxa"/>
          </w:tcPr>
          <w:p w14:paraId="149B6E47" w14:textId="77777777" w:rsidR="00EA355D" w:rsidRDefault="00EA355D" w:rsidP="00480471">
            <w:r>
              <w:t>enable-venv</w:t>
            </w:r>
          </w:p>
        </w:tc>
        <w:tc>
          <w:tcPr>
            <w:tcW w:w="4097" w:type="dxa"/>
          </w:tcPr>
          <w:p w14:paraId="29E24D1F" w14:textId="77777777" w:rsidR="00EA355D" w:rsidRDefault="00EA355D" w:rsidP="00480471">
            <w:r>
              <w:t>Enable the Virtual Environment (i.e. a segregated location for pip installs) for this project. A required prerequisite for several other tasks.</w:t>
            </w:r>
          </w:p>
        </w:tc>
      </w:tr>
      <w:tr w:rsidR="00DC19BE" w14:paraId="05F8CAE3" w14:textId="77777777" w:rsidTr="00480471">
        <w:tc>
          <w:tcPr>
            <w:tcW w:w="4913" w:type="dxa"/>
          </w:tcPr>
          <w:p w14:paraId="6DF03F2C" w14:textId="76DEC7AD" w:rsidR="00DC19BE" w:rsidRDefault="00DC19BE" w:rsidP="00480471">
            <w:r>
              <w:t>eval-baseline</w:t>
            </w:r>
          </w:p>
        </w:tc>
        <w:tc>
          <w:tcPr>
            <w:tcW w:w="4097" w:type="dxa"/>
          </w:tcPr>
          <w:p w14:paraId="34B45A4B" w14:textId="2BBE370E" w:rsidR="00DC19BE" w:rsidRDefault="00DC19BE" w:rsidP="00480471">
            <w:r>
              <w:t>Calculate and evaluation baseline for the project based on a provided y tensor, assuming the baseline guesses a given label for each character.</w:t>
            </w:r>
          </w:p>
        </w:tc>
      </w:tr>
      <w:tr w:rsidR="00653826" w14:paraId="395D2C01" w14:textId="77777777" w:rsidTr="00480471">
        <w:tc>
          <w:tcPr>
            <w:tcW w:w="4913" w:type="dxa"/>
          </w:tcPr>
          <w:p w14:paraId="1700F2B6" w14:textId="47C7B969" w:rsidR="00653826" w:rsidRDefault="00653826" w:rsidP="00480471">
            <w:r>
              <w:t>eval-k-fold-cross</w:t>
            </w:r>
          </w:p>
        </w:tc>
        <w:tc>
          <w:tcPr>
            <w:tcW w:w="4097" w:type="dxa"/>
          </w:tcPr>
          <w:p w14:paraId="1A6BEC83" w14:textId="2383DC59" w:rsidR="00653826" w:rsidRDefault="00653826" w:rsidP="00480471">
            <w:r>
              <w:t>Calculate the k-fold cross-validation score for the Toy dataset, given 10 folds in the data.</w:t>
            </w:r>
          </w:p>
        </w:tc>
      </w:tr>
      <w:tr w:rsidR="00190B3C" w14:paraId="272646BB" w14:textId="77777777" w:rsidTr="00480471">
        <w:tc>
          <w:tcPr>
            <w:tcW w:w="4913" w:type="dxa"/>
          </w:tcPr>
          <w:p w14:paraId="3851A363" w14:textId="7FFE700C" w:rsidR="00190B3C" w:rsidRDefault="00190B3C" w:rsidP="00480471">
            <w:r>
              <w:t>eval-model-manual</w:t>
            </w:r>
          </w:p>
        </w:tc>
        <w:tc>
          <w:tcPr>
            <w:tcW w:w="4097" w:type="dxa"/>
          </w:tcPr>
          <w:p w14:paraId="2EF5CF81" w14:textId="4202B4E4" w:rsidR="00190B3C" w:rsidRDefault="00190B3C" w:rsidP="00480471">
            <w:r>
              <w:t>Take a trained model from disk and perform Keras evaluate() function on a tensor of test data, producing loss, accuracy and non-null label accuracy.</w:t>
            </w:r>
          </w:p>
        </w:tc>
      </w:tr>
      <w:tr w:rsidR="003C7484" w14:paraId="50913DAB" w14:textId="77777777" w:rsidTr="00480471">
        <w:tc>
          <w:tcPr>
            <w:tcW w:w="4913" w:type="dxa"/>
          </w:tcPr>
          <w:p w14:paraId="039D0786" w14:textId="7A58593C" w:rsidR="003C7484" w:rsidRDefault="003C7484" w:rsidP="00480471">
            <w:r>
              <w:t>flask-start-server</w:t>
            </w:r>
          </w:p>
        </w:tc>
        <w:tc>
          <w:tcPr>
            <w:tcW w:w="4097" w:type="dxa"/>
          </w:tcPr>
          <w:p w14:paraId="3A364F69" w14:textId="5E6CAD8A" w:rsidR="003C7484" w:rsidRDefault="003C7484" w:rsidP="00480471">
            <w:r>
              <w:t>Start the Python Flask web-server used to demonstrate Simple-GUI</w:t>
            </w:r>
          </w:p>
        </w:tc>
      </w:tr>
      <w:tr w:rsidR="00EA355D" w14:paraId="150A7872" w14:textId="77777777" w:rsidTr="00480471">
        <w:tc>
          <w:tcPr>
            <w:tcW w:w="4913" w:type="dxa"/>
          </w:tcPr>
          <w:p w14:paraId="6E7D5544" w14:textId="77777777" w:rsidR="00EA355D" w:rsidRDefault="00EA355D" w:rsidP="00480471">
            <w:r>
              <w:t>hansard-chunk-all</w:t>
            </w:r>
          </w:p>
        </w:tc>
        <w:tc>
          <w:tcPr>
            <w:tcW w:w="4097" w:type="dxa"/>
          </w:tcPr>
          <w:p w14:paraId="593D058B" w14:textId="3AD7EDB5" w:rsidR="00EA355D" w:rsidRDefault="00EA355D" w:rsidP="00480471">
            <w:r>
              <w:t xml:space="preserve">Use the chunker on all Hansard debates in the collection – described in section </w:t>
            </w:r>
            <w:r>
              <w:fldChar w:fldCharType="begin"/>
            </w:r>
            <w:r>
              <w:instrText xml:space="preserve"> REF _Ref521062547 \r \h </w:instrText>
            </w:r>
            <w:r>
              <w:fldChar w:fldCharType="separate"/>
            </w:r>
            <w:r w:rsidR="007D66AB">
              <w:t>7.6</w:t>
            </w:r>
            <w:r>
              <w:fldChar w:fldCharType="end"/>
            </w:r>
          </w:p>
        </w:tc>
      </w:tr>
      <w:tr w:rsidR="00EA355D" w14:paraId="3F5215A0" w14:textId="77777777" w:rsidTr="00480471">
        <w:tc>
          <w:tcPr>
            <w:tcW w:w="4913" w:type="dxa"/>
          </w:tcPr>
          <w:p w14:paraId="4DBB63D0" w14:textId="77777777" w:rsidR="00EA355D" w:rsidRDefault="00EA355D" w:rsidP="00480471">
            <w:r>
              <w:t>hansard-chunk-one</w:t>
            </w:r>
          </w:p>
        </w:tc>
        <w:tc>
          <w:tcPr>
            <w:tcW w:w="4097" w:type="dxa"/>
          </w:tcPr>
          <w:p w14:paraId="28F0F775" w14:textId="77777777" w:rsidR="00EA355D" w:rsidRDefault="00EA355D" w:rsidP="00480471">
            <w:r>
              <w:t>Use the chunked on one Hansard debate, to allow manual validation</w:t>
            </w:r>
          </w:p>
        </w:tc>
      </w:tr>
      <w:tr w:rsidR="00EA355D" w14:paraId="3588496F" w14:textId="77777777" w:rsidTr="00480471">
        <w:tc>
          <w:tcPr>
            <w:tcW w:w="4913" w:type="dxa"/>
          </w:tcPr>
          <w:p w14:paraId="4B1477F6" w14:textId="77777777" w:rsidR="00EA355D" w:rsidRDefault="00EA355D" w:rsidP="00480471">
            <w:r w:rsidRPr="0006122E">
              <w:t>hansard-display-chunked</w:t>
            </w:r>
          </w:p>
        </w:tc>
        <w:tc>
          <w:tcPr>
            <w:tcW w:w="4097" w:type="dxa"/>
          </w:tcPr>
          <w:p w14:paraId="6B4AF43A" w14:textId="77777777" w:rsidR="00EA355D" w:rsidRDefault="00EA355D" w:rsidP="00480471">
            <w:r>
              <w:t>Display one Hansard debate, tagged with all its sentence-boundaries, to validate the sentence chunking algorithm.</w:t>
            </w:r>
          </w:p>
        </w:tc>
      </w:tr>
      <w:tr w:rsidR="00EA355D" w14:paraId="5A547FD2" w14:textId="77777777" w:rsidTr="00480471">
        <w:tc>
          <w:tcPr>
            <w:tcW w:w="4913" w:type="dxa"/>
          </w:tcPr>
          <w:p w14:paraId="4876049C" w14:textId="77777777" w:rsidR="00EA355D" w:rsidRDefault="00EA355D" w:rsidP="00480471">
            <w:r w:rsidRPr="0006122E">
              <w:t>hansard-display-interpolated-file</w:t>
            </w:r>
          </w:p>
        </w:tc>
        <w:tc>
          <w:tcPr>
            <w:tcW w:w="4097" w:type="dxa"/>
          </w:tcPr>
          <w:p w14:paraId="729BB3FA" w14:textId="77777777" w:rsidR="00EA355D" w:rsidRDefault="00EA355D" w:rsidP="00480471">
            <w:r>
              <w:t>Display one Hansard debate, with every character tagged by the interpolator as 0 (null), 1 (location), 2 (organization) or 3 (person)</w:t>
            </w:r>
          </w:p>
        </w:tc>
      </w:tr>
      <w:tr w:rsidR="00EA355D" w14:paraId="00A850A1" w14:textId="77777777" w:rsidTr="00480471">
        <w:tc>
          <w:tcPr>
            <w:tcW w:w="4913" w:type="dxa"/>
          </w:tcPr>
          <w:p w14:paraId="76B87AD2" w14:textId="77777777" w:rsidR="00EA355D" w:rsidRDefault="00EA355D" w:rsidP="00480471">
            <w:r w:rsidRPr="0006122E">
              <w:t>hansard-download-all</w:t>
            </w:r>
          </w:p>
        </w:tc>
        <w:tc>
          <w:tcPr>
            <w:tcW w:w="4097" w:type="dxa"/>
          </w:tcPr>
          <w:p w14:paraId="1E4CBAD5" w14:textId="77777777" w:rsidR="00EA355D" w:rsidRDefault="00EA355D" w:rsidP="00480471">
            <w:r>
              <w:t>Concurrently download all Hansard debates from both houses, from a given starting date.</w:t>
            </w:r>
          </w:p>
        </w:tc>
      </w:tr>
      <w:tr w:rsidR="00EA355D" w14:paraId="3E872951" w14:textId="77777777" w:rsidTr="00480471">
        <w:tc>
          <w:tcPr>
            <w:tcW w:w="4913" w:type="dxa"/>
          </w:tcPr>
          <w:p w14:paraId="5429DC65" w14:textId="77777777" w:rsidR="00EA355D" w:rsidRDefault="00EA355D" w:rsidP="00480471">
            <w:r w:rsidRPr="0006122E">
              <w:lastRenderedPageBreak/>
              <w:t>hansard-fix-uninterpolated</w:t>
            </w:r>
          </w:p>
        </w:tc>
        <w:tc>
          <w:tcPr>
            <w:tcW w:w="4097" w:type="dxa"/>
          </w:tcPr>
          <w:p w14:paraId="64F8F977" w14:textId="77777777" w:rsidR="00EA355D" w:rsidRDefault="00EA355D" w:rsidP="00480471">
            <w:r>
              <w:t>Find all Hansard debates which did not correctly interpolate due to an NLTK bug with span_tokenize, and re-interpolate</w:t>
            </w:r>
          </w:p>
        </w:tc>
      </w:tr>
      <w:tr w:rsidR="00EA355D" w14:paraId="1CB2EE26" w14:textId="77777777" w:rsidTr="00480471">
        <w:tc>
          <w:tcPr>
            <w:tcW w:w="4913" w:type="dxa"/>
          </w:tcPr>
          <w:p w14:paraId="6248CF28" w14:textId="77777777" w:rsidR="00EA355D" w:rsidRDefault="00EA355D" w:rsidP="00480471">
            <w:r w:rsidRPr="0006122E">
              <w:t>hansard-interpolate-all</w:t>
            </w:r>
          </w:p>
        </w:tc>
        <w:tc>
          <w:tcPr>
            <w:tcW w:w="4097" w:type="dxa"/>
          </w:tcPr>
          <w:p w14:paraId="1E401D5B" w14:textId="77777777" w:rsidR="00EA355D" w:rsidRDefault="00EA355D" w:rsidP="00480471">
            <w:r>
              <w:t>Interpolate (label) all Hansard debates using Named Entity data</w:t>
            </w:r>
          </w:p>
        </w:tc>
      </w:tr>
      <w:tr w:rsidR="00EA355D" w14:paraId="515AB8D1" w14:textId="77777777" w:rsidTr="00480471">
        <w:tc>
          <w:tcPr>
            <w:tcW w:w="4913" w:type="dxa"/>
          </w:tcPr>
          <w:p w14:paraId="1766E33A" w14:textId="77777777" w:rsidR="00EA355D" w:rsidRDefault="00EA355D" w:rsidP="00480471">
            <w:r w:rsidRPr="003F2CE8">
              <w:t>hansard-interpolate-one</w:t>
            </w:r>
          </w:p>
        </w:tc>
        <w:tc>
          <w:tcPr>
            <w:tcW w:w="4097" w:type="dxa"/>
          </w:tcPr>
          <w:p w14:paraId="6127DD1E" w14:textId="77777777" w:rsidR="00EA355D" w:rsidRDefault="00EA355D" w:rsidP="00480471">
            <w:r>
              <w:t>Interpolate (label) one Hansard debate for manual validation</w:t>
            </w:r>
          </w:p>
        </w:tc>
      </w:tr>
      <w:tr w:rsidR="00EA355D" w14:paraId="5DE58ABE" w14:textId="77777777" w:rsidTr="00480471">
        <w:tc>
          <w:tcPr>
            <w:tcW w:w="4913" w:type="dxa"/>
          </w:tcPr>
          <w:p w14:paraId="2070F980" w14:textId="77777777" w:rsidR="00EA355D" w:rsidRDefault="00EA355D" w:rsidP="00480471">
            <w:r w:rsidRPr="003F2CE8">
              <w:t>hansard-numerify-one-to-file</w:t>
            </w:r>
          </w:p>
        </w:tc>
        <w:tc>
          <w:tcPr>
            <w:tcW w:w="4097" w:type="dxa"/>
          </w:tcPr>
          <w:p w14:paraId="29207998" w14:textId="77777777" w:rsidR="00EA355D" w:rsidRDefault="00EA355D" w:rsidP="00480471">
            <w:r>
              <w:t>Numerify one Hansard debate – i.e. replace each of its characters with the equivalent integer for this CharBasedNERAlphabet, and store in a file for manual validation</w:t>
            </w:r>
          </w:p>
        </w:tc>
      </w:tr>
      <w:tr w:rsidR="00EA355D" w14:paraId="793E9346" w14:textId="77777777" w:rsidTr="00480471">
        <w:tc>
          <w:tcPr>
            <w:tcW w:w="4913" w:type="dxa"/>
          </w:tcPr>
          <w:p w14:paraId="4A0882A6" w14:textId="77777777" w:rsidR="00EA355D" w:rsidRDefault="00EA355D" w:rsidP="00480471">
            <w:r w:rsidRPr="003F2CE8">
              <w:t>hansard-process-all</w:t>
            </w:r>
          </w:p>
        </w:tc>
        <w:tc>
          <w:tcPr>
            <w:tcW w:w="4097" w:type="dxa"/>
          </w:tcPr>
          <w:p w14:paraId="4388FC29" w14:textId="57A2A894" w:rsidR="00EA355D" w:rsidRDefault="00EA355D" w:rsidP="00480471">
            <w:r>
              <w:t xml:space="preserve">Do pre-processing steps on all Hansards – discussed in more detail in section </w:t>
            </w:r>
            <w:r>
              <w:fldChar w:fldCharType="begin"/>
            </w:r>
            <w:r>
              <w:instrText xml:space="preserve"> REF _Ref521063227 \r \h </w:instrText>
            </w:r>
            <w:r>
              <w:fldChar w:fldCharType="separate"/>
            </w:r>
            <w:r w:rsidR="007D66AB">
              <w:t>7.5</w:t>
            </w:r>
            <w:r>
              <w:fldChar w:fldCharType="end"/>
            </w:r>
            <w:r>
              <w:t>.</w:t>
            </w:r>
          </w:p>
        </w:tc>
      </w:tr>
      <w:tr w:rsidR="00EA355D" w14:paraId="31B88877" w14:textId="77777777" w:rsidTr="00480471">
        <w:tc>
          <w:tcPr>
            <w:tcW w:w="4913" w:type="dxa"/>
          </w:tcPr>
          <w:p w14:paraId="70A4D139" w14:textId="77777777" w:rsidR="00EA355D" w:rsidRDefault="00EA355D" w:rsidP="00480471">
            <w:r w:rsidRPr="003F2CE8">
              <w:t>hansard-process-one</w:t>
            </w:r>
          </w:p>
        </w:tc>
        <w:tc>
          <w:tcPr>
            <w:tcW w:w="4097" w:type="dxa"/>
          </w:tcPr>
          <w:p w14:paraId="7DFB6E04" w14:textId="77777777" w:rsidR="00EA355D" w:rsidRDefault="00EA355D" w:rsidP="00480471">
            <w:r>
              <w:t>Do pre-processing steps on one Hansard for manual validation.</w:t>
            </w:r>
          </w:p>
        </w:tc>
      </w:tr>
      <w:tr w:rsidR="00EA355D" w14:paraId="7823A04E" w14:textId="77777777" w:rsidTr="00480471">
        <w:tc>
          <w:tcPr>
            <w:tcW w:w="4913" w:type="dxa"/>
          </w:tcPr>
          <w:p w14:paraId="0F57FE32" w14:textId="77777777" w:rsidR="00EA355D" w:rsidRDefault="00EA355D" w:rsidP="00480471">
            <w:r w:rsidRPr="003F2CE8">
              <w:t>hansard-write-total-number-of-sentences-to-file</w:t>
            </w:r>
          </w:p>
        </w:tc>
        <w:tc>
          <w:tcPr>
            <w:tcW w:w="4097" w:type="dxa"/>
          </w:tcPr>
          <w:p w14:paraId="3DBF8A26" w14:textId="6D1064BC" w:rsidR="00EA355D" w:rsidRDefault="00EA355D" w:rsidP="00480471">
            <w:r>
              <w:t>Count how many sent</w:t>
            </w:r>
            <w:r w:rsidR="00B56856">
              <w:t>ences there are in each dataset</w:t>
            </w:r>
            <w:r>
              <w:t xml:space="preserve"> and write out to file for easy retrieval. This information is used to estimate to the user how long the tensor creation will take.</w:t>
            </w:r>
          </w:p>
        </w:tc>
      </w:tr>
      <w:tr w:rsidR="00BD16F5" w14:paraId="1BFD22C6" w14:textId="77777777" w:rsidTr="00480471">
        <w:tc>
          <w:tcPr>
            <w:tcW w:w="4913" w:type="dxa"/>
          </w:tcPr>
          <w:p w14:paraId="0365F0C0" w14:textId="6217FEFB" w:rsidR="00BD16F5" w:rsidRPr="003F2CE8" w:rsidRDefault="00BD16F5" w:rsidP="00480471">
            <w:r>
              <w:t>model-history-mini</w:t>
            </w:r>
          </w:p>
        </w:tc>
        <w:tc>
          <w:tcPr>
            <w:tcW w:w="4097" w:type="dxa"/>
          </w:tcPr>
          <w:p w14:paraId="78D19990" w14:textId="6512E460" w:rsidR="00BD16F5" w:rsidRDefault="00BD16F5" w:rsidP="00480471">
            <w:r>
              <w:t>After training the mini model, produce graphs of its loss, accuracy and non-null label accuracy on the train and dev datasets as recorded after each epoch.</w:t>
            </w:r>
          </w:p>
        </w:tc>
      </w:tr>
      <w:tr w:rsidR="00BD16F5" w14:paraId="6E692107" w14:textId="77777777" w:rsidTr="00480471">
        <w:tc>
          <w:tcPr>
            <w:tcW w:w="4913" w:type="dxa"/>
          </w:tcPr>
          <w:p w14:paraId="7D7CC2D1" w14:textId="17DB1F35" w:rsidR="00BD16F5" w:rsidRDefault="00BD16F5" w:rsidP="00480471">
            <w:r>
              <w:t>model-history-toy</w:t>
            </w:r>
          </w:p>
        </w:tc>
        <w:tc>
          <w:tcPr>
            <w:tcW w:w="4097" w:type="dxa"/>
          </w:tcPr>
          <w:p w14:paraId="364ACB61" w14:textId="1ED59516" w:rsidR="00BD16F5" w:rsidRDefault="00BD16F5" w:rsidP="00480471">
            <w:r>
              <w:t>As above, but for the model trained on the toy dataset.</w:t>
            </w:r>
          </w:p>
        </w:tc>
      </w:tr>
      <w:tr w:rsidR="00B72AB4" w14:paraId="6A62E675" w14:textId="77777777" w:rsidTr="00480471">
        <w:tc>
          <w:tcPr>
            <w:tcW w:w="4913" w:type="dxa"/>
          </w:tcPr>
          <w:p w14:paraId="20369E1A" w14:textId="074EF132" w:rsidR="00B72AB4" w:rsidRDefault="00B72AB4" w:rsidP="00480471">
            <w:r>
              <w:t>model-mini-predict-file</w:t>
            </w:r>
          </w:p>
        </w:tc>
        <w:tc>
          <w:tcPr>
            <w:tcW w:w="4097" w:type="dxa"/>
          </w:tcPr>
          <w:p w14:paraId="6A5C1A1E" w14:textId="7F26D2E6" w:rsidR="00B72AB4" w:rsidRDefault="00B72AB4" w:rsidP="00480471">
            <w:r>
              <w:t>Use the mini model to predict all Named Entities in a given text file</w:t>
            </w:r>
          </w:p>
        </w:tc>
      </w:tr>
      <w:tr w:rsidR="00EA355D" w14:paraId="1E77C3BC" w14:textId="77777777" w:rsidTr="00480471">
        <w:tc>
          <w:tcPr>
            <w:tcW w:w="4913" w:type="dxa"/>
          </w:tcPr>
          <w:p w14:paraId="09C9BBA3" w14:textId="77777777" w:rsidR="00EA355D" w:rsidRDefault="00EA355D" w:rsidP="00480471">
            <w:r w:rsidRPr="008660F8">
              <w:t>model-minify-toy</w:t>
            </w:r>
          </w:p>
        </w:tc>
        <w:tc>
          <w:tcPr>
            <w:tcW w:w="4097" w:type="dxa"/>
          </w:tcPr>
          <w:p w14:paraId="1B3013E4" w14:textId="77777777" w:rsidR="00EA355D" w:rsidRDefault="00EA355D" w:rsidP="00480471">
            <w:r>
              <w:t>Take the toy dataset and truncate the 1</w:t>
            </w:r>
            <w:r w:rsidRPr="004055EF">
              <w:rPr>
                <w:vertAlign w:val="superscript"/>
              </w:rPr>
              <w:t>st</w:t>
            </w:r>
            <w:r>
              <w:t xml:space="preserve"> dimension of all the X and Y tensors to the first 4000 samples, to create a mini dataset</w:t>
            </w:r>
          </w:p>
        </w:tc>
      </w:tr>
      <w:tr w:rsidR="00B72AB4" w14:paraId="6B35AEAD" w14:textId="77777777" w:rsidTr="00480471">
        <w:tc>
          <w:tcPr>
            <w:tcW w:w="4913" w:type="dxa"/>
          </w:tcPr>
          <w:p w14:paraId="5346D16E" w14:textId="1D208D36" w:rsidR="00B72AB4" w:rsidRPr="008660F8" w:rsidRDefault="00B72AB4" w:rsidP="00480471">
            <w:r>
              <w:t>model-retrain-toy</w:t>
            </w:r>
          </w:p>
        </w:tc>
        <w:tc>
          <w:tcPr>
            <w:tcW w:w="4097" w:type="dxa"/>
          </w:tcPr>
          <w:p w14:paraId="5EDD4F3D" w14:textId="5B3E4588" w:rsidR="00B72AB4" w:rsidRDefault="00B72AB4" w:rsidP="00480471">
            <w:r>
              <w:t>Read in saved Keras toy model off disk, and then perform further epochs of training on it.</w:t>
            </w:r>
          </w:p>
        </w:tc>
      </w:tr>
      <w:tr w:rsidR="00B72AB4" w14:paraId="2FB8EB99" w14:textId="77777777" w:rsidTr="00480471">
        <w:tc>
          <w:tcPr>
            <w:tcW w:w="4913" w:type="dxa"/>
          </w:tcPr>
          <w:p w14:paraId="36A92D6E" w14:textId="7D9F5896" w:rsidR="00B72AB4" w:rsidRDefault="00B72AB4" w:rsidP="00480471">
            <w:r>
              <w:t>model-toy-predict-file</w:t>
            </w:r>
          </w:p>
        </w:tc>
        <w:tc>
          <w:tcPr>
            <w:tcW w:w="4097" w:type="dxa"/>
          </w:tcPr>
          <w:p w14:paraId="134095A1" w14:textId="4F55F50C" w:rsidR="00B72AB4" w:rsidRDefault="00B72AB4" w:rsidP="00480471">
            <w:r>
              <w:t>Read toy model off disk and use it to predict all Named entities in a given file</w:t>
            </w:r>
          </w:p>
        </w:tc>
      </w:tr>
      <w:tr w:rsidR="00B72AB4" w14:paraId="5505E629" w14:textId="77777777" w:rsidTr="00480471">
        <w:tc>
          <w:tcPr>
            <w:tcW w:w="4913" w:type="dxa"/>
          </w:tcPr>
          <w:p w14:paraId="20FD15B6" w14:textId="733617FE" w:rsidR="00B72AB4" w:rsidRDefault="00B72AB4" w:rsidP="00480471">
            <w:r>
              <w:t>model-toy-predict-string</w:t>
            </w:r>
          </w:p>
        </w:tc>
        <w:tc>
          <w:tcPr>
            <w:tcW w:w="4097" w:type="dxa"/>
          </w:tcPr>
          <w:p w14:paraId="2836AFE0" w14:textId="7440BC78" w:rsidR="00B72AB4" w:rsidRDefault="00B72AB4" w:rsidP="00480471">
            <w:r>
              <w:t>Read toy model off disk and use it to convert the given string to tensor, and predict Named Entities in that tensor</w:t>
            </w:r>
          </w:p>
        </w:tc>
      </w:tr>
      <w:tr w:rsidR="00EA355D" w14:paraId="02B071DF" w14:textId="77777777" w:rsidTr="00480471">
        <w:tc>
          <w:tcPr>
            <w:tcW w:w="4913" w:type="dxa"/>
          </w:tcPr>
          <w:p w14:paraId="739CB5B9" w14:textId="77777777" w:rsidR="00EA355D" w:rsidRDefault="00EA355D" w:rsidP="00480471">
            <w:r w:rsidRPr="008660F8">
              <w:t>model-train-mini</w:t>
            </w:r>
          </w:p>
        </w:tc>
        <w:tc>
          <w:tcPr>
            <w:tcW w:w="4097" w:type="dxa"/>
          </w:tcPr>
          <w:p w14:paraId="5DF45D69" w14:textId="77777777" w:rsidR="00EA355D" w:rsidRDefault="00EA355D" w:rsidP="00480471">
            <w:r>
              <w:t xml:space="preserve">Run model.fit() on the Keras BLSTM model, with a batch of the first 4000 samples from the toy dataset. This is to </w:t>
            </w:r>
            <w:r>
              <w:lastRenderedPageBreak/>
              <w:t>test the end-to-end process of saving and retrieving the model.</w:t>
            </w:r>
          </w:p>
        </w:tc>
      </w:tr>
      <w:tr w:rsidR="00EF2DEF" w14:paraId="77C6245C" w14:textId="77777777" w:rsidTr="00480471">
        <w:tc>
          <w:tcPr>
            <w:tcW w:w="4913" w:type="dxa"/>
          </w:tcPr>
          <w:p w14:paraId="785F3338" w14:textId="3A2C49DB" w:rsidR="00EF2DEF" w:rsidRPr="008660F8" w:rsidRDefault="00EF2DEF" w:rsidP="00480471">
            <w:r>
              <w:lastRenderedPageBreak/>
              <w:t>model-train-full</w:t>
            </w:r>
          </w:p>
        </w:tc>
        <w:tc>
          <w:tcPr>
            <w:tcW w:w="4097" w:type="dxa"/>
          </w:tcPr>
          <w:p w14:paraId="773CEFBD" w14:textId="14BE6FF4" w:rsidR="00EF2DEF" w:rsidRDefault="00EF2DEF" w:rsidP="00480471">
            <w:r>
              <w:t>Run model.fit_generator() on the Keras BLSTM model, which carves test, dev and train sets from all the available data. Memory issues prevented this task from running to completion during this project.</w:t>
            </w:r>
          </w:p>
        </w:tc>
      </w:tr>
      <w:tr w:rsidR="00EA355D" w14:paraId="06A700A0" w14:textId="77777777" w:rsidTr="00480471">
        <w:tc>
          <w:tcPr>
            <w:tcW w:w="4913" w:type="dxa"/>
          </w:tcPr>
          <w:p w14:paraId="460D1AA1" w14:textId="77777777" w:rsidR="00EA355D" w:rsidRDefault="00EA355D" w:rsidP="00480471">
            <w:r w:rsidRPr="008660F8">
              <w:t>model-train-toy</w:t>
            </w:r>
          </w:p>
        </w:tc>
        <w:tc>
          <w:tcPr>
            <w:tcW w:w="4097" w:type="dxa"/>
          </w:tcPr>
          <w:p w14:paraId="7FC3692E" w14:textId="77777777" w:rsidR="00EA355D" w:rsidRDefault="00EA355D" w:rsidP="00480471">
            <w:r>
              <w:t>Run model.fit() on the Keras BLSTM model, with a toy dataset of 1 320</w:t>
            </w:r>
            <w:r w:rsidRPr="00247A09">
              <w:rPr>
                <w:vertAlign w:val="superscript"/>
              </w:rPr>
              <w:t>th</w:t>
            </w:r>
            <w:r>
              <w:t xml:space="preserve"> of the Hansard debates. This is to get an initial indication of the model’s learning capability.</w:t>
            </w:r>
          </w:p>
        </w:tc>
      </w:tr>
      <w:tr w:rsidR="00EA355D" w14:paraId="705CCDEA" w14:textId="77777777" w:rsidTr="00480471">
        <w:tc>
          <w:tcPr>
            <w:tcW w:w="4913" w:type="dxa"/>
          </w:tcPr>
          <w:p w14:paraId="4FCFB7CA" w14:textId="77777777" w:rsidR="00EA355D" w:rsidRDefault="00EA355D" w:rsidP="00480471">
            <w:r w:rsidRPr="008660F8">
              <w:t>ne-data-companies-download-process</w:t>
            </w:r>
          </w:p>
        </w:tc>
        <w:tc>
          <w:tcPr>
            <w:tcW w:w="4097" w:type="dxa"/>
          </w:tcPr>
          <w:p w14:paraId="6ECAAD07" w14:textId="77777777" w:rsidR="00EA355D" w:rsidRDefault="00EA355D" w:rsidP="00480471">
            <w:r>
              <w:t>Both download and process companies data from DBPedia and other sources</w:t>
            </w:r>
          </w:p>
        </w:tc>
      </w:tr>
      <w:tr w:rsidR="00EA355D" w14:paraId="4165999D" w14:textId="77777777" w:rsidTr="00480471">
        <w:tc>
          <w:tcPr>
            <w:tcW w:w="4913" w:type="dxa"/>
          </w:tcPr>
          <w:p w14:paraId="33548B43" w14:textId="77777777" w:rsidR="00EA355D" w:rsidRDefault="00EA355D" w:rsidP="00480471">
            <w:r w:rsidRPr="008660F8">
              <w:t>ne-data-companies-process</w:t>
            </w:r>
          </w:p>
        </w:tc>
        <w:tc>
          <w:tcPr>
            <w:tcW w:w="4097" w:type="dxa"/>
          </w:tcPr>
          <w:p w14:paraId="4D6F498E" w14:textId="77777777" w:rsidR="00EA355D" w:rsidRDefault="00EA355D" w:rsidP="00480471">
            <w:r>
              <w:t>Only do post-processing, data cleansing tasks on companies data, to assist with iteratively improving the cleaning algorithm</w:t>
            </w:r>
          </w:p>
        </w:tc>
      </w:tr>
      <w:tr w:rsidR="00EA355D" w14:paraId="1B0C1135" w14:textId="77777777" w:rsidTr="00480471">
        <w:tc>
          <w:tcPr>
            <w:tcW w:w="4913" w:type="dxa"/>
          </w:tcPr>
          <w:p w14:paraId="71C2EB62" w14:textId="77777777" w:rsidR="00EA355D" w:rsidRDefault="00EA355D" w:rsidP="00480471">
            <w:r w:rsidRPr="00F229F9">
              <w:t>ne-data-people-download-process</w:t>
            </w:r>
          </w:p>
        </w:tc>
        <w:tc>
          <w:tcPr>
            <w:tcW w:w="4097" w:type="dxa"/>
          </w:tcPr>
          <w:p w14:paraId="5DCCF627" w14:textId="77777777" w:rsidR="00EA355D" w:rsidRDefault="00EA355D" w:rsidP="00480471">
            <w:r>
              <w:t>Both download and process people data from DBPedia and other sources</w:t>
            </w:r>
          </w:p>
        </w:tc>
      </w:tr>
      <w:tr w:rsidR="00EA355D" w14:paraId="48561EE2" w14:textId="77777777" w:rsidTr="00480471">
        <w:tc>
          <w:tcPr>
            <w:tcW w:w="4913" w:type="dxa"/>
          </w:tcPr>
          <w:p w14:paraId="38FCEC54" w14:textId="77777777" w:rsidR="00EA355D" w:rsidRDefault="00EA355D" w:rsidP="00480471">
            <w:r w:rsidRPr="00F229F9">
              <w:t>ne-data-people-process</w:t>
            </w:r>
          </w:p>
        </w:tc>
        <w:tc>
          <w:tcPr>
            <w:tcW w:w="4097" w:type="dxa"/>
          </w:tcPr>
          <w:p w14:paraId="5A0336B2" w14:textId="77777777" w:rsidR="00EA355D" w:rsidRDefault="00EA355D" w:rsidP="00480471">
            <w:r>
              <w:t>Only do post-processing, data cleansing tasks on people data, to assist with iteratively improving the cleaning algorithm</w:t>
            </w:r>
          </w:p>
        </w:tc>
      </w:tr>
      <w:tr w:rsidR="00EA355D" w14:paraId="37583AEA" w14:textId="77777777" w:rsidTr="00480471">
        <w:tc>
          <w:tcPr>
            <w:tcW w:w="4913" w:type="dxa"/>
          </w:tcPr>
          <w:p w14:paraId="2AEBA43C" w14:textId="77777777" w:rsidR="00EA355D" w:rsidRDefault="00EA355D" w:rsidP="00480471">
            <w:r w:rsidRPr="00F229F9">
              <w:t>ne-data-places-download-process</w:t>
            </w:r>
          </w:p>
        </w:tc>
        <w:tc>
          <w:tcPr>
            <w:tcW w:w="4097" w:type="dxa"/>
          </w:tcPr>
          <w:p w14:paraId="2D086D5C" w14:textId="77777777" w:rsidR="00EA355D" w:rsidRDefault="00EA355D" w:rsidP="00480471">
            <w:r>
              <w:t>Both download and process people data from DBPedia and other sources</w:t>
            </w:r>
          </w:p>
        </w:tc>
      </w:tr>
      <w:tr w:rsidR="00EA355D" w14:paraId="6DD61D42" w14:textId="77777777" w:rsidTr="00480471">
        <w:tc>
          <w:tcPr>
            <w:tcW w:w="4913" w:type="dxa"/>
          </w:tcPr>
          <w:p w14:paraId="4ED8EA57" w14:textId="77777777" w:rsidR="00EA355D" w:rsidRDefault="00EA355D" w:rsidP="00480471">
            <w:r w:rsidRPr="00F229F9">
              <w:t>ne-data-places-process</w:t>
            </w:r>
          </w:p>
        </w:tc>
        <w:tc>
          <w:tcPr>
            <w:tcW w:w="4097" w:type="dxa"/>
          </w:tcPr>
          <w:p w14:paraId="72A2E272" w14:textId="77777777" w:rsidR="00EA355D" w:rsidRDefault="00EA355D" w:rsidP="00480471">
            <w:r>
              <w:t>Only do post-processing, data cleansing tasks on places data, to assist with iteratively improving the cleaning algorithm</w:t>
            </w:r>
          </w:p>
        </w:tc>
      </w:tr>
      <w:tr w:rsidR="00EA355D" w14:paraId="2C508BA9" w14:textId="77777777" w:rsidTr="00480471">
        <w:tc>
          <w:tcPr>
            <w:tcW w:w="4913" w:type="dxa"/>
          </w:tcPr>
          <w:p w14:paraId="4A2D51E8" w14:textId="77777777" w:rsidR="00EA355D" w:rsidRDefault="00EA355D" w:rsidP="00480471">
            <w:r w:rsidRPr="00F229F9">
              <w:t>print-debate-titles</w:t>
            </w:r>
          </w:p>
        </w:tc>
        <w:tc>
          <w:tcPr>
            <w:tcW w:w="4097" w:type="dxa"/>
          </w:tcPr>
          <w:p w14:paraId="47ABFE88" w14:textId="77777777" w:rsidR="00EA355D" w:rsidRDefault="00EA355D" w:rsidP="00480471">
            <w:r>
              <w:t>Both download and process people data from DBPedia and other sources</w:t>
            </w:r>
          </w:p>
        </w:tc>
      </w:tr>
      <w:tr w:rsidR="00EA355D" w14:paraId="5E158603" w14:textId="77777777" w:rsidTr="00480471">
        <w:tc>
          <w:tcPr>
            <w:tcW w:w="4913" w:type="dxa"/>
          </w:tcPr>
          <w:p w14:paraId="290AAD96" w14:textId="77777777" w:rsidR="00EA355D" w:rsidRDefault="00EA355D" w:rsidP="00480471">
            <w:r>
              <w:t>python-type-check</w:t>
            </w:r>
          </w:p>
        </w:tc>
        <w:tc>
          <w:tcPr>
            <w:tcW w:w="4097" w:type="dxa"/>
          </w:tcPr>
          <w:p w14:paraId="19B20925" w14:textId="77777777" w:rsidR="00EA355D" w:rsidRDefault="00EA355D" w:rsidP="00480471">
            <w:r>
              <w:t>Run mypy, Python’s static type checker, over all files I wrote in the project which contain type annotations</w:t>
            </w:r>
          </w:p>
        </w:tc>
      </w:tr>
      <w:tr w:rsidR="00EA355D" w14:paraId="16B22CF2" w14:textId="77777777" w:rsidTr="00480471">
        <w:tc>
          <w:tcPr>
            <w:tcW w:w="4913" w:type="dxa"/>
          </w:tcPr>
          <w:p w14:paraId="7AC31C6B" w14:textId="77777777" w:rsidR="00EA355D" w:rsidRDefault="00EA355D" w:rsidP="00480471">
            <w:r>
              <w:t>test</w:t>
            </w:r>
          </w:p>
        </w:tc>
        <w:tc>
          <w:tcPr>
            <w:tcW w:w="4097" w:type="dxa"/>
          </w:tcPr>
          <w:p w14:paraId="2A263453" w14:textId="77777777" w:rsidR="00EA355D" w:rsidRDefault="00EA355D" w:rsidP="00480471">
            <w:r>
              <w:t>First run python-type-check, then run pytest unit tests on the project</w:t>
            </w:r>
          </w:p>
        </w:tc>
      </w:tr>
    </w:tbl>
    <w:p w14:paraId="4C72FCC1" w14:textId="77777777" w:rsidR="00EA355D" w:rsidRDefault="00EA355D" w:rsidP="00EA355D"/>
    <w:p w14:paraId="441782C0" w14:textId="416A85FF" w:rsidR="003C255D" w:rsidRDefault="00EA355D" w:rsidP="00EA355D">
      <w:r>
        <w:t xml:space="preserve">Each task in invoke </w:t>
      </w:r>
      <w:r w:rsidR="00E761ED">
        <w:t>calls</w:t>
      </w:r>
      <w:r>
        <w:t xml:space="preserve"> out to something else; most tasks </w:t>
      </w:r>
      <w:r w:rsidR="00E761ED">
        <w:t>invoke</w:t>
      </w:r>
      <w:r>
        <w:t xml:space="preserve"> a library function from elsewhere in the code base, while some </w:t>
      </w:r>
      <w:r w:rsidR="00E761ED">
        <w:t>invoke</w:t>
      </w:r>
      <w:r>
        <w:t xml:space="preserve"> shell commands, for example to de-duplicate and sort the Named Entity lists. In this case, it is faster for the shell to call a GNU C binary and use the ‘sort’ and ‘uniq’ commands, than to use similar functionality in Python. </w:t>
      </w:r>
    </w:p>
    <w:p w14:paraId="036AEFB2" w14:textId="544780B2" w:rsidR="00D75AF0" w:rsidRPr="00D75AF0" w:rsidRDefault="007923F8" w:rsidP="00D75AF0">
      <w:pPr>
        <w:pStyle w:val="Heading1"/>
      </w:pPr>
      <w:bookmarkStart w:id="171" w:name="_Ref521578620"/>
      <w:bookmarkStart w:id="172" w:name="_Toc523753648"/>
      <w:r>
        <w:t>Appendix B</w:t>
      </w:r>
      <w:r w:rsidR="004B3D94">
        <w:t xml:space="preserve">: </w:t>
      </w:r>
      <w:r w:rsidR="00D75AF0">
        <w:t>What’s My Work</w:t>
      </w:r>
      <w:bookmarkEnd w:id="171"/>
      <w:bookmarkEnd w:id="172"/>
    </w:p>
    <w:p w14:paraId="0A3859DF" w14:textId="21DD47D0" w:rsidR="00E778AB" w:rsidRDefault="00E778AB"/>
    <w:p w14:paraId="4118C96F" w14:textId="646AE00B" w:rsidR="005100AB" w:rsidRDefault="00F122E9">
      <w:r>
        <w:lastRenderedPageBreak/>
        <w:t xml:space="preserve">As this project </w:t>
      </w:r>
      <w:r w:rsidR="008A4BA8">
        <w:t>embeds Nur Lan’s Keras model,</w:t>
      </w:r>
      <w:r>
        <w:t xml:space="preserve"> </w:t>
      </w:r>
      <w:r>
        <w:fldChar w:fldCharType="begin"/>
      </w:r>
      <w:r>
        <w:instrText xml:space="preserve"> REF _Ref522796412 \h </w:instrText>
      </w:r>
      <w:r>
        <w:fldChar w:fldCharType="separate"/>
      </w:r>
      <w:r w:rsidR="008F774B">
        <w:t xml:space="preserve">Table </w:t>
      </w:r>
      <w:r w:rsidR="008F774B">
        <w:rPr>
          <w:noProof/>
        </w:rPr>
        <w:t>11</w:t>
      </w:r>
      <w:r>
        <w:fldChar w:fldCharType="end"/>
      </w:r>
      <w:r w:rsidR="008A4BA8">
        <w:t xml:space="preserve"> </w:t>
      </w:r>
      <w:r>
        <w:t>list</w:t>
      </w:r>
      <w:r w:rsidR="008A4BA8">
        <w:t>s</w:t>
      </w:r>
      <w:r>
        <w:t xml:space="preserve"> who authored each code source file in the project, and a description of its purpose.</w:t>
      </w:r>
      <w:r w:rsidR="00DA17EB">
        <w:t xml:space="preserve"> My contribution is </w:t>
      </w:r>
      <w:r w:rsidR="008A4BA8">
        <w:t>approximately 2,500 lines of code.</w:t>
      </w:r>
    </w:p>
    <w:p w14:paraId="44F6815D" w14:textId="77777777" w:rsidR="00F122E9" w:rsidRDefault="00F122E9"/>
    <w:p w14:paraId="49B03802" w14:textId="27C5633B" w:rsidR="00F122E9" w:rsidRDefault="00F122E9" w:rsidP="00F122E9">
      <w:pPr>
        <w:pStyle w:val="Caption"/>
        <w:keepNext/>
      </w:pPr>
      <w:bookmarkStart w:id="173" w:name="_Ref522796412"/>
      <w:bookmarkStart w:id="174" w:name="_Toc523753137"/>
      <w:r>
        <w:t xml:space="preserve">Table </w:t>
      </w:r>
      <w:r w:rsidR="00A571E0">
        <w:rPr>
          <w:noProof/>
        </w:rPr>
        <w:fldChar w:fldCharType="begin"/>
      </w:r>
      <w:r w:rsidR="00A571E0">
        <w:rPr>
          <w:noProof/>
        </w:rPr>
        <w:instrText xml:space="preserve"> SEQ Table \* ARABIC </w:instrText>
      </w:r>
      <w:r w:rsidR="00A571E0">
        <w:rPr>
          <w:noProof/>
        </w:rPr>
        <w:fldChar w:fldCharType="separate"/>
      </w:r>
      <w:r w:rsidR="008F774B">
        <w:rPr>
          <w:noProof/>
        </w:rPr>
        <w:t>11</w:t>
      </w:r>
      <w:r w:rsidR="00A571E0">
        <w:rPr>
          <w:noProof/>
        </w:rPr>
        <w:fldChar w:fldCharType="end"/>
      </w:r>
      <w:bookmarkEnd w:id="173"/>
      <w:r>
        <w:t xml:space="preserve"> List of source code with author</w:t>
      </w:r>
      <w:bookmarkEnd w:id="174"/>
    </w:p>
    <w:tbl>
      <w:tblPr>
        <w:tblStyle w:val="TableGrid"/>
        <w:tblW w:w="0" w:type="auto"/>
        <w:tblLayout w:type="fixed"/>
        <w:tblLook w:val="04A0" w:firstRow="1" w:lastRow="0" w:firstColumn="1" w:lastColumn="0" w:noHBand="0" w:noVBand="1"/>
      </w:tblPr>
      <w:tblGrid>
        <w:gridCol w:w="3539"/>
        <w:gridCol w:w="1418"/>
        <w:gridCol w:w="4053"/>
      </w:tblGrid>
      <w:tr w:rsidR="00F122E9" w:rsidRPr="00F122E9" w14:paraId="230F8AD7" w14:textId="77777777" w:rsidTr="00F122E9">
        <w:trPr>
          <w:trHeight w:val="340"/>
        </w:trPr>
        <w:tc>
          <w:tcPr>
            <w:tcW w:w="3539" w:type="dxa"/>
          </w:tcPr>
          <w:p w14:paraId="21F4F936" w14:textId="1158220C" w:rsidR="00F122E9" w:rsidRPr="00F122E9" w:rsidRDefault="00F122E9">
            <w:pPr>
              <w:rPr>
                <w:b/>
              </w:rPr>
            </w:pPr>
            <w:r w:rsidRPr="00F122E9">
              <w:rPr>
                <w:b/>
              </w:rPr>
              <w:t>File Path</w:t>
            </w:r>
          </w:p>
        </w:tc>
        <w:tc>
          <w:tcPr>
            <w:tcW w:w="1418" w:type="dxa"/>
          </w:tcPr>
          <w:p w14:paraId="4E0957FF" w14:textId="6EC244B7" w:rsidR="00F122E9" w:rsidRPr="00F122E9" w:rsidRDefault="00F122E9">
            <w:pPr>
              <w:rPr>
                <w:b/>
              </w:rPr>
            </w:pPr>
            <w:r w:rsidRPr="00F122E9">
              <w:rPr>
                <w:b/>
              </w:rPr>
              <w:t>Author</w:t>
            </w:r>
          </w:p>
        </w:tc>
        <w:tc>
          <w:tcPr>
            <w:tcW w:w="4053" w:type="dxa"/>
          </w:tcPr>
          <w:p w14:paraId="5781A122" w14:textId="781AAED5" w:rsidR="00F122E9" w:rsidRPr="00F122E9" w:rsidRDefault="00F122E9">
            <w:pPr>
              <w:rPr>
                <w:b/>
              </w:rPr>
            </w:pPr>
            <w:r w:rsidRPr="00F122E9">
              <w:rPr>
                <w:b/>
              </w:rPr>
              <w:t>Description</w:t>
            </w:r>
          </w:p>
        </w:tc>
      </w:tr>
      <w:tr w:rsidR="00F122E9" w:rsidRPr="00F122E9" w14:paraId="06700847" w14:textId="77777777" w:rsidTr="00F122E9">
        <w:trPr>
          <w:trHeight w:val="340"/>
        </w:trPr>
        <w:tc>
          <w:tcPr>
            <w:tcW w:w="3539" w:type="dxa"/>
            <w:hideMark/>
          </w:tcPr>
          <w:p w14:paraId="7912E068" w14:textId="77777777" w:rsidR="00F122E9" w:rsidRPr="00F122E9" w:rsidRDefault="00F122E9">
            <w:r w:rsidRPr="00F122E9">
              <w:t>./tasks.py</w:t>
            </w:r>
          </w:p>
        </w:tc>
        <w:tc>
          <w:tcPr>
            <w:tcW w:w="1418" w:type="dxa"/>
            <w:hideMark/>
          </w:tcPr>
          <w:p w14:paraId="6437F6CE" w14:textId="77777777" w:rsidR="00F122E9" w:rsidRPr="00F122E9" w:rsidRDefault="00F122E9">
            <w:r w:rsidRPr="00F122E9">
              <w:t>Matt Ralph</w:t>
            </w:r>
          </w:p>
        </w:tc>
        <w:tc>
          <w:tcPr>
            <w:tcW w:w="4053" w:type="dxa"/>
            <w:hideMark/>
          </w:tcPr>
          <w:p w14:paraId="520434F2" w14:textId="77777777" w:rsidR="00F122E9" w:rsidRPr="00F122E9" w:rsidRDefault="00F122E9">
            <w:r w:rsidRPr="00F122E9">
              <w:t>Invoke tasks manager</w:t>
            </w:r>
          </w:p>
        </w:tc>
      </w:tr>
      <w:tr w:rsidR="00F122E9" w:rsidRPr="00F122E9" w14:paraId="63C3955D" w14:textId="77777777" w:rsidTr="00F122E9">
        <w:trPr>
          <w:trHeight w:val="340"/>
        </w:trPr>
        <w:tc>
          <w:tcPr>
            <w:tcW w:w="3539" w:type="dxa"/>
            <w:hideMark/>
          </w:tcPr>
          <w:p w14:paraId="12FA2F89" w14:textId="77777777" w:rsidR="00F122E9" w:rsidRPr="00F122E9" w:rsidRDefault="00F122E9">
            <w:r w:rsidRPr="00F122E9">
              <w:t>./ne_data_gathering/places.py</w:t>
            </w:r>
          </w:p>
        </w:tc>
        <w:tc>
          <w:tcPr>
            <w:tcW w:w="1418" w:type="dxa"/>
            <w:hideMark/>
          </w:tcPr>
          <w:p w14:paraId="22FE66E6" w14:textId="77777777" w:rsidR="00F122E9" w:rsidRPr="00F122E9" w:rsidRDefault="00F122E9">
            <w:r w:rsidRPr="00F122E9">
              <w:t>Matt Ralph</w:t>
            </w:r>
          </w:p>
        </w:tc>
        <w:tc>
          <w:tcPr>
            <w:tcW w:w="4053" w:type="dxa"/>
            <w:hideMark/>
          </w:tcPr>
          <w:p w14:paraId="14BE4E03" w14:textId="77777777" w:rsidR="00F122E9" w:rsidRPr="00F122E9" w:rsidRDefault="00F122E9">
            <w:r w:rsidRPr="00F122E9">
              <w:t>Gather NE location data</w:t>
            </w:r>
          </w:p>
        </w:tc>
      </w:tr>
      <w:tr w:rsidR="00F122E9" w:rsidRPr="00F122E9" w14:paraId="3EA1CF37" w14:textId="77777777" w:rsidTr="00F122E9">
        <w:trPr>
          <w:trHeight w:val="340"/>
        </w:trPr>
        <w:tc>
          <w:tcPr>
            <w:tcW w:w="3539" w:type="dxa"/>
            <w:hideMark/>
          </w:tcPr>
          <w:p w14:paraId="61460D8A" w14:textId="77777777" w:rsidR="00F122E9" w:rsidRPr="00F122E9" w:rsidRDefault="00F122E9">
            <w:r w:rsidRPr="00F122E9">
              <w:t>./ne_data_gathering/util.py</w:t>
            </w:r>
          </w:p>
        </w:tc>
        <w:tc>
          <w:tcPr>
            <w:tcW w:w="1418" w:type="dxa"/>
            <w:hideMark/>
          </w:tcPr>
          <w:p w14:paraId="57825188" w14:textId="77777777" w:rsidR="00F122E9" w:rsidRPr="00F122E9" w:rsidRDefault="00F122E9">
            <w:r w:rsidRPr="00F122E9">
              <w:t>Matt Ralph</w:t>
            </w:r>
          </w:p>
        </w:tc>
        <w:tc>
          <w:tcPr>
            <w:tcW w:w="4053" w:type="dxa"/>
            <w:hideMark/>
          </w:tcPr>
          <w:p w14:paraId="3D7EA58C" w14:textId="77777777" w:rsidR="00F122E9" w:rsidRPr="00F122E9" w:rsidRDefault="00F122E9">
            <w:r w:rsidRPr="00F122E9">
              <w:t>NE common functions</w:t>
            </w:r>
          </w:p>
        </w:tc>
      </w:tr>
      <w:tr w:rsidR="00F122E9" w:rsidRPr="00F122E9" w14:paraId="7A9C92B2" w14:textId="77777777" w:rsidTr="00F122E9">
        <w:trPr>
          <w:trHeight w:val="680"/>
        </w:trPr>
        <w:tc>
          <w:tcPr>
            <w:tcW w:w="3539" w:type="dxa"/>
            <w:hideMark/>
          </w:tcPr>
          <w:p w14:paraId="60974546" w14:textId="77777777" w:rsidR="00F122E9" w:rsidRPr="00F122E9" w:rsidRDefault="00F122E9">
            <w:r w:rsidRPr="00F122E9">
              <w:t>./ne_data_gathering/__init__.py</w:t>
            </w:r>
          </w:p>
        </w:tc>
        <w:tc>
          <w:tcPr>
            <w:tcW w:w="1418" w:type="dxa"/>
            <w:hideMark/>
          </w:tcPr>
          <w:p w14:paraId="26497588" w14:textId="77777777" w:rsidR="00F122E9" w:rsidRPr="00F122E9" w:rsidRDefault="00F122E9">
            <w:r w:rsidRPr="00F122E9">
              <w:t>Matt Ralph</w:t>
            </w:r>
          </w:p>
        </w:tc>
        <w:tc>
          <w:tcPr>
            <w:tcW w:w="4053" w:type="dxa"/>
            <w:hideMark/>
          </w:tcPr>
          <w:p w14:paraId="6B2EB9D8" w14:textId="77777777" w:rsidR="00F122E9" w:rsidRPr="00F122E9" w:rsidRDefault="00F122E9">
            <w:r w:rsidRPr="00F122E9">
              <w:t>Empty file for Python Package definition</w:t>
            </w:r>
          </w:p>
        </w:tc>
      </w:tr>
      <w:tr w:rsidR="00F122E9" w:rsidRPr="00F122E9" w14:paraId="43C72C9E" w14:textId="77777777" w:rsidTr="00F122E9">
        <w:trPr>
          <w:trHeight w:val="340"/>
        </w:trPr>
        <w:tc>
          <w:tcPr>
            <w:tcW w:w="3539" w:type="dxa"/>
            <w:hideMark/>
          </w:tcPr>
          <w:p w14:paraId="63B4A0FC" w14:textId="77777777" w:rsidR="00F122E9" w:rsidRPr="00F122E9" w:rsidRDefault="00F122E9">
            <w:r w:rsidRPr="00F122E9">
              <w:t>./ne_data_gathering/people.py</w:t>
            </w:r>
          </w:p>
        </w:tc>
        <w:tc>
          <w:tcPr>
            <w:tcW w:w="1418" w:type="dxa"/>
            <w:hideMark/>
          </w:tcPr>
          <w:p w14:paraId="2390DA29" w14:textId="77777777" w:rsidR="00F122E9" w:rsidRPr="00F122E9" w:rsidRDefault="00F122E9">
            <w:r w:rsidRPr="00F122E9">
              <w:t>Matt Ralph</w:t>
            </w:r>
          </w:p>
        </w:tc>
        <w:tc>
          <w:tcPr>
            <w:tcW w:w="4053" w:type="dxa"/>
            <w:hideMark/>
          </w:tcPr>
          <w:p w14:paraId="070E1EFB" w14:textId="77777777" w:rsidR="00F122E9" w:rsidRPr="00F122E9" w:rsidRDefault="00F122E9">
            <w:r w:rsidRPr="00F122E9">
              <w:t>Gather NE people data</w:t>
            </w:r>
          </w:p>
        </w:tc>
      </w:tr>
      <w:tr w:rsidR="00F122E9" w:rsidRPr="00F122E9" w14:paraId="26653260" w14:textId="77777777" w:rsidTr="00F122E9">
        <w:trPr>
          <w:trHeight w:val="340"/>
        </w:trPr>
        <w:tc>
          <w:tcPr>
            <w:tcW w:w="3539" w:type="dxa"/>
            <w:hideMark/>
          </w:tcPr>
          <w:p w14:paraId="4B079465" w14:textId="77777777" w:rsidR="00F122E9" w:rsidRPr="00F122E9" w:rsidRDefault="00F122E9">
            <w:r w:rsidRPr="00F122E9">
              <w:t>./ne_data_gathering/companies.py</w:t>
            </w:r>
          </w:p>
        </w:tc>
        <w:tc>
          <w:tcPr>
            <w:tcW w:w="1418" w:type="dxa"/>
            <w:hideMark/>
          </w:tcPr>
          <w:p w14:paraId="7CD4CF37" w14:textId="77777777" w:rsidR="00F122E9" w:rsidRPr="00F122E9" w:rsidRDefault="00F122E9">
            <w:r w:rsidRPr="00F122E9">
              <w:t>Matt Ralph</w:t>
            </w:r>
          </w:p>
        </w:tc>
        <w:tc>
          <w:tcPr>
            <w:tcW w:w="4053" w:type="dxa"/>
            <w:hideMark/>
          </w:tcPr>
          <w:p w14:paraId="0B1E59BC" w14:textId="77777777" w:rsidR="00F122E9" w:rsidRPr="00F122E9" w:rsidRDefault="00F122E9">
            <w:r w:rsidRPr="00F122E9">
              <w:t>Gather NE organization data</w:t>
            </w:r>
          </w:p>
        </w:tc>
      </w:tr>
      <w:tr w:rsidR="00F122E9" w:rsidRPr="00F122E9" w14:paraId="68D52289" w14:textId="77777777" w:rsidTr="00F122E9">
        <w:trPr>
          <w:trHeight w:val="340"/>
        </w:trPr>
        <w:tc>
          <w:tcPr>
            <w:tcW w:w="3539" w:type="dxa"/>
            <w:hideMark/>
          </w:tcPr>
          <w:p w14:paraId="134A65BE" w14:textId="77777777" w:rsidR="00F122E9" w:rsidRPr="00F122E9" w:rsidRDefault="00F122E9">
            <w:r w:rsidRPr="00F122E9">
              <w:t>./test/test_companies.py</w:t>
            </w:r>
          </w:p>
        </w:tc>
        <w:tc>
          <w:tcPr>
            <w:tcW w:w="1418" w:type="dxa"/>
            <w:hideMark/>
          </w:tcPr>
          <w:p w14:paraId="282DEDD6" w14:textId="77777777" w:rsidR="00F122E9" w:rsidRPr="00F122E9" w:rsidRDefault="00F122E9">
            <w:r w:rsidRPr="00F122E9">
              <w:t>Matt Ralph</w:t>
            </w:r>
          </w:p>
        </w:tc>
        <w:tc>
          <w:tcPr>
            <w:tcW w:w="4053" w:type="dxa"/>
            <w:hideMark/>
          </w:tcPr>
          <w:p w14:paraId="0509ECFC" w14:textId="77777777" w:rsidR="00F122E9" w:rsidRPr="00F122E9" w:rsidRDefault="00F122E9">
            <w:r w:rsidRPr="00F122E9">
              <w:t>Unit tests for companies</w:t>
            </w:r>
          </w:p>
        </w:tc>
      </w:tr>
      <w:tr w:rsidR="00F122E9" w:rsidRPr="00F122E9" w14:paraId="3F714B6B" w14:textId="77777777" w:rsidTr="00F122E9">
        <w:trPr>
          <w:trHeight w:val="680"/>
        </w:trPr>
        <w:tc>
          <w:tcPr>
            <w:tcW w:w="3539" w:type="dxa"/>
            <w:hideMark/>
          </w:tcPr>
          <w:p w14:paraId="539ADB4D" w14:textId="77777777" w:rsidR="00F122E9" w:rsidRPr="00F122E9" w:rsidRDefault="00F122E9">
            <w:r w:rsidRPr="00F122E9">
              <w:t>./test/__init__.py</w:t>
            </w:r>
          </w:p>
        </w:tc>
        <w:tc>
          <w:tcPr>
            <w:tcW w:w="1418" w:type="dxa"/>
            <w:hideMark/>
          </w:tcPr>
          <w:p w14:paraId="76DC0AA3" w14:textId="77777777" w:rsidR="00F122E9" w:rsidRPr="00F122E9" w:rsidRDefault="00F122E9">
            <w:r w:rsidRPr="00F122E9">
              <w:t>Matt Ralph</w:t>
            </w:r>
          </w:p>
        </w:tc>
        <w:tc>
          <w:tcPr>
            <w:tcW w:w="4053" w:type="dxa"/>
            <w:hideMark/>
          </w:tcPr>
          <w:p w14:paraId="7290FE1B" w14:textId="77777777" w:rsidR="00F122E9" w:rsidRPr="00F122E9" w:rsidRDefault="00F122E9">
            <w:r w:rsidRPr="00F122E9">
              <w:t>Empty file for Python Package definition</w:t>
            </w:r>
          </w:p>
        </w:tc>
      </w:tr>
      <w:tr w:rsidR="00F122E9" w:rsidRPr="00F122E9" w14:paraId="49BF7F9F" w14:textId="77777777" w:rsidTr="00F122E9">
        <w:trPr>
          <w:trHeight w:val="340"/>
        </w:trPr>
        <w:tc>
          <w:tcPr>
            <w:tcW w:w="3539" w:type="dxa"/>
            <w:hideMark/>
          </w:tcPr>
          <w:p w14:paraId="78671A37" w14:textId="77777777" w:rsidR="00F122E9" w:rsidRPr="00F122E9" w:rsidRDefault="00F122E9">
            <w:r w:rsidRPr="00F122E9">
              <w:t>./test/test_util.py</w:t>
            </w:r>
          </w:p>
        </w:tc>
        <w:tc>
          <w:tcPr>
            <w:tcW w:w="1418" w:type="dxa"/>
            <w:hideMark/>
          </w:tcPr>
          <w:p w14:paraId="2665A1B9" w14:textId="77777777" w:rsidR="00F122E9" w:rsidRPr="00F122E9" w:rsidRDefault="00F122E9">
            <w:r w:rsidRPr="00F122E9">
              <w:t>Matt Ralph</w:t>
            </w:r>
          </w:p>
        </w:tc>
        <w:tc>
          <w:tcPr>
            <w:tcW w:w="4053" w:type="dxa"/>
            <w:hideMark/>
          </w:tcPr>
          <w:p w14:paraId="23FA05DC" w14:textId="77777777" w:rsidR="00F122E9" w:rsidRPr="00F122E9" w:rsidRDefault="00F122E9">
            <w:r w:rsidRPr="00F122E9">
              <w:t>Unit test NE processing functions</w:t>
            </w:r>
          </w:p>
        </w:tc>
      </w:tr>
      <w:tr w:rsidR="00F122E9" w:rsidRPr="00F122E9" w14:paraId="4D7A14EA" w14:textId="77777777" w:rsidTr="00F122E9">
        <w:trPr>
          <w:trHeight w:val="340"/>
        </w:trPr>
        <w:tc>
          <w:tcPr>
            <w:tcW w:w="3539" w:type="dxa"/>
            <w:hideMark/>
          </w:tcPr>
          <w:p w14:paraId="528FC12A" w14:textId="77777777" w:rsidR="00F122E9" w:rsidRPr="00F122E9" w:rsidRDefault="00F122E9">
            <w:r w:rsidRPr="00F122E9">
              <w:t>./test/test_model_integration.py</w:t>
            </w:r>
          </w:p>
        </w:tc>
        <w:tc>
          <w:tcPr>
            <w:tcW w:w="1418" w:type="dxa"/>
            <w:hideMark/>
          </w:tcPr>
          <w:p w14:paraId="6FF25041" w14:textId="77777777" w:rsidR="00F122E9" w:rsidRPr="00F122E9" w:rsidRDefault="00F122E9">
            <w:r w:rsidRPr="00F122E9">
              <w:t>Matt Ralph</w:t>
            </w:r>
          </w:p>
        </w:tc>
        <w:tc>
          <w:tcPr>
            <w:tcW w:w="4053" w:type="dxa"/>
            <w:hideMark/>
          </w:tcPr>
          <w:p w14:paraId="3DFDD250" w14:textId="77777777" w:rsidR="00F122E9" w:rsidRPr="00F122E9" w:rsidRDefault="00F122E9">
            <w:r w:rsidRPr="00F122E9">
              <w:t>Unit test for onehot function</w:t>
            </w:r>
          </w:p>
        </w:tc>
      </w:tr>
      <w:tr w:rsidR="00F122E9" w:rsidRPr="00F122E9" w14:paraId="181F8140" w14:textId="77777777" w:rsidTr="00F122E9">
        <w:trPr>
          <w:trHeight w:val="340"/>
        </w:trPr>
        <w:tc>
          <w:tcPr>
            <w:tcW w:w="3539" w:type="dxa"/>
            <w:hideMark/>
          </w:tcPr>
          <w:p w14:paraId="5F812448" w14:textId="77777777" w:rsidR="00F122E9" w:rsidRPr="00F122E9" w:rsidRDefault="00F122E9">
            <w:r w:rsidRPr="00F122E9">
              <w:t>./test/test_simple_gui_util.py</w:t>
            </w:r>
          </w:p>
        </w:tc>
        <w:tc>
          <w:tcPr>
            <w:tcW w:w="1418" w:type="dxa"/>
            <w:hideMark/>
          </w:tcPr>
          <w:p w14:paraId="7859BEBC" w14:textId="77777777" w:rsidR="00F122E9" w:rsidRPr="00F122E9" w:rsidRDefault="00F122E9">
            <w:r w:rsidRPr="00F122E9">
              <w:t>Matt Ralph</w:t>
            </w:r>
          </w:p>
        </w:tc>
        <w:tc>
          <w:tcPr>
            <w:tcW w:w="4053" w:type="dxa"/>
            <w:hideMark/>
          </w:tcPr>
          <w:p w14:paraId="25F737AC" w14:textId="77777777" w:rsidR="00F122E9" w:rsidRPr="00F122E9" w:rsidRDefault="00F122E9">
            <w:r w:rsidRPr="00F122E9">
              <w:t>Unit test for prediction formatting</w:t>
            </w:r>
          </w:p>
        </w:tc>
      </w:tr>
      <w:tr w:rsidR="00F122E9" w:rsidRPr="00F122E9" w14:paraId="62DBBE0C" w14:textId="77777777" w:rsidTr="00F122E9">
        <w:trPr>
          <w:trHeight w:val="340"/>
        </w:trPr>
        <w:tc>
          <w:tcPr>
            <w:tcW w:w="3539" w:type="dxa"/>
            <w:hideMark/>
          </w:tcPr>
          <w:p w14:paraId="0BAE3DD5" w14:textId="77777777" w:rsidR="00F122E9" w:rsidRPr="00F122E9" w:rsidRDefault="00F122E9">
            <w:r w:rsidRPr="00F122E9">
              <w:t>./test/test_matt.py</w:t>
            </w:r>
          </w:p>
        </w:tc>
        <w:tc>
          <w:tcPr>
            <w:tcW w:w="1418" w:type="dxa"/>
            <w:hideMark/>
          </w:tcPr>
          <w:p w14:paraId="3686D618" w14:textId="77777777" w:rsidR="00F122E9" w:rsidRPr="00F122E9" w:rsidRDefault="00F122E9">
            <w:r w:rsidRPr="00F122E9">
              <w:t>Matt Ralph</w:t>
            </w:r>
          </w:p>
        </w:tc>
        <w:tc>
          <w:tcPr>
            <w:tcW w:w="4053" w:type="dxa"/>
            <w:hideMark/>
          </w:tcPr>
          <w:p w14:paraId="6DD015A8" w14:textId="77777777" w:rsidR="00F122E9" w:rsidRPr="00F122E9" w:rsidRDefault="00F122E9">
            <w:r w:rsidRPr="00F122E9">
              <w:t>Unit test for file management</w:t>
            </w:r>
          </w:p>
        </w:tc>
      </w:tr>
      <w:tr w:rsidR="00F122E9" w:rsidRPr="00F122E9" w14:paraId="36D86A2F" w14:textId="77777777" w:rsidTr="00F122E9">
        <w:trPr>
          <w:trHeight w:val="340"/>
        </w:trPr>
        <w:tc>
          <w:tcPr>
            <w:tcW w:w="3539" w:type="dxa"/>
            <w:hideMark/>
          </w:tcPr>
          <w:p w14:paraId="2316C17B" w14:textId="77777777" w:rsidR="00F122E9" w:rsidRPr="00F122E9" w:rsidRDefault="00F122E9">
            <w:r w:rsidRPr="00F122E9">
              <w:t>./test/test_interpolate.py</w:t>
            </w:r>
          </w:p>
        </w:tc>
        <w:tc>
          <w:tcPr>
            <w:tcW w:w="1418" w:type="dxa"/>
            <w:hideMark/>
          </w:tcPr>
          <w:p w14:paraId="3B094D79" w14:textId="77777777" w:rsidR="00F122E9" w:rsidRPr="00F122E9" w:rsidRDefault="00F122E9">
            <w:r w:rsidRPr="00F122E9">
              <w:t>Matt Ralph</w:t>
            </w:r>
          </w:p>
        </w:tc>
        <w:tc>
          <w:tcPr>
            <w:tcW w:w="4053" w:type="dxa"/>
            <w:hideMark/>
          </w:tcPr>
          <w:p w14:paraId="6EEDE0DD" w14:textId="77777777" w:rsidR="00F122E9" w:rsidRPr="00F122E9" w:rsidRDefault="00F122E9">
            <w:r w:rsidRPr="00F122E9">
              <w:t>Unit tests for interpolation algorithms</w:t>
            </w:r>
          </w:p>
        </w:tc>
      </w:tr>
      <w:tr w:rsidR="00F122E9" w:rsidRPr="00F122E9" w14:paraId="43D3E0C0" w14:textId="77777777" w:rsidTr="00F122E9">
        <w:trPr>
          <w:trHeight w:val="680"/>
        </w:trPr>
        <w:tc>
          <w:tcPr>
            <w:tcW w:w="3539" w:type="dxa"/>
            <w:hideMark/>
          </w:tcPr>
          <w:p w14:paraId="276E5622" w14:textId="77777777" w:rsidR="00F122E9" w:rsidRPr="00F122E9" w:rsidRDefault="00F122E9">
            <w:r w:rsidRPr="00F122E9">
              <w:t>./hansard_gathering/filesystem.py</w:t>
            </w:r>
          </w:p>
        </w:tc>
        <w:tc>
          <w:tcPr>
            <w:tcW w:w="1418" w:type="dxa"/>
            <w:hideMark/>
          </w:tcPr>
          <w:p w14:paraId="4EEB0DA6" w14:textId="77777777" w:rsidR="00F122E9" w:rsidRPr="00F122E9" w:rsidRDefault="00F122E9">
            <w:r w:rsidRPr="00F122E9">
              <w:t>Matt Ralph</w:t>
            </w:r>
          </w:p>
        </w:tc>
        <w:tc>
          <w:tcPr>
            <w:tcW w:w="4053" w:type="dxa"/>
            <w:hideMark/>
          </w:tcPr>
          <w:p w14:paraId="2A777518" w14:textId="77777777" w:rsidR="00F122E9" w:rsidRPr="00F122E9" w:rsidRDefault="00F122E9">
            <w:r w:rsidRPr="00F122E9">
              <w:t>Utilities to allow Simple-GUI to serve Hansards from disk</w:t>
            </w:r>
          </w:p>
        </w:tc>
      </w:tr>
      <w:tr w:rsidR="00F122E9" w:rsidRPr="00F122E9" w14:paraId="690985E6" w14:textId="77777777" w:rsidTr="00F122E9">
        <w:trPr>
          <w:trHeight w:val="680"/>
        </w:trPr>
        <w:tc>
          <w:tcPr>
            <w:tcW w:w="3539" w:type="dxa"/>
            <w:hideMark/>
          </w:tcPr>
          <w:p w14:paraId="32620715" w14:textId="77777777" w:rsidR="00F122E9" w:rsidRPr="00F122E9" w:rsidRDefault="00F122E9">
            <w:r w:rsidRPr="00F122E9">
              <w:t>./hansard_gathering/__init__.py</w:t>
            </w:r>
          </w:p>
        </w:tc>
        <w:tc>
          <w:tcPr>
            <w:tcW w:w="1418" w:type="dxa"/>
            <w:hideMark/>
          </w:tcPr>
          <w:p w14:paraId="75B68897" w14:textId="77777777" w:rsidR="00F122E9" w:rsidRPr="00F122E9" w:rsidRDefault="00F122E9">
            <w:r w:rsidRPr="00F122E9">
              <w:t>Matt Ralph</w:t>
            </w:r>
          </w:p>
        </w:tc>
        <w:tc>
          <w:tcPr>
            <w:tcW w:w="4053" w:type="dxa"/>
            <w:hideMark/>
          </w:tcPr>
          <w:p w14:paraId="76A3127F" w14:textId="77777777" w:rsidR="00F122E9" w:rsidRPr="00F122E9" w:rsidRDefault="00F122E9">
            <w:r w:rsidRPr="00F122E9">
              <w:t>Empty file for Python Package definition</w:t>
            </w:r>
          </w:p>
        </w:tc>
      </w:tr>
      <w:tr w:rsidR="00F122E9" w:rsidRPr="00F122E9" w14:paraId="106671AE" w14:textId="77777777" w:rsidTr="00F122E9">
        <w:trPr>
          <w:trHeight w:val="680"/>
        </w:trPr>
        <w:tc>
          <w:tcPr>
            <w:tcW w:w="3539" w:type="dxa"/>
            <w:hideMark/>
          </w:tcPr>
          <w:p w14:paraId="2D62BAD2" w14:textId="77777777" w:rsidR="00F122E9" w:rsidRPr="00F122E9" w:rsidRDefault="00F122E9">
            <w:r w:rsidRPr="00F122E9">
              <w:t>./hansard_gathering/chunk.py</w:t>
            </w:r>
          </w:p>
        </w:tc>
        <w:tc>
          <w:tcPr>
            <w:tcW w:w="1418" w:type="dxa"/>
            <w:hideMark/>
          </w:tcPr>
          <w:p w14:paraId="3FA5E434" w14:textId="77777777" w:rsidR="00F122E9" w:rsidRPr="00F122E9" w:rsidRDefault="00F122E9">
            <w:r w:rsidRPr="00F122E9">
              <w:t>Matt Ralph</w:t>
            </w:r>
          </w:p>
        </w:tc>
        <w:tc>
          <w:tcPr>
            <w:tcW w:w="4053" w:type="dxa"/>
            <w:hideMark/>
          </w:tcPr>
          <w:p w14:paraId="5A307788" w14:textId="77777777" w:rsidR="00F122E9" w:rsidRPr="00F122E9" w:rsidRDefault="00F122E9">
            <w:r w:rsidRPr="00F122E9">
              <w:t>Code to perform sentence segmentation</w:t>
            </w:r>
          </w:p>
        </w:tc>
      </w:tr>
      <w:tr w:rsidR="00F122E9" w:rsidRPr="00F122E9" w14:paraId="789ADF9F" w14:textId="77777777" w:rsidTr="00F122E9">
        <w:trPr>
          <w:trHeight w:val="340"/>
        </w:trPr>
        <w:tc>
          <w:tcPr>
            <w:tcW w:w="3539" w:type="dxa"/>
            <w:hideMark/>
          </w:tcPr>
          <w:p w14:paraId="4523C873" w14:textId="77777777" w:rsidR="00F122E9" w:rsidRPr="00F122E9" w:rsidRDefault="00F122E9">
            <w:r w:rsidRPr="00F122E9">
              <w:t>./hansard_gathering/numerify.py</w:t>
            </w:r>
          </w:p>
        </w:tc>
        <w:tc>
          <w:tcPr>
            <w:tcW w:w="1418" w:type="dxa"/>
            <w:hideMark/>
          </w:tcPr>
          <w:p w14:paraId="08CDAC03" w14:textId="77777777" w:rsidR="00F122E9" w:rsidRPr="00F122E9" w:rsidRDefault="00F122E9">
            <w:r w:rsidRPr="00F122E9">
              <w:t>Matt Ralph</w:t>
            </w:r>
          </w:p>
        </w:tc>
        <w:tc>
          <w:tcPr>
            <w:tcW w:w="4053" w:type="dxa"/>
            <w:hideMark/>
          </w:tcPr>
          <w:p w14:paraId="554CA676" w14:textId="77777777" w:rsidR="00F122E9" w:rsidRPr="00F122E9" w:rsidRDefault="00F122E9">
            <w:r w:rsidRPr="00F122E9">
              <w:t>Code to create x tensor</w:t>
            </w:r>
          </w:p>
        </w:tc>
      </w:tr>
      <w:tr w:rsidR="00F122E9" w:rsidRPr="00F122E9" w14:paraId="0F4AF246" w14:textId="77777777" w:rsidTr="00F122E9">
        <w:trPr>
          <w:trHeight w:val="680"/>
        </w:trPr>
        <w:tc>
          <w:tcPr>
            <w:tcW w:w="3539" w:type="dxa"/>
            <w:hideMark/>
          </w:tcPr>
          <w:p w14:paraId="6881C009" w14:textId="77777777" w:rsidR="00F122E9" w:rsidRPr="00F122E9" w:rsidRDefault="00F122E9">
            <w:r w:rsidRPr="00F122E9">
              <w:t>./hansard_gathering/preprocessing.py</w:t>
            </w:r>
          </w:p>
        </w:tc>
        <w:tc>
          <w:tcPr>
            <w:tcW w:w="1418" w:type="dxa"/>
            <w:hideMark/>
          </w:tcPr>
          <w:p w14:paraId="54B0FB0D" w14:textId="77777777" w:rsidR="00F122E9" w:rsidRPr="00F122E9" w:rsidRDefault="00F122E9">
            <w:r w:rsidRPr="00F122E9">
              <w:t>Matt Ralph</w:t>
            </w:r>
          </w:p>
        </w:tc>
        <w:tc>
          <w:tcPr>
            <w:tcW w:w="4053" w:type="dxa"/>
            <w:hideMark/>
          </w:tcPr>
          <w:p w14:paraId="249BFD23" w14:textId="77777777" w:rsidR="00F122E9" w:rsidRPr="00F122E9" w:rsidRDefault="00F122E9">
            <w:r w:rsidRPr="00F122E9">
              <w:t>Preprocessing of raw Hansard data</w:t>
            </w:r>
          </w:p>
        </w:tc>
      </w:tr>
      <w:tr w:rsidR="00F122E9" w:rsidRPr="00F122E9" w14:paraId="4AC5165A" w14:textId="77777777" w:rsidTr="00F122E9">
        <w:trPr>
          <w:trHeight w:val="340"/>
        </w:trPr>
        <w:tc>
          <w:tcPr>
            <w:tcW w:w="3539" w:type="dxa"/>
            <w:hideMark/>
          </w:tcPr>
          <w:p w14:paraId="493D10A4" w14:textId="77777777" w:rsidR="00F122E9" w:rsidRPr="00F122E9" w:rsidRDefault="00F122E9">
            <w:r w:rsidRPr="00F122E9">
              <w:t>./hansard_gathering/interpolate.py</w:t>
            </w:r>
          </w:p>
        </w:tc>
        <w:tc>
          <w:tcPr>
            <w:tcW w:w="1418" w:type="dxa"/>
            <w:hideMark/>
          </w:tcPr>
          <w:p w14:paraId="46B439AC" w14:textId="77777777" w:rsidR="00F122E9" w:rsidRPr="00F122E9" w:rsidRDefault="00F122E9">
            <w:r w:rsidRPr="00F122E9">
              <w:t>Matt Ralph</w:t>
            </w:r>
          </w:p>
        </w:tc>
        <w:tc>
          <w:tcPr>
            <w:tcW w:w="4053" w:type="dxa"/>
            <w:hideMark/>
          </w:tcPr>
          <w:p w14:paraId="0B154A03" w14:textId="77777777" w:rsidR="00F122E9" w:rsidRPr="00F122E9" w:rsidRDefault="00F122E9">
            <w:r w:rsidRPr="00F122E9">
              <w:t>Interpolation algorithm for Y tensor</w:t>
            </w:r>
          </w:p>
        </w:tc>
      </w:tr>
      <w:tr w:rsidR="00F122E9" w:rsidRPr="00F122E9" w14:paraId="27DD6FF9" w14:textId="77777777" w:rsidTr="00F122E9">
        <w:trPr>
          <w:trHeight w:val="680"/>
        </w:trPr>
        <w:tc>
          <w:tcPr>
            <w:tcW w:w="3539" w:type="dxa"/>
            <w:hideMark/>
          </w:tcPr>
          <w:p w14:paraId="05F75C8E" w14:textId="77777777" w:rsidR="00F122E9" w:rsidRPr="00F122E9" w:rsidRDefault="00F122E9">
            <w:r w:rsidRPr="00F122E9">
              <w:t>./hansard_gathering/driver.py</w:t>
            </w:r>
          </w:p>
        </w:tc>
        <w:tc>
          <w:tcPr>
            <w:tcW w:w="1418" w:type="dxa"/>
            <w:hideMark/>
          </w:tcPr>
          <w:p w14:paraId="7DA66F9A" w14:textId="77777777" w:rsidR="00F122E9" w:rsidRPr="00F122E9" w:rsidRDefault="00F122E9">
            <w:r w:rsidRPr="00F122E9">
              <w:t>Matt Ralph</w:t>
            </w:r>
          </w:p>
        </w:tc>
        <w:tc>
          <w:tcPr>
            <w:tcW w:w="4053" w:type="dxa"/>
            <w:hideMark/>
          </w:tcPr>
          <w:p w14:paraId="751453BD" w14:textId="77777777" w:rsidR="00F122E9" w:rsidRPr="00F122E9" w:rsidRDefault="00F122E9">
            <w:r w:rsidRPr="00F122E9">
              <w:t>kick off Hansard downloads in threadpool</w:t>
            </w:r>
          </w:p>
        </w:tc>
      </w:tr>
      <w:tr w:rsidR="00F122E9" w:rsidRPr="00F122E9" w14:paraId="42AFBA5C" w14:textId="77777777" w:rsidTr="00F122E9">
        <w:trPr>
          <w:trHeight w:val="680"/>
        </w:trPr>
        <w:tc>
          <w:tcPr>
            <w:tcW w:w="3539" w:type="dxa"/>
            <w:hideMark/>
          </w:tcPr>
          <w:p w14:paraId="751D761A" w14:textId="77777777" w:rsidR="00F122E9" w:rsidRPr="00F122E9" w:rsidRDefault="00F122E9">
            <w:r w:rsidRPr="00F122E9">
              <w:t>./config_util/config_parser.py</w:t>
            </w:r>
          </w:p>
        </w:tc>
        <w:tc>
          <w:tcPr>
            <w:tcW w:w="1418" w:type="dxa"/>
            <w:hideMark/>
          </w:tcPr>
          <w:p w14:paraId="0648AAB3" w14:textId="77777777" w:rsidR="00F122E9" w:rsidRPr="00F122E9" w:rsidRDefault="00F122E9">
            <w:r w:rsidRPr="00F122E9">
              <w:t>Matt Ralph</w:t>
            </w:r>
          </w:p>
        </w:tc>
        <w:tc>
          <w:tcPr>
            <w:tcW w:w="4053" w:type="dxa"/>
            <w:hideMark/>
          </w:tcPr>
          <w:p w14:paraId="2CC95432" w14:textId="77777777" w:rsidR="00F122E9" w:rsidRPr="00F122E9" w:rsidRDefault="00F122E9">
            <w:r w:rsidRPr="00F122E9">
              <w:t>Parse config file for TheyWorkForYou API</w:t>
            </w:r>
          </w:p>
        </w:tc>
      </w:tr>
      <w:tr w:rsidR="00F122E9" w:rsidRPr="00F122E9" w14:paraId="4BF195D6" w14:textId="77777777" w:rsidTr="00F122E9">
        <w:trPr>
          <w:trHeight w:val="680"/>
        </w:trPr>
        <w:tc>
          <w:tcPr>
            <w:tcW w:w="3539" w:type="dxa"/>
            <w:hideMark/>
          </w:tcPr>
          <w:p w14:paraId="6A8D3E1A" w14:textId="77777777" w:rsidR="00F122E9" w:rsidRPr="00F122E9" w:rsidRDefault="00F122E9">
            <w:r w:rsidRPr="00F122E9">
              <w:t>./config_util/__init__.py</w:t>
            </w:r>
          </w:p>
        </w:tc>
        <w:tc>
          <w:tcPr>
            <w:tcW w:w="1418" w:type="dxa"/>
            <w:hideMark/>
          </w:tcPr>
          <w:p w14:paraId="47944DC0" w14:textId="77777777" w:rsidR="00F122E9" w:rsidRPr="00F122E9" w:rsidRDefault="00F122E9">
            <w:r w:rsidRPr="00F122E9">
              <w:t>Matt Ralph</w:t>
            </w:r>
          </w:p>
        </w:tc>
        <w:tc>
          <w:tcPr>
            <w:tcW w:w="4053" w:type="dxa"/>
            <w:hideMark/>
          </w:tcPr>
          <w:p w14:paraId="1F77A494" w14:textId="77777777" w:rsidR="00F122E9" w:rsidRPr="00F122E9" w:rsidRDefault="00F122E9">
            <w:r w:rsidRPr="00F122E9">
              <w:t>Empty file for Python Package definition</w:t>
            </w:r>
          </w:p>
        </w:tc>
      </w:tr>
      <w:tr w:rsidR="00F122E9" w:rsidRPr="00F122E9" w14:paraId="20AEEDD5" w14:textId="77777777" w:rsidTr="00F122E9">
        <w:trPr>
          <w:trHeight w:val="1020"/>
        </w:trPr>
        <w:tc>
          <w:tcPr>
            <w:tcW w:w="3539" w:type="dxa"/>
            <w:hideMark/>
          </w:tcPr>
          <w:p w14:paraId="0E0E04F1" w14:textId="77777777" w:rsidR="00F122E9" w:rsidRPr="00F122E9" w:rsidRDefault="00F122E9">
            <w:r w:rsidRPr="00F122E9">
              <w:lastRenderedPageBreak/>
              <w:t>./keras_character_based_ner/__init__.py</w:t>
            </w:r>
          </w:p>
        </w:tc>
        <w:tc>
          <w:tcPr>
            <w:tcW w:w="1418" w:type="dxa"/>
            <w:hideMark/>
          </w:tcPr>
          <w:p w14:paraId="4AE04EFE" w14:textId="77777777" w:rsidR="00F122E9" w:rsidRPr="00F122E9" w:rsidRDefault="00F122E9">
            <w:r w:rsidRPr="00F122E9">
              <w:t>Matt Ralph</w:t>
            </w:r>
          </w:p>
        </w:tc>
        <w:tc>
          <w:tcPr>
            <w:tcW w:w="4053" w:type="dxa"/>
            <w:hideMark/>
          </w:tcPr>
          <w:p w14:paraId="1A433E04" w14:textId="77777777" w:rsidR="00F122E9" w:rsidRPr="00F122E9" w:rsidRDefault="00F122E9">
            <w:r w:rsidRPr="00F122E9">
              <w:t>Empty file for Python Package definition. Added to allow my code to import Nur Lan's functions</w:t>
            </w:r>
          </w:p>
        </w:tc>
      </w:tr>
      <w:tr w:rsidR="00F122E9" w:rsidRPr="00F122E9" w14:paraId="163A4A7A" w14:textId="77777777" w:rsidTr="00F122E9">
        <w:trPr>
          <w:trHeight w:val="1020"/>
        </w:trPr>
        <w:tc>
          <w:tcPr>
            <w:tcW w:w="3539" w:type="dxa"/>
            <w:hideMark/>
          </w:tcPr>
          <w:p w14:paraId="71E6B7B4" w14:textId="77777777" w:rsidR="00F122E9" w:rsidRPr="00F122E9" w:rsidRDefault="00F122E9">
            <w:r w:rsidRPr="00F122E9">
              <w:t>./keras_character_based_ner/src/config.py</w:t>
            </w:r>
          </w:p>
        </w:tc>
        <w:tc>
          <w:tcPr>
            <w:tcW w:w="1418" w:type="dxa"/>
            <w:hideMark/>
          </w:tcPr>
          <w:p w14:paraId="3B225E7D" w14:textId="77777777" w:rsidR="00F122E9" w:rsidRPr="00F122E9" w:rsidRDefault="00F122E9">
            <w:r w:rsidRPr="00F122E9">
              <w:t>Nur Lan (0xnurl)</w:t>
            </w:r>
          </w:p>
        </w:tc>
        <w:tc>
          <w:tcPr>
            <w:tcW w:w="4053" w:type="dxa"/>
            <w:hideMark/>
          </w:tcPr>
          <w:p w14:paraId="308FC30B" w14:textId="77777777" w:rsidR="00F122E9" w:rsidRPr="00F122E9" w:rsidRDefault="00F122E9">
            <w:r w:rsidRPr="00F122E9">
              <w:t>Nur Lan's Keras model implementation - embedded in this project to allow imports.</w:t>
            </w:r>
          </w:p>
        </w:tc>
      </w:tr>
      <w:tr w:rsidR="00F122E9" w:rsidRPr="00F122E9" w14:paraId="4EFA7D86" w14:textId="77777777" w:rsidTr="00F122E9">
        <w:trPr>
          <w:trHeight w:val="1020"/>
        </w:trPr>
        <w:tc>
          <w:tcPr>
            <w:tcW w:w="3539" w:type="dxa"/>
            <w:hideMark/>
          </w:tcPr>
          <w:p w14:paraId="5547D6C0" w14:textId="77777777" w:rsidR="00F122E9" w:rsidRPr="00F122E9" w:rsidRDefault="00F122E9">
            <w:r w:rsidRPr="00F122E9">
              <w:t>./keras_character_based_ner/src/__init__.py</w:t>
            </w:r>
          </w:p>
        </w:tc>
        <w:tc>
          <w:tcPr>
            <w:tcW w:w="1418" w:type="dxa"/>
            <w:hideMark/>
          </w:tcPr>
          <w:p w14:paraId="400678F0" w14:textId="77777777" w:rsidR="00F122E9" w:rsidRPr="00F122E9" w:rsidRDefault="00F122E9">
            <w:r w:rsidRPr="00F122E9">
              <w:t>Nur Lan (0xnurl)</w:t>
            </w:r>
          </w:p>
        </w:tc>
        <w:tc>
          <w:tcPr>
            <w:tcW w:w="4053" w:type="dxa"/>
            <w:hideMark/>
          </w:tcPr>
          <w:p w14:paraId="535A6C53" w14:textId="77777777" w:rsidR="00F122E9" w:rsidRPr="00F122E9" w:rsidRDefault="00F122E9">
            <w:r w:rsidRPr="00F122E9">
              <w:t>Nur Lan's Keras model implementation - embedded in this project to allow imports.</w:t>
            </w:r>
          </w:p>
        </w:tc>
      </w:tr>
      <w:tr w:rsidR="00F122E9" w:rsidRPr="00F122E9" w14:paraId="0885D45F" w14:textId="77777777" w:rsidTr="00F122E9">
        <w:trPr>
          <w:trHeight w:val="1020"/>
        </w:trPr>
        <w:tc>
          <w:tcPr>
            <w:tcW w:w="3539" w:type="dxa"/>
            <w:hideMark/>
          </w:tcPr>
          <w:p w14:paraId="7AAE618E" w14:textId="77777777" w:rsidR="00F122E9" w:rsidRPr="00F122E9" w:rsidRDefault="00F122E9">
            <w:r w:rsidRPr="00F122E9">
              <w:t>./keras_character_based_ner/src/matt/save.py</w:t>
            </w:r>
          </w:p>
        </w:tc>
        <w:tc>
          <w:tcPr>
            <w:tcW w:w="1418" w:type="dxa"/>
            <w:hideMark/>
          </w:tcPr>
          <w:p w14:paraId="0EE189A9" w14:textId="77777777" w:rsidR="00F122E9" w:rsidRPr="00F122E9" w:rsidRDefault="00F122E9">
            <w:r w:rsidRPr="00F122E9">
              <w:t>Matt Ralph</w:t>
            </w:r>
          </w:p>
        </w:tc>
        <w:tc>
          <w:tcPr>
            <w:tcW w:w="4053" w:type="dxa"/>
            <w:hideMark/>
          </w:tcPr>
          <w:p w14:paraId="7D6AE2A5" w14:textId="77777777" w:rsidR="00F122E9" w:rsidRPr="00F122E9" w:rsidRDefault="00F122E9">
            <w:r w:rsidRPr="00F122E9">
              <w:t>Subclass Keras model to add 'save' method so we can save model weights progress</w:t>
            </w:r>
          </w:p>
        </w:tc>
      </w:tr>
      <w:tr w:rsidR="00F122E9" w:rsidRPr="00F122E9" w14:paraId="178C8A6C" w14:textId="77777777" w:rsidTr="00F122E9">
        <w:trPr>
          <w:trHeight w:val="1020"/>
        </w:trPr>
        <w:tc>
          <w:tcPr>
            <w:tcW w:w="3539" w:type="dxa"/>
            <w:hideMark/>
          </w:tcPr>
          <w:p w14:paraId="113100E1" w14:textId="77777777" w:rsidR="00F122E9" w:rsidRPr="00F122E9" w:rsidRDefault="00F122E9">
            <w:r w:rsidRPr="00F122E9">
              <w:t>./keras_character_based_ner/src/matt/model_integration.py</w:t>
            </w:r>
          </w:p>
        </w:tc>
        <w:tc>
          <w:tcPr>
            <w:tcW w:w="1418" w:type="dxa"/>
            <w:hideMark/>
          </w:tcPr>
          <w:p w14:paraId="1FFB6C57" w14:textId="77777777" w:rsidR="00F122E9" w:rsidRPr="00F122E9" w:rsidRDefault="00F122E9">
            <w:r w:rsidRPr="00F122E9">
              <w:t>Matt Ralph</w:t>
            </w:r>
          </w:p>
        </w:tc>
        <w:tc>
          <w:tcPr>
            <w:tcW w:w="4053" w:type="dxa"/>
            <w:hideMark/>
          </w:tcPr>
          <w:p w14:paraId="0B780CB7" w14:textId="77777777" w:rsidR="00F122E9" w:rsidRPr="00F122E9" w:rsidRDefault="00F122E9">
            <w:r w:rsidRPr="00F122E9">
              <w:t>Main point of integration with Nur Lan's model - provide X, Y tensors and alphabet for model</w:t>
            </w:r>
          </w:p>
        </w:tc>
      </w:tr>
      <w:tr w:rsidR="00F122E9" w:rsidRPr="00F122E9" w14:paraId="50477302" w14:textId="77777777" w:rsidTr="00F122E9">
        <w:trPr>
          <w:trHeight w:val="680"/>
        </w:trPr>
        <w:tc>
          <w:tcPr>
            <w:tcW w:w="3539" w:type="dxa"/>
            <w:hideMark/>
          </w:tcPr>
          <w:p w14:paraId="05A6FEB8" w14:textId="77777777" w:rsidR="00F122E9" w:rsidRPr="00F122E9" w:rsidRDefault="00F122E9">
            <w:r w:rsidRPr="00F122E9">
              <w:t>./keras_character_based_ner/src/matt/dataset_hashing.py</w:t>
            </w:r>
          </w:p>
        </w:tc>
        <w:tc>
          <w:tcPr>
            <w:tcW w:w="1418" w:type="dxa"/>
            <w:hideMark/>
          </w:tcPr>
          <w:p w14:paraId="72869622" w14:textId="77777777" w:rsidR="00F122E9" w:rsidRPr="00F122E9" w:rsidRDefault="00F122E9">
            <w:r w:rsidRPr="00F122E9">
              <w:t>Matt Ralph</w:t>
            </w:r>
          </w:p>
        </w:tc>
        <w:tc>
          <w:tcPr>
            <w:tcW w:w="4053" w:type="dxa"/>
            <w:hideMark/>
          </w:tcPr>
          <w:p w14:paraId="303A8685" w14:textId="77777777" w:rsidR="00F122E9" w:rsidRPr="00F122E9" w:rsidRDefault="00F122E9">
            <w:r w:rsidRPr="00F122E9">
              <w:t>Logic to hash Hansards into buckets so all datasets contain distributed data</w:t>
            </w:r>
          </w:p>
        </w:tc>
      </w:tr>
      <w:tr w:rsidR="00F122E9" w:rsidRPr="00F122E9" w14:paraId="6DD28801" w14:textId="77777777" w:rsidTr="00F122E9">
        <w:trPr>
          <w:trHeight w:val="680"/>
        </w:trPr>
        <w:tc>
          <w:tcPr>
            <w:tcW w:w="3539" w:type="dxa"/>
            <w:hideMark/>
          </w:tcPr>
          <w:p w14:paraId="6013F3A2" w14:textId="77777777" w:rsidR="00F122E9" w:rsidRPr="00F122E9" w:rsidRDefault="00F122E9">
            <w:r w:rsidRPr="00F122E9">
              <w:t>./keras_character_based_ner/src/matt/alphabet_management.py</w:t>
            </w:r>
          </w:p>
        </w:tc>
        <w:tc>
          <w:tcPr>
            <w:tcW w:w="1418" w:type="dxa"/>
            <w:hideMark/>
          </w:tcPr>
          <w:p w14:paraId="78767ADE" w14:textId="77777777" w:rsidR="00F122E9" w:rsidRPr="00F122E9" w:rsidRDefault="00F122E9">
            <w:r w:rsidRPr="00F122E9">
              <w:t>Matt Ralph</w:t>
            </w:r>
          </w:p>
        </w:tc>
        <w:tc>
          <w:tcPr>
            <w:tcW w:w="4053" w:type="dxa"/>
            <w:hideMark/>
          </w:tcPr>
          <w:p w14:paraId="7454A1DD" w14:textId="77777777" w:rsidR="00F122E9" w:rsidRPr="00F122E9" w:rsidRDefault="00F122E9">
            <w:r w:rsidRPr="00F122E9">
              <w:t>Create, store and load alphabet objects needed by the model</w:t>
            </w:r>
          </w:p>
        </w:tc>
      </w:tr>
      <w:tr w:rsidR="00F122E9" w:rsidRPr="00F122E9" w14:paraId="222C88E8" w14:textId="77777777" w:rsidTr="00F122E9">
        <w:trPr>
          <w:trHeight w:val="1020"/>
        </w:trPr>
        <w:tc>
          <w:tcPr>
            <w:tcW w:w="3539" w:type="dxa"/>
            <w:hideMark/>
          </w:tcPr>
          <w:p w14:paraId="40B87DC8" w14:textId="77777777" w:rsidR="00F122E9" w:rsidRPr="00F122E9" w:rsidRDefault="00F122E9">
            <w:r w:rsidRPr="00F122E9">
              <w:t>./keras_character_based_ner/src/matt/persist.py</w:t>
            </w:r>
          </w:p>
        </w:tc>
        <w:tc>
          <w:tcPr>
            <w:tcW w:w="1418" w:type="dxa"/>
            <w:hideMark/>
          </w:tcPr>
          <w:p w14:paraId="00BE3F65" w14:textId="77777777" w:rsidR="00F122E9" w:rsidRPr="00F122E9" w:rsidRDefault="00F122E9">
            <w:r w:rsidRPr="00F122E9">
              <w:t>Matt Ralph</w:t>
            </w:r>
          </w:p>
        </w:tc>
        <w:tc>
          <w:tcPr>
            <w:tcW w:w="4053" w:type="dxa"/>
            <w:hideMark/>
          </w:tcPr>
          <w:p w14:paraId="1D92C216" w14:textId="77777777" w:rsidR="00F122E9" w:rsidRPr="00F122E9" w:rsidRDefault="00F122E9">
            <w:r w:rsidRPr="00F122E9">
              <w:t>Subclass Nur Lan's Keras model to allow easy saving and loading from disk to train or predict</w:t>
            </w:r>
          </w:p>
        </w:tc>
      </w:tr>
      <w:tr w:rsidR="00F122E9" w:rsidRPr="00F122E9" w14:paraId="263226C5" w14:textId="77777777" w:rsidTr="00F122E9">
        <w:trPr>
          <w:trHeight w:val="1020"/>
        </w:trPr>
        <w:tc>
          <w:tcPr>
            <w:tcW w:w="3539" w:type="dxa"/>
            <w:hideMark/>
          </w:tcPr>
          <w:p w14:paraId="218CF321" w14:textId="77777777" w:rsidR="00F122E9" w:rsidRPr="00F122E9" w:rsidRDefault="00F122E9">
            <w:r w:rsidRPr="00F122E9">
              <w:t>./keras_character_based_ner/src/matt/predict.py</w:t>
            </w:r>
          </w:p>
        </w:tc>
        <w:tc>
          <w:tcPr>
            <w:tcW w:w="1418" w:type="dxa"/>
            <w:hideMark/>
          </w:tcPr>
          <w:p w14:paraId="3757F5B8" w14:textId="77777777" w:rsidR="00F122E9" w:rsidRPr="00F122E9" w:rsidRDefault="00F122E9">
            <w:r w:rsidRPr="00F122E9">
              <w:t>Matt Ralph</w:t>
            </w:r>
          </w:p>
        </w:tc>
        <w:tc>
          <w:tcPr>
            <w:tcW w:w="4053" w:type="dxa"/>
            <w:hideMark/>
          </w:tcPr>
          <w:p w14:paraId="447A62EE" w14:textId="77777777" w:rsidR="00F122E9" w:rsidRPr="00F122E9" w:rsidRDefault="00F122E9">
            <w:r w:rsidRPr="00F122E9">
              <w:t>Helper functions to make it simple to predict NEs in strings from trained models</w:t>
            </w:r>
          </w:p>
        </w:tc>
      </w:tr>
      <w:tr w:rsidR="00F122E9" w:rsidRPr="00F122E9" w14:paraId="0E94D701" w14:textId="77777777" w:rsidTr="00F122E9">
        <w:trPr>
          <w:trHeight w:val="680"/>
        </w:trPr>
        <w:tc>
          <w:tcPr>
            <w:tcW w:w="3539" w:type="dxa"/>
            <w:hideMark/>
          </w:tcPr>
          <w:p w14:paraId="6D061307" w14:textId="77777777" w:rsidR="00F122E9" w:rsidRPr="00F122E9" w:rsidRDefault="00F122E9">
            <w:r w:rsidRPr="00F122E9">
              <w:t>./keras_character_based_ner/src/matt/__init__.py</w:t>
            </w:r>
          </w:p>
        </w:tc>
        <w:tc>
          <w:tcPr>
            <w:tcW w:w="1418" w:type="dxa"/>
            <w:hideMark/>
          </w:tcPr>
          <w:p w14:paraId="1D14EDFA" w14:textId="77777777" w:rsidR="00F122E9" w:rsidRPr="00F122E9" w:rsidRDefault="00F122E9">
            <w:r w:rsidRPr="00F122E9">
              <w:t>Matt Ralph</w:t>
            </w:r>
          </w:p>
        </w:tc>
        <w:tc>
          <w:tcPr>
            <w:tcW w:w="4053" w:type="dxa"/>
            <w:hideMark/>
          </w:tcPr>
          <w:p w14:paraId="46FA622B" w14:textId="77777777" w:rsidR="00F122E9" w:rsidRPr="00F122E9" w:rsidRDefault="00F122E9">
            <w:r w:rsidRPr="00F122E9">
              <w:t>Empty file for Python Package definition</w:t>
            </w:r>
          </w:p>
        </w:tc>
      </w:tr>
      <w:tr w:rsidR="00F122E9" w:rsidRPr="00F122E9" w14:paraId="6AB3BFD1" w14:textId="77777777" w:rsidTr="00F122E9">
        <w:trPr>
          <w:trHeight w:val="1020"/>
        </w:trPr>
        <w:tc>
          <w:tcPr>
            <w:tcW w:w="3539" w:type="dxa"/>
            <w:hideMark/>
          </w:tcPr>
          <w:p w14:paraId="7F08EA7F" w14:textId="77777777" w:rsidR="00F122E9" w:rsidRPr="00F122E9" w:rsidRDefault="00F122E9">
            <w:r w:rsidRPr="00F122E9">
              <w:t>./keras_character_based_ner/src/matt/train.py</w:t>
            </w:r>
          </w:p>
        </w:tc>
        <w:tc>
          <w:tcPr>
            <w:tcW w:w="1418" w:type="dxa"/>
            <w:hideMark/>
          </w:tcPr>
          <w:p w14:paraId="1418FFA1" w14:textId="77777777" w:rsidR="00F122E9" w:rsidRPr="00F122E9" w:rsidRDefault="00F122E9">
            <w:r w:rsidRPr="00F122E9">
              <w:t>Matt Ralph</w:t>
            </w:r>
          </w:p>
        </w:tc>
        <w:tc>
          <w:tcPr>
            <w:tcW w:w="4053" w:type="dxa"/>
            <w:hideMark/>
          </w:tcPr>
          <w:p w14:paraId="1E136FC6" w14:textId="56280AE3" w:rsidR="00F122E9" w:rsidRPr="00F122E9" w:rsidRDefault="00F122E9">
            <w:r w:rsidRPr="00F122E9">
              <w:t>Override Nur Lan's own train.py so I can contro</w:t>
            </w:r>
            <w:r w:rsidR="00DF5B2B">
              <w:t>l</w:t>
            </w:r>
            <w:r w:rsidRPr="00F122E9">
              <w:t xml:space="preserve"> the epochs and config used for training</w:t>
            </w:r>
          </w:p>
        </w:tc>
      </w:tr>
      <w:tr w:rsidR="00F122E9" w:rsidRPr="00F122E9" w14:paraId="6D4764A7" w14:textId="77777777" w:rsidTr="00F122E9">
        <w:trPr>
          <w:trHeight w:val="1020"/>
        </w:trPr>
        <w:tc>
          <w:tcPr>
            <w:tcW w:w="3539" w:type="dxa"/>
            <w:hideMark/>
          </w:tcPr>
          <w:p w14:paraId="0CD29A4F" w14:textId="77777777" w:rsidR="00F122E9" w:rsidRPr="00F122E9" w:rsidRDefault="00F122E9">
            <w:r w:rsidRPr="00F122E9">
              <w:t>./keras_character_based_ner/src/matt/eval.py</w:t>
            </w:r>
          </w:p>
        </w:tc>
        <w:tc>
          <w:tcPr>
            <w:tcW w:w="1418" w:type="dxa"/>
            <w:hideMark/>
          </w:tcPr>
          <w:p w14:paraId="067672F6" w14:textId="77777777" w:rsidR="00F122E9" w:rsidRPr="00F122E9" w:rsidRDefault="00F122E9">
            <w:r w:rsidRPr="00F122E9">
              <w:t>Matt Ralph</w:t>
            </w:r>
          </w:p>
        </w:tc>
        <w:tc>
          <w:tcPr>
            <w:tcW w:w="4053" w:type="dxa"/>
            <w:hideMark/>
          </w:tcPr>
          <w:p w14:paraId="09250BEE" w14:textId="77777777" w:rsidR="00F122E9" w:rsidRPr="00F122E9" w:rsidRDefault="00F122E9">
            <w:r w:rsidRPr="00F122E9">
              <w:t>Code for baseline evaluation of code, k-fold cross validation, and model evaluation on test set</w:t>
            </w:r>
          </w:p>
        </w:tc>
      </w:tr>
      <w:tr w:rsidR="00F122E9" w:rsidRPr="00F122E9" w14:paraId="3CF8CF88" w14:textId="77777777" w:rsidTr="00F122E9">
        <w:trPr>
          <w:trHeight w:val="1020"/>
        </w:trPr>
        <w:tc>
          <w:tcPr>
            <w:tcW w:w="3539" w:type="dxa"/>
            <w:hideMark/>
          </w:tcPr>
          <w:p w14:paraId="66ED4789" w14:textId="77777777" w:rsidR="00F122E9" w:rsidRPr="00F122E9" w:rsidRDefault="00F122E9">
            <w:r w:rsidRPr="00F122E9">
              <w:t>./keras_character_based_ner/src/matt/file_management.py</w:t>
            </w:r>
          </w:p>
        </w:tc>
        <w:tc>
          <w:tcPr>
            <w:tcW w:w="1418" w:type="dxa"/>
            <w:hideMark/>
          </w:tcPr>
          <w:p w14:paraId="37DE5020" w14:textId="77777777" w:rsidR="00F122E9" w:rsidRPr="00F122E9" w:rsidRDefault="00F122E9">
            <w:r w:rsidRPr="00F122E9">
              <w:t>Matt Ralph</w:t>
            </w:r>
          </w:p>
        </w:tc>
        <w:tc>
          <w:tcPr>
            <w:tcW w:w="4053" w:type="dxa"/>
            <w:hideMark/>
          </w:tcPr>
          <w:p w14:paraId="66B4B10B" w14:textId="77777777" w:rsidR="00F122E9" w:rsidRPr="00F122E9" w:rsidRDefault="00F122E9">
            <w:r w:rsidRPr="00F122E9">
              <w:t>Write own functions for pickling to address pickle bug, manage Hansard chunk files</w:t>
            </w:r>
          </w:p>
        </w:tc>
      </w:tr>
      <w:tr w:rsidR="00F122E9" w:rsidRPr="00F122E9" w14:paraId="063BECB2" w14:textId="77777777" w:rsidTr="00F122E9">
        <w:trPr>
          <w:trHeight w:val="680"/>
        </w:trPr>
        <w:tc>
          <w:tcPr>
            <w:tcW w:w="3539" w:type="dxa"/>
            <w:hideMark/>
          </w:tcPr>
          <w:p w14:paraId="303E7AC2" w14:textId="77777777" w:rsidR="00F122E9" w:rsidRPr="00F122E9" w:rsidRDefault="00F122E9">
            <w:r w:rsidRPr="00F122E9">
              <w:t>./keras_character_based_ner/src/matt/minify_dataset.py</w:t>
            </w:r>
          </w:p>
        </w:tc>
        <w:tc>
          <w:tcPr>
            <w:tcW w:w="1418" w:type="dxa"/>
            <w:hideMark/>
          </w:tcPr>
          <w:p w14:paraId="67F842F6" w14:textId="77777777" w:rsidR="00F122E9" w:rsidRPr="00F122E9" w:rsidRDefault="00F122E9">
            <w:r w:rsidRPr="00F122E9">
              <w:t>Matt Ralph</w:t>
            </w:r>
          </w:p>
        </w:tc>
        <w:tc>
          <w:tcPr>
            <w:tcW w:w="4053" w:type="dxa"/>
            <w:hideMark/>
          </w:tcPr>
          <w:p w14:paraId="3A2DB315" w14:textId="77777777" w:rsidR="00F122E9" w:rsidRPr="00F122E9" w:rsidRDefault="00F122E9">
            <w:r w:rsidRPr="00F122E9">
              <w:t>Functions to create 'mini' dataset</w:t>
            </w:r>
          </w:p>
        </w:tc>
      </w:tr>
      <w:tr w:rsidR="00F122E9" w:rsidRPr="00F122E9" w14:paraId="40CE77BB" w14:textId="77777777" w:rsidTr="00F122E9">
        <w:trPr>
          <w:trHeight w:val="680"/>
        </w:trPr>
        <w:tc>
          <w:tcPr>
            <w:tcW w:w="3539" w:type="dxa"/>
            <w:hideMark/>
          </w:tcPr>
          <w:p w14:paraId="43F427C1" w14:textId="77777777" w:rsidR="00F122E9" w:rsidRPr="00F122E9" w:rsidRDefault="00F122E9">
            <w:r w:rsidRPr="00F122E9">
              <w:t>./keras_character_based_ner/src/matt/history.py</w:t>
            </w:r>
          </w:p>
        </w:tc>
        <w:tc>
          <w:tcPr>
            <w:tcW w:w="1418" w:type="dxa"/>
            <w:hideMark/>
          </w:tcPr>
          <w:p w14:paraId="08A5EEB5" w14:textId="77777777" w:rsidR="00F122E9" w:rsidRPr="00F122E9" w:rsidRDefault="00F122E9">
            <w:r w:rsidRPr="00F122E9">
              <w:t>Matt Ralph</w:t>
            </w:r>
          </w:p>
        </w:tc>
        <w:tc>
          <w:tcPr>
            <w:tcW w:w="4053" w:type="dxa"/>
            <w:hideMark/>
          </w:tcPr>
          <w:p w14:paraId="60C35631" w14:textId="77777777" w:rsidR="00F122E9" w:rsidRPr="00F122E9" w:rsidRDefault="00F122E9">
            <w:r w:rsidRPr="00F122E9">
              <w:t>Functions to create png graphs to show metrics after model has trained</w:t>
            </w:r>
          </w:p>
        </w:tc>
      </w:tr>
      <w:tr w:rsidR="00F122E9" w:rsidRPr="00F122E9" w14:paraId="0A234B72" w14:textId="77777777" w:rsidTr="00F122E9">
        <w:trPr>
          <w:trHeight w:val="1020"/>
        </w:trPr>
        <w:tc>
          <w:tcPr>
            <w:tcW w:w="3539" w:type="dxa"/>
            <w:hideMark/>
          </w:tcPr>
          <w:p w14:paraId="4BD42A48" w14:textId="77777777" w:rsidR="00F122E9" w:rsidRPr="00F122E9" w:rsidRDefault="00F122E9">
            <w:r w:rsidRPr="00F122E9">
              <w:lastRenderedPageBreak/>
              <w:t>./keras_character_based_ner/src/model.py</w:t>
            </w:r>
          </w:p>
        </w:tc>
        <w:tc>
          <w:tcPr>
            <w:tcW w:w="1418" w:type="dxa"/>
            <w:hideMark/>
          </w:tcPr>
          <w:p w14:paraId="2566F4D5" w14:textId="77777777" w:rsidR="00F122E9" w:rsidRPr="00F122E9" w:rsidRDefault="00F122E9">
            <w:r w:rsidRPr="00F122E9">
              <w:t>Nur Lan (0xnurl)</w:t>
            </w:r>
          </w:p>
        </w:tc>
        <w:tc>
          <w:tcPr>
            <w:tcW w:w="4053" w:type="dxa"/>
            <w:hideMark/>
          </w:tcPr>
          <w:p w14:paraId="79CB5FB3" w14:textId="72CC201D" w:rsidR="00F122E9" w:rsidRPr="00F122E9" w:rsidRDefault="00F122E9">
            <w:r w:rsidRPr="00F122E9">
              <w:t>Nur Lan's Keras model implementation - embedded in this project to allow imports.</w:t>
            </w:r>
            <w:r w:rsidR="000B481F">
              <w:t xml:space="preserve"> I made some changes, indicated by comments</w:t>
            </w:r>
            <w:r w:rsidR="00BF2F88">
              <w:t xml:space="preserve"> marked ‘MIR’</w:t>
            </w:r>
            <w:r w:rsidR="000B481F">
              <w:t>, to add functionality</w:t>
            </w:r>
            <w:r w:rsidR="00451D87">
              <w:t xml:space="preserve"> where this could not be done with subclassing</w:t>
            </w:r>
            <w:r w:rsidR="000B481F">
              <w:t>.</w:t>
            </w:r>
          </w:p>
        </w:tc>
      </w:tr>
      <w:tr w:rsidR="00F122E9" w:rsidRPr="00F122E9" w14:paraId="54929CEF" w14:textId="77777777" w:rsidTr="00F122E9">
        <w:trPr>
          <w:trHeight w:val="1020"/>
        </w:trPr>
        <w:tc>
          <w:tcPr>
            <w:tcW w:w="3539" w:type="dxa"/>
            <w:hideMark/>
          </w:tcPr>
          <w:p w14:paraId="0711F9CF" w14:textId="77777777" w:rsidR="00F122E9" w:rsidRPr="00F122E9" w:rsidRDefault="00F122E9">
            <w:r w:rsidRPr="00F122E9">
              <w:t>./keras_character_based_ner/src/dataset.py</w:t>
            </w:r>
          </w:p>
        </w:tc>
        <w:tc>
          <w:tcPr>
            <w:tcW w:w="1418" w:type="dxa"/>
            <w:hideMark/>
          </w:tcPr>
          <w:p w14:paraId="57A91FD0" w14:textId="77777777" w:rsidR="00F122E9" w:rsidRPr="00F122E9" w:rsidRDefault="00F122E9">
            <w:r w:rsidRPr="00F122E9">
              <w:t>Nur Lan (0xnurl)</w:t>
            </w:r>
          </w:p>
        </w:tc>
        <w:tc>
          <w:tcPr>
            <w:tcW w:w="4053" w:type="dxa"/>
            <w:hideMark/>
          </w:tcPr>
          <w:p w14:paraId="0E364F73" w14:textId="77777777" w:rsidR="00F122E9" w:rsidRPr="00F122E9" w:rsidRDefault="00F122E9">
            <w:r w:rsidRPr="00F122E9">
              <w:t>Nur Lan's Keras model implementation - embedded in this project to allow imports.</w:t>
            </w:r>
          </w:p>
        </w:tc>
      </w:tr>
      <w:tr w:rsidR="00F122E9" w:rsidRPr="00F122E9" w14:paraId="55573191" w14:textId="77777777" w:rsidTr="00F122E9">
        <w:trPr>
          <w:trHeight w:val="1020"/>
        </w:trPr>
        <w:tc>
          <w:tcPr>
            <w:tcW w:w="3539" w:type="dxa"/>
            <w:hideMark/>
          </w:tcPr>
          <w:p w14:paraId="179B5278" w14:textId="77777777" w:rsidR="00F122E9" w:rsidRPr="00F122E9" w:rsidRDefault="00F122E9">
            <w:r w:rsidRPr="00F122E9">
              <w:t>./keras_character_based_ner/src/train.py</w:t>
            </w:r>
          </w:p>
        </w:tc>
        <w:tc>
          <w:tcPr>
            <w:tcW w:w="1418" w:type="dxa"/>
            <w:hideMark/>
          </w:tcPr>
          <w:p w14:paraId="3CB790AC" w14:textId="77777777" w:rsidR="00F122E9" w:rsidRPr="00F122E9" w:rsidRDefault="00F122E9">
            <w:r w:rsidRPr="00F122E9">
              <w:t>Nur Lan (0xnurl)</w:t>
            </w:r>
          </w:p>
        </w:tc>
        <w:tc>
          <w:tcPr>
            <w:tcW w:w="4053" w:type="dxa"/>
            <w:hideMark/>
          </w:tcPr>
          <w:p w14:paraId="6935F079" w14:textId="77777777" w:rsidR="00F122E9" w:rsidRPr="00F122E9" w:rsidRDefault="00F122E9">
            <w:r w:rsidRPr="00F122E9">
              <w:t>Nur Lan's Keras model implementation - embedded in this project to allow imports.</w:t>
            </w:r>
          </w:p>
        </w:tc>
      </w:tr>
      <w:tr w:rsidR="00F122E9" w:rsidRPr="00F122E9" w14:paraId="5CFEEBA8" w14:textId="77777777" w:rsidTr="00F122E9">
        <w:trPr>
          <w:trHeight w:val="1020"/>
        </w:trPr>
        <w:tc>
          <w:tcPr>
            <w:tcW w:w="3539" w:type="dxa"/>
            <w:hideMark/>
          </w:tcPr>
          <w:p w14:paraId="0D1558D4" w14:textId="77777777" w:rsidR="00F122E9" w:rsidRPr="00F122E9" w:rsidRDefault="00F122E9">
            <w:r w:rsidRPr="00F122E9">
              <w:t>./keras_character_based_ner/src/alphabet.py</w:t>
            </w:r>
          </w:p>
        </w:tc>
        <w:tc>
          <w:tcPr>
            <w:tcW w:w="1418" w:type="dxa"/>
            <w:hideMark/>
          </w:tcPr>
          <w:p w14:paraId="06FD65A1" w14:textId="77777777" w:rsidR="00F122E9" w:rsidRPr="00F122E9" w:rsidRDefault="00F122E9">
            <w:r w:rsidRPr="00F122E9">
              <w:t>Nur Lan (0xnurl)</w:t>
            </w:r>
          </w:p>
        </w:tc>
        <w:tc>
          <w:tcPr>
            <w:tcW w:w="4053" w:type="dxa"/>
            <w:hideMark/>
          </w:tcPr>
          <w:p w14:paraId="42309633" w14:textId="77777777" w:rsidR="00F122E9" w:rsidRPr="00F122E9" w:rsidRDefault="00F122E9">
            <w:r w:rsidRPr="00F122E9">
              <w:t>Nur Lan's Keras model implementation - embedded in this project to allow imports.</w:t>
            </w:r>
          </w:p>
        </w:tc>
      </w:tr>
      <w:tr w:rsidR="00F122E9" w:rsidRPr="00F122E9" w14:paraId="68AE8E27" w14:textId="77777777" w:rsidTr="00F122E9">
        <w:trPr>
          <w:trHeight w:val="680"/>
        </w:trPr>
        <w:tc>
          <w:tcPr>
            <w:tcW w:w="3539" w:type="dxa"/>
            <w:hideMark/>
          </w:tcPr>
          <w:p w14:paraId="3AA370A9" w14:textId="77777777" w:rsidR="00F122E9" w:rsidRPr="00F122E9" w:rsidRDefault="00F122E9">
            <w:r w:rsidRPr="00F122E9">
              <w:t>./simple_gui/util.py</w:t>
            </w:r>
          </w:p>
        </w:tc>
        <w:tc>
          <w:tcPr>
            <w:tcW w:w="1418" w:type="dxa"/>
            <w:hideMark/>
          </w:tcPr>
          <w:p w14:paraId="2B25DB10" w14:textId="77777777" w:rsidR="00F122E9" w:rsidRPr="00F122E9" w:rsidRDefault="00F122E9">
            <w:r w:rsidRPr="00F122E9">
              <w:t>Matt Ralph</w:t>
            </w:r>
          </w:p>
        </w:tc>
        <w:tc>
          <w:tcPr>
            <w:tcW w:w="4053" w:type="dxa"/>
            <w:hideMark/>
          </w:tcPr>
          <w:p w14:paraId="6651BC38" w14:textId="71F0904C" w:rsidR="00F122E9" w:rsidRPr="00F122E9" w:rsidRDefault="00DF5B2B">
            <w:r w:rsidRPr="00F122E9">
              <w:t>Simple</w:t>
            </w:r>
            <w:r>
              <w:t>-</w:t>
            </w:r>
            <w:r w:rsidRPr="00F122E9">
              <w:t>GUI</w:t>
            </w:r>
            <w:r w:rsidR="00F122E9" w:rsidRPr="00F122E9">
              <w:t xml:space="preserve"> helper function to convert model predictions to rendered text</w:t>
            </w:r>
          </w:p>
        </w:tc>
      </w:tr>
      <w:tr w:rsidR="00F122E9" w:rsidRPr="00F122E9" w14:paraId="75189E9F" w14:textId="77777777" w:rsidTr="00F122E9">
        <w:trPr>
          <w:trHeight w:val="1020"/>
        </w:trPr>
        <w:tc>
          <w:tcPr>
            <w:tcW w:w="3539" w:type="dxa"/>
            <w:hideMark/>
          </w:tcPr>
          <w:p w14:paraId="0B9057E5" w14:textId="77777777" w:rsidR="00F122E9" w:rsidRPr="00F122E9" w:rsidRDefault="00F122E9">
            <w:r w:rsidRPr="00F122E9">
              <w:t>./simple_gui/static/char-ner.js</w:t>
            </w:r>
          </w:p>
        </w:tc>
        <w:tc>
          <w:tcPr>
            <w:tcW w:w="1418" w:type="dxa"/>
            <w:hideMark/>
          </w:tcPr>
          <w:p w14:paraId="3B88AAFB" w14:textId="77777777" w:rsidR="00F122E9" w:rsidRPr="00F122E9" w:rsidRDefault="00F122E9">
            <w:r w:rsidRPr="00F122E9">
              <w:t>Matt Ralph</w:t>
            </w:r>
          </w:p>
        </w:tc>
        <w:tc>
          <w:tcPr>
            <w:tcW w:w="4053" w:type="dxa"/>
            <w:hideMark/>
          </w:tcPr>
          <w:p w14:paraId="05144145" w14:textId="77777777" w:rsidR="00F122E9" w:rsidRPr="00F122E9" w:rsidRDefault="00F122E9">
            <w:r w:rsidRPr="00F122E9">
              <w:t>Client-side javascript embedded to allow client to request Named Entity prediction from browser</w:t>
            </w:r>
          </w:p>
        </w:tc>
      </w:tr>
      <w:tr w:rsidR="00F122E9" w:rsidRPr="00F122E9" w14:paraId="3D40514F" w14:textId="77777777" w:rsidTr="00F122E9">
        <w:trPr>
          <w:trHeight w:val="680"/>
        </w:trPr>
        <w:tc>
          <w:tcPr>
            <w:tcW w:w="3539" w:type="dxa"/>
            <w:hideMark/>
          </w:tcPr>
          <w:p w14:paraId="4C8A408F" w14:textId="77777777" w:rsidR="00F122E9" w:rsidRPr="00F122E9" w:rsidRDefault="00F122E9">
            <w:r w:rsidRPr="00F122E9">
              <w:t>./simple_gui/static/jquery-ui.min.js</w:t>
            </w:r>
          </w:p>
        </w:tc>
        <w:tc>
          <w:tcPr>
            <w:tcW w:w="1418" w:type="dxa"/>
            <w:hideMark/>
          </w:tcPr>
          <w:p w14:paraId="6EDB7F18" w14:textId="77777777" w:rsidR="00F122E9" w:rsidRPr="00F122E9" w:rsidRDefault="00F122E9">
            <w:r w:rsidRPr="00F122E9">
              <w:t>Open Source</w:t>
            </w:r>
          </w:p>
        </w:tc>
        <w:tc>
          <w:tcPr>
            <w:tcW w:w="4053" w:type="dxa"/>
            <w:hideMark/>
          </w:tcPr>
          <w:p w14:paraId="75A7B10E" w14:textId="1D40A6DA" w:rsidR="00F122E9" w:rsidRPr="00F122E9" w:rsidRDefault="00F122E9">
            <w:r w:rsidRPr="00F122E9">
              <w:t xml:space="preserve">Copy of </w:t>
            </w:r>
            <w:r w:rsidR="00DF5B2B" w:rsidRPr="00F122E9">
              <w:t>JQuery</w:t>
            </w:r>
            <w:r w:rsidRPr="00F122E9">
              <w:t>-UI library so this project can use its 'effect' function</w:t>
            </w:r>
          </w:p>
        </w:tc>
      </w:tr>
      <w:tr w:rsidR="00F122E9" w:rsidRPr="00F122E9" w14:paraId="2CB057FF" w14:textId="77777777" w:rsidTr="00F122E9">
        <w:trPr>
          <w:trHeight w:val="1020"/>
        </w:trPr>
        <w:tc>
          <w:tcPr>
            <w:tcW w:w="3539" w:type="dxa"/>
            <w:hideMark/>
          </w:tcPr>
          <w:p w14:paraId="677C1AD7" w14:textId="77777777" w:rsidR="00F122E9" w:rsidRPr="00F122E9" w:rsidRDefault="00F122E9">
            <w:r w:rsidRPr="00F122E9">
              <w:t>./simple_gui/static/jquery.min.js</w:t>
            </w:r>
          </w:p>
        </w:tc>
        <w:tc>
          <w:tcPr>
            <w:tcW w:w="1418" w:type="dxa"/>
            <w:hideMark/>
          </w:tcPr>
          <w:p w14:paraId="1F1E8D76" w14:textId="77777777" w:rsidR="00F122E9" w:rsidRPr="00F122E9" w:rsidRDefault="00F122E9">
            <w:r w:rsidRPr="00F122E9">
              <w:t>Open Source</w:t>
            </w:r>
          </w:p>
        </w:tc>
        <w:tc>
          <w:tcPr>
            <w:tcW w:w="4053" w:type="dxa"/>
            <w:hideMark/>
          </w:tcPr>
          <w:p w14:paraId="7225BC29" w14:textId="455E77B4" w:rsidR="00F122E9" w:rsidRPr="00F122E9" w:rsidRDefault="00F122E9">
            <w:r w:rsidRPr="00F122E9">
              <w:t xml:space="preserve">Copy of </w:t>
            </w:r>
            <w:r w:rsidR="00DF5B2B" w:rsidRPr="00F122E9">
              <w:t>JQuery</w:t>
            </w:r>
            <w:r w:rsidRPr="00F122E9">
              <w:t xml:space="preserve"> library so this project can use its 'post' function for AJAX calls</w:t>
            </w:r>
          </w:p>
        </w:tc>
      </w:tr>
      <w:tr w:rsidR="00F122E9" w:rsidRPr="00F122E9" w14:paraId="7507DE7E" w14:textId="77777777" w:rsidTr="00F122E9">
        <w:trPr>
          <w:trHeight w:val="1020"/>
        </w:trPr>
        <w:tc>
          <w:tcPr>
            <w:tcW w:w="3539" w:type="dxa"/>
            <w:hideMark/>
          </w:tcPr>
          <w:p w14:paraId="042CA915" w14:textId="77777777" w:rsidR="00F122E9" w:rsidRPr="00F122E9" w:rsidRDefault="00F122E9">
            <w:r w:rsidRPr="00F122E9">
              <w:t>./simple_gui/simple_gui.py</w:t>
            </w:r>
          </w:p>
        </w:tc>
        <w:tc>
          <w:tcPr>
            <w:tcW w:w="1418" w:type="dxa"/>
            <w:hideMark/>
          </w:tcPr>
          <w:p w14:paraId="405F3D22" w14:textId="77777777" w:rsidR="00F122E9" w:rsidRPr="00F122E9" w:rsidRDefault="00F122E9">
            <w:r w:rsidRPr="00F122E9">
              <w:t>Matt Ralph</w:t>
            </w:r>
          </w:p>
        </w:tc>
        <w:tc>
          <w:tcPr>
            <w:tcW w:w="4053" w:type="dxa"/>
            <w:hideMark/>
          </w:tcPr>
          <w:p w14:paraId="20B9052A" w14:textId="77777777" w:rsidR="00F122E9" w:rsidRPr="00F122E9" w:rsidRDefault="00F122E9">
            <w:r w:rsidRPr="00F122E9">
              <w:t>Flask routes for Simple-GUI web server, and logic to initialize the ML model in the web server</w:t>
            </w:r>
          </w:p>
        </w:tc>
      </w:tr>
    </w:tbl>
    <w:p w14:paraId="674572ED" w14:textId="77777777" w:rsidR="00E507ED" w:rsidRDefault="00E507ED"/>
    <w:p w14:paraId="3C64B958" w14:textId="7E112CB4" w:rsidR="007923F8" w:rsidRDefault="007923F8" w:rsidP="007923F8">
      <w:pPr>
        <w:pStyle w:val="Heading1"/>
      </w:pPr>
      <w:bookmarkStart w:id="175" w:name="_Ref521061060"/>
      <w:bookmarkStart w:id="176" w:name="_Toc523753649"/>
      <w:r w:rsidRPr="00FE6F9D">
        <w:t>Appendix</w:t>
      </w:r>
      <w:r>
        <w:t xml:space="preserve"> C</w:t>
      </w:r>
      <w:r w:rsidRPr="00FE6F9D">
        <w:t>: Code</w:t>
      </w:r>
      <w:bookmarkEnd w:id="175"/>
      <w:bookmarkEnd w:id="176"/>
    </w:p>
    <w:p w14:paraId="59C987DA" w14:textId="510B0926" w:rsidR="00284012" w:rsidRDefault="00284012" w:rsidP="007923F8">
      <w:pPr>
        <w:rPr>
          <w:b/>
          <w:color w:val="FF0000"/>
        </w:rPr>
      </w:pPr>
    </w:p>
    <w:p w14:paraId="3CCE3FDB" w14:textId="169957F8" w:rsidR="00284012" w:rsidRPr="00284012" w:rsidRDefault="00284012" w:rsidP="007923F8">
      <w:pPr>
        <w:rPr>
          <w:color w:val="000000" w:themeColor="text1"/>
        </w:rPr>
      </w:pPr>
      <w:r>
        <w:rPr>
          <w:color w:val="000000" w:themeColor="text1"/>
        </w:rPr>
        <w:t xml:space="preserve">All the code contributed for this project is listed below. Empty Python __init__.py </w:t>
      </w:r>
      <w:r w:rsidR="00B261D8">
        <w:rPr>
          <w:color w:val="000000" w:themeColor="text1"/>
        </w:rPr>
        <w:t>files (</w:t>
      </w:r>
      <w:r>
        <w:rPr>
          <w:color w:val="000000" w:themeColor="text1"/>
        </w:rPr>
        <w:t>which are required in folders which are Python packages) are omitted as they do not contain code.</w:t>
      </w:r>
    </w:p>
    <w:p w14:paraId="54AF105E" w14:textId="5B13B9EB" w:rsidR="00284012" w:rsidRDefault="00284012" w:rsidP="007923F8">
      <w:pPr>
        <w:rPr>
          <w:b/>
          <w:color w:val="FF0000"/>
        </w:rPr>
      </w:pPr>
    </w:p>
    <w:p w14:paraId="1ED0490F" w14:textId="023DFDDD" w:rsidR="00284012" w:rsidRPr="00776694" w:rsidRDefault="00F97063" w:rsidP="00284012">
      <w:pPr>
        <w:pStyle w:val="Heading2"/>
      </w:pPr>
      <w:bookmarkStart w:id="177" w:name="_Toc523753650"/>
      <w:r>
        <w:t>t</w:t>
      </w:r>
      <w:r w:rsidR="00284012">
        <w:t>asks.py</w:t>
      </w:r>
      <w:bookmarkEnd w:id="177"/>
    </w:p>
    <w:p w14:paraId="7720915C" w14:textId="77777777" w:rsidR="00284012" w:rsidRDefault="00284012" w:rsidP="00284012">
      <w:r>
        <w:t>from __future__ import print_function</w:t>
      </w:r>
    </w:p>
    <w:p w14:paraId="37757D38" w14:textId="77777777" w:rsidR="00284012" w:rsidRDefault="00284012" w:rsidP="00284012">
      <w:r>
        <w:t>from hansard_gathering import driver</w:t>
      </w:r>
    </w:p>
    <w:p w14:paraId="31519E7E" w14:textId="77777777" w:rsidR="00284012" w:rsidRDefault="00284012" w:rsidP="00284012">
      <w:r>
        <w:t>from hansard_gathering import preprocessing</w:t>
      </w:r>
    </w:p>
    <w:p w14:paraId="233A16C0" w14:textId="77777777" w:rsidR="00284012" w:rsidRDefault="00284012" w:rsidP="00284012">
      <w:r>
        <w:t>from hansard_gathering import chunk</w:t>
      </w:r>
    </w:p>
    <w:p w14:paraId="06878877" w14:textId="77777777" w:rsidR="00284012" w:rsidRDefault="00284012" w:rsidP="00284012">
      <w:r>
        <w:t>from hansard_gathering import interpolate</w:t>
      </w:r>
    </w:p>
    <w:p w14:paraId="188AE000" w14:textId="77777777" w:rsidR="00284012" w:rsidRDefault="00284012" w:rsidP="00284012">
      <w:r>
        <w:t>from hansard_gathering import numerify</w:t>
      </w:r>
    </w:p>
    <w:p w14:paraId="22C01E44" w14:textId="77777777" w:rsidR="00284012" w:rsidRDefault="00284012" w:rsidP="00284012">
      <w:r>
        <w:lastRenderedPageBreak/>
        <w:t>from ne_data_gathering import places</w:t>
      </w:r>
    </w:p>
    <w:p w14:paraId="3F55EE5F" w14:textId="77777777" w:rsidR="00284012" w:rsidRDefault="00284012" w:rsidP="00284012">
      <w:r>
        <w:t>from ne_data_gathering import people</w:t>
      </w:r>
    </w:p>
    <w:p w14:paraId="5EA679EB" w14:textId="77777777" w:rsidR="00284012" w:rsidRDefault="00284012" w:rsidP="00284012">
      <w:r>
        <w:t>from ne_data_gathering import companies</w:t>
      </w:r>
    </w:p>
    <w:p w14:paraId="33A00A2F" w14:textId="77777777" w:rsidR="00284012" w:rsidRDefault="00284012" w:rsidP="00284012">
      <w:r>
        <w:t>from ne_data_gathering import util</w:t>
      </w:r>
    </w:p>
    <w:p w14:paraId="1DB37070" w14:textId="77777777" w:rsidR="00284012" w:rsidRDefault="00284012" w:rsidP="00284012">
      <w:r>
        <w:t>from invoke import task, call</w:t>
      </w:r>
    </w:p>
    <w:p w14:paraId="07ED377B" w14:textId="77777777" w:rsidR="00284012" w:rsidRDefault="00284012" w:rsidP="00284012">
      <w:r>
        <w:t>from keras_character_based_ner.src.matt import alphabet_management, file_management, \</w:t>
      </w:r>
    </w:p>
    <w:p w14:paraId="32762567" w14:textId="77777777" w:rsidR="00284012" w:rsidRDefault="00284012" w:rsidP="00284012">
      <w:r>
        <w:t xml:space="preserve">    model_integration, dataset_hashing, train, minify_dataset, history, predict, eval</w:t>
      </w:r>
    </w:p>
    <w:p w14:paraId="7985B156" w14:textId="77777777" w:rsidR="00284012" w:rsidRDefault="00284012" w:rsidP="00284012">
      <w:r>
        <w:t>from keras_character_based_ner.src.config import Config</w:t>
      </w:r>
    </w:p>
    <w:p w14:paraId="18F1370A" w14:textId="77777777" w:rsidR="00284012" w:rsidRDefault="00284012" w:rsidP="00284012">
      <w:r>
        <w:t>from simple_gui import simple_gui</w:t>
      </w:r>
    </w:p>
    <w:p w14:paraId="78D94BC7" w14:textId="77777777" w:rsidR="00284012" w:rsidRDefault="00284012" w:rsidP="00284012">
      <w:r>
        <w:t>import pickle</w:t>
      </w:r>
    </w:p>
    <w:p w14:paraId="433D06A1" w14:textId="77777777" w:rsidR="00284012" w:rsidRDefault="00284012" w:rsidP="00284012"/>
    <w:p w14:paraId="173439B7" w14:textId="77777777" w:rsidR="00284012" w:rsidRDefault="00284012" w:rsidP="00284012"/>
    <w:p w14:paraId="4996D22F" w14:textId="77777777" w:rsidR="00284012" w:rsidRDefault="00284012" w:rsidP="00284012">
      <w:r>
        <w:t>@task</w:t>
      </w:r>
    </w:p>
    <w:p w14:paraId="3A0A3176" w14:textId="77777777" w:rsidR="00284012" w:rsidRDefault="00284012" w:rsidP="00284012">
      <w:r>
        <w:t>def print_debate_titles(ctx, datestring):</w:t>
      </w:r>
    </w:p>
    <w:p w14:paraId="34185449" w14:textId="77777777" w:rsidR="00284012" w:rsidRDefault="00284012" w:rsidP="00284012">
      <w:r>
        <w:t xml:space="preserve">    [print(title) for title in driver.get_hansard_titles(datestring, "Debates", "commons")]</w:t>
      </w:r>
    </w:p>
    <w:p w14:paraId="246634E3" w14:textId="77777777" w:rsidR="00284012" w:rsidRDefault="00284012" w:rsidP="00284012">
      <w:r>
        <w:t xml:space="preserve">    [print(title) for title in driver.get_hansard_titles(datestring, "Debates", "lords")]</w:t>
      </w:r>
    </w:p>
    <w:p w14:paraId="00079D12" w14:textId="77777777" w:rsidR="00284012" w:rsidRDefault="00284012" w:rsidP="00284012"/>
    <w:p w14:paraId="3F215C48" w14:textId="77777777" w:rsidR="00284012" w:rsidRDefault="00284012" w:rsidP="00284012"/>
    <w:p w14:paraId="7DDE1E74" w14:textId="77777777" w:rsidR="00284012" w:rsidRDefault="00284012" w:rsidP="00284012">
      <w:r>
        <w:t>@task</w:t>
      </w:r>
    </w:p>
    <w:p w14:paraId="4D434FFC" w14:textId="77777777" w:rsidR="00284012" w:rsidRDefault="00284012" w:rsidP="00284012">
      <w:r>
        <w:t>def hansard_download_all(ctx, year=1919, month=1, day=1):</w:t>
      </w:r>
    </w:p>
    <w:p w14:paraId="2A605C87" w14:textId="77777777" w:rsidR="00284012" w:rsidRDefault="00284012" w:rsidP="00284012">
      <w:r>
        <w:t xml:space="preserve">    driver.get_all_hansards(year, month, day)</w:t>
      </w:r>
    </w:p>
    <w:p w14:paraId="4DCA62AF" w14:textId="77777777" w:rsidR="00284012" w:rsidRDefault="00284012" w:rsidP="00284012"/>
    <w:p w14:paraId="6838C3E4" w14:textId="77777777" w:rsidR="00284012" w:rsidRDefault="00284012" w:rsidP="00284012"/>
    <w:p w14:paraId="64BFE661" w14:textId="77777777" w:rsidR="00284012" w:rsidRDefault="00284012" w:rsidP="00284012">
      <w:r>
        <w:t>@task</w:t>
      </w:r>
    </w:p>
    <w:p w14:paraId="30F60E4D" w14:textId="77777777" w:rsidR="00284012" w:rsidRDefault="00284012" w:rsidP="00284012">
      <w:r>
        <w:t>def hansard_process_one(ctx, filepath):</w:t>
      </w:r>
    </w:p>
    <w:p w14:paraId="6A8F6B80" w14:textId="77777777" w:rsidR="00284012" w:rsidRDefault="00284012" w:rsidP="00284012">
      <w:r>
        <w:t xml:space="preserve">    preprocessing.process_hansard_file(filepath)</w:t>
      </w:r>
    </w:p>
    <w:p w14:paraId="1B1BEAF0" w14:textId="77777777" w:rsidR="00284012" w:rsidRDefault="00284012" w:rsidP="00284012"/>
    <w:p w14:paraId="1910C013" w14:textId="77777777" w:rsidR="00284012" w:rsidRDefault="00284012" w:rsidP="00284012"/>
    <w:p w14:paraId="32A545EF" w14:textId="77777777" w:rsidR="00284012" w:rsidRDefault="00284012" w:rsidP="00284012">
      <w:r>
        <w:t>@task</w:t>
      </w:r>
    </w:p>
    <w:p w14:paraId="0978C209" w14:textId="77777777" w:rsidR="00284012" w:rsidRDefault="00284012" w:rsidP="00284012">
      <w:r>
        <w:t>def hansard_process_all(ctx):</w:t>
      </w:r>
    </w:p>
    <w:p w14:paraId="78B88F6F" w14:textId="77777777" w:rsidR="00284012" w:rsidRDefault="00284012" w:rsidP="00284012">
      <w:r>
        <w:t xml:space="preserve">    preprocessing.process_all_hansard_files()</w:t>
      </w:r>
    </w:p>
    <w:p w14:paraId="5B63900E" w14:textId="77777777" w:rsidR="00284012" w:rsidRDefault="00284012" w:rsidP="00284012"/>
    <w:p w14:paraId="159A574F" w14:textId="77777777" w:rsidR="00284012" w:rsidRDefault="00284012" w:rsidP="00284012"/>
    <w:p w14:paraId="5D142C97" w14:textId="77777777" w:rsidR="00284012" w:rsidRDefault="00284012" w:rsidP="00284012">
      <w:r>
        <w:t>@task</w:t>
      </w:r>
    </w:p>
    <w:p w14:paraId="69FF9437" w14:textId="77777777" w:rsidR="00284012" w:rsidRDefault="00284012" w:rsidP="00284012">
      <w:r>
        <w:t>def hansard_chunk_one(ctx, filepath):</w:t>
      </w:r>
    </w:p>
    <w:p w14:paraId="0CE5E963" w14:textId="77777777" w:rsidR="00284012" w:rsidRDefault="00284012" w:rsidP="00284012">
      <w:r>
        <w:t xml:space="preserve">    tokenizer = chunk.nltk_get_tokenizer()</w:t>
      </w:r>
    </w:p>
    <w:p w14:paraId="6B37218D" w14:textId="77777777" w:rsidR="00284012" w:rsidRDefault="00284012" w:rsidP="00284012">
      <w:r>
        <w:t xml:space="preserve">    chunk.chunk_hansard_debate_file_nltk(filepath, tokenizer)</w:t>
      </w:r>
    </w:p>
    <w:p w14:paraId="3D0F0CF8" w14:textId="77777777" w:rsidR="00284012" w:rsidRDefault="00284012" w:rsidP="00284012"/>
    <w:p w14:paraId="05714B8E" w14:textId="77777777" w:rsidR="00284012" w:rsidRDefault="00284012" w:rsidP="00284012"/>
    <w:p w14:paraId="666C48AC" w14:textId="77777777" w:rsidR="00284012" w:rsidRDefault="00284012" w:rsidP="00284012">
      <w:r>
        <w:t>@task</w:t>
      </w:r>
    </w:p>
    <w:p w14:paraId="632CD044" w14:textId="77777777" w:rsidR="00284012" w:rsidRDefault="00284012" w:rsidP="00284012">
      <w:r>
        <w:t>def hansard_chunk_all(ctx, starting_date):</w:t>
      </w:r>
    </w:p>
    <w:p w14:paraId="493E9C1E" w14:textId="77777777" w:rsidR="00284012" w:rsidRDefault="00284012" w:rsidP="00284012">
      <w:r>
        <w:t xml:space="preserve">    # e.g. --starting-date 1919-01-01</w:t>
      </w:r>
    </w:p>
    <w:p w14:paraId="01F7F575" w14:textId="77777777" w:rsidR="00284012" w:rsidRDefault="00284012" w:rsidP="00284012">
      <w:r>
        <w:t xml:space="preserve">    chunk.chunk_all_hansard_files(starting_date)</w:t>
      </w:r>
    </w:p>
    <w:p w14:paraId="209032B7" w14:textId="77777777" w:rsidR="00284012" w:rsidRDefault="00284012" w:rsidP="00284012"/>
    <w:p w14:paraId="56F66C93" w14:textId="77777777" w:rsidR="00284012" w:rsidRDefault="00284012" w:rsidP="00284012"/>
    <w:p w14:paraId="46B028EE" w14:textId="77777777" w:rsidR="00284012" w:rsidRDefault="00284012" w:rsidP="00284012">
      <w:r>
        <w:t>@task</w:t>
      </w:r>
    </w:p>
    <w:p w14:paraId="6F1F1105" w14:textId="77777777" w:rsidR="00284012" w:rsidRDefault="00284012" w:rsidP="00284012">
      <w:r>
        <w:lastRenderedPageBreak/>
        <w:t>def hansard_display_chunked(ctx, filepath):</w:t>
      </w:r>
    </w:p>
    <w:p w14:paraId="15DCCF80" w14:textId="77777777" w:rsidR="00284012" w:rsidRDefault="00284012" w:rsidP="00284012"/>
    <w:p w14:paraId="53111D84" w14:textId="77777777" w:rsidR="00284012" w:rsidRDefault="00284012" w:rsidP="00284012">
      <w:r>
        <w:t xml:space="preserve">    chunk.display_chunked_hansard(filepath)</w:t>
      </w:r>
    </w:p>
    <w:p w14:paraId="52A63DC0" w14:textId="77777777" w:rsidR="00284012" w:rsidRDefault="00284012" w:rsidP="00284012"/>
    <w:p w14:paraId="4E9BBEB3" w14:textId="77777777" w:rsidR="00284012" w:rsidRDefault="00284012" w:rsidP="00284012"/>
    <w:p w14:paraId="47EFAB99" w14:textId="77777777" w:rsidR="00284012" w:rsidRDefault="00284012" w:rsidP="00284012">
      <w:r>
        <w:t>@task</w:t>
      </w:r>
    </w:p>
    <w:p w14:paraId="5096ECDD" w14:textId="77777777" w:rsidR="00284012" w:rsidRDefault="00284012" w:rsidP="00284012">
      <w:r>
        <w:t>def hansard_display_interpolated_file(ctx, filepath):</w:t>
      </w:r>
    </w:p>
    <w:p w14:paraId="4909C3C9" w14:textId="77777777" w:rsidR="00284012" w:rsidRDefault="00284012" w:rsidP="00284012">
      <w:r>
        <w:t xml:space="preserve">    interpolate.display_one_file_with_interpolations(filepath)</w:t>
      </w:r>
    </w:p>
    <w:p w14:paraId="16A8C645" w14:textId="77777777" w:rsidR="00284012" w:rsidRDefault="00284012" w:rsidP="00284012"/>
    <w:p w14:paraId="63CB0D25" w14:textId="77777777" w:rsidR="00284012" w:rsidRDefault="00284012" w:rsidP="00284012"/>
    <w:p w14:paraId="7FC43A9A" w14:textId="77777777" w:rsidR="00284012" w:rsidRDefault="00284012" w:rsidP="00284012">
      <w:r>
        <w:t>@task</w:t>
      </w:r>
    </w:p>
    <w:p w14:paraId="260910F2" w14:textId="77777777" w:rsidR="00284012" w:rsidRDefault="00284012" w:rsidP="00284012">
      <w:r>
        <w:t>def hansard_interpolate_one(ctx, filepath):</w:t>
      </w:r>
    </w:p>
    <w:p w14:paraId="44DBD613" w14:textId="77777777" w:rsidR="00284012" w:rsidRDefault="00284012" w:rsidP="00284012">
      <w:r>
        <w:t xml:space="preserve">    ne = interpolate.NamedEntityData()</w:t>
      </w:r>
    </w:p>
    <w:p w14:paraId="40B07FA7" w14:textId="77777777" w:rsidR="00284012" w:rsidRDefault="00284012" w:rsidP="00284012">
      <w:r>
        <w:t xml:space="preserve">    interpolate.interpolate_one_wrapper(filepath, ne, "processed")</w:t>
      </w:r>
    </w:p>
    <w:p w14:paraId="4E1E00F5" w14:textId="77777777" w:rsidR="00284012" w:rsidRDefault="00284012" w:rsidP="00284012"/>
    <w:p w14:paraId="7017A84B" w14:textId="77777777" w:rsidR="00284012" w:rsidRDefault="00284012" w:rsidP="00284012"/>
    <w:p w14:paraId="56A037A9" w14:textId="77777777" w:rsidR="00284012" w:rsidRDefault="00284012" w:rsidP="00284012">
      <w:r>
        <w:t>@task</w:t>
      </w:r>
    </w:p>
    <w:p w14:paraId="5B843652" w14:textId="77777777" w:rsidR="00284012" w:rsidRDefault="00284012" w:rsidP="00284012">
      <w:r>
        <w:t>def hansard_interpolate_all(ctx, starting_date):</w:t>
      </w:r>
    </w:p>
    <w:p w14:paraId="7A24BF27" w14:textId="77777777" w:rsidR="00284012" w:rsidRDefault="00284012" w:rsidP="00284012">
      <w:r>
        <w:t xml:space="preserve">    interpolate.interpolate_all_hansard_files(starting_date)</w:t>
      </w:r>
    </w:p>
    <w:p w14:paraId="6EC6336D" w14:textId="77777777" w:rsidR="00284012" w:rsidRDefault="00284012" w:rsidP="00284012"/>
    <w:p w14:paraId="44AFCAF8" w14:textId="77777777" w:rsidR="00284012" w:rsidRDefault="00284012" w:rsidP="00284012"/>
    <w:p w14:paraId="270A5500" w14:textId="77777777" w:rsidR="00284012" w:rsidRDefault="00284012" w:rsidP="00284012">
      <w:r>
        <w:t>@task</w:t>
      </w:r>
    </w:p>
    <w:p w14:paraId="526BB0B9" w14:textId="77777777" w:rsidR="00284012" w:rsidRDefault="00284012" w:rsidP="00284012">
      <w:r>
        <w:t>def hansard_fix_uninterpolated(ctx, starting_date):</w:t>
      </w:r>
    </w:p>
    <w:p w14:paraId="08678D3D" w14:textId="77777777" w:rsidR="00284012" w:rsidRDefault="00284012" w:rsidP="00284012">
      <w:r>
        <w:t xml:space="preserve">    interpolate.fix_uninterpolated_hansards(starting_date)</w:t>
      </w:r>
    </w:p>
    <w:p w14:paraId="07A22372" w14:textId="77777777" w:rsidR="00284012" w:rsidRDefault="00284012" w:rsidP="00284012"/>
    <w:p w14:paraId="72368E6C" w14:textId="77777777" w:rsidR="00284012" w:rsidRDefault="00284012" w:rsidP="00284012"/>
    <w:p w14:paraId="3202C669" w14:textId="77777777" w:rsidR="00284012" w:rsidRDefault="00284012" w:rsidP="00284012">
      <w:r>
        <w:t>@task</w:t>
      </w:r>
    </w:p>
    <w:p w14:paraId="2F8289AE" w14:textId="77777777" w:rsidR="00284012" w:rsidRDefault="00284012" w:rsidP="00284012">
      <w:r>
        <w:t>def hansard_numerify_one_to_file(cdx, filepath):</w:t>
      </w:r>
    </w:p>
    <w:p w14:paraId="3DE8A264" w14:textId="77777777" w:rsidR="00284012" w:rsidRDefault="00284012" w:rsidP="00284012">
      <w:r>
        <w:t xml:space="preserve">    with open("keras_character_based_ner/src/alphabet.p", "rb") as f:</w:t>
      </w:r>
    </w:p>
    <w:p w14:paraId="20AAA96D" w14:textId="77777777" w:rsidR="00284012" w:rsidRDefault="00284012" w:rsidP="00284012">
      <w:r>
        <w:t xml:space="preserve">        alph = pickle.load(f)</w:t>
      </w:r>
    </w:p>
    <w:p w14:paraId="4E327EEF" w14:textId="77777777" w:rsidR="00284012" w:rsidRDefault="00284012" w:rsidP="00284012">
      <w:r>
        <w:t xml:space="preserve">    numerify.numerify_one_to_file(filepath, alph, maxlen=Config.sentence_max_length)</w:t>
      </w:r>
    </w:p>
    <w:p w14:paraId="023C637B" w14:textId="77777777" w:rsidR="00284012" w:rsidRDefault="00284012" w:rsidP="00284012"/>
    <w:p w14:paraId="61C11230" w14:textId="77777777" w:rsidR="00284012" w:rsidRDefault="00284012" w:rsidP="00284012"/>
    <w:p w14:paraId="46E3B799" w14:textId="77777777" w:rsidR="00284012" w:rsidRDefault="00284012" w:rsidP="00284012">
      <w:r>
        <w:t>@task</w:t>
      </w:r>
    </w:p>
    <w:p w14:paraId="2907323D" w14:textId="77777777" w:rsidR="00284012" w:rsidRDefault="00284012" w:rsidP="00284012">
      <w:r>
        <w:t>def enable_venv(ctx):</w:t>
      </w:r>
    </w:p>
    <w:p w14:paraId="141F16D8" w14:textId="77777777" w:rsidR="00284012" w:rsidRDefault="00284012" w:rsidP="00284012">
      <w:r>
        <w:t xml:space="preserve">    ctx.run("echo enabling venv...")</w:t>
      </w:r>
    </w:p>
    <w:p w14:paraId="07BC174B" w14:textId="77777777" w:rsidR="00284012" w:rsidRDefault="00284012" w:rsidP="00284012">
      <w:r>
        <w:t xml:space="preserve">    ctx.run("source ./masters_venv/bin/activate &amp;&amp; pip install -r requirements.txt &gt;/dev/null")</w:t>
      </w:r>
    </w:p>
    <w:p w14:paraId="55D63BE9" w14:textId="77777777" w:rsidR="00284012" w:rsidRDefault="00284012" w:rsidP="00284012"/>
    <w:p w14:paraId="16C5452B" w14:textId="77777777" w:rsidR="00284012" w:rsidRDefault="00284012" w:rsidP="00284012"/>
    <w:p w14:paraId="28FB4F33" w14:textId="77777777" w:rsidR="00284012" w:rsidRDefault="00284012" w:rsidP="00284012">
      <w:r>
        <w:t>@task</w:t>
      </w:r>
    </w:p>
    <w:p w14:paraId="4C1A236E" w14:textId="77777777" w:rsidR="00284012" w:rsidRDefault="00284012" w:rsidP="00284012">
      <w:r>
        <w:t>def hansard_write_total_number_of_sentences_to_file(ctx, dataset_name):</w:t>
      </w:r>
    </w:p>
    <w:p w14:paraId="21CE0CE1" w14:textId="77777777" w:rsidR="00284012" w:rsidRDefault="00284012" w:rsidP="00284012">
      <w:r>
        <w:t xml:space="preserve">    file_management.write_total_number_of_hansard_sentences_to_file(dataset_name)</w:t>
      </w:r>
    </w:p>
    <w:p w14:paraId="78D0C603" w14:textId="77777777" w:rsidR="00284012" w:rsidRDefault="00284012" w:rsidP="00284012"/>
    <w:p w14:paraId="7C495CB8" w14:textId="77777777" w:rsidR="00284012" w:rsidRDefault="00284012" w:rsidP="00284012"/>
    <w:p w14:paraId="2576F3F5" w14:textId="77777777" w:rsidR="00284012" w:rsidRDefault="00284012" w:rsidP="00284012">
      <w:r>
        <w:t>@task</w:t>
      </w:r>
    </w:p>
    <w:p w14:paraId="5F79D43F" w14:textId="77777777" w:rsidR="00284012" w:rsidRDefault="00284012" w:rsidP="00284012">
      <w:r>
        <w:t>def compile(ctx):</w:t>
      </w:r>
    </w:p>
    <w:p w14:paraId="5FD05159" w14:textId="77777777" w:rsidR="00284012" w:rsidRDefault="00284012" w:rsidP="00284012">
      <w:r>
        <w:lastRenderedPageBreak/>
        <w:t xml:space="preserve">    ctx.run("find . -name '*.py' | grep -v masters_venv | xargs python -m py_compile")</w:t>
      </w:r>
    </w:p>
    <w:p w14:paraId="55CDA2B7" w14:textId="77777777" w:rsidR="00284012" w:rsidRDefault="00284012" w:rsidP="00284012"/>
    <w:p w14:paraId="4CE82916" w14:textId="77777777" w:rsidR="00284012" w:rsidRDefault="00284012" w:rsidP="00284012"/>
    <w:p w14:paraId="017D0C55" w14:textId="77777777" w:rsidR="00284012" w:rsidRDefault="00284012" w:rsidP="00284012">
      <w:r>
        <w:t>@task</w:t>
      </w:r>
    </w:p>
    <w:p w14:paraId="354EDC77" w14:textId="77777777" w:rsidR="00284012" w:rsidRDefault="00284012" w:rsidP="00284012">
      <w:r>
        <w:t>def ne_data_companies_download_process(ctx):</w:t>
      </w:r>
    </w:p>
    <w:p w14:paraId="2D6C94EE" w14:textId="77777777" w:rsidR="00284012" w:rsidRDefault="00284012" w:rsidP="00284012">
      <w:r>
        <w:t xml:space="preserve">    companies.download_and_process("raw_ne_data", "/companies/dbpedia.txt")</w:t>
      </w:r>
    </w:p>
    <w:p w14:paraId="399A2951" w14:textId="77777777" w:rsidR="00284012" w:rsidRDefault="00284012" w:rsidP="00284012">
      <w:r>
        <w:t xml:space="preserve">    ctx.run("cd ne_data_gathering/processed_ne_data/companies &amp;&amp; cat * | sort &gt; ALL.txt")</w:t>
      </w:r>
    </w:p>
    <w:p w14:paraId="6A2FE91E" w14:textId="77777777" w:rsidR="00284012" w:rsidRDefault="00284012" w:rsidP="00284012"/>
    <w:p w14:paraId="4B0F2094" w14:textId="77777777" w:rsidR="00284012" w:rsidRDefault="00284012" w:rsidP="00284012"/>
    <w:p w14:paraId="1E61B133" w14:textId="77777777" w:rsidR="00284012" w:rsidRDefault="00284012" w:rsidP="00284012">
      <w:r>
        <w:t>@task</w:t>
      </w:r>
    </w:p>
    <w:p w14:paraId="24D7A66E" w14:textId="77777777" w:rsidR="00284012" w:rsidRDefault="00284012" w:rsidP="00284012">
      <w:r>
        <w:t>def ne_data_companies_process(ctx):</w:t>
      </w:r>
    </w:p>
    <w:p w14:paraId="00188695" w14:textId="77777777" w:rsidR="00284012" w:rsidRDefault="00284012" w:rsidP="00284012">
      <w:r>
        <w:t xml:space="preserve">    util.dbpedia_post_processing(</w:t>
      </w:r>
    </w:p>
    <w:p w14:paraId="47EFB395" w14:textId="77777777" w:rsidR="00284012" w:rsidRDefault="00284012" w:rsidP="00284012">
      <w:r>
        <w:t xml:space="preserve">        "{}{}".format("raw_ne_data", "/companies/dbpedia.txt"), "processed_ne_data{}".format(</w:t>
      </w:r>
    </w:p>
    <w:p w14:paraId="51C93079" w14:textId="77777777" w:rsidR="00284012" w:rsidRDefault="00284012" w:rsidP="00284012">
      <w:r>
        <w:t xml:space="preserve">            "/companies/dbpedia.txt"))</w:t>
      </w:r>
    </w:p>
    <w:p w14:paraId="2E55752A" w14:textId="77777777" w:rsidR="00284012" w:rsidRDefault="00284012" w:rsidP="00284012">
      <w:r>
        <w:t xml:space="preserve">    ctx.run("cd ne_data_gathering/processed_ne_data/companies &amp;&amp; cat * | sort &gt; ALL.txt")</w:t>
      </w:r>
    </w:p>
    <w:p w14:paraId="1F7C929E" w14:textId="77777777" w:rsidR="00284012" w:rsidRDefault="00284012" w:rsidP="00284012"/>
    <w:p w14:paraId="09118062" w14:textId="77777777" w:rsidR="00284012" w:rsidRDefault="00284012" w:rsidP="00284012"/>
    <w:p w14:paraId="7F76DFED" w14:textId="77777777" w:rsidR="00284012" w:rsidRDefault="00284012" w:rsidP="00284012">
      <w:r>
        <w:t>@task</w:t>
      </w:r>
    </w:p>
    <w:p w14:paraId="0E798D5F" w14:textId="77777777" w:rsidR="00284012" w:rsidRDefault="00284012" w:rsidP="00284012">
      <w:r>
        <w:t>def ne_data_people_download_process(ctx):</w:t>
      </w:r>
    </w:p>
    <w:p w14:paraId="68313C2B" w14:textId="77777777" w:rsidR="00284012" w:rsidRDefault="00284012" w:rsidP="00284012">
      <w:r>
        <w:t xml:space="preserve">    people.download_and_process("raw_ne_data", "/people/dbpedia.txt")</w:t>
      </w:r>
    </w:p>
    <w:p w14:paraId="43DE227A" w14:textId="77777777" w:rsidR="00284012" w:rsidRDefault="00284012" w:rsidP="00284012">
      <w:r>
        <w:t xml:space="preserve">    ctx.run("cd ne_data_gathering/processed_ne_data/people &amp;&amp; cat * | sort &gt; ALL.txt")</w:t>
      </w:r>
    </w:p>
    <w:p w14:paraId="3BDD6887" w14:textId="77777777" w:rsidR="00284012" w:rsidRDefault="00284012" w:rsidP="00284012"/>
    <w:p w14:paraId="37FFE473" w14:textId="77777777" w:rsidR="00284012" w:rsidRDefault="00284012" w:rsidP="00284012"/>
    <w:p w14:paraId="6EEBEEB5" w14:textId="77777777" w:rsidR="00284012" w:rsidRDefault="00284012" w:rsidP="00284012">
      <w:r>
        <w:t>@task</w:t>
      </w:r>
    </w:p>
    <w:p w14:paraId="6C319B46" w14:textId="77777777" w:rsidR="00284012" w:rsidRDefault="00284012" w:rsidP="00284012">
      <w:r>
        <w:t>def ne_data_people_process(ctx):</w:t>
      </w:r>
    </w:p>
    <w:p w14:paraId="461EC0A5" w14:textId="77777777" w:rsidR="00284012" w:rsidRDefault="00284012" w:rsidP="00284012">
      <w:r>
        <w:t xml:space="preserve">    util.dbpedia_post_processing(</w:t>
      </w:r>
    </w:p>
    <w:p w14:paraId="24D1494B" w14:textId="77777777" w:rsidR="00284012" w:rsidRDefault="00284012" w:rsidP="00284012">
      <w:r>
        <w:t xml:space="preserve">        "{}{}".format("raw_ne_data", "/people/dbpedia.txt"), "processed_ne_data{}".format(</w:t>
      </w:r>
    </w:p>
    <w:p w14:paraId="0BF58370" w14:textId="77777777" w:rsidR="00284012" w:rsidRDefault="00284012" w:rsidP="00284012">
      <w:r>
        <w:t xml:space="preserve">            "/people/dbpedia.txt"))</w:t>
      </w:r>
    </w:p>
    <w:p w14:paraId="64C01436" w14:textId="77777777" w:rsidR="00284012" w:rsidRDefault="00284012" w:rsidP="00284012">
      <w:r>
        <w:t xml:space="preserve">    ctx.run("cd ne_data_gathering/processed_ne_data/people &amp;&amp; cat * | sort &gt; ALL.txt")</w:t>
      </w:r>
    </w:p>
    <w:p w14:paraId="37D4421F" w14:textId="77777777" w:rsidR="00284012" w:rsidRDefault="00284012" w:rsidP="00284012"/>
    <w:p w14:paraId="64F96551" w14:textId="77777777" w:rsidR="00284012" w:rsidRDefault="00284012" w:rsidP="00284012"/>
    <w:p w14:paraId="4EB0CE42" w14:textId="77777777" w:rsidR="00284012" w:rsidRDefault="00284012" w:rsidP="00284012">
      <w:r>
        <w:t>@task</w:t>
      </w:r>
    </w:p>
    <w:p w14:paraId="6FE5A126" w14:textId="77777777" w:rsidR="00284012" w:rsidRDefault="00284012" w:rsidP="00284012">
      <w:r>
        <w:t>def ne_data_places_download_process(ctx):</w:t>
      </w:r>
    </w:p>
    <w:p w14:paraId="57643394" w14:textId="77777777" w:rsidR="00284012" w:rsidRDefault="00284012" w:rsidP="00284012">
      <w:r>
        <w:t xml:space="preserve">    places.download_and_process("raw_ne_data", "/places/dbpedia.txt")</w:t>
      </w:r>
    </w:p>
    <w:p w14:paraId="3A1B8983" w14:textId="77777777" w:rsidR="00284012" w:rsidRDefault="00284012" w:rsidP="00284012">
      <w:r>
        <w:t xml:space="preserve">    ctx.run("cd ne_data_gathering/processed_ne_data/places &amp;&amp; cat * | sort &gt; ALL.txt")</w:t>
      </w:r>
    </w:p>
    <w:p w14:paraId="4D772AC6" w14:textId="77777777" w:rsidR="00284012" w:rsidRDefault="00284012" w:rsidP="00284012"/>
    <w:p w14:paraId="6FB0D301" w14:textId="77777777" w:rsidR="00284012" w:rsidRDefault="00284012" w:rsidP="00284012"/>
    <w:p w14:paraId="6D9BCED6" w14:textId="77777777" w:rsidR="00284012" w:rsidRDefault="00284012" w:rsidP="00284012">
      <w:r>
        <w:t>@task</w:t>
      </w:r>
    </w:p>
    <w:p w14:paraId="0D5AE327" w14:textId="77777777" w:rsidR="00284012" w:rsidRDefault="00284012" w:rsidP="00284012">
      <w:r>
        <w:t>def ne_data_places_process(ctx):</w:t>
      </w:r>
    </w:p>
    <w:p w14:paraId="72C908EF" w14:textId="77777777" w:rsidR="00284012" w:rsidRDefault="00284012" w:rsidP="00284012">
      <w:r>
        <w:t xml:space="preserve">    util.dbpedia_post_processing(</w:t>
      </w:r>
    </w:p>
    <w:p w14:paraId="2568BAC0" w14:textId="77777777" w:rsidR="00284012" w:rsidRDefault="00284012" w:rsidP="00284012">
      <w:r>
        <w:t xml:space="preserve">        "{}{}".format("raw_ne_data", "/places/dbpedia.txt"), "processed_ne_data{}".format(</w:t>
      </w:r>
    </w:p>
    <w:p w14:paraId="3DD13064" w14:textId="77777777" w:rsidR="00284012" w:rsidRDefault="00284012" w:rsidP="00284012">
      <w:r>
        <w:t xml:space="preserve">            "/places/dbpedia.txt"))</w:t>
      </w:r>
    </w:p>
    <w:p w14:paraId="1D3A4199" w14:textId="77777777" w:rsidR="00284012" w:rsidRDefault="00284012" w:rsidP="00284012">
      <w:r>
        <w:t xml:space="preserve">    ctx.run("cd ne_data_gathering/processed_ne_data/places &amp;&amp; cat * | sort &gt; ALL.txt")</w:t>
      </w:r>
    </w:p>
    <w:p w14:paraId="5EF3592E" w14:textId="77777777" w:rsidR="00284012" w:rsidRDefault="00284012" w:rsidP="00284012"/>
    <w:p w14:paraId="38B1284E" w14:textId="77777777" w:rsidR="00284012" w:rsidRDefault="00284012" w:rsidP="00284012"/>
    <w:p w14:paraId="7F641611" w14:textId="77777777" w:rsidR="00284012" w:rsidRDefault="00284012" w:rsidP="00284012">
      <w:r>
        <w:t>@task</w:t>
      </w:r>
    </w:p>
    <w:p w14:paraId="3DAF934C" w14:textId="77777777" w:rsidR="00284012" w:rsidRDefault="00284012" w:rsidP="00284012">
      <w:r>
        <w:lastRenderedPageBreak/>
        <w:t>def char_ner_pickle_alphabet(ctx):</w:t>
      </w:r>
    </w:p>
    <w:p w14:paraId="13B28DAC" w14:textId="77777777" w:rsidR="00284012" w:rsidRDefault="00284012" w:rsidP="00284012">
      <w:r>
        <w:t xml:space="preserve">    alphabet_management.pickle_alphabet()</w:t>
      </w:r>
    </w:p>
    <w:p w14:paraId="43F1C8C4" w14:textId="77777777" w:rsidR="00284012" w:rsidRDefault="00284012" w:rsidP="00284012"/>
    <w:p w14:paraId="2DAFD368" w14:textId="77777777" w:rsidR="00284012" w:rsidRDefault="00284012" w:rsidP="00284012"/>
    <w:p w14:paraId="4D4E0C34" w14:textId="77777777" w:rsidR="00284012" w:rsidRDefault="00284012" w:rsidP="00284012">
      <w:r>
        <w:t>@task</w:t>
      </w:r>
    </w:p>
    <w:p w14:paraId="46371569" w14:textId="77777777" w:rsidR="00284012" w:rsidRDefault="00284012" w:rsidP="00284012">
      <w:r>
        <w:t>def char_ner_display_pickled_alphabet(ctx):</w:t>
      </w:r>
    </w:p>
    <w:p w14:paraId="4A3D33E9" w14:textId="77777777" w:rsidR="00284012" w:rsidRDefault="00284012" w:rsidP="00284012">
      <w:r>
        <w:t xml:space="preserve">    alphabet_management.display_pickled_alphabet()</w:t>
      </w:r>
    </w:p>
    <w:p w14:paraId="28FD5886" w14:textId="77777777" w:rsidR="00284012" w:rsidRDefault="00284012" w:rsidP="00284012"/>
    <w:p w14:paraId="1A39CF38" w14:textId="77777777" w:rsidR="00284012" w:rsidRDefault="00284012" w:rsidP="00284012"/>
    <w:p w14:paraId="36CF5636" w14:textId="77777777" w:rsidR="00284012" w:rsidRDefault="00284012" w:rsidP="00284012">
      <w:r>
        <w:t>@task(post=[call(hansard_write_total_number_of_sentences_to_file, "train"),</w:t>
      </w:r>
    </w:p>
    <w:p w14:paraId="4B2B184E" w14:textId="77777777" w:rsidR="00284012" w:rsidRDefault="00284012" w:rsidP="00284012">
      <w:r>
        <w:t xml:space="preserve">            call(hansard_write_total_number_of_sentences_to_file, "dev"),</w:t>
      </w:r>
    </w:p>
    <w:p w14:paraId="4F503523" w14:textId="77777777" w:rsidR="00284012" w:rsidRDefault="00284012" w:rsidP="00284012">
      <w:r>
        <w:t xml:space="preserve">            call(hansard_write_total_number_of_sentences_to_file, "test"),</w:t>
      </w:r>
    </w:p>
    <w:p w14:paraId="53136085" w14:textId="77777777" w:rsidR="00284012" w:rsidRDefault="00284012" w:rsidP="00284012">
      <w:r>
        <w:t xml:space="preserve">            call(hansard_write_total_number_of_sentences_to_file, "alphabet-sample"),</w:t>
      </w:r>
    </w:p>
    <w:p w14:paraId="296AC23B" w14:textId="77777777" w:rsidR="00284012" w:rsidRDefault="00284012" w:rsidP="00284012">
      <w:r>
        <w:t xml:space="preserve">            call(hansard_write_total_number_of_sentences_to_file, "ALL"),</w:t>
      </w:r>
    </w:p>
    <w:p w14:paraId="7FAA2B32" w14:textId="77777777" w:rsidR="00284012" w:rsidRDefault="00284012" w:rsidP="00284012">
      <w:r>
        <w:t xml:space="preserve">            ])</w:t>
      </w:r>
    </w:p>
    <w:p w14:paraId="3E480E3B" w14:textId="77777777" w:rsidR="00284012" w:rsidRDefault="00284012" w:rsidP="00284012">
      <w:r>
        <w:t>def char_ner_rehash_datasets(ctx):</w:t>
      </w:r>
    </w:p>
    <w:p w14:paraId="6D56CB04" w14:textId="77777777" w:rsidR="00284012" w:rsidRDefault="00284012" w:rsidP="00284012">
      <w:r>
        <w:t xml:space="preserve">    dataset_hashing.rehash_datasets()</w:t>
      </w:r>
    </w:p>
    <w:p w14:paraId="35B753A3" w14:textId="77777777" w:rsidR="00284012" w:rsidRDefault="00284012" w:rsidP="00284012"/>
    <w:p w14:paraId="55105F5E" w14:textId="77777777" w:rsidR="00284012" w:rsidRDefault="00284012" w:rsidP="00284012"/>
    <w:p w14:paraId="70277A1A" w14:textId="77777777" w:rsidR="00284012" w:rsidRDefault="00284012" w:rsidP="00284012">
      <w:r>
        <w:t>@task</w:t>
      </w:r>
    </w:p>
    <w:p w14:paraId="3584394C" w14:textId="77777777" w:rsidR="00284012" w:rsidRDefault="00284012" w:rsidP="00284012">
      <w:r>
        <w:t>def char_ner_create_x_toy(ctx, dataset_name):</w:t>
      </w:r>
    </w:p>
    <w:p w14:paraId="2C96EA35" w14:textId="77777777" w:rsidR="00284012" w:rsidRDefault="00284012" w:rsidP="00284012">
      <w:r>
        <w:t xml:space="preserve">    model_integration.create_x_toy(Config.sentence_max_length, dataset_name)</w:t>
      </w:r>
    </w:p>
    <w:p w14:paraId="34A3C5AD" w14:textId="77777777" w:rsidR="00284012" w:rsidRDefault="00284012" w:rsidP="00284012"/>
    <w:p w14:paraId="09E35033" w14:textId="77777777" w:rsidR="00284012" w:rsidRDefault="00284012" w:rsidP="00284012"/>
    <w:p w14:paraId="7088598A" w14:textId="77777777" w:rsidR="00284012" w:rsidRDefault="00284012" w:rsidP="00284012">
      <w:r>
        <w:t>@task</w:t>
      </w:r>
    </w:p>
    <w:p w14:paraId="39DFF8FF" w14:textId="77777777" w:rsidR="00284012" w:rsidRDefault="00284012" w:rsidP="00284012">
      <w:r>
        <w:t>def char_ner_create_y_toy(ctx, dataset_name):</w:t>
      </w:r>
    </w:p>
    <w:p w14:paraId="60601DD6" w14:textId="77777777" w:rsidR="00284012" w:rsidRDefault="00284012" w:rsidP="00284012">
      <w:r>
        <w:t xml:space="preserve">    model_integration.create_y_toy(Config.sentence_max_length, dataset_name)</w:t>
      </w:r>
    </w:p>
    <w:p w14:paraId="6265745B" w14:textId="77777777" w:rsidR="00284012" w:rsidRDefault="00284012" w:rsidP="00284012"/>
    <w:p w14:paraId="692DAA30" w14:textId="77777777" w:rsidR="00284012" w:rsidRDefault="00284012" w:rsidP="00284012"/>
    <w:p w14:paraId="17E6D931" w14:textId="77777777" w:rsidR="00284012" w:rsidRDefault="00284012" w:rsidP="00284012">
      <w:r>
        <w:t>@task</w:t>
      </w:r>
    </w:p>
    <w:p w14:paraId="0E26F9E8" w14:textId="77777777" w:rsidR="00284012" w:rsidRDefault="00284012" w:rsidP="00284012">
      <w:r>
        <w:t>def char_ner_display_median_sentence_length(ctx, dataset_name):</w:t>
      </w:r>
    </w:p>
    <w:p w14:paraId="084DE93D" w14:textId="77777777" w:rsidR="00284012" w:rsidRDefault="00284012" w:rsidP="00284012">
      <w:r>
        <w:t xml:space="preserve">    print(model_integration.get_median_sentence_length(dataset_name))</w:t>
      </w:r>
    </w:p>
    <w:p w14:paraId="2FF9863A" w14:textId="77777777" w:rsidR="00284012" w:rsidRDefault="00284012" w:rsidP="00284012"/>
    <w:p w14:paraId="129F3A56" w14:textId="77777777" w:rsidR="00284012" w:rsidRDefault="00284012" w:rsidP="00284012"/>
    <w:p w14:paraId="018DB1DD" w14:textId="77777777" w:rsidR="00284012" w:rsidRDefault="00284012" w:rsidP="00284012">
      <w:r>
        <w:t>@task(enable_venv)</w:t>
      </w:r>
    </w:p>
    <w:p w14:paraId="33ED1CBD" w14:textId="77777777" w:rsidR="00284012" w:rsidRDefault="00284012" w:rsidP="00284012">
      <w:r>
        <w:t>def python_type_check(ctx):</w:t>
      </w:r>
    </w:p>
    <w:p w14:paraId="2A745402" w14:textId="77777777" w:rsidR="00284012" w:rsidRDefault="00284012" w:rsidP="00284012">
      <w:r>
        <w:t xml:space="preserve">    ctx.run("echo mypy: checking Python static types...")</w:t>
      </w:r>
    </w:p>
    <w:p w14:paraId="4BC78B6F" w14:textId="77777777" w:rsidR="00284012" w:rsidRDefault="00284012" w:rsidP="00284012">
      <w:r>
        <w:t xml:space="preserve">    ctx.run("mypy hansard_gathering")</w:t>
      </w:r>
    </w:p>
    <w:p w14:paraId="413CF415" w14:textId="77777777" w:rsidR="00284012" w:rsidRDefault="00284012" w:rsidP="00284012">
      <w:r>
        <w:t xml:space="preserve">    ctx.run("mypy ne_data_gathering")</w:t>
      </w:r>
    </w:p>
    <w:p w14:paraId="5A6CA830" w14:textId="77777777" w:rsidR="00284012" w:rsidRDefault="00284012" w:rsidP="00284012">
      <w:r>
        <w:t xml:space="preserve">    ctx.run("mypy keras_character_based_ner/src/matt")</w:t>
      </w:r>
    </w:p>
    <w:p w14:paraId="157D1C1F" w14:textId="77777777" w:rsidR="00284012" w:rsidRDefault="00284012" w:rsidP="00284012">
      <w:r>
        <w:t xml:space="preserve">    ctx.run("mypy test")</w:t>
      </w:r>
    </w:p>
    <w:p w14:paraId="7BAC8D33" w14:textId="77777777" w:rsidR="00284012" w:rsidRDefault="00284012" w:rsidP="00284012"/>
    <w:p w14:paraId="25B1E9B8" w14:textId="77777777" w:rsidR="00284012" w:rsidRDefault="00284012" w:rsidP="00284012"/>
    <w:p w14:paraId="35600BFD" w14:textId="77777777" w:rsidR="00284012" w:rsidRDefault="00284012" w:rsidP="00284012">
      <w:r>
        <w:t>@task(python_type_check)</w:t>
      </w:r>
    </w:p>
    <w:p w14:paraId="40B8C213" w14:textId="77777777" w:rsidR="00284012" w:rsidRDefault="00284012" w:rsidP="00284012">
      <w:r>
        <w:t>def test(ctx):</w:t>
      </w:r>
    </w:p>
    <w:p w14:paraId="0AFA3297" w14:textId="77777777" w:rsidR="00284012" w:rsidRDefault="00284012" w:rsidP="00284012">
      <w:r>
        <w:t xml:space="preserve">    ctx.run("echo pytest: running tests...")</w:t>
      </w:r>
    </w:p>
    <w:p w14:paraId="3B737C9C" w14:textId="77777777" w:rsidR="00284012" w:rsidRDefault="00284012" w:rsidP="00284012">
      <w:r>
        <w:t xml:space="preserve">    ctx.run("pytest test")</w:t>
      </w:r>
    </w:p>
    <w:p w14:paraId="58803786" w14:textId="77777777" w:rsidR="00284012" w:rsidRDefault="00284012" w:rsidP="00284012"/>
    <w:p w14:paraId="49DEFB20" w14:textId="77777777" w:rsidR="00284012" w:rsidRDefault="00284012" w:rsidP="00284012"/>
    <w:p w14:paraId="0A54E69A" w14:textId="77777777" w:rsidR="00284012" w:rsidRDefault="00284012" w:rsidP="00284012">
      <w:r>
        <w:t>@task</w:t>
      </w:r>
    </w:p>
    <w:p w14:paraId="761F4B9A" w14:textId="77777777" w:rsidR="00284012" w:rsidRDefault="00284012" w:rsidP="00284012">
      <w:r>
        <w:t>def model_minify_toy(ctx):</w:t>
      </w:r>
    </w:p>
    <w:p w14:paraId="29A452D9" w14:textId="77777777" w:rsidR="00284012" w:rsidRDefault="00284012" w:rsidP="00284012">
      <w:r>
        <w:t xml:space="preserve">    minify_dataset.minify_all()</w:t>
      </w:r>
    </w:p>
    <w:p w14:paraId="200B2B12" w14:textId="77777777" w:rsidR="00284012" w:rsidRDefault="00284012" w:rsidP="00284012"/>
    <w:p w14:paraId="67801C04" w14:textId="77777777" w:rsidR="00284012" w:rsidRDefault="00284012" w:rsidP="00284012"/>
    <w:p w14:paraId="38BFB46C" w14:textId="77777777" w:rsidR="00284012" w:rsidRDefault="00284012" w:rsidP="00284012">
      <w:r>
        <w:t>@task</w:t>
      </w:r>
    </w:p>
    <w:p w14:paraId="2D796D73" w14:textId="77777777" w:rsidR="00284012" w:rsidRDefault="00284012" w:rsidP="00284012">
      <w:r>
        <w:t>def model_train_toy(ctx, regenerate_tensors="no"):</w:t>
      </w:r>
    </w:p>
    <w:p w14:paraId="2668A2EE" w14:textId="77777777" w:rsidR="00284012" w:rsidRDefault="00284012" w:rsidP="00284012">
      <w:r>
        <w:t xml:space="preserve">    if regenerate_tensors == "yes":</w:t>
      </w:r>
    </w:p>
    <w:p w14:paraId="173F493F" w14:textId="77777777" w:rsidR="00284012" w:rsidRDefault="00284012" w:rsidP="00284012">
      <w:r>
        <w:t xml:space="preserve">        print("Regenerating tensors")</w:t>
      </w:r>
    </w:p>
    <w:p w14:paraId="71E9C5FB" w14:textId="77777777" w:rsidR="00284012" w:rsidRDefault="00284012" w:rsidP="00284012">
      <w:r>
        <w:t xml:space="preserve">        model_integration.create_x_toy(Config.sentence_max_length, "train")</w:t>
      </w:r>
    </w:p>
    <w:p w14:paraId="305D350E" w14:textId="77777777" w:rsidR="00284012" w:rsidRDefault="00284012" w:rsidP="00284012">
      <w:r>
        <w:t xml:space="preserve">        model_integration.create_x_toy(Config.sentence_max_length, "test")</w:t>
      </w:r>
    </w:p>
    <w:p w14:paraId="02C93221" w14:textId="77777777" w:rsidR="00284012" w:rsidRDefault="00284012" w:rsidP="00284012">
      <w:r>
        <w:t xml:space="preserve">        model_integration.create_x_toy(Config.sentence_max_length, "dev")</w:t>
      </w:r>
    </w:p>
    <w:p w14:paraId="7B94DFDF" w14:textId="77777777" w:rsidR="00284012" w:rsidRDefault="00284012" w:rsidP="00284012">
      <w:r>
        <w:t xml:space="preserve">        model_integration.create_y_toy(Config.sentence_max_length, "train")</w:t>
      </w:r>
    </w:p>
    <w:p w14:paraId="195D5D96" w14:textId="77777777" w:rsidR="00284012" w:rsidRDefault="00284012" w:rsidP="00284012">
      <w:r>
        <w:t xml:space="preserve">        model_integration.create_y_toy(Config.sentence_max_length, "test")</w:t>
      </w:r>
    </w:p>
    <w:p w14:paraId="2DDBF95E" w14:textId="77777777" w:rsidR="00284012" w:rsidRDefault="00284012" w:rsidP="00284012">
      <w:r>
        <w:t xml:space="preserve">        model_integration.create_y_toy(Config.sentence_max_length, "dev")</w:t>
      </w:r>
    </w:p>
    <w:p w14:paraId="6AFA55A0" w14:textId="77777777" w:rsidR="00284012" w:rsidRDefault="00284012" w:rsidP="00284012">
      <w:r>
        <w:t xml:space="preserve">    train.toy_dataset_fit()</w:t>
      </w:r>
    </w:p>
    <w:p w14:paraId="20B3CA19" w14:textId="77777777" w:rsidR="00284012" w:rsidRDefault="00284012" w:rsidP="00284012"/>
    <w:p w14:paraId="2C5CD502" w14:textId="77777777" w:rsidR="00284012" w:rsidRDefault="00284012" w:rsidP="00284012"/>
    <w:p w14:paraId="006482D9" w14:textId="77777777" w:rsidR="00284012" w:rsidRDefault="00284012" w:rsidP="00284012">
      <w:r>
        <w:t>@task</w:t>
      </w:r>
    </w:p>
    <w:p w14:paraId="2AFC7F7F" w14:textId="77777777" w:rsidR="00284012" w:rsidRDefault="00284012" w:rsidP="00284012">
      <w:r>
        <w:t>def model_train_full(ctx):</w:t>
      </w:r>
    </w:p>
    <w:p w14:paraId="33B3FB9D" w14:textId="77777777" w:rsidR="00284012" w:rsidRDefault="00284012" w:rsidP="00284012">
      <w:r>
        <w:t xml:space="preserve">    train.full_dataset_fit_generator()</w:t>
      </w:r>
    </w:p>
    <w:p w14:paraId="1AC87B0C" w14:textId="77777777" w:rsidR="00284012" w:rsidRDefault="00284012" w:rsidP="00284012"/>
    <w:p w14:paraId="18253A01" w14:textId="77777777" w:rsidR="00284012" w:rsidRDefault="00284012" w:rsidP="00284012"/>
    <w:p w14:paraId="672EE624" w14:textId="77777777" w:rsidR="00284012" w:rsidRDefault="00284012" w:rsidP="00284012">
      <w:r>
        <w:t>@task</w:t>
      </w:r>
    </w:p>
    <w:p w14:paraId="0D3FF29C" w14:textId="77777777" w:rsidR="00284012" w:rsidRDefault="00284012" w:rsidP="00284012">
      <w:r>
        <w:t>def model_retrain_toy(ctx):</w:t>
      </w:r>
    </w:p>
    <w:p w14:paraId="694B03FD" w14:textId="77777777" w:rsidR="00284012" w:rsidRDefault="00284012" w:rsidP="00284012">
      <w:r>
        <w:t xml:space="preserve">    train.toy_dataset_refit()</w:t>
      </w:r>
    </w:p>
    <w:p w14:paraId="7DE4FF63" w14:textId="77777777" w:rsidR="00284012" w:rsidRDefault="00284012" w:rsidP="00284012"/>
    <w:p w14:paraId="55266A2E" w14:textId="77777777" w:rsidR="00284012" w:rsidRDefault="00284012" w:rsidP="00284012"/>
    <w:p w14:paraId="3DC4523C" w14:textId="77777777" w:rsidR="00284012" w:rsidRDefault="00284012" w:rsidP="00284012">
      <w:r>
        <w:t>@task</w:t>
      </w:r>
    </w:p>
    <w:p w14:paraId="2F939460" w14:textId="77777777" w:rsidR="00284012" w:rsidRDefault="00284012" w:rsidP="00284012">
      <w:r>
        <w:t>def model_train_mini(ctx):</w:t>
      </w:r>
    </w:p>
    <w:p w14:paraId="4BAFF2C7" w14:textId="77777777" w:rsidR="00284012" w:rsidRDefault="00284012" w:rsidP="00284012">
      <w:r>
        <w:t xml:space="preserve">    train.mini_dataset_fit()</w:t>
      </w:r>
    </w:p>
    <w:p w14:paraId="38019635" w14:textId="77777777" w:rsidR="00284012" w:rsidRDefault="00284012" w:rsidP="00284012"/>
    <w:p w14:paraId="2FEC47E5" w14:textId="77777777" w:rsidR="00284012" w:rsidRDefault="00284012" w:rsidP="00284012"/>
    <w:p w14:paraId="168EF176" w14:textId="77777777" w:rsidR="00284012" w:rsidRDefault="00284012" w:rsidP="00284012">
      <w:r>
        <w:t>@task</w:t>
      </w:r>
    </w:p>
    <w:p w14:paraId="04D20A79" w14:textId="77777777" w:rsidR="00284012" w:rsidRDefault="00284012" w:rsidP="00284012">
      <w:r>
        <w:t>def model_history_mini(ctx):</w:t>
      </w:r>
    </w:p>
    <w:p w14:paraId="08E865D4" w14:textId="77777777" w:rsidR="00284012" w:rsidRDefault="00284012" w:rsidP="00284012">
      <w:r>
        <w:t xml:space="preserve">    history.graph_model_history("keras_character_based_ner/src/mini_dataset.history.p", "mini")</w:t>
      </w:r>
    </w:p>
    <w:p w14:paraId="56972D63" w14:textId="77777777" w:rsidR="00284012" w:rsidRDefault="00284012" w:rsidP="00284012"/>
    <w:p w14:paraId="00B511B9" w14:textId="77777777" w:rsidR="00284012" w:rsidRDefault="00284012" w:rsidP="00284012"/>
    <w:p w14:paraId="3D75A91E" w14:textId="77777777" w:rsidR="00284012" w:rsidRDefault="00284012" w:rsidP="00284012">
      <w:r>
        <w:t>@task</w:t>
      </w:r>
    </w:p>
    <w:p w14:paraId="65E5C59B" w14:textId="77777777" w:rsidR="00284012" w:rsidRDefault="00284012" w:rsidP="00284012">
      <w:r>
        <w:t>def model_history_toy(ctx):</w:t>
      </w:r>
    </w:p>
    <w:p w14:paraId="3ADAAB38" w14:textId="77777777" w:rsidR="00284012" w:rsidRDefault="00284012" w:rsidP="00284012">
      <w:r>
        <w:t xml:space="preserve">    history.graph_model_history("keras_character_based_ner/src/toy_dataset.history.p", "toy")</w:t>
      </w:r>
    </w:p>
    <w:p w14:paraId="71E74A00" w14:textId="77777777" w:rsidR="00284012" w:rsidRDefault="00284012" w:rsidP="00284012"/>
    <w:p w14:paraId="510EC6DA" w14:textId="77777777" w:rsidR="00284012" w:rsidRDefault="00284012" w:rsidP="00284012"/>
    <w:p w14:paraId="3EEF85EB" w14:textId="77777777" w:rsidR="00284012" w:rsidRDefault="00284012" w:rsidP="00284012">
      <w:r>
        <w:lastRenderedPageBreak/>
        <w:t>@task</w:t>
      </w:r>
    </w:p>
    <w:p w14:paraId="05F1515B" w14:textId="77777777" w:rsidR="00284012" w:rsidRDefault="00284012" w:rsidP="00284012">
      <w:r>
        <w:t>def model_toy_predict_file(ctx, file):</w:t>
      </w:r>
    </w:p>
    <w:p w14:paraId="15CAC064" w14:textId="77777777" w:rsidR="00284012" w:rsidRDefault="00284012" w:rsidP="00284012">
      <w:r>
        <w:t xml:space="preserve">    print(predict.model_toy_predict_file(file))</w:t>
      </w:r>
    </w:p>
    <w:p w14:paraId="1E4375E0" w14:textId="77777777" w:rsidR="00284012" w:rsidRDefault="00284012" w:rsidP="00284012"/>
    <w:p w14:paraId="1D0DD909" w14:textId="77777777" w:rsidR="00284012" w:rsidRDefault="00284012" w:rsidP="00284012"/>
    <w:p w14:paraId="374BECC3" w14:textId="77777777" w:rsidR="00284012" w:rsidRDefault="00284012" w:rsidP="00284012">
      <w:r>
        <w:t>@task</w:t>
      </w:r>
    </w:p>
    <w:p w14:paraId="76C6BB0B" w14:textId="77777777" w:rsidR="00284012" w:rsidRDefault="00284012" w:rsidP="00284012">
      <w:r>
        <w:t>def model_toy_predict_str(ctx, string):</w:t>
      </w:r>
    </w:p>
    <w:p w14:paraId="41029CC4" w14:textId="77777777" w:rsidR="00284012" w:rsidRDefault="00284012" w:rsidP="00284012">
      <w:r>
        <w:t xml:space="preserve">    print(predict.model_toy_predict_str(string))</w:t>
      </w:r>
    </w:p>
    <w:p w14:paraId="1C44EA24" w14:textId="77777777" w:rsidR="00284012" w:rsidRDefault="00284012" w:rsidP="00284012"/>
    <w:p w14:paraId="1AD71FE0" w14:textId="77777777" w:rsidR="00284012" w:rsidRDefault="00284012" w:rsidP="00284012"/>
    <w:p w14:paraId="49EEA213" w14:textId="77777777" w:rsidR="00284012" w:rsidRDefault="00284012" w:rsidP="00284012">
      <w:r>
        <w:t>@task</w:t>
      </w:r>
    </w:p>
    <w:p w14:paraId="62CC9A9A" w14:textId="77777777" w:rsidR="00284012" w:rsidRDefault="00284012" w:rsidP="00284012">
      <w:r>
        <w:t>def model_mini_predict_file(ctx, file):</w:t>
      </w:r>
    </w:p>
    <w:p w14:paraId="5E53EEC5" w14:textId="77777777" w:rsidR="00284012" w:rsidRDefault="00284012" w:rsidP="00284012">
      <w:r>
        <w:t xml:space="preserve">    print(predict.model_mini_predict_file(file))</w:t>
      </w:r>
    </w:p>
    <w:p w14:paraId="54FBD9D3" w14:textId="77777777" w:rsidR="00284012" w:rsidRDefault="00284012" w:rsidP="00284012"/>
    <w:p w14:paraId="5CE060D2" w14:textId="77777777" w:rsidR="00284012" w:rsidRDefault="00284012" w:rsidP="00284012"/>
    <w:p w14:paraId="26EF4B15" w14:textId="77777777" w:rsidR="00284012" w:rsidRDefault="00284012" w:rsidP="00284012">
      <w:r>
        <w:t>@task</w:t>
      </w:r>
    </w:p>
    <w:p w14:paraId="45202298" w14:textId="77777777" w:rsidR="00284012" w:rsidRDefault="00284012" w:rsidP="00284012">
      <w:r>
        <w:t>def eval_model_manual(ctx, dataset_name, dataset_size):</w:t>
      </w:r>
    </w:p>
    <w:p w14:paraId="7CDC035F" w14:textId="77777777" w:rsidR="00284012" w:rsidRDefault="00284012" w:rsidP="00284012">
      <w:r>
        <w:t xml:space="preserve">    eval.model_data_validation(dataset_name, dataset_size)</w:t>
      </w:r>
    </w:p>
    <w:p w14:paraId="1F7A51C5" w14:textId="77777777" w:rsidR="00284012" w:rsidRDefault="00284012" w:rsidP="00284012"/>
    <w:p w14:paraId="329FA897" w14:textId="77777777" w:rsidR="00284012" w:rsidRDefault="00284012" w:rsidP="00284012"/>
    <w:p w14:paraId="32138146" w14:textId="77777777" w:rsidR="00284012" w:rsidRDefault="00284012" w:rsidP="00284012">
      <w:r>
        <w:t>@task</w:t>
      </w:r>
    </w:p>
    <w:p w14:paraId="31531ACB" w14:textId="77777777" w:rsidR="00284012" w:rsidRDefault="00284012" w:rsidP="00284012">
      <w:r>
        <w:t>def eval_k_fold_cross(ctx):</w:t>
      </w:r>
    </w:p>
    <w:p w14:paraId="5C37B8B5" w14:textId="77777777" w:rsidR="00284012" w:rsidRDefault="00284012" w:rsidP="00284012">
      <w:r>
        <w:t xml:space="preserve">    eval.k_fold_cross_validation()</w:t>
      </w:r>
    </w:p>
    <w:p w14:paraId="60B5E539" w14:textId="77777777" w:rsidR="00284012" w:rsidRDefault="00284012" w:rsidP="00284012"/>
    <w:p w14:paraId="3D27A402" w14:textId="77777777" w:rsidR="00284012" w:rsidRDefault="00284012" w:rsidP="00284012"/>
    <w:p w14:paraId="34CBB493" w14:textId="77777777" w:rsidR="00284012" w:rsidRDefault="00284012" w:rsidP="00284012">
      <w:r>
        <w:t>@task</w:t>
      </w:r>
    </w:p>
    <w:p w14:paraId="05DB28B3" w14:textId="77777777" w:rsidR="00284012" w:rsidRDefault="00284012" w:rsidP="00284012">
      <w:r>
        <w:t>def eval_baseline(ctx, dataset_name, dataset_size, guessed_label):</w:t>
      </w:r>
    </w:p>
    <w:p w14:paraId="43B4FE78" w14:textId="77777777" w:rsidR="00284012" w:rsidRDefault="00284012" w:rsidP="00284012">
      <w:r>
        <w:t xml:space="preserve">    eval.calc_eval_baseline(dataset_name, dataset_size, int(guessed_label))</w:t>
      </w:r>
    </w:p>
    <w:p w14:paraId="11931837" w14:textId="77777777" w:rsidR="00284012" w:rsidRDefault="00284012" w:rsidP="00284012"/>
    <w:p w14:paraId="5314A88E" w14:textId="77777777" w:rsidR="00284012" w:rsidRDefault="00284012" w:rsidP="00284012"/>
    <w:p w14:paraId="5A9340BA" w14:textId="77777777" w:rsidR="00284012" w:rsidRDefault="00284012" w:rsidP="00284012">
      <w:r>
        <w:t>@task</w:t>
      </w:r>
    </w:p>
    <w:p w14:paraId="5E27040C" w14:textId="77777777" w:rsidR="00284012" w:rsidRDefault="00284012" w:rsidP="00284012">
      <w:r>
        <w:t>def flask_start_server(ctx):</w:t>
      </w:r>
    </w:p>
    <w:p w14:paraId="19D33074" w14:textId="77777777" w:rsidR="00284012" w:rsidRDefault="00284012" w:rsidP="00284012">
      <w:r>
        <w:t xml:space="preserve">    simple_gui.main()</w:t>
      </w:r>
    </w:p>
    <w:p w14:paraId="47D148E9" w14:textId="77777777" w:rsidR="007923F8" w:rsidRDefault="007923F8"/>
    <w:p w14:paraId="5B63E747" w14:textId="77777777" w:rsidR="00E778AB" w:rsidRDefault="00E778AB"/>
    <w:p w14:paraId="22AC7632" w14:textId="0E8FD2C5" w:rsidR="00E778AB" w:rsidRDefault="00284012" w:rsidP="00284012">
      <w:pPr>
        <w:pStyle w:val="Heading2"/>
      </w:pPr>
      <w:bookmarkStart w:id="178" w:name="_Toc523753651"/>
      <w:r>
        <w:t>config_util/config_parser.py</w:t>
      </w:r>
      <w:bookmarkEnd w:id="178"/>
    </w:p>
    <w:p w14:paraId="4D3F291D" w14:textId="77777777" w:rsidR="00E778AB" w:rsidRDefault="00E778AB"/>
    <w:p w14:paraId="747741A2" w14:textId="77777777" w:rsidR="00284012" w:rsidRDefault="00284012" w:rsidP="00284012">
      <w:r>
        <w:t>import yaml</w:t>
      </w:r>
    </w:p>
    <w:p w14:paraId="1E1DDAFD" w14:textId="77777777" w:rsidR="00284012" w:rsidRDefault="00284012" w:rsidP="00284012"/>
    <w:p w14:paraId="7A66EE8E" w14:textId="77777777" w:rsidR="00284012" w:rsidRDefault="00284012" w:rsidP="00284012"/>
    <w:p w14:paraId="59DAA4D6" w14:textId="77777777" w:rsidR="00284012" w:rsidRDefault="00284012" w:rsidP="00284012">
      <w:r>
        <w:t>def parse_config():</w:t>
      </w:r>
    </w:p>
    <w:p w14:paraId="33F28B45" w14:textId="77777777" w:rsidR="00284012" w:rsidRDefault="00284012" w:rsidP="00284012">
      <w:r>
        <w:t xml:space="preserve">    with open('./config.yml') as config:</w:t>
      </w:r>
    </w:p>
    <w:p w14:paraId="7AD5B49F" w14:textId="77777777" w:rsidR="00284012" w:rsidRDefault="00284012" w:rsidP="00284012">
      <w:r>
        <w:t xml:space="preserve">        conf = yaml.load(config)</w:t>
      </w:r>
    </w:p>
    <w:p w14:paraId="12272EBF" w14:textId="737F40CE" w:rsidR="00E778AB" w:rsidRDefault="00284012" w:rsidP="00284012">
      <w:r>
        <w:t xml:space="preserve">        return conf</w:t>
      </w:r>
    </w:p>
    <w:p w14:paraId="0439190D" w14:textId="77777777" w:rsidR="00E778AB" w:rsidRDefault="00E778AB"/>
    <w:p w14:paraId="1D82BC06" w14:textId="77777777" w:rsidR="00E778AB" w:rsidRDefault="00E778AB"/>
    <w:p w14:paraId="3B7403C7" w14:textId="1F985A0B" w:rsidR="00E778AB" w:rsidRDefault="00284012" w:rsidP="00284012">
      <w:pPr>
        <w:pStyle w:val="Heading2"/>
      </w:pPr>
      <w:bookmarkStart w:id="179" w:name="_Toc523753652"/>
      <w:r>
        <w:lastRenderedPageBreak/>
        <w:t>hansard_gathering/chunk.py</w:t>
      </w:r>
      <w:bookmarkEnd w:id="179"/>
    </w:p>
    <w:p w14:paraId="25DE9F8A" w14:textId="77777777" w:rsidR="00284012" w:rsidRDefault="00284012" w:rsidP="00284012">
      <w:r>
        <w:t>from datetime import datetime</w:t>
      </w:r>
    </w:p>
    <w:p w14:paraId="689B30BF" w14:textId="77777777" w:rsidR="00284012" w:rsidRDefault="00284012" w:rsidP="00284012">
      <w:r>
        <w:t>from nltk.tokenize.punkt import PunktSentenceTokenizer, PunktParameters  # type: ignore</w:t>
      </w:r>
    </w:p>
    <w:p w14:paraId="24A9F165" w14:textId="77777777" w:rsidR="00284012" w:rsidRDefault="00284012" w:rsidP="00284012">
      <w:r>
        <w:t>from typing import Generator, Tuple</w:t>
      </w:r>
    </w:p>
    <w:p w14:paraId="269E79A6" w14:textId="77777777" w:rsidR="00284012" w:rsidRDefault="00284012" w:rsidP="00284012">
      <w:r>
        <w:t>import concurrent.futures</w:t>
      </w:r>
    </w:p>
    <w:p w14:paraId="28AD937F" w14:textId="77777777" w:rsidR="00284012" w:rsidRDefault="00284012" w:rsidP="00284012">
      <w:r>
        <w:t>import glob</w:t>
      </w:r>
    </w:p>
    <w:p w14:paraId="26003FD6" w14:textId="77777777" w:rsidR="00284012" w:rsidRDefault="00284012" w:rsidP="00284012">
      <w:r>
        <w:t>import itertools</w:t>
      </w:r>
    </w:p>
    <w:p w14:paraId="729DC044" w14:textId="77777777" w:rsidR="00284012" w:rsidRDefault="00284012" w:rsidP="00284012">
      <w:r>
        <w:t>import os</w:t>
      </w:r>
    </w:p>
    <w:p w14:paraId="28E5F481" w14:textId="77777777" w:rsidR="00284012" w:rsidRDefault="00284012" w:rsidP="00284012"/>
    <w:p w14:paraId="18E1BFD3" w14:textId="77777777" w:rsidR="00284012" w:rsidRDefault="00284012" w:rsidP="00284012"/>
    <w:p w14:paraId="2788B5A8" w14:textId="77777777" w:rsidR="00284012" w:rsidRDefault="00284012" w:rsidP="00284012">
      <w:r>
        <w:t>def chunk_hansard_debate_file_textblob(file_path):</w:t>
      </w:r>
    </w:p>
    <w:p w14:paraId="42ADA3C1" w14:textId="77777777" w:rsidR="00284012" w:rsidRDefault="00284012" w:rsidP="00284012">
      <w:r>
        <w:t xml:space="preserve">    """</w:t>
      </w:r>
    </w:p>
    <w:p w14:paraId="1A700605" w14:textId="77777777" w:rsidR="00284012" w:rsidRDefault="00284012" w:rsidP="00284012">
      <w:r>
        <w:t xml:space="preserve">    Try TextBlob to segment a Hansard debate into its constituent sentences.</w:t>
      </w:r>
    </w:p>
    <w:p w14:paraId="56A3BEAA" w14:textId="77777777" w:rsidR="00284012" w:rsidRDefault="00284012" w:rsidP="00284012">
      <w:r>
        <w:t xml:space="preserve">    file_path e.g. "processed_hansard_data/1948-04-19/Oral Answers to Questions &amp;#8212; Oyster Industry.txt"</w:t>
      </w:r>
    </w:p>
    <w:p w14:paraId="62D65938" w14:textId="77777777" w:rsidR="00284012" w:rsidRDefault="00284012" w:rsidP="00284012">
      <w:r>
        <w:t xml:space="preserve">    :param file_path:</w:t>
      </w:r>
    </w:p>
    <w:p w14:paraId="5429B4E6" w14:textId="77777777" w:rsidR="00284012" w:rsidRDefault="00284012" w:rsidP="00284012">
      <w:r>
        <w:t xml:space="preserve">    :return:</w:t>
      </w:r>
    </w:p>
    <w:p w14:paraId="5F0DC98C" w14:textId="77777777" w:rsidR="00284012" w:rsidRDefault="00284012" w:rsidP="00284012">
      <w:r>
        <w:t xml:space="preserve">    """</w:t>
      </w:r>
    </w:p>
    <w:p w14:paraId="2EF9F293" w14:textId="77777777" w:rsidR="00284012" w:rsidRDefault="00284012" w:rsidP="00284012">
      <w:r>
        <w:t xml:space="preserve">    from textblob import TextBlob  # type: ignore</w:t>
      </w:r>
    </w:p>
    <w:p w14:paraId="45DBCEC3" w14:textId="77777777" w:rsidR="00284012" w:rsidRDefault="00284012" w:rsidP="00284012"/>
    <w:p w14:paraId="1C97F51F" w14:textId="77777777" w:rsidR="00284012" w:rsidRDefault="00284012" w:rsidP="00284012">
      <w:r>
        <w:t xml:space="preserve">    with open(file_path) as f:</w:t>
      </w:r>
    </w:p>
    <w:p w14:paraId="0CA3576B" w14:textId="77777777" w:rsidR="00284012" w:rsidRDefault="00284012" w:rsidP="00284012">
      <w:r>
        <w:t xml:space="preserve">        debate_text = f.read()</w:t>
      </w:r>
    </w:p>
    <w:p w14:paraId="715D5D57" w14:textId="77777777" w:rsidR="00284012" w:rsidRDefault="00284012" w:rsidP="00284012"/>
    <w:p w14:paraId="25D2B8A9" w14:textId="77777777" w:rsidR="00284012" w:rsidRDefault="00284012" w:rsidP="00284012">
      <w:r>
        <w:t xml:space="preserve">    tb = TextBlob(debate_text)</w:t>
      </w:r>
    </w:p>
    <w:p w14:paraId="2002EE28" w14:textId="77777777" w:rsidR="00284012" w:rsidRDefault="00284012" w:rsidP="00284012">
      <w:r>
        <w:t xml:space="preserve">    print("Chunking up file: {}".format(file_path))</w:t>
      </w:r>
    </w:p>
    <w:p w14:paraId="2B77484D" w14:textId="77777777" w:rsidR="00284012" w:rsidRDefault="00284012" w:rsidP="00284012">
      <w:r>
        <w:t xml:space="preserve">    dest_file_path = file_path\</w:t>
      </w:r>
    </w:p>
    <w:p w14:paraId="1A1D8EA9" w14:textId="77777777" w:rsidR="00284012" w:rsidRDefault="00284012" w:rsidP="00284012">
      <w:r>
        <w:t xml:space="preserve">        .replace("processed_hansard_data", "chunked_hansard_data")\</w:t>
      </w:r>
    </w:p>
    <w:p w14:paraId="7AF6B751" w14:textId="77777777" w:rsidR="00284012" w:rsidRDefault="00284012" w:rsidP="00284012">
      <w:r>
        <w:t xml:space="preserve">        .replace(".txt", "")</w:t>
      </w:r>
    </w:p>
    <w:p w14:paraId="65E39B08" w14:textId="77777777" w:rsidR="00284012" w:rsidRDefault="00284012" w:rsidP="00284012">
      <w:r>
        <w:t xml:space="preserve">    for sentence_number, sentence in enumerate(tb.sentences):</w:t>
      </w:r>
    </w:p>
    <w:p w14:paraId="67BF5E71" w14:textId="77777777" w:rsidR="00284012" w:rsidRDefault="00284012" w:rsidP="00284012">
      <w:r>
        <w:t xml:space="preserve">        os.makedirs(os.path.dirname(dest_file_path), exist_ok=True)</w:t>
      </w:r>
    </w:p>
    <w:p w14:paraId="3396FB67" w14:textId="77777777" w:rsidR="00284012" w:rsidRDefault="00284012" w:rsidP="00284012">
      <w:r>
        <w:t xml:space="preserve">        with open("{}-chunk-{}.txt"</w:t>
      </w:r>
    </w:p>
    <w:p w14:paraId="42377CE7" w14:textId="77777777" w:rsidR="00284012" w:rsidRDefault="00284012" w:rsidP="00284012">
      <w:r>
        <w:t xml:space="preserve">                  .format(dest_file_path, sentence_number), "w+") as f:</w:t>
      </w:r>
    </w:p>
    <w:p w14:paraId="65BF85A1" w14:textId="77777777" w:rsidR="00284012" w:rsidRDefault="00284012" w:rsidP="00284012">
      <w:r>
        <w:t xml:space="preserve">            f.write(sentence.raw)</w:t>
      </w:r>
    </w:p>
    <w:p w14:paraId="7F7657E9" w14:textId="77777777" w:rsidR="00284012" w:rsidRDefault="00284012" w:rsidP="00284012"/>
    <w:p w14:paraId="7A179175" w14:textId="77777777" w:rsidR="00284012" w:rsidRDefault="00284012" w:rsidP="00284012"/>
    <w:p w14:paraId="7534339B" w14:textId="77777777" w:rsidR="00284012" w:rsidRDefault="00284012" w:rsidP="00284012">
      <w:r>
        <w:t>def chunk_hansard_debate_file_nltk(file_path, tokenizer):</w:t>
      </w:r>
    </w:p>
    <w:p w14:paraId="6EACB61F" w14:textId="77777777" w:rsidR="00284012" w:rsidRDefault="00284012" w:rsidP="00284012">
      <w:r>
        <w:t xml:space="preserve">    """</w:t>
      </w:r>
    </w:p>
    <w:p w14:paraId="72D3A3FE" w14:textId="77777777" w:rsidR="00284012" w:rsidRDefault="00284012" w:rsidP="00284012">
      <w:r>
        <w:t xml:space="preserve">    Try NLTK to segment a Hansard debate into its constituent sentences.</w:t>
      </w:r>
    </w:p>
    <w:p w14:paraId="3C47344B" w14:textId="77777777" w:rsidR="00284012" w:rsidRDefault="00284012" w:rsidP="00284012">
      <w:r>
        <w:t xml:space="preserve">    file_path e.g. "processed_hansard_data/1948-04-19/Oral Answers to Questions &amp;#8212; Oyster Industry.txt"</w:t>
      </w:r>
    </w:p>
    <w:p w14:paraId="12AE062D" w14:textId="77777777" w:rsidR="00284012" w:rsidRDefault="00284012" w:rsidP="00284012">
      <w:r>
        <w:t xml:space="preserve">    :param file_path: path of file to split up</w:t>
      </w:r>
    </w:p>
    <w:p w14:paraId="392FB986" w14:textId="77777777" w:rsidR="00284012" w:rsidRDefault="00284012" w:rsidP="00284012">
      <w:r>
        <w:t xml:space="preserve">    :param tokenizer: An NLTK tokenizer with customisations for Hansard</w:t>
      </w:r>
    </w:p>
    <w:p w14:paraId="76ED26F6" w14:textId="77777777" w:rsidR="00284012" w:rsidRDefault="00284012" w:rsidP="00284012">
      <w:r>
        <w:t xml:space="preserve">    """</w:t>
      </w:r>
    </w:p>
    <w:p w14:paraId="02FCB10B" w14:textId="77777777" w:rsidR="00284012" w:rsidRDefault="00284012" w:rsidP="00284012">
      <w:r>
        <w:t xml:space="preserve">    dest_file_path = file_path.replace(".txt", "-spans.txt")</w:t>
      </w:r>
    </w:p>
    <w:p w14:paraId="3320A845" w14:textId="77777777" w:rsidR="00284012" w:rsidRDefault="00284012" w:rsidP="00284012"/>
    <w:p w14:paraId="06E43E88" w14:textId="77777777" w:rsidR="00284012" w:rsidRDefault="00284012" w:rsidP="00284012">
      <w:r>
        <w:t xml:space="preserve">    with open(file_path) as f:</w:t>
      </w:r>
    </w:p>
    <w:p w14:paraId="7D3F9B41" w14:textId="77777777" w:rsidR="00284012" w:rsidRDefault="00284012" w:rsidP="00284012">
      <w:r>
        <w:t xml:space="preserve">        debate_text = f.read()</w:t>
      </w:r>
    </w:p>
    <w:p w14:paraId="0C340121" w14:textId="77777777" w:rsidR="00284012" w:rsidRDefault="00284012" w:rsidP="00284012"/>
    <w:p w14:paraId="421C13D9" w14:textId="77777777" w:rsidR="00284012" w:rsidRDefault="00284012" w:rsidP="00284012">
      <w:r>
        <w:t xml:space="preserve">    print("Chunking up file: {}".format(file_path))</w:t>
      </w:r>
    </w:p>
    <w:p w14:paraId="4A3242E6" w14:textId="77777777" w:rsidR="00284012" w:rsidRDefault="00284012" w:rsidP="00284012">
      <w:r>
        <w:t xml:space="preserve">    sent_spans = tokenizer.span_tokenize(debate_text)</w:t>
      </w:r>
    </w:p>
    <w:p w14:paraId="053D4DF2" w14:textId="77777777" w:rsidR="00284012" w:rsidRDefault="00284012" w:rsidP="00284012">
      <w:r>
        <w:t xml:space="preserve">    sent_spans_str = "\n".join("({},{})".format(</w:t>
      </w:r>
    </w:p>
    <w:p w14:paraId="1BE3EEF8" w14:textId="77777777" w:rsidR="00284012" w:rsidRDefault="00284012" w:rsidP="00284012">
      <w:r>
        <w:t xml:space="preserve">        sent_start, sent_end) for sent_start, sent_end in sent_spans)</w:t>
      </w:r>
    </w:p>
    <w:p w14:paraId="12536076" w14:textId="77777777" w:rsidR="00284012" w:rsidRDefault="00284012" w:rsidP="00284012">
      <w:r>
        <w:t xml:space="preserve">    os.makedirs(os.path.dirname(dest_file_path), exist_ok=True)</w:t>
      </w:r>
    </w:p>
    <w:p w14:paraId="23A84378" w14:textId="77777777" w:rsidR="00284012" w:rsidRDefault="00284012" w:rsidP="00284012">
      <w:r>
        <w:t xml:space="preserve">    with open(dest_file_path, "w+") as f:</w:t>
      </w:r>
    </w:p>
    <w:p w14:paraId="093119B4" w14:textId="77777777" w:rsidR="00284012" w:rsidRDefault="00284012" w:rsidP="00284012">
      <w:r>
        <w:t xml:space="preserve">        f.write(sent_spans_str)</w:t>
      </w:r>
    </w:p>
    <w:p w14:paraId="3BB3D054" w14:textId="77777777" w:rsidR="00284012" w:rsidRDefault="00284012" w:rsidP="00284012"/>
    <w:p w14:paraId="7C4BFA5B" w14:textId="77777777" w:rsidR="00284012" w:rsidRDefault="00284012" w:rsidP="00284012"/>
    <w:p w14:paraId="09D07F15" w14:textId="77777777" w:rsidR="00284012" w:rsidRDefault="00284012" w:rsidP="00284012">
      <w:r>
        <w:t>def list_processed_hansard_files(starting_date) -&gt; Generator[str, None, None]:</w:t>
      </w:r>
    </w:p>
    <w:p w14:paraId="1EA7EC39" w14:textId="77777777" w:rsidR="00284012" w:rsidRDefault="00284012" w:rsidP="00284012">
      <w:r>
        <w:t xml:space="preserve">    """</w:t>
      </w:r>
    </w:p>
    <w:p w14:paraId="2B1E04E6" w14:textId="77777777" w:rsidR="00284012" w:rsidRDefault="00284012" w:rsidP="00284012">
      <w:r>
        <w:t xml:space="preserve">    Provide a starting_date as chunking takes a long time. This allows the process to be resumable.</w:t>
      </w:r>
    </w:p>
    <w:p w14:paraId="39AEBC41" w14:textId="77777777" w:rsidR="00284012" w:rsidRDefault="00284012" w:rsidP="00284012">
      <w:r>
        <w:t xml:space="preserve">    :param starting_date: e.g. 1919-01-01</w:t>
      </w:r>
    </w:p>
    <w:p w14:paraId="7F78D523" w14:textId="77777777" w:rsidR="00284012" w:rsidRDefault="00284012" w:rsidP="00284012">
      <w:r>
        <w:t xml:space="preserve">    :return:</w:t>
      </w:r>
    </w:p>
    <w:p w14:paraId="5995A383" w14:textId="77777777" w:rsidR="00284012" w:rsidRDefault="00284012" w:rsidP="00284012">
      <w:r>
        <w:t xml:space="preserve">    """</w:t>
      </w:r>
    </w:p>
    <w:p w14:paraId="5CAEC5E9" w14:textId="77777777" w:rsidR="00284012" w:rsidRDefault="00284012" w:rsidP="00284012">
      <w:r>
        <w:t xml:space="preserve">    print("Listing processed Hansard files...")</w:t>
      </w:r>
    </w:p>
    <w:p w14:paraId="37EB5602" w14:textId="77777777" w:rsidR="00284012" w:rsidRDefault="00284012" w:rsidP="00284012">
      <w:r>
        <w:t xml:space="preserve">    files = sorted(glob.glob("hansard_gathering/processed_hansard_data/**/*.txt", recursive=True))</w:t>
      </w:r>
    </w:p>
    <w:p w14:paraId="5A4F66D0" w14:textId="77777777" w:rsidR="00284012" w:rsidRDefault="00284012" w:rsidP="00284012"/>
    <w:p w14:paraId="33281C78" w14:textId="77777777" w:rsidR="00284012" w:rsidRDefault="00284012" w:rsidP="00284012">
      <w:r>
        <w:t xml:space="preserve">    # With thanks to</w:t>
      </w:r>
    </w:p>
    <w:p w14:paraId="24D8F872" w14:textId="77777777" w:rsidR="00284012" w:rsidRDefault="00284012" w:rsidP="00284012">
      <w:r>
        <w:t xml:space="preserve">    # https://stackoverflow.com/questions/33895760/python-idiomatic-way-to-drop-items-from-a-list-until-an-item-matches-a-conditio</w:t>
      </w:r>
    </w:p>
    <w:p w14:paraId="32BFE084" w14:textId="77777777" w:rsidR="00284012" w:rsidRDefault="00284012" w:rsidP="00284012">
      <w:r>
        <w:t xml:space="preserve">    def date_is_less_than_starting_date(file_path):</w:t>
      </w:r>
    </w:p>
    <w:p w14:paraId="0614FD27" w14:textId="77777777" w:rsidR="00284012" w:rsidRDefault="00284012" w:rsidP="00284012">
      <w:r>
        <w:t xml:space="preserve">        file_path_date = file_path.split("/")[2]</w:t>
      </w:r>
    </w:p>
    <w:p w14:paraId="6E40626F" w14:textId="77777777" w:rsidR="00284012" w:rsidRDefault="00284012" w:rsidP="00284012">
      <w:r>
        <w:t xml:space="preserve">        file_path_dt = datetime.strptime(file_path_date, "%Y-%M-%d")</w:t>
      </w:r>
    </w:p>
    <w:p w14:paraId="370D2F0A" w14:textId="77777777" w:rsidR="00284012" w:rsidRDefault="00284012" w:rsidP="00284012">
      <w:r>
        <w:t xml:space="preserve">        starting_dt = datetime.strptime(starting_date, "%Y-%M-%d")</w:t>
      </w:r>
    </w:p>
    <w:p w14:paraId="0FD27012" w14:textId="77777777" w:rsidR="00284012" w:rsidRDefault="00284012" w:rsidP="00284012">
      <w:r>
        <w:t xml:space="preserve">        return file_path_dt &lt; starting_dt</w:t>
      </w:r>
    </w:p>
    <w:p w14:paraId="1722296D" w14:textId="77777777" w:rsidR="00284012" w:rsidRDefault="00284012" w:rsidP="00284012"/>
    <w:p w14:paraId="149BE7A2" w14:textId="77777777" w:rsidR="00284012" w:rsidRDefault="00284012" w:rsidP="00284012">
      <w:r>
        <w:t xml:space="preserve">    filtered_files = list(itertools.dropwhile(date_is_less_than_starting_date, files))</w:t>
      </w:r>
    </w:p>
    <w:p w14:paraId="3C11EBB2" w14:textId="77777777" w:rsidR="00284012" w:rsidRDefault="00284012" w:rsidP="00284012">
      <w:r>
        <w:t xml:space="preserve">    for _file in filtered_files:</w:t>
      </w:r>
    </w:p>
    <w:p w14:paraId="168BEE33" w14:textId="77777777" w:rsidR="00284012" w:rsidRDefault="00284012" w:rsidP="00284012">
      <w:r>
        <w:t xml:space="preserve">        yield _file</w:t>
      </w:r>
    </w:p>
    <w:p w14:paraId="113DC889" w14:textId="77777777" w:rsidR="00284012" w:rsidRDefault="00284012" w:rsidP="00284012"/>
    <w:p w14:paraId="0A42F77B" w14:textId="77777777" w:rsidR="00284012" w:rsidRDefault="00284012" w:rsidP="00284012"/>
    <w:p w14:paraId="461CD6A4" w14:textId="77777777" w:rsidR="00284012" w:rsidRDefault="00284012" w:rsidP="00284012">
      <w:r>
        <w:t>def nltk_get_tokenizer():</w:t>
      </w:r>
    </w:p>
    <w:p w14:paraId="5B632AD1" w14:textId="77777777" w:rsidR="00284012" w:rsidRDefault="00284012" w:rsidP="00284012">
      <w:r>
        <w:t xml:space="preserve">    """</w:t>
      </w:r>
    </w:p>
    <w:p w14:paraId="066E7A95" w14:textId="77777777" w:rsidR="00284012" w:rsidRDefault="00284012" w:rsidP="00284012">
      <w:r>
        <w:t xml:space="preserve">    Return a tokenizer with some customization for Hansard</w:t>
      </w:r>
    </w:p>
    <w:p w14:paraId="576153C2" w14:textId="77777777" w:rsidR="00284012" w:rsidRDefault="00284012" w:rsidP="00284012">
      <w:r>
        <w:t xml:space="preserve">    :return:  a Punkt tokenizer</w:t>
      </w:r>
    </w:p>
    <w:p w14:paraId="4BD72B11" w14:textId="77777777" w:rsidR="00284012" w:rsidRDefault="00284012" w:rsidP="00284012">
      <w:r>
        <w:t xml:space="preserve">    """</w:t>
      </w:r>
    </w:p>
    <w:p w14:paraId="189C131B" w14:textId="77777777" w:rsidR="00284012" w:rsidRDefault="00284012" w:rsidP="00284012">
      <w:r>
        <w:t xml:space="preserve">    # With thanks to</w:t>
      </w:r>
    </w:p>
    <w:p w14:paraId="3695A3D0" w14:textId="77777777" w:rsidR="00284012" w:rsidRDefault="00284012" w:rsidP="00284012">
      <w:r>
        <w:t xml:space="preserve">    # https://stackoverflow.com/questions/34805790/how-to-avoid-nltks-sentence-tokenizer-spliting-on-abbreviations</w:t>
      </w:r>
    </w:p>
    <w:p w14:paraId="25BA3476" w14:textId="77777777" w:rsidR="00284012" w:rsidRDefault="00284012" w:rsidP="00284012">
      <w:r>
        <w:t xml:space="preserve">    punkt_param = PunktParameters()</w:t>
      </w:r>
    </w:p>
    <w:p w14:paraId="737B5ACC" w14:textId="77777777" w:rsidR="00284012" w:rsidRDefault="00284012" w:rsidP="00284012">
      <w:r>
        <w:t xml:space="preserve">    # 'hon. Gentleman' is very common in Hansard!</w:t>
      </w:r>
    </w:p>
    <w:p w14:paraId="5E572C55" w14:textId="77777777" w:rsidR="00284012" w:rsidRDefault="00284012" w:rsidP="00284012">
      <w:r>
        <w:t xml:space="preserve">    abbreviation = ['hon', 'mr', 'mrs', 'no']</w:t>
      </w:r>
    </w:p>
    <w:p w14:paraId="514CAC31" w14:textId="77777777" w:rsidR="00284012" w:rsidRDefault="00284012" w:rsidP="00284012">
      <w:r>
        <w:t xml:space="preserve">    punkt_param.abbrev_types = set(abbreviation)</w:t>
      </w:r>
    </w:p>
    <w:p w14:paraId="0576C28C" w14:textId="77777777" w:rsidR="00284012" w:rsidRDefault="00284012" w:rsidP="00284012">
      <w:r>
        <w:lastRenderedPageBreak/>
        <w:t xml:space="preserve">    return PunktSentenceTokenizer(punkt_param)</w:t>
      </w:r>
    </w:p>
    <w:p w14:paraId="38123A2B" w14:textId="77777777" w:rsidR="00284012" w:rsidRDefault="00284012" w:rsidP="00284012"/>
    <w:p w14:paraId="2E4E5E23" w14:textId="77777777" w:rsidR="00284012" w:rsidRDefault="00284012" w:rsidP="00284012"/>
    <w:p w14:paraId="0F7E2861" w14:textId="77777777" w:rsidR="00284012" w:rsidRDefault="00284012" w:rsidP="00284012">
      <w:r>
        <w:t>def chunk_all_hansard_files(starting_date):</w:t>
      </w:r>
    </w:p>
    <w:p w14:paraId="75DFC589" w14:textId="77777777" w:rsidR="00284012" w:rsidRDefault="00284012" w:rsidP="00284012">
      <w:r>
        <w:t xml:space="preserve">    tokenizer = nltk_get_tokenizer()</w:t>
      </w:r>
    </w:p>
    <w:p w14:paraId="24AA10BB" w14:textId="77777777" w:rsidR="00284012" w:rsidRDefault="00284012" w:rsidP="00284012">
      <w:r>
        <w:t xml:space="preserve">    pool_implementation = concurrent.futures.ProcessPoolExecutor</w:t>
      </w:r>
    </w:p>
    <w:p w14:paraId="2B50A86E" w14:textId="77777777" w:rsidR="00284012" w:rsidRDefault="00284012" w:rsidP="00284012">
      <w:r>
        <w:t xml:space="preserve">    # pool_implementation = concurrent.futures.ThreadPoolExecutor</w:t>
      </w:r>
    </w:p>
    <w:p w14:paraId="505A5D46" w14:textId="77777777" w:rsidR="00284012" w:rsidRDefault="00284012" w:rsidP="00284012">
      <w:r>
        <w:t xml:space="preserve">    with pool_implementation(max_workers=16) as executor:</w:t>
      </w:r>
    </w:p>
    <w:p w14:paraId="35B9340D" w14:textId="77777777" w:rsidR="00284012" w:rsidRDefault="00284012" w:rsidP="00284012">
      <w:r>
        <w:t xml:space="preserve">        for _file in list_processed_hansard_files(starting_date):</w:t>
      </w:r>
    </w:p>
    <w:p w14:paraId="1D0EA699" w14:textId="77777777" w:rsidR="00284012" w:rsidRDefault="00284012" w:rsidP="00284012">
      <w:r>
        <w:t xml:space="preserve">            # TODO try other chunking approaches: fixed-length</w:t>
      </w:r>
    </w:p>
    <w:p w14:paraId="561A072F" w14:textId="77777777" w:rsidR="00284012" w:rsidRDefault="00284012" w:rsidP="00284012">
      <w:r>
        <w:t xml:space="preserve">            executor.submit(chunk_hansard_debate_file_nltk, _file, tokenizer)</w:t>
      </w:r>
    </w:p>
    <w:p w14:paraId="3F927A7A" w14:textId="77777777" w:rsidR="00284012" w:rsidRDefault="00284012" w:rsidP="00284012"/>
    <w:p w14:paraId="71718371" w14:textId="77777777" w:rsidR="00284012" w:rsidRDefault="00284012" w:rsidP="00284012"/>
    <w:p w14:paraId="2ACC802F" w14:textId="77777777" w:rsidR="00284012" w:rsidRDefault="00284012" w:rsidP="00284012">
      <w:r>
        <w:t>def get_sentence_spans(filepath) -&gt; Generator[Tuple[int, int], None, None]:</w:t>
      </w:r>
    </w:p>
    <w:p w14:paraId="025E67EA" w14:textId="77777777" w:rsidR="00284012" w:rsidRDefault="00284012" w:rsidP="00284012">
      <w:r>
        <w:t xml:space="preserve">    """</w:t>
      </w:r>
    </w:p>
    <w:p w14:paraId="7AC53181" w14:textId="77777777" w:rsidR="00284012" w:rsidRDefault="00284012" w:rsidP="00284012">
      <w:r>
        <w:t xml:space="preserve">    Given a filepath, yield the first and last position of each sentence in that filepath</w:t>
      </w:r>
    </w:p>
    <w:p w14:paraId="7A09163A" w14:textId="77777777" w:rsidR="00284012" w:rsidRDefault="00284012" w:rsidP="00284012">
      <w:r>
        <w:t xml:space="preserve">    :param filepath:</w:t>
      </w:r>
    </w:p>
    <w:p w14:paraId="49A6A349" w14:textId="77777777" w:rsidR="00284012" w:rsidRDefault="00284012" w:rsidP="00284012">
      <w:r>
        <w:t xml:space="preserve">    :return:</w:t>
      </w:r>
    </w:p>
    <w:p w14:paraId="18D2F6DF" w14:textId="77777777" w:rsidR="00284012" w:rsidRDefault="00284012" w:rsidP="00284012">
      <w:r>
        <w:t xml:space="preserve">    """</w:t>
      </w:r>
    </w:p>
    <w:p w14:paraId="70558A32" w14:textId="77777777" w:rsidR="00284012" w:rsidRDefault="00284012" w:rsidP="00284012">
      <w:r>
        <w:t xml:space="preserve">    debug: bool = False</w:t>
      </w:r>
    </w:p>
    <w:p w14:paraId="1CA3A16B" w14:textId="77777777" w:rsidR="00284012" w:rsidRDefault="00284012" w:rsidP="00284012">
      <w:r>
        <w:t xml:space="preserve">    with open("{}.txt".format(filepath.replace(".txt", "-spans"))) as f:</w:t>
      </w:r>
    </w:p>
    <w:p w14:paraId="4C744616" w14:textId="77777777" w:rsidR="00284012" w:rsidRDefault="00284012" w:rsidP="00284012">
      <w:r>
        <w:t xml:space="preserve">        sent_spans = f.read()</w:t>
      </w:r>
    </w:p>
    <w:p w14:paraId="23B18705" w14:textId="77777777" w:rsidR="00284012" w:rsidRDefault="00284012" w:rsidP="00284012"/>
    <w:p w14:paraId="6C959A2A" w14:textId="77777777" w:rsidR="00284012" w:rsidRDefault="00284012" w:rsidP="00284012">
      <w:r>
        <w:t xml:space="preserve">    if debug:</w:t>
      </w:r>
    </w:p>
    <w:p w14:paraId="424824CF" w14:textId="77777777" w:rsidR="00284012" w:rsidRDefault="00284012" w:rsidP="00284012">
      <w:r>
        <w:t xml:space="preserve">        print("DEBUG: spans file is {}".format(filepath))</w:t>
      </w:r>
    </w:p>
    <w:p w14:paraId="64B8F43C" w14:textId="77777777" w:rsidR="00284012" w:rsidRDefault="00284012" w:rsidP="00284012"/>
    <w:p w14:paraId="267E963D" w14:textId="77777777" w:rsidR="00284012" w:rsidRDefault="00284012" w:rsidP="00284012">
      <w:r>
        <w:t xml:space="preserve">    # Some debates have no content, and hence no sentences. Seems to be a TWFY bug.</w:t>
      </w:r>
    </w:p>
    <w:p w14:paraId="61565FF9" w14:textId="77777777" w:rsidR="00284012" w:rsidRDefault="00284012" w:rsidP="00284012">
      <w:r>
        <w:t xml:space="preserve">    # TODO investigate, if there's time.</w:t>
      </w:r>
    </w:p>
    <w:p w14:paraId="49ACCE0A" w14:textId="77777777" w:rsidR="00284012" w:rsidRDefault="00284012" w:rsidP="00284012">
      <w:r>
        <w:t xml:space="preserve">    if len(sent_spans) == 0:</w:t>
      </w:r>
    </w:p>
    <w:p w14:paraId="056935C5" w14:textId="77777777" w:rsidR="00284012" w:rsidRDefault="00284012" w:rsidP="00284012">
      <w:r>
        <w:t xml:space="preserve">        return</w:t>
      </w:r>
    </w:p>
    <w:p w14:paraId="30407BC4" w14:textId="77777777" w:rsidR="00284012" w:rsidRDefault="00284012" w:rsidP="00284012"/>
    <w:p w14:paraId="34D8E6B2" w14:textId="77777777" w:rsidR="00284012" w:rsidRDefault="00284012" w:rsidP="00284012">
      <w:r>
        <w:t xml:space="preserve">    for sent_span in sent_spans.split("\n"):</w:t>
      </w:r>
    </w:p>
    <w:p w14:paraId="00170200" w14:textId="77777777" w:rsidR="00284012" w:rsidRDefault="00284012" w:rsidP="00284012">
      <w:r>
        <w:t xml:space="preserve">        sent_start, sent_end = sent_span.replace("(", "").replace(")", "").split(",")</w:t>
      </w:r>
    </w:p>
    <w:p w14:paraId="0DB46A7B" w14:textId="77777777" w:rsidR="00284012" w:rsidRDefault="00284012" w:rsidP="00284012">
      <w:r>
        <w:t xml:space="preserve">        yield int(sent_start), int(sent_end)</w:t>
      </w:r>
    </w:p>
    <w:p w14:paraId="5D65B82A" w14:textId="77777777" w:rsidR="00284012" w:rsidRDefault="00284012" w:rsidP="00284012"/>
    <w:p w14:paraId="225715B2" w14:textId="77777777" w:rsidR="00284012" w:rsidRDefault="00284012" w:rsidP="00284012"/>
    <w:p w14:paraId="01E8074A" w14:textId="77777777" w:rsidR="00284012" w:rsidRDefault="00284012" w:rsidP="00284012">
      <w:r>
        <w:t>def display_chunked_hansard(filepath):</w:t>
      </w:r>
    </w:p>
    <w:p w14:paraId="3D6C4925" w14:textId="77777777" w:rsidR="00284012" w:rsidRDefault="00284012" w:rsidP="00284012">
      <w:r>
        <w:t xml:space="preserve">    assert "processed_hansard_data" in filepath, \</w:t>
      </w:r>
    </w:p>
    <w:p w14:paraId="7E3EF12C" w14:textId="77777777" w:rsidR="00284012" w:rsidRDefault="00284012" w:rsidP="00284012">
      <w:r>
        <w:t xml:space="preserve">        "We only allow processed hansards to be displayed in chunks"</w:t>
      </w:r>
    </w:p>
    <w:p w14:paraId="4FB728EF" w14:textId="77777777" w:rsidR="00284012" w:rsidRDefault="00284012" w:rsidP="00284012"/>
    <w:p w14:paraId="40AA2DB8" w14:textId="77777777" w:rsidR="00284012" w:rsidRDefault="00284012" w:rsidP="00284012">
      <w:r>
        <w:t xml:space="preserve">    with open(filepath) as f:</w:t>
      </w:r>
    </w:p>
    <w:p w14:paraId="5BA8BDF7" w14:textId="77777777" w:rsidR="00284012" w:rsidRDefault="00284012" w:rsidP="00284012">
      <w:r>
        <w:t xml:space="preserve">        debate = f.read()</w:t>
      </w:r>
    </w:p>
    <w:p w14:paraId="738C8990" w14:textId="77777777" w:rsidR="00284012" w:rsidRDefault="00284012" w:rsidP="00284012"/>
    <w:p w14:paraId="71865B89" w14:textId="77777777" w:rsidR="00284012" w:rsidRDefault="00284012" w:rsidP="00284012">
      <w:r>
        <w:t xml:space="preserve">    for sent_start, sent_end in get_sentence_spans(filepath):</w:t>
      </w:r>
    </w:p>
    <w:p w14:paraId="4A728B48" w14:textId="77777777" w:rsidR="00284012" w:rsidRDefault="00284012" w:rsidP="00284012">
      <w:r>
        <w:t xml:space="preserve">        print(debate[int(sent_start):int(sent_end)])</w:t>
      </w:r>
    </w:p>
    <w:p w14:paraId="27563461" w14:textId="161B9149" w:rsidR="00284012" w:rsidRDefault="00284012" w:rsidP="00284012">
      <w:r>
        <w:t xml:space="preserve">        print("@@@")</w:t>
      </w:r>
    </w:p>
    <w:p w14:paraId="3AA164C7" w14:textId="77777777" w:rsidR="00284012" w:rsidRDefault="00284012" w:rsidP="00284012"/>
    <w:p w14:paraId="32C308C7" w14:textId="6FB53768" w:rsidR="00284012" w:rsidRPr="00284012" w:rsidRDefault="00284012" w:rsidP="00284012">
      <w:pPr>
        <w:pStyle w:val="Heading2"/>
      </w:pPr>
      <w:bookmarkStart w:id="180" w:name="_Toc523753653"/>
      <w:r>
        <w:lastRenderedPageBreak/>
        <w:t>hansard_gathering/driver.py</w:t>
      </w:r>
      <w:bookmarkEnd w:id="180"/>
    </w:p>
    <w:p w14:paraId="6CC1BBB6" w14:textId="77777777" w:rsidR="00E778AB" w:rsidRDefault="00E778AB"/>
    <w:p w14:paraId="4F42DB25" w14:textId="77777777" w:rsidR="00284012" w:rsidRDefault="00284012" w:rsidP="00284012">
      <w:r>
        <w:t>from config_util.config_parser import parse_config</w:t>
      </w:r>
    </w:p>
    <w:p w14:paraId="52DDF088" w14:textId="77777777" w:rsidR="00284012" w:rsidRDefault="00284012" w:rsidP="00284012">
      <w:r>
        <w:t>from datetime import datetime, timedelta</w:t>
      </w:r>
    </w:p>
    <w:p w14:paraId="2761864C" w14:textId="77777777" w:rsidR="00284012" w:rsidRDefault="00284012" w:rsidP="00284012">
      <w:r>
        <w:t>import concurrent.futures</w:t>
      </w:r>
    </w:p>
    <w:p w14:paraId="6369D2DF" w14:textId="77777777" w:rsidR="00284012" w:rsidRDefault="00284012" w:rsidP="00284012">
      <w:r>
        <w:t>import json</w:t>
      </w:r>
    </w:p>
    <w:p w14:paraId="6DCB96DE" w14:textId="77777777" w:rsidR="00284012" w:rsidRDefault="00284012" w:rsidP="00284012">
      <w:r>
        <w:t>import os</w:t>
      </w:r>
    </w:p>
    <w:p w14:paraId="3667A508" w14:textId="77777777" w:rsidR="00284012" w:rsidRDefault="00284012" w:rsidP="00284012">
      <w:r>
        <w:t>import requests</w:t>
      </w:r>
    </w:p>
    <w:p w14:paraId="4132EA6A" w14:textId="77777777" w:rsidR="00284012" w:rsidRDefault="00284012" w:rsidP="00284012"/>
    <w:p w14:paraId="5957BB6C" w14:textId="77777777" w:rsidR="00284012" w:rsidRDefault="00284012" w:rsidP="00284012">
      <w:r>
        <w:t># Prefixes used for each content type by TWFY</w:t>
      </w:r>
    </w:p>
    <w:p w14:paraId="15BE130D" w14:textId="77777777" w:rsidR="00284012" w:rsidRDefault="00284012" w:rsidP="00284012">
      <w:r>
        <w:t># 'Content-Type': ['url-prefix', 'file-prefix']</w:t>
      </w:r>
    </w:p>
    <w:p w14:paraId="37ED9405" w14:textId="77777777" w:rsidR="00284012" w:rsidRDefault="00284012" w:rsidP="00284012">
      <w:r>
        <w:t>prefixes = {'Wrans': ['wrans', 'answers'],</w:t>
      </w:r>
    </w:p>
    <w:p w14:paraId="3054436F" w14:textId="77777777" w:rsidR="00284012" w:rsidRDefault="00284012" w:rsidP="00284012">
      <w:r>
        <w:t xml:space="preserve">            'WMS': ['wms', 'ministerial'],</w:t>
      </w:r>
    </w:p>
    <w:p w14:paraId="2BABB4F8" w14:textId="77777777" w:rsidR="00284012" w:rsidRDefault="00284012" w:rsidP="00284012">
      <w:r>
        <w:t xml:space="preserve">            'Debates': ['debates', 'debates']}</w:t>
      </w:r>
    </w:p>
    <w:p w14:paraId="754A580C" w14:textId="77777777" w:rsidR="00284012" w:rsidRDefault="00284012" w:rsidP="00284012"/>
    <w:p w14:paraId="4020A8EA" w14:textId="77777777" w:rsidR="00284012" w:rsidRDefault="00284012" w:rsidP="00284012"/>
    <w:p w14:paraId="3FFCE9DB" w14:textId="77777777" w:rsidR="00284012" w:rsidRDefault="00284012" w:rsidP="00284012">
      <w:r>
        <w:t>def download_all_debates(datestring, debates_list):</w:t>
      </w:r>
    </w:p>
    <w:p w14:paraId="64A45005" w14:textId="77777777" w:rsidR="00284012" w:rsidRDefault="00284012" w:rsidP="00284012">
      <w:r>
        <w:t xml:space="preserve">    """</w:t>
      </w:r>
    </w:p>
    <w:p w14:paraId="0E9ECB60" w14:textId="77777777" w:rsidR="00284012" w:rsidRDefault="00284012" w:rsidP="00284012">
      <w:r>
        <w:t xml:space="preserve">    Given a list of debate titles, download all of them into files.</w:t>
      </w:r>
    </w:p>
    <w:p w14:paraId="7CECE981" w14:textId="77777777" w:rsidR="00284012" w:rsidRDefault="00284012" w:rsidP="00284012">
      <w:r>
        <w:t xml:space="preserve">    """</w:t>
      </w:r>
    </w:p>
    <w:p w14:paraId="27C6EC95" w14:textId="77777777" w:rsidR="00284012" w:rsidRDefault="00284012" w:rsidP="00284012">
      <w:r>
        <w:t xml:space="preserve">    for debate in debates_list:</w:t>
      </w:r>
    </w:p>
    <w:p w14:paraId="156EC734" w14:textId="77777777" w:rsidR="00284012" w:rsidRDefault="00284012" w:rsidP="00284012">
      <w:r>
        <w:t xml:space="preserve">        print("Data for {}: {}".format(datestring, debate))</w:t>
      </w:r>
    </w:p>
    <w:p w14:paraId="55DCDCC6" w14:textId="77777777" w:rsidR="00284012" w:rsidRDefault="00284012" w:rsidP="00284012">
      <w:r>
        <w:t xml:space="preserve">        title = debate[0]</w:t>
      </w:r>
    </w:p>
    <w:p w14:paraId="150E6B54" w14:textId="77777777" w:rsidR="00284012" w:rsidRDefault="00284012" w:rsidP="00284012">
      <w:r>
        <w:t xml:space="preserve">        xml_url = debate[2]</w:t>
      </w:r>
    </w:p>
    <w:p w14:paraId="65382F5C" w14:textId="77777777" w:rsidR="00284012" w:rsidRDefault="00284012" w:rsidP="00284012">
      <w:r>
        <w:t xml:space="preserve">        if xml_url == "N/A":</w:t>
      </w:r>
    </w:p>
    <w:p w14:paraId="377DBEF4" w14:textId="77777777" w:rsidR="00284012" w:rsidRDefault="00284012" w:rsidP="00284012">
      <w:r>
        <w:t xml:space="preserve">            continue</w:t>
      </w:r>
    </w:p>
    <w:p w14:paraId="6E136B02" w14:textId="77777777" w:rsidR="00284012" w:rsidRDefault="00284012" w:rsidP="00284012">
      <w:r>
        <w:t xml:space="preserve">        xml_data = requests.get(xml_url).text</w:t>
      </w:r>
    </w:p>
    <w:p w14:paraId="79FD19CB" w14:textId="77777777" w:rsidR="00284012" w:rsidRDefault="00284012" w:rsidP="00284012">
      <w:r>
        <w:t xml:space="preserve">        os.makedirs("hansard_gathering/raw_hansard_data/{datestring}".format(datestring=datestring), exist_ok=True)</w:t>
      </w:r>
    </w:p>
    <w:p w14:paraId="7DD37A80" w14:textId="77777777" w:rsidR="00284012" w:rsidRDefault="00284012" w:rsidP="00284012">
      <w:r>
        <w:t xml:space="preserve">        with open("hansard_gathering/raw_hansard_data/{datestring}/{title}.xml".format(</w:t>
      </w:r>
    </w:p>
    <w:p w14:paraId="350F8726" w14:textId="77777777" w:rsidR="00284012" w:rsidRDefault="00284012" w:rsidP="00284012">
      <w:r>
        <w:t xml:space="preserve">                datestring=datestring, title=title), "w") as f:</w:t>
      </w:r>
    </w:p>
    <w:p w14:paraId="2FC08004" w14:textId="77777777" w:rsidR="00284012" w:rsidRDefault="00284012" w:rsidP="00284012">
      <w:r>
        <w:t xml:space="preserve">            f.write(xml_data)</w:t>
      </w:r>
    </w:p>
    <w:p w14:paraId="06FBF0AC" w14:textId="77777777" w:rsidR="00284012" w:rsidRDefault="00284012" w:rsidP="00284012"/>
    <w:p w14:paraId="0A4CBA73" w14:textId="77777777" w:rsidR="00284012" w:rsidRDefault="00284012" w:rsidP="00284012"/>
    <w:p w14:paraId="3C997796" w14:textId="77777777" w:rsidR="00284012" w:rsidRDefault="00284012" w:rsidP="00284012">
      <w:r>
        <w:t>def get_titles_and_download(datestring, content_type):</w:t>
      </w:r>
    </w:p>
    <w:p w14:paraId="668D9CF7" w14:textId="77777777" w:rsidR="00284012" w:rsidRDefault="00284012" w:rsidP="00284012">
      <w:r>
        <w:t xml:space="preserve">    commons_titles = get_hansard_titles(datestring, content_type, "commons")</w:t>
      </w:r>
    </w:p>
    <w:p w14:paraId="61CBAA03" w14:textId="77777777" w:rsidR="00284012" w:rsidRDefault="00284012" w:rsidP="00284012">
      <w:r>
        <w:t xml:space="preserve">    lords_titles = get_hansard_titles(datestring, "Debates", "lords")</w:t>
      </w:r>
    </w:p>
    <w:p w14:paraId="5D461FB6" w14:textId="77777777" w:rsidR="00284012" w:rsidRDefault="00284012" w:rsidP="00284012">
      <w:r>
        <w:t xml:space="preserve">    download_all_debates(datestring, commons_titles)</w:t>
      </w:r>
    </w:p>
    <w:p w14:paraId="663B7529" w14:textId="77777777" w:rsidR="00284012" w:rsidRDefault="00284012" w:rsidP="00284012">
      <w:r>
        <w:t xml:space="preserve">    download_all_debates(datestring, lords_titles)</w:t>
      </w:r>
    </w:p>
    <w:p w14:paraId="120AA341" w14:textId="77777777" w:rsidR="00284012" w:rsidRDefault="00284012" w:rsidP="00284012"/>
    <w:p w14:paraId="3D25A3AB" w14:textId="77777777" w:rsidR="00284012" w:rsidRDefault="00284012" w:rsidP="00284012"/>
    <w:p w14:paraId="6804B3A8" w14:textId="77777777" w:rsidR="00284012" w:rsidRDefault="00284012" w:rsidP="00284012">
      <w:r>
        <w:t>def get_all_hansards(start_year=1919, start_month=1, start_day=1):</w:t>
      </w:r>
    </w:p>
    <w:p w14:paraId="176D1A63" w14:textId="77777777" w:rsidR="00284012" w:rsidRDefault="00284012" w:rsidP="00284012">
      <w:r>
        <w:t xml:space="preserve">    """</w:t>
      </w:r>
    </w:p>
    <w:p w14:paraId="4F9A0016" w14:textId="77777777" w:rsidR="00284012" w:rsidRDefault="00284012" w:rsidP="00284012">
      <w:r>
        <w:t xml:space="preserve">    Generate all datestrings from now back to March 29, 1803 (when Hansard started).</w:t>
      </w:r>
    </w:p>
    <w:p w14:paraId="620227B4" w14:textId="77777777" w:rsidR="00284012" w:rsidRDefault="00284012" w:rsidP="00284012">
      <w:r>
        <w:t xml:space="preserve">    Get all available debates for each.</w:t>
      </w:r>
    </w:p>
    <w:p w14:paraId="07BA0AD2" w14:textId="77777777" w:rsidR="00284012" w:rsidRDefault="00284012" w:rsidP="00284012">
      <w:r>
        <w:t xml:space="preserve">    """</w:t>
      </w:r>
    </w:p>
    <w:p w14:paraId="073DD962" w14:textId="77777777" w:rsidR="00284012" w:rsidRDefault="00284012" w:rsidP="00284012">
      <w:r>
        <w:lastRenderedPageBreak/>
        <w:t xml:space="preserve">    def date_gen():</w:t>
      </w:r>
    </w:p>
    <w:p w14:paraId="6AC935D4" w14:textId="77777777" w:rsidR="00284012" w:rsidRDefault="00284012" w:rsidP="00284012">
      <w:r>
        <w:t xml:space="preserve">        year = start_year</w:t>
      </w:r>
    </w:p>
    <w:p w14:paraId="4422ECD1" w14:textId="77777777" w:rsidR="00284012" w:rsidRDefault="00284012" w:rsidP="00284012">
      <w:r>
        <w:t xml:space="preserve">        month = start_month</w:t>
      </w:r>
    </w:p>
    <w:p w14:paraId="0AE3EFDC" w14:textId="77777777" w:rsidR="00284012" w:rsidRDefault="00284012" w:rsidP="00284012">
      <w:r>
        <w:t xml:space="preserve">        day = start_day</w:t>
      </w:r>
    </w:p>
    <w:p w14:paraId="65758DE8" w14:textId="77777777" w:rsidR="00284012" w:rsidRDefault="00284012" w:rsidP="00284012">
      <w:r>
        <w:t xml:space="preserve">        now_dt = datetime.now()</w:t>
      </w:r>
    </w:p>
    <w:p w14:paraId="69D1E5F4" w14:textId="77777777" w:rsidR="00284012" w:rsidRDefault="00284012" w:rsidP="00284012">
      <w:r>
        <w:t xml:space="preserve">        then_dt = datetime(year, month, day)</w:t>
      </w:r>
    </w:p>
    <w:p w14:paraId="346FB854" w14:textId="77777777" w:rsidR="00284012" w:rsidRDefault="00284012" w:rsidP="00284012"/>
    <w:p w14:paraId="3CFF3D91" w14:textId="77777777" w:rsidR="00284012" w:rsidRDefault="00284012" w:rsidP="00284012">
      <w:r>
        <w:t xml:space="preserve">        # While it's less than today</w:t>
      </w:r>
    </w:p>
    <w:p w14:paraId="26E9AF5B" w14:textId="77777777" w:rsidR="00284012" w:rsidRDefault="00284012" w:rsidP="00284012">
      <w:r>
        <w:t xml:space="preserve">        while then_dt &lt; now_dt:</w:t>
      </w:r>
    </w:p>
    <w:p w14:paraId="6DF8FB11" w14:textId="77777777" w:rsidR="00284012" w:rsidRDefault="00284012" w:rsidP="00284012">
      <w:r>
        <w:t xml:space="preserve">            _datestring = "{}-{}-{}".format(</w:t>
      </w:r>
    </w:p>
    <w:p w14:paraId="03C4A02F" w14:textId="77777777" w:rsidR="00284012" w:rsidRDefault="00284012" w:rsidP="00284012">
      <w:r>
        <w:t xml:space="preserve">                str(then_dt.year),</w:t>
      </w:r>
    </w:p>
    <w:p w14:paraId="2941D8DB" w14:textId="77777777" w:rsidR="00284012" w:rsidRDefault="00284012" w:rsidP="00284012">
      <w:r>
        <w:t xml:space="preserve">                str(then_dt.month).zfill(2),</w:t>
      </w:r>
    </w:p>
    <w:p w14:paraId="5E2922B9" w14:textId="77777777" w:rsidR="00284012" w:rsidRDefault="00284012" w:rsidP="00284012">
      <w:r>
        <w:t xml:space="preserve">                str(then_dt.day).zfill(2))</w:t>
      </w:r>
    </w:p>
    <w:p w14:paraId="6B25F2E3" w14:textId="77777777" w:rsidR="00284012" w:rsidRDefault="00284012" w:rsidP="00284012"/>
    <w:p w14:paraId="29E3ECF2" w14:textId="77777777" w:rsidR="00284012" w:rsidRDefault="00284012" w:rsidP="00284012">
      <w:r>
        <w:t xml:space="preserve">            yield _datestring</w:t>
      </w:r>
    </w:p>
    <w:p w14:paraId="2805CAC5" w14:textId="77777777" w:rsidR="00284012" w:rsidRDefault="00284012" w:rsidP="00284012">
      <w:r>
        <w:t xml:space="preserve">            then_dt += timedelta(days=1)</w:t>
      </w:r>
    </w:p>
    <w:p w14:paraId="0140ACA8" w14:textId="77777777" w:rsidR="00284012" w:rsidRDefault="00284012" w:rsidP="00284012"/>
    <w:p w14:paraId="292C4847" w14:textId="77777777" w:rsidR="00284012" w:rsidRDefault="00284012" w:rsidP="00284012">
      <w:r>
        <w:t xml:space="preserve">    dg = date_gen()</w:t>
      </w:r>
    </w:p>
    <w:p w14:paraId="22DD9BD2" w14:textId="77777777" w:rsidR="00284012" w:rsidRDefault="00284012" w:rsidP="00284012">
      <w:r>
        <w:t xml:space="preserve">    with concurrent.futures.ThreadPoolExecutor(max_workers=8) as executor:</w:t>
      </w:r>
    </w:p>
    <w:p w14:paraId="2AAF85F8" w14:textId="77777777" w:rsidR="00284012" w:rsidRDefault="00284012" w:rsidP="00284012">
      <w:r>
        <w:t xml:space="preserve">        for datestring in dg:</w:t>
      </w:r>
    </w:p>
    <w:p w14:paraId="2AB33F8B" w14:textId="77777777" w:rsidR="00284012" w:rsidRDefault="00284012" w:rsidP="00284012">
      <w:r>
        <w:t xml:space="preserve">            executor.submit(get_titles_and_download, datestring, "Debates")</w:t>
      </w:r>
    </w:p>
    <w:p w14:paraId="39997B6B" w14:textId="77777777" w:rsidR="00284012" w:rsidRDefault="00284012" w:rsidP="00284012"/>
    <w:p w14:paraId="502097BE" w14:textId="77777777" w:rsidR="00284012" w:rsidRDefault="00284012" w:rsidP="00284012"/>
    <w:p w14:paraId="0D6A2A58" w14:textId="77777777" w:rsidR="00284012" w:rsidRDefault="00284012" w:rsidP="00284012">
      <w:r>
        <w:t>def get_hansard_titles(datestring, content_type, house="commons"):</w:t>
      </w:r>
    </w:p>
    <w:p w14:paraId="3CE72F09" w14:textId="77777777" w:rsidR="00284012" w:rsidRDefault="00284012" w:rsidP="00284012">
      <w:r>
        <w:t xml:space="preserve">    """</w:t>
      </w:r>
    </w:p>
    <w:p w14:paraId="0C044789" w14:textId="77777777" w:rsidR="00284012" w:rsidRDefault="00284012" w:rsidP="00284012">
      <w:r>
        <w:t xml:space="preserve">    Given a date, download the Hansard xml of specified content for the specified date</w:t>
      </w:r>
    </w:p>
    <w:p w14:paraId="1B390F64" w14:textId="77777777" w:rsidR="00284012" w:rsidRDefault="00284012" w:rsidP="00284012">
      <w:r>
        <w:t xml:space="preserve">    :param datestring: e.g. '2017-12-04'</w:t>
      </w:r>
    </w:p>
    <w:p w14:paraId="771020C7" w14:textId="77777777" w:rsidR="00284012" w:rsidRDefault="00284012" w:rsidP="00284012">
      <w:r>
        <w:t xml:space="preserve">    :param content_type: Wrans, WMS or Debates</w:t>
      </w:r>
    </w:p>
    <w:p w14:paraId="40C66E00" w14:textId="77777777" w:rsidR="00284012" w:rsidRDefault="00284012" w:rsidP="00284012">
      <w:r>
        <w:t xml:space="preserve">    :param house: commons or lords</w:t>
      </w:r>
    </w:p>
    <w:p w14:paraId="1776CBA5" w14:textId="77777777" w:rsidR="00284012" w:rsidRDefault="00284012" w:rsidP="00284012">
      <w:r>
        <w:t xml:space="preserve">    :return List of titles extracted from the json, as well as their HTML and XML urls</w:t>
      </w:r>
    </w:p>
    <w:p w14:paraId="436F4405" w14:textId="77777777" w:rsidR="00284012" w:rsidRDefault="00284012" w:rsidP="00284012">
      <w:r>
        <w:t xml:space="preserve">    """</w:t>
      </w:r>
    </w:p>
    <w:p w14:paraId="1E914DCF" w14:textId="77777777" w:rsidR="00284012" w:rsidRDefault="00284012" w:rsidP="00284012">
      <w:r>
        <w:t xml:space="preserve">    twfy_key = parse_config()['api_key']</w:t>
      </w:r>
    </w:p>
    <w:p w14:paraId="4762B772" w14:textId="77777777" w:rsidR="00284012" w:rsidRDefault="00284012" w:rsidP="00284012"/>
    <w:p w14:paraId="31246190" w14:textId="77777777" w:rsidR="00284012" w:rsidRDefault="00284012" w:rsidP="00284012">
      <w:r>
        <w:t xml:space="preserve">    request_url = 'https://www.theyworkforyou.com/api/get{}?date={}&amp;key={}&amp;output=json'\</w:t>
      </w:r>
    </w:p>
    <w:p w14:paraId="5BBFA049" w14:textId="77777777" w:rsidR="00284012" w:rsidRDefault="00284012" w:rsidP="00284012">
      <w:r>
        <w:t xml:space="preserve">        .format(content_type, datestring, twfy_key)</w:t>
      </w:r>
    </w:p>
    <w:p w14:paraId="6174FB97" w14:textId="77777777" w:rsidR="00284012" w:rsidRDefault="00284012" w:rsidP="00284012"/>
    <w:p w14:paraId="5FE4BF59" w14:textId="77777777" w:rsidR="00284012" w:rsidRDefault="00284012" w:rsidP="00284012">
      <w:r>
        <w:t xml:space="preserve">    if content_type == 'Debates':</w:t>
      </w:r>
    </w:p>
    <w:p w14:paraId="658D9DF5" w14:textId="77777777" w:rsidR="00284012" w:rsidRDefault="00284012" w:rsidP="00284012">
      <w:r>
        <w:t xml:space="preserve">        request_url += '&amp;type={}'.format(house)</w:t>
      </w:r>
    </w:p>
    <w:p w14:paraId="04F1BE0A" w14:textId="77777777" w:rsidR="00284012" w:rsidRDefault="00284012" w:rsidP="00284012"/>
    <w:p w14:paraId="491426AD" w14:textId="77777777" w:rsidR="00284012" w:rsidRDefault="00284012" w:rsidP="00284012">
      <w:r>
        <w:t xml:space="preserve">    resp = requests.get(request_url)</w:t>
      </w:r>
    </w:p>
    <w:p w14:paraId="251C98A9" w14:textId="77777777" w:rsidR="00284012" w:rsidRDefault="00284012" w:rsidP="00284012"/>
    <w:p w14:paraId="55194EC1" w14:textId="77777777" w:rsidR="00284012" w:rsidRDefault="00284012" w:rsidP="00284012">
      <w:r>
        <w:t xml:space="preserve">    resp_data = json.loads(resp.text)</w:t>
      </w:r>
    </w:p>
    <w:p w14:paraId="46EF2744" w14:textId="77777777" w:rsidR="00284012" w:rsidRDefault="00284012" w:rsidP="00284012">
      <w:r>
        <w:t xml:space="preserve">    if type(resp_data) == dict and resp_data.get("error", "") == "No data to display":</w:t>
      </w:r>
    </w:p>
    <w:p w14:paraId="5FC23DC8" w14:textId="77777777" w:rsidR="00284012" w:rsidRDefault="00284012" w:rsidP="00284012">
      <w:r>
        <w:t xml:space="preserve">        return [("No data to display for this date", "N/A", "N/A")]</w:t>
      </w:r>
    </w:p>
    <w:p w14:paraId="39C918F1" w14:textId="77777777" w:rsidR="00284012" w:rsidRDefault="00284012" w:rsidP="00284012">
      <w:r>
        <w:t xml:space="preserve">    else:</w:t>
      </w:r>
    </w:p>
    <w:p w14:paraId="72CEB5FB" w14:textId="77777777" w:rsidR="00284012" w:rsidRDefault="00284012" w:rsidP="00284012"/>
    <w:p w14:paraId="7F28559E" w14:textId="77777777" w:rsidR="00284012" w:rsidRDefault="00284012" w:rsidP="00284012">
      <w:r>
        <w:lastRenderedPageBreak/>
        <w:t xml:space="preserve">        titles = []</w:t>
      </w:r>
    </w:p>
    <w:p w14:paraId="49697CEB" w14:textId="77777777" w:rsidR="00284012" w:rsidRDefault="00284012" w:rsidP="00284012">
      <w:r>
        <w:t xml:space="preserve">        for elem in resp_data:</w:t>
      </w:r>
    </w:p>
    <w:p w14:paraId="6EEA1A36" w14:textId="77777777" w:rsidR="00284012" w:rsidRDefault="00284012" w:rsidP="00284012">
      <w:r>
        <w:t xml:space="preserve">            entry = elem["entry"]  # my dear Watson</w:t>
      </w:r>
    </w:p>
    <w:p w14:paraId="25FC7777" w14:textId="77777777" w:rsidR="00284012" w:rsidRDefault="00284012" w:rsidP="00284012">
      <w:r>
        <w:t xml:space="preserve">            if "listurl" in entry and "body" in entry:</w:t>
      </w:r>
    </w:p>
    <w:p w14:paraId="617FCECB" w14:textId="77777777" w:rsidR="00284012" w:rsidRDefault="00284012" w:rsidP="00284012">
      <w:r>
        <w:t xml:space="preserve">                titles.append((entry["body"], make_twfy_html_url(entry["listurl"]),</w:t>
      </w:r>
    </w:p>
    <w:p w14:paraId="7F2D3548" w14:textId="77777777" w:rsidR="00284012" w:rsidRDefault="00284012" w:rsidP="00284012">
      <w:r>
        <w:t xml:space="preserve">                               make_twfy_xml_url(entry["listurl"], content_type)))</w:t>
      </w:r>
    </w:p>
    <w:p w14:paraId="04620ECF" w14:textId="77777777" w:rsidR="00284012" w:rsidRDefault="00284012" w:rsidP="00284012">
      <w:r>
        <w:t xml:space="preserve">        return titles</w:t>
      </w:r>
    </w:p>
    <w:p w14:paraId="40DED438" w14:textId="77777777" w:rsidR="00284012" w:rsidRDefault="00284012" w:rsidP="00284012"/>
    <w:p w14:paraId="3F804AF3" w14:textId="77777777" w:rsidR="00284012" w:rsidRDefault="00284012" w:rsidP="00284012"/>
    <w:p w14:paraId="37C8279E" w14:textId="77777777" w:rsidR="00284012" w:rsidRDefault="00284012" w:rsidP="00284012">
      <w:r>
        <w:t>def make_twfy_html_url(text):</w:t>
      </w:r>
    </w:p>
    <w:p w14:paraId="14A49BFD" w14:textId="77777777" w:rsidR="00284012" w:rsidRDefault="00284012" w:rsidP="00284012">
      <w:r>
        <w:t xml:space="preserve">    return 'https://www.theyworkforyou.com{}'.format(text)</w:t>
      </w:r>
    </w:p>
    <w:p w14:paraId="0A00E63F" w14:textId="77777777" w:rsidR="00284012" w:rsidRDefault="00284012" w:rsidP="00284012"/>
    <w:p w14:paraId="5F8DAE3D" w14:textId="77777777" w:rsidR="00284012" w:rsidRDefault="00284012" w:rsidP="00284012"/>
    <w:p w14:paraId="59625292" w14:textId="77777777" w:rsidR="00284012" w:rsidRDefault="00284012" w:rsidP="00284012">
      <w:r>
        <w:t>def make_twfy_xml_url(text, content_type):</w:t>
      </w:r>
    </w:p>
    <w:p w14:paraId="2C0680E9" w14:textId="77777777" w:rsidR="00284012" w:rsidRDefault="00284012" w:rsidP="00284012"/>
    <w:p w14:paraId="108C2445" w14:textId="77777777" w:rsidR="00284012" w:rsidRDefault="00284012" w:rsidP="00284012">
      <w:r>
        <w:t xml:space="preserve">    return 'https://www.theyworkforyou.com/pwdata/scrapedxml/{}/{}{}.xml' \</w:t>
      </w:r>
    </w:p>
    <w:p w14:paraId="6B581254" w14:textId="77777777" w:rsidR="00284012" w:rsidRDefault="00284012" w:rsidP="00284012">
      <w:r>
        <w:t xml:space="preserve">        .format(prefixes[content_type][0],</w:t>
      </w:r>
    </w:p>
    <w:p w14:paraId="2CC40140" w14:textId="77777777" w:rsidR="00284012" w:rsidRDefault="00284012" w:rsidP="00284012">
      <w:r>
        <w:t xml:space="preserve">                prefixes[content_type][1],</w:t>
      </w:r>
    </w:p>
    <w:p w14:paraId="635A6BD0" w14:textId="7670BAE8" w:rsidR="00E778AB" w:rsidRDefault="00284012" w:rsidP="00284012">
      <w:r>
        <w:t xml:space="preserve">                text.split('=')[1].split('.')[0])</w:t>
      </w:r>
    </w:p>
    <w:p w14:paraId="1EE70406" w14:textId="77777777" w:rsidR="00E778AB" w:rsidRDefault="00E778AB"/>
    <w:p w14:paraId="1F921E84" w14:textId="75C1C5CE" w:rsidR="00A424A4" w:rsidRDefault="00284012" w:rsidP="00284012">
      <w:pPr>
        <w:pStyle w:val="Heading2"/>
      </w:pPr>
      <w:bookmarkStart w:id="181" w:name="_Toc523753654"/>
      <w:r>
        <w:t>hansard_gathering/filesystem.py</w:t>
      </w:r>
      <w:bookmarkEnd w:id="181"/>
    </w:p>
    <w:p w14:paraId="329C9FA0" w14:textId="77777777" w:rsidR="00284012" w:rsidRDefault="00284012" w:rsidP="00284012"/>
    <w:p w14:paraId="7CC6DED4" w14:textId="6FF8B09E" w:rsidR="00284012" w:rsidRDefault="00284012" w:rsidP="00284012">
      <w:r>
        <w:t>from typing import Generator, List, Tuple</w:t>
      </w:r>
    </w:p>
    <w:p w14:paraId="745F78C7" w14:textId="77777777" w:rsidR="00284012" w:rsidRDefault="00284012" w:rsidP="00284012">
      <w:r>
        <w:t>from os import listdir</w:t>
      </w:r>
    </w:p>
    <w:p w14:paraId="0DA95D9C" w14:textId="77777777" w:rsidR="00284012" w:rsidRDefault="00284012" w:rsidP="00284012">
      <w:r>
        <w:t>"""</w:t>
      </w:r>
    </w:p>
    <w:p w14:paraId="3578F221" w14:textId="77777777" w:rsidR="00284012" w:rsidRDefault="00284012" w:rsidP="00284012">
      <w:r>
        <w:t>A file for manipulating Hansard files on the filesystem, mainly to power the simple_gui</w:t>
      </w:r>
    </w:p>
    <w:p w14:paraId="7BEDA843" w14:textId="77777777" w:rsidR="00284012" w:rsidRDefault="00284012" w:rsidP="00284012">
      <w:r>
        <w:t>website.</w:t>
      </w:r>
    </w:p>
    <w:p w14:paraId="675D0F18" w14:textId="77777777" w:rsidR="00284012" w:rsidRDefault="00284012" w:rsidP="00284012">
      <w:r>
        <w:t>"""</w:t>
      </w:r>
    </w:p>
    <w:p w14:paraId="7818F630" w14:textId="77777777" w:rsidR="00284012" w:rsidRDefault="00284012" w:rsidP="00284012"/>
    <w:p w14:paraId="70A993E8" w14:textId="77777777" w:rsidR="00284012" w:rsidRDefault="00284012" w:rsidP="00284012"/>
    <w:p w14:paraId="349C30E1" w14:textId="77777777" w:rsidR="00284012" w:rsidRDefault="00284012" w:rsidP="00284012">
      <w:r>
        <w:t>def get_dates_list() -&gt; List[str]:</w:t>
      </w:r>
    </w:p>
    <w:p w14:paraId="670BFC7B" w14:textId="77777777" w:rsidR="00284012" w:rsidRDefault="00284012" w:rsidP="00284012">
      <w:r>
        <w:t xml:space="preserve">    """</w:t>
      </w:r>
    </w:p>
    <w:p w14:paraId="51E1E53B" w14:textId="77777777" w:rsidR="00284012" w:rsidRDefault="00284012" w:rsidP="00284012">
      <w:r>
        <w:t xml:space="preserve">    return a list of all Hansard dates available on this machine, from the filesystem.</w:t>
      </w:r>
    </w:p>
    <w:p w14:paraId="6223ED83" w14:textId="77777777" w:rsidR="00284012" w:rsidRDefault="00284012" w:rsidP="00284012">
      <w:r>
        <w:t xml:space="preserve">    :return:</w:t>
      </w:r>
    </w:p>
    <w:p w14:paraId="175B95B5" w14:textId="77777777" w:rsidR="00284012" w:rsidRDefault="00284012" w:rsidP="00284012">
      <w:r>
        <w:t xml:space="preserve">    """</w:t>
      </w:r>
    </w:p>
    <w:p w14:paraId="2F8AEF70" w14:textId="77777777" w:rsidR="00284012" w:rsidRDefault="00284012" w:rsidP="00284012">
      <w:r>
        <w:t xml:space="preserve">    dates = listdir("hansard_gathering/processed_hansard_data")</w:t>
      </w:r>
    </w:p>
    <w:p w14:paraId="00105563" w14:textId="77777777" w:rsidR="00284012" w:rsidRDefault="00284012" w:rsidP="00284012">
      <w:r>
        <w:t xml:space="preserve">    return sorted([_file for _file in dates if not _file.endswith("_num")])</w:t>
      </w:r>
    </w:p>
    <w:p w14:paraId="0DA86533" w14:textId="77777777" w:rsidR="00284012" w:rsidRDefault="00284012" w:rsidP="00284012"/>
    <w:p w14:paraId="103F0BC8" w14:textId="77777777" w:rsidR="00284012" w:rsidRDefault="00284012" w:rsidP="00284012"/>
    <w:p w14:paraId="5DB3A5E7" w14:textId="77777777" w:rsidR="00284012" w:rsidRDefault="00284012" w:rsidP="00284012">
      <w:r>
        <w:t>def get_debates_by_date(date: str) -&gt; Generator[Tuple[int, str], None, None]:</w:t>
      </w:r>
    </w:p>
    <w:p w14:paraId="4FF08A0B" w14:textId="77777777" w:rsidR="00284012" w:rsidRDefault="00284012" w:rsidP="00284012">
      <w:r>
        <w:t xml:space="preserve">    """</w:t>
      </w:r>
    </w:p>
    <w:p w14:paraId="59ECAAAD" w14:textId="77777777" w:rsidR="00284012" w:rsidRDefault="00284012" w:rsidP="00284012">
      <w:r>
        <w:t xml:space="preserve">    Returns a list of all debates on a particular date, according to the filesystem on this machine.</w:t>
      </w:r>
    </w:p>
    <w:p w14:paraId="675C9127" w14:textId="77777777" w:rsidR="00284012" w:rsidRDefault="00284012" w:rsidP="00284012">
      <w:r>
        <w:t xml:space="preserve">    :param date:</w:t>
      </w:r>
    </w:p>
    <w:p w14:paraId="65396AFE" w14:textId="77777777" w:rsidR="00284012" w:rsidRDefault="00284012" w:rsidP="00284012">
      <w:r>
        <w:t xml:space="preserve">    :return:</w:t>
      </w:r>
    </w:p>
    <w:p w14:paraId="66CA8CB4" w14:textId="77777777" w:rsidR="00284012" w:rsidRDefault="00284012" w:rsidP="00284012">
      <w:r>
        <w:t xml:space="preserve">    """</w:t>
      </w:r>
    </w:p>
    <w:p w14:paraId="0384CDF4" w14:textId="77777777" w:rsidR="00284012" w:rsidRDefault="00284012" w:rsidP="00284012">
      <w:r>
        <w:t xml:space="preserve">    debates = sorted(listdir("hansard_gathering/processed_hansard_data/{}".format(date)))</w:t>
      </w:r>
    </w:p>
    <w:p w14:paraId="18DDC716" w14:textId="77777777" w:rsidR="00284012" w:rsidRDefault="00284012" w:rsidP="00284012">
      <w:r>
        <w:lastRenderedPageBreak/>
        <w:t xml:space="preserve">    filtered_debates: List[str] = [_file for _file in debates if not _file.endswith("-spans.txt")]</w:t>
      </w:r>
    </w:p>
    <w:p w14:paraId="0F2B4860" w14:textId="77777777" w:rsidR="00284012" w:rsidRDefault="00284012" w:rsidP="00284012">
      <w:r>
        <w:t xml:space="preserve">    for idx, debate in enumerate(filtered_debates):</w:t>
      </w:r>
    </w:p>
    <w:p w14:paraId="0A8432E4" w14:textId="77777777" w:rsidR="00284012" w:rsidRDefault="00284012" w:rsidP="00284012">
      <w:r>
        <w:t xml:space="preserve">        if not debate.endswith("-spans.txt"):</w:t>
      </w:r>
    </w:p>
    <w:p w14:paraId="0CA10828" w14:textId="77777777" w:rsidR="00284012" w:rsidRDefault="00284012" w:rsidP="00284012">
      <w:r>
        <w:t xml:space="preserve">            yield (idx, debate)</w:t>
      </w:r>
    </w:p>
    <w:p w14:paraId="18C2AA45" w14:textId="77777777" w:rsidR="00284012" w:rsidRDefault="00284012" w:rsidP="00284012"/>
    <w:p w14:paraId="7F0AD455" w14:textId="77777777" w:rsidR="00284012" w:rsidRDefault="00284012" w:rsidP="00284012"/>
    <w:p w14:paraId="5D80B4B7" w14:textId="77777777" w:rsidR="00284012" w:rsidRDefault="00284012" w:rsidP="00284012">
      <w:r>
        <w:t>def view_hansard(date :str, debate_title: str) -&gt; str:</w:t>
      </w:r>
    </w:p>
    <w:p w14:paraId="2DA1C9CA" w14:textId="77777777" w:rsidR="00284012" w:rsidRDefault="00284012" w:rsidP="00284012">
      <w:r>
        <w:t xml:space="preserve">    with open("hansard_gathering/processed_hansard_data/{date}/{debate_title}".format(</w:t>
      </w:r>
    </w:p>
    <w:p w14:paraId="32C72725" w14:textId="77777777" w:rsidR="00284012" w:rsidRDefault="00284012" w:rsidP="00284012">
      <w:r>
        <w:t xml:space="preserve">            date=date, debate_title=debate_title)) as f:</w:t>
      </w:r>
    </w:p>
    <w:p w14:paraId="1D358B56" w14:textId="77777777" w:rsidR="00284012" w:rsidRDefault="00284012" w:rsidP="00284012">
      <w:r>
        <w:t xml:space="preserve">        debate = f.read()</w:t>
      </w:r>
    </w:p>
    <w:p w14:paraId="25CE6F37" w14:textId="2A2F345E" w:rsidR="00284012" w:rsidRPr="00284012" w:rsidRDefault="00284012" w:rsidP="00284012">
      <w:r>
        <w:t xml:space="preserve">    return debate</w:t>
      </w:r>
    </w:p>
    <w:p w14:paraId="43A97A9B" w14:textId="3DA48B47" w:rsidR="004D56BD" w:rsidRDefault="004D56BD"/>
    <w:p w14:paraId="6C7FE793" w14:textId="209576B5" w:rsidR="00284012" w:rsidRDefault="00284012" w:rsidP="00284012">
      <w:pPr>
        <w:pStyle w:val="Heading2"/>
      </w:pPr>
      <w:bookmarkStart w:id="182" w:name="_Toc523753655"/>
      <w:r>
        <w:t>hansard_gathering/interpolate.py</w:t>
      </w:r>
      <w:bookmarkEnd w:id="182"/>
    </w:p>
    <w:p w14:paraId="6EBB34B5" w14:textId="77777777" w:rsidR="0036582B" w:rsidRDefault="0036582B" w:rsidP="0036582B">
      <w:r>
        <w:t>from datetime import datetime</w:t>
      </w:r>
    </w:p>
    <w:p w14:paraId="1EE1F44C" w14:textId="77777777" w:rsidR="0036582B" w:rsidRDefault="0036582B" w:rsidP="0036582B">
      <w:r>
        <w:t>from nltk.tokenize import TreebankWordTokenizer  # type: ignore</w:t>
      </w:r>
    </w:p>
    <w:p w14:paraId="5D65DADA" w14:textId="77777777" w:rsidR="0036582B" w:rsidRDefault="0036582B" w:rsidP="0036582B">
      <w:r>
        <w:t>from nltk import ngrams  # type: ignore</w:t>
      </w:r>
    </w:p>
    <w:p w14:paraId="2789D5D5" w14:textId="77777777" w:rsidR="0036582B" w:rsidRDefault="0036582B" w:rsidP="0036582B">
      <w:r>
        <w:t>from typing import Set, Generator, Tuple</w:t>
      </w:r>
    </w:p>
    <w:p w14:paraId="6DDD10C9" w14:textId="77777777" w:rsidR="0036582B" w:rsidRDefault="0036582B" w:rsidP="0036582B">
      <w:r>
        <w:t>import concurrent.futures</w:t>
      </w:r>
    </w:p>
    <w:p w14:paraId="54D9E900" w14:textId="77777777" w:rsidR="0036582B" w:rsidRDefault="0036582B" w:rsidP="0036582B">
      <w:r>
        <w:t>import glob</w:t>
      </w:r>
    </w:p>
    <w:p w14:paraId="46CC9A1D" w14:textId="77777777" w:rsidR="0036582B" w:rsidRDefault="0036582B" w:rsidP="0036582B">
      <w:r>
        <w:t>import itertools</w:t>
      </w:r>
    </w:p>
    <w:p w14:paraId="324120B4" w14:textId="77777777" w:rsidR="0036582B" w:rsidRDefault="0036582B" w:rsidP="0036582B">
      <w:r>
        <w:t>import os</w:t>
      </w:r>
    </w:p>
    <w:p w14:paraId="07906EE3" w14:textId="77777777" w:rsidR="0036582B" w:rsidRDefault="0036582B" w:rsidP="0036582B"/>
    <w:p w14:paraId="4AFAB79B" w14:textId="77777777" w:rsidR="0036582B" w:rsidRDefault="0036582B" w:rsidP="0036582B">
      <w:r>
        <w:t># 0 = NULL</w:t>
      </w:r>
    </w:p>
    <w:p w14:paraId="0F62978B" w14:textId="77777777" w:rsidR="0036582B" w:rsidRDefault="0036582B" w:rsidP="0036582B">
      <w:r>
        <w:t># 1 = LOC</w:t>
      </w:r>
    </w:p>
    <w:p w14:paraId="545C67FE" w14:textId="77777777" w:rsidR="0036582B" w:rsidRDefault="0036582B" w:rsidP="0036582B">
      <w:r>
        <w:t># 2 = ORG</w:t>
      </w:r>
    </w:p>
    <w:p w14:paraId="780E5376" w14:textId="77777777" w:rsidR="0036582B" w:rsidRDefault="0036582B" w:rsidP="0036582B">
      <w:r>
        <w:t># 3 = PER</w:t>
      </w:r>
    </w:p>
    <w:p w14:paraId="58A4CE0D" w14:textId="77777777" w:rsidR="0036582B" w:rsidRDefault="0036582B" w:rsidP="0036582B"/>
    <w:p w14:paraId="4581B00C" w14:textId="77777777" w:rsidR="0036582B" w:rsidRDefault="0036582B" w:rsidP="0036582B"/>
    <w:p w14:paraId="1B4BA8B5" w14:textId="77777777" w:rsidR="0036582B" w:rsidRDefault="0036582B" w:rsidP="0036582B">
      <w:r>
        <w:t>class NamedEntityData:</w:t>
      </w:r>
    </w:p>
    <w:p w14:paraId="4093F442" w14:textId="77777777" w:rsidR="0036582B" w:rsidRDefault="0036582B" w:rsidP="0036582B">
      <w:r>
        <w:t xml:space="preserve">    def __init__(self):</w:t>
      </w:r>
    </w:p>
    <w:p w14:paraId="070E4CEA" w14:textId="77777777" w:rsidR="0036582B" w:rsidRDefault="0036582B" w:rsidP="0036582B">
      <w:r>
        <w:t xml:space="preserve">        self.places, self.companies, self.people = self.read_in_all_ne_data()</w:t>
      </w:r>
    </w:p>
    <w:p w14:paraId="4AA964AE" w14:textId="77777777" w:rsidR="0036582B" w:rsidRDefault="0036582B" w:rsidP="0036582B"/>
    <w:p w14:paraId="5F883F7A" w14:textId="77777777" w:rsidR="0036582B" w:rsidRDefault="0036582B" w:rsidP="0036582B">
      <w:r>
        <w:t xml:space="preserve">    @staticmethod</w:t>
      </w:r>
    </w:p>
    <w:p w14:paraId="08F8041D" w14:textId="77777777" w:rsidR="0036582B" w:rsidRDefault="0036582B" w:rsidP="0036582B">
      <w:r>
        <w:t xml:space="preserve">    def read_in_all_ne_data() -&gt; Tuple[Set[str], Set[str], Set[str]]:</w:t>
      </w:r>
    </w:p>
    <w:p w14:paraId="2DC28961" w14:textId="77777777" w:rsidR="0036582B" w:rsidRDefault="0036582B" w:rsidP="0036582B">
      <w:r>
        <w:t xml:space="preserve">        print("Gathering all Named Entity data")</w:t>
      </w:r>
    </w:p>
    <w:p w14:paraId="1B1D1499" w14:textId="77777777" w:rsidR="0036582B" w:rsidRDefault="0036582B" w:rsidP="0036582B">
      <w:r>
        <w:t xml:space="preserve">        with open("ne_data_gathering/processed_ne_data/places/ALL.txt") as f:</w:t>
      </w:r>
    </w:p>
    <w:p w14:paraId="45ABFA90" w14:textId="77777777" w:rsidR="0036582B" w:rsidRDefault="0036582B" w:rsidP="0036582B">
      <w:r>
        <w:t xml:space="preserve">            all_places = [line.rstrip() for line in f]</w:t>
      </w:r>
    </w:p>
    <w:p w14:paraId="71B83D00" w14:textId="77777777" w:rsidR="0036582B" w:rsidRDefault="0036582B" w:rsidP="0036582B">
      <w:r>
        <w:t xml:space="preserve">        with open("ne_data_gathering/processed_ne_data/companies/ALL.txt") as f:</w:t>
      </w:r>
    </w:p>
    <w:p w14:paraId="44092F46" w14:textId="77777777" w:rsidR="0036582B" w:rsidRDefault="0036582B" w:rsidP="0036582B">
      <w:r>
        <w:t xml:space="preserve">            all_companies = [line.rstrip() for line in f]</w:t>
      </w:r>
    </w:p>
    <w:p w14:paraId="2F675717" w14:textId="77777777" w:rsidR="0036582B" w:rsidRDefault="0036582B" w:rsidP="0036582B">
      <w:r>
        <w:t xml:space="preserve">        with open("ne_data_gathering/processed_ne_data/people/ALL.txt") as f:</w:t>
      </w:r>
    </w:p>
    <w:p w14:paraId="2A84CBD9" w14:textId="77777777" w:rsidR="0036582B" w:rsidRDefault="0036582B" w:rsidP="0036582B">
      <w:r>
        <w:t xml:space="preserve">            all_people = [line.rstrip() for line in f]</w:t>
      </w:r>
    </w:p>
    <w:p w14:paraId="438D0A0A" w14:textId="77777777" w:rsidR="0036582B" w:rsidRDefault="0036582B" w:rsidP="0036582B"/>
    <w:p w14:paraId="14C7030B" w14:textId="77777777" w:rsidR="0036582B" w:rsidRDefault="0036582B" w:rsidP="0036582B">
      <w:r>
        <w:t xml:space="preserve">        return set(all_places), set(all_companies), set(all_people)</w:t>
      </w:r>
    </w:p>
    <w:p w14:paraId="31CC7591" w14:textId="77777777" w:rsidR="0036582B" w:rsidRDefault="0036582B" w:rsidP="0036582B"/>
    <w:p w14:paraId="0BC71AD7" w14:textId="77777777" w:rsidR="0036582B" w:rsidRDefault="0036582B" w:rsidP="0036582B">
      <w:r>
        <w:t xml:space="preserve">    def get_all(self):</w:t>
      </w:r>
    </w:p>
    <w:p w14:paraId="705D5171" w14:textId="77777777" w:rsidR="0036582B" w:rsidRDefault="0036582B" w:rsidP="0036582B">
      <w:r>
        <w:t xml:space="preserve">        return self.places, self.companies, self.people</w:t>
      </w:r>
    </w:p>
    <w:p w14:paraId="470A43C0" w14:textId="77777777" w:rsidR="0036582B" w:rsidRDefault="0036582B" w:rsidP="0036582B"/>
    <w:p w14:paraId="6FD60592" w14:textId="77777777" w:rsidR="0036582B" w:rsidRDefault="0036582B" w:rsidP="0036582B"/>
    <w:p w14:paraId="00A0B6AB" w14:textId="77777777" w:rsidR="0036582B" w:rsidRDefault="0036582B" w:rsidP="0036582B">
      <w:r>
        <w:t>def ngram_span_search_named_entities(ngram_span_window, text: str, all_places: Set[str],</w:t>
      </w:r>
    </w:p>
    <w:p w14:paraId="308C5EB7" w14:textId="77777777" w:rsidR="0036582B" w:rsidRDefault="0036582B" w:rsidP="0036582B">
      <w:r>
        <w:t xml:space="preserve">                                     all_companies: Set[str], all_people: Set[str]):</w:t>
      </w:r>
    </w:p>
    <w:p w14:paraId="141A6CD9" w14:textId="77777777" w:rsidR="0036582B" w:rsidRDefault="0036582B" w:rsidP="0036582B">
      <w:r>
        <w:t xml:space="preserve">    """</w:t>
      </w:r>
    </w:p>
    <w:p w14:paraId="54CE820E" w14:textId="77777777" w:rsidR="0036582B" w:rsidRDefault="0036582B" w:rsidP="0036582B">
      <w:r>
        <w:t xml:space="preserve">    Take a window e.g.((0, 1), (2, 6), (7, 15), (16, 19)) from a text. Starting with the longest</w:t>
      </w:r>
    </w:p>
    <w:p w14:paraId="116044A5" w14:textId="77777777" w:rsidR="0036582B" w:rsidRDefault="0036582B" w:rsidP="0036582B">
      <w:r>
        <w:t xml:space="preserve">    suffix (0-19 here), and working back via middle (e.g. 0-15) to the first (0-1),</w:t>
      </w:r>
    </w:p>
    <w:p w14:paraId="353618CD" w14:textId="77777777" w:rsidR="0036582B" w:rsidRDefault="0036582B" w:rsidP="0036582B">
      <w:r>
        <w:t xml:space="preserve">    check all NE lists for the text bounded by these indices.</w:t>
      </w:r>
    </w:p>
    <w:p w14:paraId="7762466A" w14:textId="77777777" w:rsidR="0036582B" w:rsidRDefault="0036582B" w:rsidP="0036582B">
      <w:r>
        <w:t xml:space="preserve">    If matches, return where the match started and ended, and which NE it is.</w:t>
      </w:r>
    </w:p>
    <w:p w14:paraId="10343776" w14:textId="77777777" w:rsidR="0036582B" w:rsidRDefault="0036582B" w:rsidP="0036582B">
      <w:r>
        <w:t xml:space="preserve">    Note that because we pad_right, later elements in the tuple might be None, e.g.:</w:t>
      </w:r>
    </w:p>
    <w:p w14:paraId="3E407386" w14:textId="77777777" w:rsidR="0036582B" w:rsidRDefault="0036582B" w:rsidP="0036582B">
      <w:r>
        <w:t xml:space="preserve">    ((98, 102), (102, 103), None, None)</w:t>
      </w:r>
    </w:p>
    <w:p w14:paraId="499CA45C" w14:textId="77777777" w:rsidR="0036582B" w:rsidRDefault="0036582B" w:rsidP="0036582B">
      <w:r>
        <w:t xml:space="preserve">    :param ngram_span_window: As shown in example above, taken from span_tokenize.</w:t>
      </w:r>
    </w:p>
    <w:p w14:paraId="195A3E9B" w14:textId="77777777" w:rsidR="0036582B" w:rsidRDefault="0036582B" w:rsidP="0036582B">
      <w:r>
        <w:t xml:space="preserve">    :param text: The debate text we are examining</w:t>
      </w:r>
    </w:p>
    <w:p w14:paraId="36208A57" w14:textId="77777777" w:rsidR="0036582B" w:rsidRDefault="0036582B" w:rsidP="0036582B">
      <w:r>
        <w:t xml:space="preserve">    :param all_places: NE list</w:t>
      </w:r>
    </w:p>
    <w:p w14:paraId="1967F0C4" w14:textId="77777777" w:rsidR="0036582B" w:rsidRDefault="0036582B" w:rsidP="0036582B">
      <w:r>
        <w:t xml:space="preserve">    :param all_companies: NE list</w:t>
      </w:r>
    </w:p>
    <w:p w14:paraId="438C5BC8" w14:textId="77777777" w:rsidR="0036582B" w:rsidRDefault="0036582B" w:rsidP="0036582B">
      <w:r>
        <w:t xml:space="preserve">    :param all_people: NE list</w:t>
      </w:r>
    </w:p>
    <w:p w14:paraId="7AA9D38E" w14:textId="77777777" w:rsidR="0036582B" w:rsidRDefault="0036582B" w:rsidP="0036582B">
      <w:r>
        <w:t xml:space="preserve">    :return: match_start where match starts, match_end where match ends (half-open?), ne_type as int</w:t>
      </w:r>
    </w:p>
    <w:p w14:paraId="6025EEDD" w14:textId="77777777" w:rsidR="0036582B" w:rsidRDefault="0036582B" w:rsidP="0036582B">
      <w:r>
        <w:t xml:space="preserve">    where 1 = LOC, 2 = ORG, 3 = PER, 0 = null</w:t>
      </w:r>
    </w:p>
    <w:p w14:paraId="2A496CED" w14:textId="77777777" w:rsidR="0036582B" w:rsidRDefault="0036582B" w:rsidP="0036582B">
      <w:r>
        <w:t xml:space="preserve">    """</w:t>
      </w:r>
    </w:p>
    <w:p w14:paraId="5DE4955D" w14:textId="77777777" w:rsidR="0036582B" w:rsidRDefault="0036582B" w:rsidP="0036582B">
      <w:r>
        <w:t xml:space="preserve">    start_index = ngram_span_window[0][0]</w:t>
      </w:r>
    </w:p>
    <w:p w14:paraId="254305C0" w14:textId="77777777" w:rsidR="0036582B" w:rsidRDefault="0036582B" w:rsidP="0036582B">
      <w:r>
        <w:t xml:space="preserve">    for end_index in reversed([tup[-1] for tup in ngram_span_window if tup is not None]):</w:t>
      </w:r>
    </w:p>
    <w:p w14:paraId="17405EFC" w14:textId="77777777" w:rsidR="0036582B" w:rsidRDefault="0036582B" w:rsidP="0036582B">
      <w:r>
        <w:t xml:space="preserve">        if text[start_index:end_index] in all_places:</w:t>
      </w:r>
    </w:p>
    <w:p w14:paraId="1B88A0EC" w14:textId="77777777" w:rsidR="0036582B" w:rsidRDefault="0036582B" w:rsidP="0036582B">
      <w:r>
        <w:t xml:space="preserve">            return start_index, end_index, 1</w:t>
      </w:r>
    </w:p>
    <w:p w14:paraId="63923A20" w14:textId="77777777" w:rsidR="0036582B" w:rsidRDefault="0036582B" w:rsidP="0036582B">
      <w:r>
        <w:t xml:space="preserve">        elif text[start_index:end_index] in all_companies:</w:t>
      </w:r>
    </w:p>
    <w:p w14:paraId="7BCCC6E5" w14:textId="77777777" w:rsidR="0036582B" w:rsidRDefault="0036582B" w:rsidP="0036582B">
      <w:r>
        <w:t xml:space="preserve">            return start_index, end_index, 2</w:t>
      </w:r>
    </w:p>
    <w:p w14:paraId="79F74742" w14:textId="77777777" w:rsidR="0036582B" w:rsidRDefault="0036582B" w:rsidP="0036582B">
      <w:r>
        <w:t xml:space="preserve">        elif text[start_index:end_index] in all_people:</w:t>
      </w:r>
    </w:p>
    <w:p w14:paraId="1E75A9C9" w14:textId="77777777" w:rsidR="0036582B" w:rsidRDefault="0036582B" w:rsidP="0036582B">
      <w:r>
        <w:t xml:space="preserve">            return start_index, end_index, 3</w:t>
      </w:r>
    </w:p>
    <w:p w14:paraId="22FF52C5" w14:textId="77777777" w:rsidR="0036582B" w:rsidRDefault="0036582B" w:rsidP="0036582B"/>
    <w:p w14:paraId="381725BC" w14:textId="77777777" w:rsidR="0036582B" w:rsidRDefault="0036582B" w:rsidP="0036582B">
      <w:r>
        <w:t xml:space="preserve">    return 0, 0, 0</w:t>
      </w:r>
    </w:p>
    <w:p w14:paraId="6B0F72CA" w14:textId="77777777" w:rsidR="0036582B" w:rsidRDefault="0036582B" w:rsidP="0036582B"/>
    <w:p w14:paraId="4AB392E3" w14:textId="77777777" w:rsidR="0036582B" w:rsidRDefault="0036582B" w:rsidP="0036582B"/>
    <w:p w14:paraId="6616F0B2" w14:textId="77777777" w:rsidR="0036582B" w:rsidRDefault="0036582B" w:rsidP="0036582B">
      <w:r>
        <w:t>def overlaps(ngram_span_window, recentest_match_end: int):</w:t>
      </w:r>
    </w:p>
    <w:p w14:paraId="191CBB87" w14:textId="77777777" w:rsidR="0036582B" w:rsidRDefault="0036582B" w:rsidP="0036582B">
      <w:r>
        <w:t xml:space="preserve">    """</w:t>
      </w:r>
    </w:p>
    <w:p w14:paraId="7E52DBDE" w14:textId="77777777" w:rsidR="0036582B" w:rsidRDefault="0036582B" w:rsidP="0036582B">
      <w:r>
        <w:t xml:space="preserve">    See if the current span window already has a matched NE ending in it.</w:t>
      </w:r>
    </w:p>
    <w:p w14:paraId="4BC9CBD5" w14:textId="77777777" w:rsidR="0036582B" w:rsidRDefault="0036582B" w:rsidP="0036582B">
      <w:r>
        <w:t xml:space="preserve">    :param ngram_span_window: e.g.((0, 1), (2, 6), (7, 15), (16, 19))</w:t>
      </w:r>
    </w:p>
    <w:p w14:paraId="179D91B5" w14:textId="77777777" w:rsidR="0036582B" w:rsidRDefault="0036582B" w:rsidP="0036582B">
      <w:r>
        <w:t xml:space="preserve">    Note that because we pad_right, later elements in the tuple might be None, e.g.:</w:t>
      </w:r>
    </w:p>
    <w:p w14:paraId="12EB92BD" w14:textId="77777777" w:rsidR="0036582B" w:rsidRDefault="0036582B" w:rsidP="0036582B">
      <w:r>
        <w:t xml:space="preserve">    ((98, 102), (102, 103), None, None)</w:t>
      </w:r>
    </w:p>
    <w:p w14:paraId="72692929" w14:textId="77777777" w:rsidR="0036582B" w:rsidRDefault="0036582B" w:rsidP="0036582B">
      <w:r>
        <w:t xml:space="preserve">    :param recentest_match_end:</w:t>
      </w:r>
    </w:p>
    <w:p w14:paraId="475CF531" w14:textId="77777777" w:rsidR="0036582B" w:rsidRDefault="0036582B" w:rsidP="0036582B">
      <w:r>
        <w:t xml:space="preserve">    :return: True if there would be an overlap</w:t>
      </w:r>
    </w:p>
    <w:p w14:paraId="543736D6" w14:textId="77777777" w:rsidR="0036582B" w:rsidRDefault="0036582B" w:rsidP="0036582B">
      <w:r>
        <w:t xml:space="preserve">    """</w:t>
      </w:r>
    </w:p>
    <w:p w14:paraId="653F8801" w14:textId="77777777" w:rsidR="0036582B" w:rsidRDefault="0036582B" w:rsidP="0036582B">
      <w:r>
        <w:t xml:space="preserve">    ngram_span_window_no_nones = [x for x in ngram_span_window if x is not None]</w:t>
      </w:r>
    </w:p>
    <w:p w14:paraId="51518D84" w14:textId="77777777" w:rsidR="0036582B" w:rsidRDefault="0036582B" w:rsidP="0036582B">
      <w:r>
        <w:t xml:space="preserve">    return ngram_span_window_no_nones[0][0] &lt;= recentest_match_end</w:t>
      </w:r>
    </w:p>
    <w:p w14:paraId="40AEE429" w14:textId="77777777" w:rsidR="0036582B" w:rsidRDefault="0036582B" w:rsidP="0036582B"/>
    <w:p w14:paraId="1073BF41" w14:textId="77777777" w:rsidR="0036582B" w:rsidRDefault="0036582B" w:rsidP="0036582B"/>
    <w:p w14:paraId="437CE998" w14:textId="77777777" w:rsidR="0036582B" w:rsidRDefault="0036582B" w:rsidP="0036582B">
      <w:r>
        <w:t>def interpolate_one(file_path: str, tokenizer, stage, all_places: Set[str],</w:t>
      </w:r>
    </w:p>
    <w:p w14:paraId="2A1A42EA" w14:textId="77777777" w:rsidR="0036582B" w:rsidRDefault="0036582B" w:rsidP="0036582B">
      <w:r>
        <w:t xml:space="preserve">                    all_companies: Set[str], all_people: Set[str], n=4):</w:t>
      </w:r>
    </w:p>
    <w:p w14:paraId="4C85C48D" w14:textId="77777777" w:rsidR="0036582B" w:rsidRDefault="0036582B" w:rsidP="0036582B">
      <w:r>
        <w:t xml:space="preserve">    """</w:t>
      </w:r>
    </w:p>
    <w:p w14:paraId="42D2423E" w14:textId="77777777" w:rsidR="0036582B" w:rsidRDefault="0036582B" w:rsidP="0036582B">
      <w:r>
        <w:lastRenderedPageBreak/>
        <w:t xml:space="preserve">    file_path e.g. hansard_gathering/processed_hansard_data/1943-09-21/Deaths of Members-chunk-1979.txt</w:t>
      </w:r>
    </w:p>
    <w:p w14:paraId="17442961" w14:textId="77777777" w:rsidR="0036582B" w:rsidRDefault="0036582B" w:rsidP="0036582B">
      <w:r>
        <w:t xml:space="preserve">    :param file_path: path to file to do interpolation on</w:t>
      </w:r>
    </w:p>
    <w:p w14:paraId="2CF43473" w14:textId="77777777" w:rsidR="0036582B" w:rsidRDefault="0036582B" w:rsidP="0036582B">
      <w:r>
        <w:t xml:space="preserve">    :param tokenizer: an NLTK tokenizer with span_tokenize method</w:t>
      </w:r>
    </w:p>
    <w:p w14:paraId="2F8CDAD2" w14:textId="77777777" w:rsidR="0036582B" w:rsidRDefault="0036582B" w:rsidP="0036582B">
      <w:r>
        <w:t xml:space="preserve">    :param stage: Whether to use source files from chunked or processed stage.</w:t>
      </w:r>
    </w:p>
    <w:p w14:paraId="49B38939" w14:textId="77777777" w:rsidR="0036582B" w:rsidRDefault="0036582B" w:rsidP="0036582B">
      <w:r>
        <w:t xml:space="preserve">    :param all_places: files with lists of _all_ collected examples of that NE type, \n-separated</w:t>
      </w:r>
    </w:p>
    <w:p w14:paraId="07A42EDF" w14:textId="77777777" w:rsidR="0036582B" w:rsidRDefault="0036582B" w:rsidP="0036582B">
      <w:r>
        <w:t xml:space="preserve">    :param all_companies: files with lists of _all_ collected examples of that NE type, \n-separated</w:t>
      </w:r>
    </w:p>
    <w:p w14:paraId="40A6C859" w14:textId="77777777" w:rsidR="0036582B" w:rsidRDefault="0036582B" w:rsidP="0036582B">
      <w:r>
        <w:t xml:space="preserve">    :param all_people: files with lists of _all_ collected examples of that NE type, \n-separated</w:t>
      </w:r>
    </w:p>
    <w:p w14:paraId="5960E608" w14:textId="77777777" w:rsidR="0036582B" w:rsidRDefault="0036582B" w:rsidP="0036582B">
      <w:r>
        <w:t xml:space="preserve">    :param n: number to use for ngramming</w:t>
      </w:r>
    </w:p>
    <w:p w14:paraId="7565A9BA" w14:textId="77777777" w:rsidR="0036582B" w:rsidRDefault="0036582B" w:rsidP="0036582B">
      <w:r>
        <w:t xml:space="preserve">    :return: None (we write out to disk)</w:t>
      </w:r>
    </w:p>
    <w:p w14:paraId="582D4931" w14:textId="77777777" w:rsidR="0036582B" w:rsidRDefault="0036582B" w:rsidP="0036582B">
      <w:r>
        <w:t xml:space="preserve">    """</w:t>
      </w:r>
    </w:p>
    <w:p w14:paraId="5C5DCA1F" w14:textId="77777777" w:rsidR="0036582B" w:rsidRDefault="0036582B" w:rsidP="0036582B">
      <w:r>
        <w:t xml:space="preserve">    assert stage in file_path, "{} must be present in file_path".format(stage)</w:t>
      </w:r>
    </w:p>
    <w:p w14:paraId="151FE1A1" w14:textId="77777777" w:rsidR="0036582B" w:rsidRDefault="0036582B" w:rsidP="0036582B"/>
    <w:p w14:paraId="031F9337" w14:textId="77777777" w:rsidR="0036582B" w:rsidRDefault="0036582B" w:rsidP="0036582B">
      <w:r>
        <w:t xml:space="preserve">    print("Interpolating file {}".format(file_path))</w:t>
      </w:r>
    </w:p>
    <w:p w14:paraId="6D5F6185" w14:textId="77777777" w:rsidR="0036582B" w:rsidRDefault="0036582B" w:rsidP="0036582B">
      <w:r>
        <w:t xml:space="preserve">    with open(file_path) as f:</w:t>
      </w:r>
    </w:p>
    <w:p w14:paraId="7F2D2287" w14:textId="77777777" w:rsidR="0036582B" w:rsidRDefault="0036582B" w:rsidP="0036582B">
      <w:r>
        <w:t xml:space="preserve">        text = f.read()</w:t>
      </w:r>
    </w:p>
    <w:p w14:paraId="01928584" w14:textId="77777777" w:rsidR="0036582B" w:rsidRDefault="0036582B" w:rsidP="0036582B">
      <w:r>
        <w:t xml:space="preserve">        interpolated_text_list = [0 for _ in range(len(text))]</w:t>
      </w:r>
    </w:p>
    <w:p w14:paraId="6D18BECA" w14:textId="77777777" w:rsidR="0036582B" w:rsidRDefault="0036582B" w:rsidP="0036582B"/>
    <w:p w14:paraId="695C412B" w14:textId="77777777" w:rsidR="0036582B" w:rsidRDefault="0036582B" w:rsidP="0036582B">
      <w:r>
        <w:t xml:space="preserve">    # ngrams for the text that capture their starting and ending indices.</w:t>
      </w:r>
    </w:p>
    <w:p w14:paraId="133D08AF" w14:textId="77777777" w:rsidR="0036582B" w:rsidRDefault="0036582B" w:rsidP="0036582B">
      <w:r>
        <w:t xml:space="preserve">    # We pad right because we take the first word of the ngram and all its possible suffixes</w:t>
      </w:r>
    </w:p>
    <w:p w14:paraId="2782D0EE" w14:textId="77777777" w:rsidR="0036582B" w:rsidRDefault="0036582B" w:rsidP="0036582B">
      <w:r>
        <w:t xml:space="preserve">    # when looking for NEs.</w:t>
      </w:r>
    </w:p>
    <w:p w14:paraId="60960C81" w14:textId="77777777" w:rsidR="0036582B" w:rsidRDefault="0036582B" w:rsidP="0036582B">
      <w:r>
        <w:t xml:space="preserve">    text_span_ngrams = ngrams(tokenizer.span_tokenize(text), n, pad_right=True)</w:t>
      </w:r>
    </w:p>
    <w:p w14:paraId="776AAD17" w14:textId="77777777" w:rsidR="0036582B" w:rsidRDefault="0036582B" w:rsidP="0036582B"/>
    <w:p w14:paraId="527F51B3" w14:textId="77777777" w:rsidR="0036582B" w:rsidRDefault="0036582B" w:rsidP="0036582B">
      <w:r>
        <w:t xml:space="preserve">    # Returns ngrams of text_spans e.g. [((0, 1), (2, 6), (7, 15), (16, 19)), ...]</w:t>
      </w:r>
    </w:p>
    <w:p w14:paraId="796E3417" w14:textId="77777777" w:rsidR="0036582B" w:rsidRDefault="0036582B" w:rsidP="0036582B"/>
    <w:p w14:paraId="13D13E0F" w14:textId="77777777" w:rsidR="0036582B" w:rsidRDefault="0036582B" w:rsidP="0036582B">
      <w:r>
        <w:t xml:space="preserve">    # To solve Overlapping problem, we need to know when the end of the most recent match is</w:t>
      </w:r>
    </w:p>
    <w:p w14:paraId="5D4687E9" w14:textId="77777777" w:rsidR="0036582B" w:rsidRDefault="0036582B" w:rsidP="0036582B">
      <w:r>
        <w:t xml:space="preserve">    recentest_match_end = 0</w:t>
      </w:r>
    </w:p>
    <w:p w14:paraId="75D8D3E7" w14:textId="77777777" w:rsidR="0036582B" w:rsidRDefault="0036582B" w:rsidP="0036582B"/>
    <w:p w14:paraId="1A463217" w14:textId="77777777" w:rsidR="0036582B" w:rsidRDefault="0036582B" w:rsidP="0036582B">
      <w:r>
        <w:t xml:space="preserve">    # For each ngram set, we want to try all possible suffixes against the NE lists,</w:t>
      </w:r>
    </w:p>
    <w:p w14:paraId="11FC68DC" w14:textId="77777777" w:rsidR="0036582B" w:rsidRDefault="0036582B" w:rsidP="0036582B">
      <w:r>
        <w:t xml:space="preserve">    # from longest to shortest so we don't miss matches.</w:t>
      </w:r>
    </w:p>
    <w:p w14:paraId="1B4F84DC" w14:textId="77777777" w:rsidR="0036582B" w:rsidRDefault="0036582B" w:rsidP="0036582B">
      <w:r>
        <w:t xml:space="preserve">    # Once we find a match, move on to the next ngram.</w:t>
      </w:r>
    </w:p>
    <w:p w14:paraId="54A8A398" w14:textId="77777777" w:rsidR="0036582B" w:rsidRDefault="0036582B" w:rsidP="0036582B">
      <w:r>
        <w:t xml:space="preserve">    for ngram_span_window in text_span_ngrams:</w:t>
      </w:r>
    </w:p>
    <w:p w14:paraId="6498D67B" w14:textId="77777777" w:rsidR="0036582B" w:rsidRDefault="0036582B" w:rsidP="0036582B">
      <w:r>
        <w:t xml:space="preserve">        if overlaps(ngram_span_window, recentest_match_end):</w:t>
      </w:r>
    </w:p>
    <w:p w14:paraId="56692BD6" w14:textId="77777777" w:rsidR="0036582B" w:rsidRDefault="0036582B" w:rsidP="0036582B">
      <w:r>
        <w:t xml:space="preserve">            continue</w:t>
      </w:r>
    </w:p>
    <w:p w14:paraId="1BC393F3" w14:textId="77777777" w:rsidR="0036582B" w:rsidRDefault="0036582B" w:rsidP="0036582B">
      <w:r>
        <w:t xml:space="preserve">        ne_type = 0  # 1 = LOC, 2 = ORG, 3 = PER, 0 = null</w:t>
      </w:r>
    </w:p>
    <w:p w14:paraId="390F97A3" w14:textId="77777777" w:rsidR="0036582B" w:rsidRDefault="0036582B" w:rsidP="0036582B">
      <w:r>
        <w:t xml:space="preserve">        match_start, match_end, ne_type = ngram_span_search_named_entities(</w:t>
      </w:r>
    </w:p>
    <w:p w14:paraId="26391132" w14:textId="77777777" w:rsidR="0036582B" w:rsidRDefault="0036582B" w:rsidP="0036582B">
      <w:r>
        <w:t xml:space="preserve">            ngram_span_window, text, all_places, all_companies, all_people)</w:t>
      </w:r>
    </w:p>
    <w:p w14:paraId="765581DA" w14:textId="77777777" w:rsidR="0036582B" w:rsidRDefault="0036582B" w:rsidP="0036582B">
      <w:r>
        <w:t xml:space="preserve">        if ne_type is not 0:</w:t>
      </w:r>
    </w:p>
    <w:p w14:paraId="49638E77" w14:textId="77777777" w:rsidR="0036582B" w:rsidRDefault="0036582B" w:rsidP="0036582B">
      <w:r>
        <w:t xml:space="preserve">            # This is the recentest match</w:t>
      </w:r>
    </w:p>
    <w:p w14:paraId="0B5D5841" w14:textId="77777777" w:rsidR="0036582B" w:rsidRDefault="0036582B" w:rsidP="0036582B">
      <w:r>
        <w:t xml:space="preserve">            recentest_match_end = match_end</w:t>
      </w:r>
    </w:p>
    <w:p w14:paraId="170F741B" w14:textId="77777777" w:rsidR="0036582B" w:rsidRDefault="0036582B" w:rsidP="0036582B">
      <w:r>
        <w:t xml:space="preserve">            # Build new interpolated text by adding NE markers using list slicing</w:t>
      </w:r>
    </w:p>
    <w:p w14:paraId="46E5F604" w14:textId="77777777" w:rsidR="0036582B" w:rsidRDefault="0036582B" w:rsidP="0036582B">
      <w:r>
        <w:t xml:space="preserve">            match_len = match_end - match_start</w:t>
      </w:r>
    </w:p>
    <w:p w14:paraId="7F1BD8DB" w14:textId="77777777" w:rsidR="0036582B" w:rsidRDefault="0036582B" w:rsidP="0036582B">
      <w:r>
        <w:t xml:space="preserve">            interpolated_text_list[match_start:match_end] = [ne_type for _ in range(match_len)]</w:t>
      </w:r>
    </w:p>
    <w:p w14:paraId="6A5B4EDB" w14:textId="77777777" w:rsidR="0036582B" w:rsidRDefault="0036582B" w:rsidP="0036582B"/>
    <w:p w14:paraId="4BED06CB" w14:textId="77777777" w:rsidR="0036582B" w:rsidRDefault="0036582B" w:rsidP="0036582B">
      <w:r>
        <w:lastRenderedPageBreak/>
        <w:t xml:space="preserve">    interpolated_file_path = file_path.replace("{}_hansard_data".format(stage), "interpolated_hansard_data")</w:t>
      </w:r>
    </w:p>
    <w:p w14:paraId="5F2A6E6A" w14:textId="77777777" w:rsidR="0036582B" w:rsidRDefault="0036582B" w:rsidP="0036582B">
      <w:r>
        <w:t xml:space="preserve">    interpolated_text = "".join([str(elem) for elem in interpolated_text_list]).rstrip()</w:t>
      </w:r>
    </w:p>
    <w:p w14:paraId="79DABC16" w14:textId="77777777" w:rsidR="0036582B" w:rsidRDefault="0036582B" w:rsidP="0036582B">
      <w:r>
        <w:t xml:space="preserve">    print("Writing out to {}".format(interpolated_file_path))</w:t>
      </w:r>
    </w:p>
    <w:p w14:paraId="576E8131" w14:textId="77777777" w:rsidR="0036582B" w:rsidRDefault="0036582B" w:rsidP="0036582B">
      <w:r>
        <w:t xml:space="preserve">    os.makedirs(os.path.dirname(interpolated_file_path), exist_ok=True)</w:t>
      </w:r>
    </w:p>
    <w:p w14:paraId="455F0F8A" w14:textId="77777777" w:rsidR="0036582B" w:rsidRDefault="0036582B" w:rsidP="0036582B">
      <w:r>
        <w:t xml:space="preserve">    with open(interpolated_file_path, "w") as f:</w:t>
      </w:r>
    </w:p>
    <w:p w14:paraId="6AE3F9B2" w14:textId="77777777" w:rsidR="0036582B" w:rsidRDefault="0036582B" w:rsidP="0036582B">
      <w:r>
        <w:t xml:space="preserve">        f.write(interpolated_text)</w:t>
      </w:r>
    </w:p>
    <w:p w14:paraId="46EF1654" w14:textId="77777777" w:rsidR="0036582B" w:rsidRDefault="0036582B" w:rsidP="0036582B"/>
    <w:p w14:paraId="5D38674F" w14:textId="77777777" w:rsidR="0036582B" w:rsidRDefault="0036582B" w:rsidP="0036582B"/>
    <w:p w14:paraId="57E036E3" w14:textId="77777777" w:rsidR="0036582B" w:rsidRDefault="0036582B" w:rsidP="0036582B">
      <w:r>
        <w:t>def interpolate_one_wrapper(file_path, ne, stage="processed"):</w:t>
      </w:r>
    </w:p>
    <w:p w14:paraId="4FA67F9A" w14:textId="77777777" w:rsidR="0036582B" w:rsidRDefault="0036582B" w:rsidP="0036582B">
      <w:r>
        <w:t xml:space="preserve">    """</w:t>
      </w:r>
    </w:p>
    <w:p w14:paraId="417A0851" w14:textId="77777777" w:rsidR="0036582B" w:rsidRDefault="0036582B" w:rsidP="0036582B">
      <w:r>
        <w:t xml:space="preserve">    :param file_path:</w:t>
      </w:r>
    </w:p>
    <w:p w14:paraId="019DEF4F" w14:textId="77777777" w:rsidR="0036582B" w:rsidRDefault="0036582B" w:rsidP="0036582B">
      <w:r>
        <w:t xml:space="preserve">    :param stage:</w:t>
      </w:r>
    </w:p>
    <w:p w14:paraId="22F2620C" w14:textId="77777777" w:rsidR="0036582B" w:rsidRDefault="0036582B" w:rsidP="0036582B">
      <w:r>
        <w:t xml:space="preserve">    :param ne: a NamedEntityData object</w:t>
      </w:r>
    </w:p>
    <w:p w14:paraId="47A8309D" w14:textId="77777777" w:rsidR="0036582B" w:rsidRDefault="0036582B" w:rsidP="0036582B">
      <w:r>
        <w:t xml:space="preserve">    :return:</w:t>
      </w:r>
    </w:p>
    <w:p w14:paraId="1A5DDC9A" w14:textId="77777777" w:rsidR="0036582B" w:rsidRDefault="0036582B" w:rsidP="0036582B">
      <w:r>
        <w:t xml:space="preserve">    """</w:t>
      </w:r>
    </w:p>
    <w:p w14:paraId="1DE4CEC6" w14:textId="77777777" w:rsidR="0036582B" w:rsidRDefault="0036582B" w:rsidP="0036582B">
      <w:r>
        <w:t xml:space="preserve">    t = TreebankWordTokenizer()</w:t>
      </w:r>
    </w:p>
    <w:p w14:paraId="6DDD38B3" w14:textId="77777777" w:rsidR="0036582B" w:rsidRDefault="0036582B" w:rsidP="0036582B">
      <w:r>
        <w:t xml:space="preserve">    interpolate_one(file_path, t, stage, *ne.get_all())</w:t>
      </w:r>
    </w:p>
    <w:p w14:paraId="5AD522C3" w14:textId="77777777" w:rsidR="0036582B" w:rsidRDefault="0036582B" w:rsidP="0036582B"/>
    <w:p w14:paraId="3DA376DF" w14:textId="77777777" w:rsidR="0036582B" w:rsidRDefault="0036582B" w:rsidP="0036582B"/>
    <w:p w14:paraId="43140F4B" w14:textId="77777777" w:rsidR="0036582B" w:rsidRDefault="0036582B" w:rsidP="0036582B">
      <w:r>
        <w:t>def list_hansard_files(starting_date, stage) -&gt; Generator[str, None, None]:</w:t>
      </w:r>
    </w:p>
    <w:p w14:paraId="739B989E" w14:textId="77777777" w:rsidR="0036582B" w:rsidRDefault="0036582B" w:rsidP="0036582B">
      <w:r>
        <w:t xml:space="preserve">    """</w:t>
      </w:r>
    </w:p>
    <w:p w14:paraId="333AE693" w14:textId="77777777" w:rsidR="0036582B" w:rsidRDefault="0036582B" w:rsidP="0036582B">
      <w:r>
        <w:t xml:space="preserve">    stage is chunked or processed</w:t>
      </w:r>
    </w:p>
    <w:p w14:paraId="75AC74EF" w14:textId="77777777" w:rsidR="0036582B" w:rsidRDefault="0036582B" w:rsidP="0036582B">
      <w:r>
        <w:t xml:space="preserve">    """</w:t>
      </w:r>
    </w:p>
    <w:p w14:paraId="740EE55D" w14:textId="77777777" w:rsidR="0036582B" w:rsidRDefault="0036582B" w:rsidP="0036582B">
      <w:r>
        <w:t xml:space="preserve">    print("Listing {} Hansard files...".format(stage))</w:t>
      </w:r>
    </w:p>
    <w:p w14:paraId="7A821A64" w14:textId="77777777" w:rsidR="0036582B" w:rsidRDefault="0036582B" w:rsidP="0036582B">
      <w:r>
        <w:t xml:space="preserve">    files = sorted(glob.glob("hansard_gathering/{}_hansard_data/**/*.txt".format(stage), recursive=True))</w:t>
      </w:r>
    </w:p>
    <w:p w14:paraId="6C3B6709" w14:textId="77777777" w:rsidR="0036582B" w:rsidRDefault="0036582B" w:rsidP="0036582B"/>
    <w:p w14:paraId="3DECB616" w14:textId="77777777" w:rsidR="0036582B" w:rsidRDefault="0036582B" w:rsidP="0036582B">
      <w:r>
        <w:t xml:space="preserve">    # Don't interpolate our spans (chunking) files</w:t>
      </w:r>
    </w:p>
    <w:p w14:paraId="3D124089" w14:textId="77777777" w:rsidR="0036582B" w:rsidRDefault="0036582B" w:rsidP="0036582B">
      <w:r>
        <w:t xml:space="preserve">    files = list(filter(lambda elem: not elem.endswith("-spans.txt"), files))</w:t>
      </w:r>
    </w:p>
    <w:p w14:paraId="004299BF" w14:textId="77777777" w:rsidR="0036582B" w:rsidRDefault="0036582B" w:rsidP="0036582B"/>
    <w:p w14:paraId="1610DCED" w14:textId="77777777" w:rsidR="0036582B" w:rsidRDefault="0036582B" w:rsidP="0036582B">
      <w:r>
        <w:t xml:space="preserve">    # With thanks to</w:t>
      </w:r>
    </w:p>
    <w:p w14:paraId="1FF82DD8" w14:textId="77777777" w:rsidR="0036582B" w:rsidRDefault="0036582B" w:rsidP="0036582B">
      <w:r>
        <w:t xml:space="preserve">    # https://stackoverflow.com/questions/33895760/python-idiomatic-way-to-drop-items-from-a-list-until-an-item-matches-a-conditio</w:t>
      </w:r>
    </w:p>
    <w:p w14:paraId="0F036CBA" w14:textId="77777777" w:rsidR="0036582B" w:rsidRDefault="0036582B" w:rsidP="0036582B">
      <w:r>
        <w:t xml:space="preserve">    def date_is_less_than_starting_date(file_path):</w:t>
      </w:r>
    </w:p>
    <w:p w14:paraId="116EDC89" w14:textId="77777777" w:rsidR="0036582B" w:rsidRDefault="0036582B" w:rsidP="0036582B">
      <w:r>
        <w:t xml:space="preserve">        file_path_date = file_path.split("/")[2]</w:t>
      </w:r>
    </w:p>
    <w:p w14:paraId="650F39C0" w14:textId="77777777" w:rsidR="0036582B" w:rsidRDefault="0036582B" w:rsidP="0036582B">
      <w:r>
        <w:t xml:space="preserve">        file_path_dt = datetime.strptime(file_path_date, "%Y-%m-%d")</w:t>
      </w:r>
    </w:p>
    <w:p w14:paraId="14276D9E" w14:textId="77777777" w:rsidR="0036582B" w:rsidRDefault="0036582B" w:rsidP="0036582B">
      <w:r>
        <w:t xml:space="preserve">        starting_dt = datetime.strptime(starting_date, "%Y-%m-%d")</w:t>
      </w:r>
    </w:p>
    <w:p w14:paraId="47A50B55" w14:textId="77777777" w:rsidR="0036582B" w:rsidRDefault="0036582B" w:rsidP="0036582B">
      <w:r>
        <w:t xml:space="preserve">        return file_path_dt &lt; starting_dt</w:t>
      </w:r>
    </w:p>
    <w:p w14:paraId="21B099EB" w14:textId="77777777" w:rsidR="0036582B" w:rsidRDefault="0036582B" w:rsidP="0036582B"/>
    <w:p w14:paraId="0F0D7E47" w14:textId="77777777" w:rsidR="0036582B" w:rsidRDefault="0036582B" w:rsidP="0036582B">
      <w:r>
        <w:t xml:space="preserve">    filtered_files = list(itertools.dropwhile(date_is_less_than_starting_date, files))</w:t>
      </w:r>
    </w:p>
    <w:p w14:paraId="13B21C39" w14:textId="77777777" w:rsidR="0036582B" w:rsidRDefault="0036582B" w:rsidP="0036582B">
      <w:r>
        <w:t xml:space="preserve">    for _file in filtered_files:</w:t>
      </w:r>
    </w:p>
    <w:p w14:paraId="32F1738D" w14:textId="77777777" w:rsidR="0036582B" w:rsidRDefault="0036582B" w:rsidP="0036582B">
      <w:r>
        <w:t xml:space="preserve">        yield _file</w:t>
      </w:r>
    </w:p>
    <w:p w14:paraId="73EAAE94" w14:textId="77777777" w:rsidR="0036582B" w:rsidRDefault="0036582B" w:rsidP="0036582B"/>
    <w:p w14:paraId="0D38531D" w14:textId="77777777" w:rsidR="0036582B" w:rsidRDefault="0036582B" w:rsidP="0036582B"/>
    <w:p w14:paraId="44D93004" w14:textId="77777777" w:rsidR="0036582B" w:rsidRDefault="0036582B" w:rsidP="0036582B">
      <w:r>
        <w:t>def interpolate_all_hansard_files(starting_date):</w:t>
      </w:r>
    </w:p>
    <w:p w14:paraId="5B13D0EF" w14:textId="77777777" w:rsidR="0036582B" w:rsidRDefault="0036582B" w:rsidP="0036582B">
      <w:r>
        <w:t xml:space="preserve">    ne = NamedEntityData()</w:t>
      </w:r>
    </w:p>
    <w:p w14:paraId="2243459B" w14:textId="77777777" w:rsidR="0036582B" w:rsidRDefault="0036582B" w:rsidP="0036582B">
      <w:r>
        <w:lastRenderedPageBreak/>
        <w:t xml:space="preserve">    with concurrent.futures.ThreadPoolExecutor(max_workers=16) as executor:</w:t>
      </w:r>
    </w:p>
    <w:p w14:paraId="09D20A8D" w14:textId="77777777" w:rsidR="0036582B" w:rsidRDefault="0036582B" w:rsidP="0036582B">
      <w:r>
        <w:t xml:space="preserve">        for _file in list_hansard_files(starting_date, "processed"):</w:t>
      </w:r>
    </w:p>
    <w:p w14:paraId="59EB8263" w14:textId="77777777" w:rsidR="0036582B" w:rsidRDefault="0036582B" w:rsidP="0036582B">
      <w:r>
        <w:t xml:space="preserve">            executor.submit(interpolate_one_wrapper, _file, ne, "processed")</w:t>
      </w:r>
    </w:p>
    <w:p w14:paraId="3AF5EE86" w14:textId="77777777" w:rsidR="0036582B" w:rsidRDefault="0036582B" w:rsidP="0036582B"/>
    <w:p w14:paraId="07CC6D5D" w14:textId="77777777" w:rsidR="0036582B" w:rsidRDefault="0036582B" w:rsidP="0036582B"/>
    <w:p w14:paraId="488C44BA" w14:textId="77777777" w:rsidR="0036582B" w:rsidRDefault="0036582B" w:rsidP="0036582B">
      <w:r>
        <w:t>def display_one_file_with_interpolations(file_path):</w:t>
      </w:r>
    </w:p>
    <w:p w14:paraId="48357966" w14:textId="77777777" w:rsidR="0036582B" w:rsidRDefault="0036582B" w:rsidP="0036582B">
      <w:r>
        <w:t xml:space="preserve">    assert "processed_hansard_data" in file_path, \</w:t>
      </w:r>
    </w:p>
    <w:p w14:paraId="467F1220" w14:textId="77777777" w:rsidR="0036582B" w:rsidRDefault="0036582B" w:rsidP="0036582B">
      <w:r>
        <w:t xml:space="preserve">        "We only support displaying interpolations on processed Hansard data"</w:t>
      </w:r>
    </w:p>
    <w:p w14:paraId="13E727D3" w14:textId="77777777" w:rsidR="0036582B" w:rsidRDefault="0036582B" w:rsidP="0036582B"/>
    <w:p w14:paraId="25EF8718" w14:textId="77777777" w:rsidR="0036582B" w:rsidRDefault="0036582B" w:rsidP="0036582B">
      <w:r>
        <w:t xml:space="preserve">    with open(file_path) as f:</w:t>
      </w:r>
    </w:p>
    <w:p w14:paraId="711E7B75" w14:textId="77777777" w:rsidR="0036582B" w:rsidRDefault="0036582B" w:rsidP="0036582B">
      <w:r>
        <w:t xml:space="preserve">        text = f.readlines()</w:t>
      </w:r>
    </w:p>
    <w:p w14:paraId="39732C3E" w14:textId="77777777" w:rsidR="0036582B" w:rsidRDefault="0036582B" w:rsidP="0036582B">
      <w:r>
        <w:t xml:space="preserve">    with open(file_path.replace("processed_hansard_data", "interpolated_hansard_data")) as f:</w:t>
      </w:r>
    </w:p>
    <w:p w14:paraId="1275205E" w14:textId="77777777" w:rsidR="0036582B" w:rsidRDefault="0036582B" w:rsidP="0036582B">
      <w:r>
        <w:t xml:space="preserve">        interpolation_digits = f.read()</w:t>
      </w:r>
    </w:p>
    <w:p w14:paraId="32676175" w14:textId="77777777" w:rsidR="0036582B" w:rsidRDefault="0036582B" w:rsidP="0036582B"/>
    <w:p w14:paraId="43129EE5" w14:textId="77777777" w:rsidR="0036582B" w:rsidRDefault="0036582B" w:rsidP="0036582B">
      <w:r>
        <w:t xml:space="preserve">    so_far = 0</w:t>
      </w:r>
    </w:p>
    <w:p w14:paraId="3C66856B" w14:textId="77777777" w:rsidR="0036582B" w:rsidRDefault="0036582B" w:rsidP="0036582B">
      <w:r>
        <w:t xml:space="preserve">    for line in text:</w:t>
      </w:r>
    </w:p>
    <w:p w14:paraId="441925A0" w14:textId="77777777" w:rsidR="0036582B" w:rsidRDefault="0036582B" w:rsidP="0036582B">
      <w:r>
        <w:t xml:space="preserve">        length = len(line)</w:t>
      </w:r>
    </w:p>
    <w:p w14:paraId="13C5371B" w14:textId="77777777" w:rsidR="0036582B" w:rsidRDefault="0036582B" w:rsidP="0036582B">
      <w:r>
        <w:t xml:space="preserve">        print(line, end='')</w:t>
      </w:r>
    </w:p>
    <w:p w14:paraId="0FDFC155" w14:textId="77777777" w:rsidR="0036582B" w:rsidRDefault="0036582B" w:rsidP="0036582B">
      <w:r>
        <w:t xml:space="preserve">        print(interpolation_digits[so_far:so_far + length], end='\n')</w:t>
      </w:r>
    </w:p>
    <w:p w14:paraId="1608880A" w14:textId="77777777" w:rsidR="0036582B" w:rsidRDefault="0036582B" w:rsidP="0036582B">
      <w:r>
        <w:t xml:space="preserve">        so_far += length</w:t>
      </w:r>
    </w:p>
    <w:p w14:paraId="605796E9" w14:textId="77777777" w:rsidR="0036582B" w:rsidRDefault="0036582B" w:rsidP="0036582B"/>
    <w:p w14:paraId="1B455A17" w14:textId="77777777" w:rsidR="0036582B" w:rsidRDefault="0036582B" w:rsidP="0036582B"/>
    <w:p w14:paraId="4E9DD7FB" w14:textId="77777777" w:rsidR="0036582B" w:rsidRDefault="0036582B" w:rsidP="0036582B">
      <w:r>
        <w:t>def fix_uninterpolated_hansards(starting_date):</w:t>
      </w:r>
    </w:p>
    <w:p w14:paraId="187397CB" w14:textId="77777777" w:rsidR="0036582B" w:rsidRDefault="0036582B" w:rsidP="0036582B">
      <w:r>
        <w:t xml:space="preserve">    """</w:t>
      </w:r>
    </w:p>
    <w:p w14:paraId="259317E5" w14:textId="77777777" w:rsidR="0036582B" w:rsidRDefault="0036582B" w:rsidP="0036582B">
      <w:r>
        <w:t xml:space="preserve">    Fix a bug in the Hansard interpolations - Hansards with unbalanced double quotes cannot be span_tokenized...</w:t>
      </w:r>
    </w:p>
    <w:p w14:paraId="17087B2B" w14:textId="77777777" w:rsidR="0036582B" w:rsidRDefault="0036582B" w:rsidP="0036582B">
      <w:r>
        <w:t xml:space="preserve">    :param starting_date:</w:t>
      </w:r>
    </w:p>
    <w:p w14:paraId="3B69E555" w14:textId="77777777" w:rsidR="0036582B" w:rsidRDefault="0036582B" w:rsidP="0036582B">
      <w:r>
        <w:t xml:space="preserve">    :return:</w:t>
      </w:r>
    </w:p>
    <w:p w14:paraId="688FB702" w14:textId="77777777" w:rsidR="0036582B" w:rsidRDefault="0036582B" w:rsidP="0036582B">
      <w:r>
        <w:t xml:space="preserve">    """</w:t>
      </w:r>
    </w:p>
    <w:p w14:paraId="6C6CAC5A" w14:textId="77777777" w:rsidR="0036582B" w:rsidRDefault="0036582B" w:rsidP="0036582B">
      <w:r>
        <w:t xml:space="preserve">    debug = True</w:t>
      </w:r>
    </w:p>
    <w:p w14:paraId="201CF6BA" w14:textId="77777777" w:rsidR="0036582B" w:rsidRDefault="0036582B" w:rsidP="0036582B">
      <w:r>
        <w:t xml:space="preserve">    ne = NamedEntityData()</w:t>
      </w:r>
    </w:p>
    <w:p w14:paraId="12320521" w14:textId="77777777" w:rsidR="0036582B" w:rsidRDefault="0036582B" w:rsidP="0036582B">
      <w:r>
        <w:t xml:space="preserve">    for _file in list_hansard_files(starting_date, "processed"):</w:t>
      </w:r>
    </w:p>
    <w:p w14:paraId="23FB8860" w14:textId="77777777" w:rsidR="0036582B" w:rsidRDefault="0036582B" w:rsidP="0036582B">
      <w:r>
        <w:t xml:space="preserve">        interpolated_file_path = _file.replace("processed_hansard_data", "interpolated_hansard_data")</w:t>
      </w:r>
    </w:p>
    <w:p w14:paraId="03AB85FF" w14:textId="77777777" w:rsidR="0036582B" w:rsidRDefault="0036582B" w:rsidP="0036582B">
      <w:r>
        <w:t xml:space="preserve">        if not os.path.exists(interpolated_file_path):</w:t>
      </w:r>
    </w:p>
    <w:p w14:paraId="6640472D" w14:textId="77777777" w:rsidR="0036582B" w:rsidRDefault="0036582B" w:rsidP="0036582B">
      <w:r>
        <w:t xml:space="preserve">            if debug:</w:t>
      </w:r>
    </w:p>
    <w:p w14:paraId="4AF76463" w14:textId="77777777" w:rsidR="0036582B" w:rsidRDefault="0036582B" w:rsidP="0036582B">
      <w:r>
        <w:t xml:space="preserve">                print("Found uninterpolated file: {}".format(_file))</w:t>
      </w:r>
    </w:p>
    <w:p w14:paraId="0FD2F80B" w14:textId="77777777" w:rsidR="0036582B" w:rsidRDefault="0036582B" w:rsidP="0036582B">
      <w:r>
        <w:t xml:space="preserve">            with open(_file, "w+") as f:</w:t>
      </w:r>
    </w:p>
    <w:p w14:paraId="2B827BD0" w14:textId="77777777" w:rsidR="0036582B" w:rsidRDefault="0036582B" w:rsidP="0036582B">
      <w:r>
        <w:t xml:space="preserve">                text = f.read()</w:t>
      </w:r>
    </w:p>
    <w:p w14:paraId="47D4AEC8" w14:textId="77777777" w:rsidR="0036582B" w:rsidRDefault="0036582B" w:rsidP="0036582B">
      <w:r>
        <w:t xml:space="preserve">                f.write(text.replace('"', "'"))</w:t>
      </w:r>
    </w:p>
    <w:p w14:paraId="20F7B37B" w14:textId="5C4501E1" w:rsidR="0036582B" w:rsidRDefault="0036582B" w:rsidP="0036582B">
      <w:r>
        <w:t xml:space="preserve">            interpolate_one_wrapper(_file, ne, "processed")</w:t>
      </w:r>
    </w:p>
    <w:p w14:paraId="5E65EA61" w14:textId="77777777" w:rsidR="00FC504B" w:rsidRPr="0036582B" w:rsidRDefault="00FC504B" w:rsidP="0036582B"/>
    <w:p w14:paraId="3A813D23" w14:textId="19E71813" w:rsidR="00284012" w:rsidRDefault="00284012" w:rsidP="00284012">
      <w:pPr>
        <w:pStyle w:val="Heading2"/>
      </w:pPr>
      <w:bookmarkStart w:id="183" w:name="_Toc523753656"/>
      <w:r>
        <w:t>hansard_gathering/numerify.py</w:t>
      </w:r>
      <w:bookmarkEnd w:id="183"/>
    </w:p>
    <w:p w14:paraId="519340EE" w14:textId="77777777" w:rsidR="00FC504B" w:rsidRPr="00FC504B" w:rsidRDefault="00FC504B" w:rsidP="00FC504B"/>
    <w:p w14:paraId="143A3C18" w14:textId="77777777" w:rsidR="00FC504B" w:rsidRDefault="00FC504B" w:rsidP="00FC504B">
      <w:r>
        <w:t>from typing import List</w:t>
      </w:r>
    </w:p>
    <w:p w14:paraId="19201D4B" w14:textId="77777777" w:rsidR="00FC504B" w:rsidRDefault="00FC504B" w:rsidP="00FC504B">
      <w:r>
        <w:t>import os</w:t>
      </w:r>
    </w:p>
    <w:p w14:paraId="00107F0C" w14:textId="77777777" w:rsidR="00FC504B" w:rsidRDefault="00FC504B" w:rsidP="00FC504B"/>
    <w:p w14:paraId="13E696B3" w14:textId="77777777" w:rsidR="00FC504B" w:rsidRDefault="00FC504B" w:rsidP="00FC504B"/>
    <w:p w14:paraId="1030125F" w14:textId="77777777" w:rsidR="00FC504B" w:rsidRDefault="00FC504B" w:rsidP="00FC504B">
      <w:r>
        <w:t>def numerify_one_to_file(filepath, alphabet, maxlen):</w:t>
      </w:r>
    </w:p>
    <w:p w14:paraId="1F3D7045" w14:textId="77777777" w:rsidR="00FC504B" w:rsidRDefault="00FC504B" w:rsidP="00FC504B">
      <w:r>
        <w:t xml:space="preserve">    """</w:t>
      </w:r>
    </w:p>
    <w:p w14:paraId="1308B95D" w14:textId="77777777" w:rsidR="00FC504B" w:rsidRDefault="00FC504B" w:rsidP="00FC504B">
      <w:r>
        <w:t xml:space="preserve">    Convert a chunked hansard file's alphabet into numberical indices as required by the Keras implementation</w:t>
      </w:r>
    </w:p>
    <w:p w14:paraId="50BBF22F" w14:textId="77777777" w:rsidR="00FC504B" w:rsidRDefault="00FC504B" w:rsidP="00FC504B">
      <w:r>
        <w:t xml:space="preserve">    for char-ner</w:t>
      </w:r>
    </w:p>
    <w:p w14:paraId="5546E744" w14:textId="77777777" w:rsidR="00FC504B" w:rsidRDefault="00FC504B" w:rsidP="00FC504B">
      <w:r>
        <w:t xml:space="preserve">    :param filepath: path to the chunked Hansard file (a single sentence from a Hansard debate)</w:t>
      </w:r>
    </w:p>
    <w:p w14:paraId="1C22EEA7" w14:textId="77777777" w:rsidR="00FC504B" w:rsidRDefault="00FC504B" w:rsidP="00FC504B">
      <w:r>
        <w:t xml:space="preserve">                     e.g. "hansard_gathering/chunked_hansard_data/1938-10-04/Oral Answers to Questions &amp;#8212; Anti-Aircraft Defence, London.-chunk-0.txt"</w:t>
      </w:r>
    </w:p>
    <w:p w14:paraId="032A3312" w14:textId="77777777" w:rsidR="00FC504B" w:rsidRDefault="00FC504B" w:rsidP="00FC504B">
      <w:r>
        <w:t xml:space="preserve">    :param alphabet: a CharBasedNERAlphabet object containing the alphabet in use</w:t>
      </w:r>
    </w:p>
    <w:p w14:paraId="04F5E813" w14:textId="77777777" w:rsidR="00FC504B" w:rsidRDefault="00FC504B" w:rsidP="00FC504B">
      <w:r>
        <w:t xml:space="preserve">    PLEASE NOTE this function does not do any padding - it is envisaged that padding should be done later, closer</w:t>
      </w:r>
    </w:p>
    <w:p w14:paraId="68D4CCA9" w14:textId="77777777" w:rsidR="00FC504B" w:rsidRDefault="00FC504B" w:rsidP="00FC504B">
      <w:r>
        <w:t xml:space="preserve">    to into Keras. Otherwise, if sentence_maxlen changed, the numerifying would all have to be revisited.</w:t>
      </w:r>
    </w:p>
    <w:p w14:paraId="46BC6339" w14:textId="77777777" w:rsidR="00FC504B" w:rsidRDefault="00FC504B" w:rsidP="00FC504B">
      <w:r>
        <w:t xml:space="preserve">    """</w:t>
      </w:r>
    </w:p>
    <w:p w14:paraId="44376B95" w14:textId="77777777" w:rsidR="00FC504B" w:rsidRDefault="00FC504B" w:rsidP="00FC504B">
      <w:r>
        <w:t xml:space="preserve">    assert "processed_hansard_data" in filepath, \</w:t>
      </w:r>
    </w:p>
    <w:p w14:paraId="1D26FFDC" w14:textId="77777777" w:rsidR="00FC504B" w:rsidRDefault="00FC504B" w:rsidP="00FC504B">
      <w:r>
        <w:t xml:space="preserve">        "We only numerify processed Hansard debates"</w:t>
      </w:r>
    </w:p>
    <w:p w14:paraId="7C324E65" w14:textId="77777777" w:rsidR="00FC504B" w:rsidRDefault="00FC504B" w:rsidP="00FC504B"/>
    <w:p w14:paraId="30F670BA" w14:textId="77777777" w:rsidR="00FC504B" w:rsidRDefault="00FC504B" w:rsidP="00FC504B">
      <w:r>
        <w:t xml:space="preserve">    dest_filepath = filepath.replace("processed_hansard_data", "numerified_hansard_data")</w:t>
      </w:r>
    </w:p>
    <w:p w14:paraId="794F691B" w14:textId="77777777" w:rsidR="00FC504B" w:rsidRDefault="00FC504B" w:rsidP="00FC504B"/>
    <w:p w14:paraId="76803355" w14:textId="77777777" w:rsidR="00FC504B" w:rsidRDefault="00FC504B" w:rsidP="00FC504B">
      <w:r>
        <w:t xml:space="preserve">    print("Converting file {} to numbers".format(filepath))</w:t>
      </w:r>
    </w:p>
    <w:p w14:paraId="2F3E2DE7" w14:textId="77777777" w:rsidR="00FC504B" w:rsidRDefault="00FC504B" w:rsidP="00FC504B"/>
    <w:p w14:paraId="7F73D1A7" w14:textId="77777777" w:rsidR="00FC504B" w:rsidRDefault="00FC504B" w:rsidP="00FC504B">
      <w:r>
        <w:t xml:space="preserve">    with open(filepath, "r") as f:</w:t>
      </w:r>
    </w:p>
    <w:p w14:paraId="193EF299" w14:textId="77777777" w:rsidR="00FC504B" w:rsidRDefault="00FC504B" w:rsidP="00FC504B">
      <w:r>
        <w:t xml:space="preserve">        text = f.read()</w:t>
      </w:r>
    </w:p>
    <w:p w14:paraId="1EEDA609" w14:textId="77777777" w:rsidR="00FC504B" w:rsidRDefault="00FC504B" w:rsidP="00FC504B"/>
    <w:p w14:paraId="1E076191" w14:textId="77777777" w:rsidR="00FC504B" w:rsidRDefault="00FC504B" w:rsidP="00FC504B">
      <w:r>
        <w:t xml:space="preserve">    numerified_text_list = numerify_text(text, alphabet, maxlen)</w:t>
      </w:r>
    </w:p>
    <w:p w14:paraId="1C36B74B" w14:textId="77777777" w:rsidR="00FC504B" w:rsidRDefault="00FC504B" w:rsidP="00FC504B">
      <w:r>
        <w:t xml:space="preserve">    numerified_text = ",".join([str(elem) for elem in numerified_text_list])</w:t>
      </w:r>
    </w:p>
    <w:p w14:paraId="7A2273E3" w14:textId="77777777" w:rsidR="00FC504B" w:rsidRDefault="00FC504B" w:rsidP="00FC504B"/>
    <w:p w14:paraId="16C4BBC9" w14:textId="77777777" w:rsidR="00FC504B" w:rsidRDefault="00FC504B" w:rsidP="00FC504B">
      <w:r>
        <w:t xml:space="preserve">    os.makedirs(os.path.dirname(dest_filepath), exist_ok=True)</w:t>
      </w:r>
    </w:p>
    <w:p w14:paraId="1464CC4A" w14:textId="77777777" w:rsidR="00FC504B" w:rsidRDefault="00FC504B" w:rsidP="00FC504B"/>
    <w:p w14:paraId="79FDE42F" w14:textId="77777777" w:rsidR="00FC504B" w:rsidRDefault="00FC504B" w:rsidP="00FC504B">
      <w:r>
        <w:t xml:space="preserve">    with open(dest_filepath, "w") as f:</w:t>
      </w:r>
    </w:p>
    <w:p w14:paraId="1C27CCD9" w14:textId="77777777" w:rsidR="00FC504B" w:rsidRDefault="00FC504B" w:rsidP="00FC504B">
      <w:r>
        <w:t xml:space="preserve">        f.write(numerified_text)</w:t>
      </w:r>
    </w:p>
    <w:p w14:paraId="3DEA585B" w14:textId="77777777" w:rsidR="00FC504B" w:rsidRDefault="00FC504B" w:rsidP="00FC504B"/>
    <w:p w14:paraId="624C6563" w14:textId="77777777" w:rsidR="00FC504B" w:rsidRDefault="00FC504B" w:rsidP="00FC504B"/>
    <w:p w14:paraId="27DA6800" w14:textId="77777777" w:rsidR="00FC504B" w:rsidRDefault="00FC504B" w:rsidP="00FC504B">
      <w:r>
        <w:t>def numerify_text(text, alphabet, maxlen) -&gt; List[int]:</w:t>
      </w:r>
    </w:p>
    <w:p w14:paraId="00D48419" w14:textId="77777777" w:rsidR="00FC504B" w:rsidRDefault="00FC504B" w:rsidP="00FC504B">
      <w:r>
        <w:t xml:space="preserve">    """</w:t>
      </w:r>
    </w:p>
    <w:p w14:paraId="73DC5A1E" w14:textId="77777777" w:rsidR="00FC504B" w:rsidRDefault="00FC504B" w:rsidP="00FC504B">
      <w:r>
        <w:t xml:space="preserve">    Take a text and return its numerical representation as numbers in a List.</w:t>
      </w:r>
    </w:p>
    <w:p w14:paraId="677A2317" w14:textId="77777777" w:rsidR="00FC504B" w:rsidRDefault="00FC504B" w:rsidP="00FC504B">
      <w:r>
        <w:t xml:space="preserve">    :param text:</w:t>
      </w:r>
    </w:p>
    <w:p w14:paraId="53A107D7" w14:textId="77777777" w:rsidR="00FC504B" w:rsidRDefault="00FC504B" w:rsidP="00FC504B">
      <w:r>
        <w:t xml:space="preserve">    :param alphabet:</w:t>
      </w:r>
    </w:p>
    <w:p w14:paraId="63B69ED1" w14:textId="77777777" w:rsidR="00FC504B" w:rsidRDefault="00FC504B" w:rsidP="00FC504B">
      <w:r>
        <w:t xml:space="preserve">    :return:</w:t>
      </w:r>
    </w:p>
    <w:p w14:paraId="6FF79E5A" w14:textId="77777777" w:rsidR="00FC504B" w:rsidRDefault="00FC504B" w:rsidP="00FC504B">
      <w:r>
        <w:t xml:space="preserve">    """</w:t>
      </w:r>
    </w:p>
    <w:p w14:paraId="0982C827" w14:textId="77777777" w:rsidR="00FC504B" w:rsidRDefault="00FC504B" w:rsidP="00FC504B">
      <w:r>
        <w:t xml:space="preserve">    numerified_text_list = []</w:t>
      </w:r>
    </w:p>
    <w:p w14:paraId="7945318B" w14:textId="77777777" w:rsidR="00FC504B" w:rsidRDefault="00FC504B" w:rsidP="00FC504B"/>
    <w:p w14:paraId="6E8A963B" w14:textId="77777777" w:rsidR="00FC504B" w:rsidRDefault="00FC504B" w:rsidP="00FC504B">
      <w:r>
        <w:t xml:space="preserve">    for idx, char in enumerate(text):</w:t>
      </w:r>
    </w:p>
    <w:p w14:paraId="55B255A3" w14:textId="77777777" w:rsidR="00FC504B" w:rsidRDefault="00FC504B" w:rsidP="00FC504B">
      <w:r>
        <w:t xml:space="preserve">        if idx &gt; maxlen:</w:t>
      </w:r>
    </w:p>
    <w:p w14:paraId="358C1FF6" w14:textId="77777777" w:rsidR="00FC504B" w:rsidRDefault="00FC504B" w:rsidP="00FC504B">
      <w:r>
        <w:lastRenderedPageBreak/>
        <w:t xml:space="preserve">            break</w:t>
      </w:r>
    </w:p>
    <w:p w14:paraId="5BB300B9" w14:textId="77777777" w:rsidR="00FC504B" w:rsidRDefault="00FC504B" w:rsidP="00FC504B">
      <w:r>
        <w:t xml:space="preserve">        index = alphabet.get_char_index(char)</w:t>
      </w:r>
    </w:p>
    <w:p w14:paraId="7D2FA9AC" w14:textId="77777777" w:rsidR="00FC504B" w:rsidRDefault="00FC504B" w:rsidP="00FC504B">
      <w:r>
        <w:t xml:space="preserve">        numerified_text_list.append(index)</w:t>
      </w:r>
    </w:p>
    <w:p w14:paraId="288D1DFA" w14:textId="77777777" w:rsidR="00FC504B" w:rsidRDefault="00FC504B" w:rsidP="00FC504B"/>
    <w:p w14:paraId="789DE41C" w14:textId="5ABACFF0" w:rsidR="00FC504B" w:rsidRDefault="00FC504B" w:rsidP="00FC504B">
      <w:r>
        <w:t xml:space="preserve">    return numerified_text_list</w:t>
      </w:r>
    </w:p>
    <w:p w14:paraId="4BC80D9E" w14:textId="77777777" w:rsidR="009D7092" w:rsidRPr="00FC504B" w:rsidRDefault="009D7092" w:rsidP="00FC504B"/>
    <w:p w14:paraId="1DAFE69F" w14:textId="54BF41A9" w:rsidR="00284012" w:rsidRDefault="00284012" w:rsidP="00284012">
      <w:pPr>
        <w:pStyle w:val="Heading2"/>
      </w:pPr>
      <w:bookmarkStart w:id="184" w:name="_Toc523753657"/>
      <w:r>
        <w:t>hansard_gathering/preprocessing.py</w:t>
      </w:r>
      <w:bookmarkEnd w:id="184"/>
    </w:p>
    <w:p w14:paraId="54FCE96E" w14:textId="77777777" w:rsidR="005231B2" w:rsidRDefault="005231B2" w:rsidP="005231B2">
      <w:r>
        <w:t>from lxml import etree  # type: ignore</w:t>
      </w:r>
    </w:p>
    <w:p w14:paraId="0593FC4D" w14:textId="77777777" w:rsidR="005231B2" w:rsidRDefault="005231B2" w:rsidP="005231B2">
      <w:r>
        <w:t>from typing import Generator, List</w:t>
      </w:r>
    </w:p>
    <w:p w14:paraId="1942D990" w14:textId="77777777" w:rsidR="005231B2" w:rsidRDefault="005231B2" w:rsidP="005231B2">
      <w:r>
        <w:t>import glob</w:t>
      </w:r>
    </w:p>
    <w:p w14:paraId="34A116A5" w14:textId="77777777" w:rsidR="005231B2" w:rsidRDefault="005231B2" w:rsidP="005231B2">
      <w:r>
        <w:t>import os</w:t>
      </w:r>
    </w:p>
    <w:p w14:paraId="22EE8DA9" w14:textId="77777777" w:rsidR="005231B2" w:rsidRDefault="005231B2" w:rsidP="005231B2"/>
    <w:p w14:paraId="34BD5E71" w14:textId="77777777" w:rsidR="005231B2" w:rsidRDefault="005231B2" w:rsidP="005231B2"/>
    <w:p w14:paraId="5FDCEAEB" w14:textId="77777777" w:rsidR="005231B2" w:rsidRDefault="005231B2" w:rsidP="005231B2">
      <w:r>
        <w:t>def unxml_hansard_document(document_text):</w:t>
      </w:r>
    </w:p>
    <w:p w14:paraId="392D195B" w14:textId="77777777" w:rsidR="005231B2" w:rsidRDefault="005231B2" w:rsidP="005231B2">
      <w:r>
        <w:t xml:space="preserve">    """</w:t>
      </w:r>
    </w:p>
    <w:p w14:paraId="123285B0" w14:textId="77777777" w:rsidR="005231B2" w:rsidRDefault="005231B2" w:rsidP="005231B2">
      <w:r>
        <w:t xml:space="preserve">    Do preprocessing on a hansard doc expressed in text-xml. This includes html-unescaping and</w:t>
      </w:r>
    </w:p>
    <w:p w14:paraId="373F6B4F" w14:textId="77777777" w:rsidR="005231B2" w:rsidRDefault="005231B2" w:rsidP="005231B2">
      <w:r>
        <w:t xml:space="preserve">    removing tags. It could change in future.</w:t>
      </w:r>
    </w:p>
    <w:p w14:paraId="17047C49" w14:textId="77777777" w:rsidR="005231B2" w:rsidRDefault="005231B2" w:rsidP="005231B2">
      <w:r>
        <w:t xml:space="preserve">    :param document_text:</w:t>
      </w:r>
    </w:p>
    <w:p w14:paraId="2220B40B" w14:textId="77777777" w:rsidR="005231B2" w:rsidRDefault="005231B2" w:rsidP="005231B2">
      <w:r>
        <w:t xml:space="preserve">    :return:</w:t>
      </w:r>
    </w:p>
    <w:p w14:paraId="5BA7D453" w14:textId="77777777" w:rsidR="005231B2" w:rsidRDefault="005231B2" w:rsidP="005231B2">
      <w:r>
        <w:t xml:space="preserve">    """</w:t>
      </w:r>
    </w:p>
    <w:p w14:paraId="5089552F" w14:textId="77777777" w:rsidR="005231B2" w:rsidRDefault="005231B2" w:rsidP="005231B2">
      <w:r>
        <w:t xml:space="preserve">    # Declare that strings are Unicode-encoded</w:t>
      </w:r>
    </w:p>
    <w:p w14:paraId="3F95CE88" w14:textId="77777777" w:rsidR="005231B2" w:rsidRDefault="005231B2" w:rsidP="005231B2">
      <w:r>
        <w:t xml:space="preserve">    parser = etree.XMLParser(ns_clean=True, recover=True, encoding='utf-8')</w:t>
      </w:r>
    </w:p>
    <w:p w14:paraId="712104CE" w14:textId="77777777" w:rsidR="005231B2" w:rsidRDefault="005231B2" w:rsidP="005231B2">
      <w:r>
        <w:t xml:space="preserve">    tree = etree.fromstring(document_text.encode('utf-8'), parser=parser)</w:t>
      </w:r>
    </w:p>
    <w:p w14:paraId="1AC24507" w14:textId="77777777" w:rsidR="005231B2" w:rsidRDefault="005231B2" w:rsidP="005231B2">
      <w:r>
        <w:t xml:space="preserve">    notags = etree.tostring(tree, encoding='utf8', method='text')</w:t>
      </w:r>
    </w:p>
    <w:p w14:paraId="29DEF07E" w14:textId="77777777" w:rsidR="005231B2" w:rsidRDefault="005231B2" w:rsidP="005231B2">
      <w:r>
        <w:t xml:space="preserve">    return notags</w:t>
      </w:r>
    </w:p>
    <w:p w14:paraId="68BCC82B" w14:textId="77777777" w:rsidR="005231B2" w:rsidRDefault="005231B2" w:rsidP="005231B2"/>
    <w:p w14:paraId="2D5814E1" w14:textId="77777777" w:rsidR="005231B2" w:rsidRDefault="005231B2" w:rsidP="005231B2"/>
    <w:p w14:paraId="2725CDDD" w14:textId="77777777" w:rsidR="005231B2" w:rsidRDefault="005231B2" w:rsidP="005231B2">
      <w:r>
        <w:t>def process_hansard_file(file_path):</w:t>
      </w:r>
    </w:p>
    <w:p w14:paraId="70574DC1" w14:textId="77777777" w:rsidR="005231B2" w:rsidRDefault="005231B2" w:rsidP="005231B2">
      <w:r>
        <w:t xml:space="preserve">    """</w:t>
      </w:r>
    </w:p>
    <w:p w14:paraId="604EE756" w14:textId="77777777" w:rsidR="005231B2" w:rsidRDefault="005231B2" w:rsidP="005231B2">
      <w:r>
        <w:t xml:space="preserve">    file_path e.g. "hansard_gathering/raw_hansard_data/1919-02-04/MyDebate.xml"</w:t>
      </w:r>
    </w:p>
    <w:p w14:paraId="4E0DC2C1" w14:textId="77777777" w:rsidR="005231B2" w:rsidRDefault="005231B2" w:rsidP="005231B2">
      <w:r>
        <w:t xml:space="preserve">    """</w:t>
      </w:r>
    </w:p>
    <w:p w14:paraId="00F55144" w14:textId="77777777" w:rsidR="005231B2" w:rsidRDefault="005231B2" w:rsidP="005231B2">
      <w:r>
        <w:t xml:space="preserve">    print("Processing {}".format(file_path))</w:t>
      </w:r>
    </w:p>
    <w:p w14:paraId="5E3B4770" w14:textId="77777777" w:rsidR="005231B2" w:rsidRDefault="005231B2" w:rsidP="005231B2">
      <w:r>
        <w:t xml:space="preserve">    dest_path = file_path.replace("raw_hansard_data", "processed_hansard_data").replace(".xml", ".txt")</w:t>
      </w:r>
    </w:p>
    <w:p w14:paraId="23307433" w14:textId="77777777" w:rsidR="005231B2" w:rsidRDefault="005231B2" w:rsidP="005231B2">
      <w:r>
        <w:t xml:space="preserve">    with open(file_path) as f:</w:t>
      </w:r>
    </w:p>
    <w:p w14:paraId="14E685AC" w14:textId="77777777" w:rsidR="005231B2" w:rsidRDefault="005231B2" w:rsidP="005231B2">
      <w:r>
        <w:t xml:space="preserve">        document_text = f.read()</w:t>
      </w:r>
    </w:p>
    <w:p w14:paraId="6AA2D35A" w14:textId="77777777" w:rsidR="005231B2" w:rsidRDefault="005231B2" w:rsidP="005231B2">
      <w:r>
        <w:t xml:space="preserve">        processed_document_text = unxml_hansard_document(document_text)</w:t>
      </w:r>
    </w:p>
    <w:p w14:paraId="0393028F" w14:textId="77777777" w:rsidR="005231B2" w:rsidRDefault="005231B2" w:rsidP="005231B2">
      <w:r>
        <w:t xml:space="preserve">    os.makedirs(os.path.dirname(dest_path), exist_ok=True)</w:t>
      </w:r>
    </w:p>
    <w:p w14:paraId="39D5D9C7" w14:textId="77777777" w:rsidR="005231B2" w:rsidRDefault="005231B2" w:rsidP="005231B2">
      <w:r>
        <w:t xml:space="preserve">    with open(dest_path, 'wb+') as f:</w:t>
      </w:r>
    </w:p>
    <w:p w14:paraId="5C10791D" w14:textId="77777777" w:rsidR="005231B2" w:rsidRDefault="005231B2" w:rsidP="005231B2">
      <w:r>
        <w:t xml:space="preserve">        f.write(processed_document_text)</w:t>
      </w:r>
    </w:p>
    <w:p w14:paraId="7F0334DC" w14:textId="77777777" w:rsidR="005231B2" w:rsidRDefault="005231B2" w:rsidP="005231B2">
      <w:r>
        <w:t xml:space="preserve">    # Clean up as we go along to save Matt's Hard Drive!</w:t>
      </w:r>
    </w:p>
    <w:p w14:paraId="390FC845" w14:textId="77777777" w:rsidR="005231B2" w:rsidRDefault="005231B2" w:rsidP="005231B2">
      <w:r>
        <w:t xml:space="preserve">    os.remove(file_path)</w:t>
      </w:r>
    </w:p>
    <w:p w14:paraId="2D82CBB8" w14:textId="77777777" w:rsidR="005231B2" w:rsidRDefault="005231B2" w:rsidP="005231B2"/>
    <w:p w14:paraId="0DCE24B8" w14:textId="77777777" w:rsidR="005231B2" w:rsidRDefault="005231B2" w:rsidP="005231B2"/>
    <w:p w14:paraId="38635646" w14:textId="77777777" w:rsidR="005231B2" w:rsidRDefault="005231B2" w:rsidP="005231B2">
      <w:r>
        <w:t>def list_raw_hansard_files() -&gt; Generator[str, None, None]:</w:t>
      </w:r>
    </w:p>
    <w:p w14:paraId="55F19472" w14:textId="77777777" w:rsidR="005231B2" w:rsidRDefault="005231B2" w:rsidP="005231B2">
      <w:r>
        <w:t xml:space="preserve">    for _file in glob.glob("hansard_gathering/raw_hansard_data/**/*.xml", recursive=True):</w:t>
      </w:r>
    </w:p>
    <w:p w14:paraId="2FD8AB2A" w14:textId="77777777" w:rsidR="005231B2" w:rsidRDefault="005231B2" w:rsidP="005231B2">
      <w:r>
        <w:lastRenderedPageBreak/>
        <w:t xml:space="preserve">        yield _file</w:t>
      </w:r>
    </w:p>
    <w:p w14:paraId="262B2441" w14:textId="77777777" w:rsidR="005231B2" w:rsidRDefault="005231B2" w:rsidP="005231B2"/>
    <w:p w14:paraId="601A9BB7" w14:textId="77777777" w:rsidR="005231B2" w:rsidRDefault="005231B2" w:rsidP="005231B2"/>
    <w:p w14:paraId="77D4ADF8" w14:textId="77777777" w:rsidR="005231B2" w:rsidRDefault="005231B2" w:rsidP="005231B2">
      <w:r>
        <w:t>def process_all_hansard_files():</w:t>
      </w:r>
    </w:p>
    <w:p w14:paraId="3522F1EA" w14:textId="77777777" w:rsidR="005231B2" w:rsidRDefault="005231B2" w:rsidP="005231B2">
      <w:r>
        <w:t xml:space="preserve">    for hansard_file in list_raw_hansard_files():</w:t>
      </w:r>
    </w:p>
    <w:p w14:paraId="4846D360" w14:textId="18A76A5D" w:rsidR="009D7092" w:rsidRPr="009D7092" w:rsidRDefault="005231B2" w:rsidP="005231B2">
      <w:r>
        <w:t xml:space="preserve">        process_hansard_file(hansard_file)</w:t>
      </w:r>
    </w:p>
    <w:p w14:paraId="34A8D311" w14:textId="77777777" w:rsidR="00FC504B" w:rsidRPr="00FC504B" w:rsidRDefault="00FC504B" w:rsidP="00FC504B"/>
    <w:p w14:paraId="569B059E" w14:textId="4BB5F02B" w:rsidR="00284012" w:rsidRDefault="00284012" w:rsidP="00284012">
      <w:pPr>
        <w:pStyle w:val="Heading2"/>
      </w:pPr>
      <w:bookmarkStart w:id="185" w:name="_Toc523753658"/>
      <w:r>
        <w:t>keras_character_based_ner/src/matt/alphabet_management.py</w:t>
      </w:r>
      <w:bookmarkEnd w:id="185"/>
    </w:p>
    <w:p w14:paraId="1DCB75EB" w14:textId="69A828C8" w:rsidR="00FC504B" w:rsidRDefault="00FC504B" w:rsidP="00FC504B"/>
    <w:p w14:paraId="34BEFC56" w14:textId="77777777" w:rsidR="007A4080" w:rsidRDefault="007A4080" w:rsidP="007A4080">
      <w:r>
        <w:t>from keras_character_based_ner.src.alphabet import CharBasedNERAlphabet</w:t>
      </w:r>
    </w:p>
    <w:p w14:paraId="1DE33574" w14:textId="77777777" w:rsidR="007A4080" w:rsidRDefault="007A4080" w:rsidP="007A4080">
      <w:r>
        <w:t>from keras_character_based_ner.src.matt.file_management import get_texts</w:t>
      </w:r>
    </w:p>
    <w:p w14:paraId="30865E2F" w14:textId="77777777" w:rsidR="007A4080" w:rsidRDefault="007A4080" w:rsidP="007A4080">
      <w:r>
        <w:t>import pickle</w:t>
      </w:r>
    </w:p>
    <w:p w14:paraId="2DD81003" w14:textId="77777777" w:rsidR="007A4080" w:rsidRDefault="007A4080" w:rsidP="007A4080"/>
    <w:p w14:paraId="54EAFBE2" w14:textId="77777777" w:rsidR="007A4080" w:rsidRDefault="007A4080" w:rsidP="007A4080"/>
    <w:p w14:paraId="55CE012A" w14:textId="77777777" w:rsidR="007A4080" w:rsidRDefault="007A4080" w:rsidP="007A4080">
      <w:r>
        <w:t>def generate_alphabet():</w:t>
      </w:r>
    </w:p>
    <w:p w14:paraId="5B0F8FF5" w14:textId="77777777" w:rsidR="007A4080" w:rsidRDefault="007A4080" w:rsidP="007A4080">
      <w:r>
        <w:t xml:space="preserve">    return CharBasedNERAlphabet(get_texts())</w:t>
      </w:r>
    </w:p>
    <w:p w14:paraId="7F1292D3" w14:textId="77777777" w:rsidR="007A4080" w:rsidRDefault="007A4080" w:rsidP="007A4080"/>
    <w:p w14:paraId="0697AD47" w14:textId="77777777" w:rsidR="007A4080" w:rsidRDefault="007A4080" w:rsidP="007A4080"/>
    <w:p w14:paraId="03DF43C1" w14:textId="77777777" w:rsidR="007A4080" w:rsidRDefault="007A4080" w:rsidP="007A4080">
      <w:r>
        <w:t>def pickle_alphabet():</w:t>
      </w:r>
    </w:p>
    <w:p w14:paraId="2736F71E" w14:textId="77777777" w:rsidR="007A4080" w:rsidRDefault="007A4080" w:rsidP="007A4080">
      <w:r>
        <w:t xml:space="preserve">    alph = generate_alphabet()</w:t>
      </w:r>
    </w:p>
    <w:p w14:paraId="02B2EFA0" w14:textId="77777777" w:rsidR="007A4080" w:rsidRDefault="007A4080" w:rsidP="007A4080">
      <w:r>
        <w:t xml:space="preserve">    with open("keras_character_based_ner/src/alphabet.p", "wb") as f:</w:t>
      </w:r>
    </w:p>
    <w:p w14:paraId="259F89AB" w14:textId="77777777" w:rsidR="007A4080" w:rsidRDefault="007A4080" w:rsidP="007A4080">
      <w:r>
        <w:t xml:space="preserve">        pickle.dump(alph, f)</w:t>
      </w:r>
    </w:p>
    <w:p w14:paraId="747135F8" w14:textId="77777777" w:rsidR="007A4080" w:rsidRDefault="007A4080" w:rsidP="007A4080"/>
    <w:p w14:paraId="36305B90" w14:textId="77777777" w:rsidR="007A4080" w:rsidRDefault="007A4080" w:rsidP="007A4080"/>
    <w:p w14:paraId="78356F83" w14:textId="77777777" w:rsidR="007A4080" w:rsidRDefault="007A4080" w:rsidP="007A4080">
      <w:r>
        <w:t>def display_pickled_alphabet():</w:t>
      </w:r>
    </w:p>
    <w:p w14:paraId="3503EA61" w14:textId="77777777" w:rsidR="007A4080" w:rsidRDefault="007A4080" w:rsidP="007A4080">
      <w:r>
        <w:t xml:space="preserve">    alph = get_pickled_alphabet()</w:t>
      </w:r>
    </w:p>
    <w:p w14:paraId="72435364" w14:textId="77777777" w:rsidR="007A4080" w:rsidRDefault="007A4080" w:rsidP="007A4080">
      <w:r>
        <w:t xml:space="preserve">    print(alph)</w:t>
      </w:r>
    </w:p>
    <w:p w14:paraId="1BE32076" w14:textId="77777777" w:rsidR="007A4080" w:rsidRDefault="007A4080" w:rsidP="007A4080">
      <w:r>
        <w:t xml:space="preserve">    for i, ch in enumerate(alph):</w:t>
      </w:r>
    </w:p>
    <w:p w14:paraId="73610F87" w14:textId="77777777" w:rsidR="007A4080" w:rsidRDefault="007A4080" w:rsidP="007A4080">
      <w:r>
        <w:t xml:space="preserve">        print("{}: {}".format(i, ch))</w:t>
      </w:r>
    </w:p>
    <w:p w14:paraId="6D9DA4E0" w14:textId="77777777" w:rsidR="007A4080" w:rsidRDefault="007A4080" w:rsidP="007A4080"/>
    <w:p w14:paraId="53CB28E0" w14:textId="77777777" w:rsidR="007A4080" w:rsidRDefault="007A4080" w:rsidP="007A4080"/>
    <w:p w14:paraId="33EBEAD3" w14:textId="77777777" w:rsidR="007A4080" w:rsidRDefault="007A4080" w:rsidP="007A4080">
      <w:r>
        <w:t>def get_pickled_alphabet():</w:t>
      </w:r>
    </w:p>
    <w:p w14:paraId="7C9C6522" w14:textId="77777777" w:rsidR="007A4080" w:rsidRDefault="007A4080" w:rsidP="007A4080">
      <w:r>
        <w:t xml:space="preserve">    with open("keras_character_based_ner/src/alphabet.p", "rb") as f:</w:t>
      </w:r>
    </w:p>
    <w:p w14:paraId="16E0CA4E" w14:textId="77777777" w:rsidR="007A4080" w:rsidRDefault="007A4080" w:rsidP="007A4080">
      <w:r>
        <w:t xml:space="preserve">        return pickle.load(f)</w:t>
      </w:r>
    </w:p>
    <w:p w14:paraId="48BDDD0A" w14:textId="77777777" w:rsidR="007A4080" w:rsidRDefault="007A4080" w:rsidP="007A4080"/>
    <w:p w14:paraId="733166EE" w14:textId="77777777" w:rsidR="005231B2" w:rsidRPr="00FC504B" w:rsidRDefault="005231B2" w:rsidP="00FC504B"/>
    <w:p w14:paraId="1433577E" w14:textId="2177791D" w:rsidR="00284012" w:rsidRDefault="00284012" w:rsidP="00284012">
      <w:pPr>
        <w:pStyle w:val="Heading2"/>
      </w:pPr>
      <w:bookmarkStart w:id="186" w:name="_Toc523753659"/>
      <w:r>
        <w:t>keras_character_based_ner/src/matt/dataset_hashing.py</w:t>
      </w:r>
      <w:bookmarkEnd w:id="186"/>
    </w:p>
    <w:p w14:paraId="50A5FBD7" w14:textId="77777777" w:rsidR="007A4080" w:rsidRDefault="007A4080" w:rsidP="007A4080">
      <w:r>
        <w:t>import os</w:t>
      </w:r>
    </w:p>
    <w:p w14:paraId="0ABB3E40" w14:textId="77777777" w:rsidR="007A4080" w:rsidRDefault="007A4080" w:rsidP="007A4080">
      <w:r>
        <w:t>import glob</w:t>
      </w:r>
    </w:p>
    <w:p w14:paraId="4C4FDA3E" w14:textId="77777777" w:rsidR="007A4080" w:rsidRDefault="007A4080" w:rsidP="007A4080">
      <w:r>
        <w:t>from collections import defaultdict</w:t>
      </w:r>
    </w:p>
    <w:p w14:paraId="2E7450D2" w14:textId="77777777" w:rsidR="007A4080" w:rsidRDefault="007A4080" w:rsidP="007A4080">
      <w:r>
        <w:t>from typing import List, Set</w:t>
      </w:r>
    </w:p>
    <w:p w14:paraId="3F4D4907" w14:textId="77777777" w:rsidR="007A4080" w:rsidRDefault="007A4080" w:rsidP="007A4080"/>
    <w:p w14:paraId="12F768FD" w14:textId="77777777" w:rsidR="007A4080" w:rsidRDefault="007A4080" w:rsidP="007A4080"/>
    <w:p w14:paraId="3883646A" w14:textId="77777777" w:rsidR="007A4080" w:rsidRDefault="007A4080" w:rsidP="007A4080">
      <w:r>
        <w:t>def get_total_number_of_buckets() -&gt; int:</w:t>
      </w:r>
    </w:p>
    <w:p w14:paraId="23AFFA52" w14:textId="77777777" w:rsidR="007A4080" w:rsidRDefault="007A4080" w:rsidP="007A4080">
      <w:r>
        <w:t xml:space="preserve">    return 320</w:t>
      </w:r>
    </w:p>
    <w:p w14:paraId="3122DE07" w14:textId="77777777" w:rsidR="007A4080" w:rsidRDefault="007A4080" w:rsidP="007A4080"/>
    <w:p w14:paraId="21AC7BE6" w14:textId="77777777" w:rsidR="007A4080" w:rsidRDefault="007A4080" w:rsidP="007A4080"/>
    <w:p w14:paraId="7119F9B9" w14:textId="77777777" w:rsidR="007A4080" w:rsidRDefault="007A4080" w:rsidP="007A4080">
      <w:r>
        <w:lastRenderedPageBreak/>
        <w:t>def get_bucket_numbers_for_dataset_name(dataset_name: str) -&gt; List[int]:</w:t>
      </w:r>
    </w:p>
    <w:p w14:paraId="0C8E1FE0" w14:textId="77777777" w:rsidR="007A4080" w:rsidRDefault="007A4080" w:rsidP="007A4080">
      <w:r>
        <w:t xml:space="preserve">    """</w:t>
      </w:r>
    </w:p>
    <w:p w14:paraId="43699CFB" w14:textId="77777777" w:rsidR="007A4080" w:rsidRDefault="007A4080" w:rsidP="007A4080">
      <w:r>
        <w:t xml:space="preserve">    Function to control bucket quantities and relative sizes of datasets</w:t>
      </w:r>
    </w:p>
    <w:p w14:paraId="45B82366" w14:textId="77777777" w:rsidR="007A4080" w:rsidRDefault="007A4080" w:rsidP="007A4080">
      <w:r>
        <w:t xml:space="preserve">    :param dataset_name: ALL, train, dev or test</w:t>
      </w:r>
    </w:p>
    <w:p w14:paraId="4432CE34" w14:textId="77777777" w:rsidR="007A4080" w:rsidRDefault="007A4080" w:rsidP="007A4080">
      <w:r>
        <w:t xml:space="preserve">    :return: a list of ints for the bucket numbers containing file lists</w:t>
      </w:r>
    </w:p>
    <w:p w14:paraId="6C1D8C09" w14:textId="77777777" w:rsidR="007A4080" w:rsidRDefault="007A4080" w:rsidP="007A4080">
      <w:r>
        <w:t xml:space="preserve">    which, when unioned together, comprise that dataset.</w:t>
      </w:r>
    </w:p>
    <w:p w14:paraId="44922BBB" w14:textId="77777777" w:rsidR="007A4080" w:rsidRDefault="007A4080" w:rsidP="007A4080">
      <w:r>
        <w:t xml:space="preserve">    """</w:t>
      </w:r>
    </w:p>
    <w:p w14:paraId="36A48584" w14:textId="77777777" w:rsidR="007A4080" w:rsidRDefault="007A4080" w:rsidP="007A4080">
      <w:r>
        <w:t xml:space="preserve">    if dataset_name == "ALL":</w:t>
      </w:r>
    </w:p>
    <w:p w14:paraId="60A2F7F6" w14:textId="77777777" w:rsidR="007A4080" w:rsidRDefault="007A4080" w:rsidP="007A4080">
      <w:r>
        <w:t xml:space="preserve">        return list(range(320))</w:t>
      </w:r>
    </w:p>
    <w:p w14:paraId="670F7E7E" w14:textId="77777777" w:rsidR="007A4080" w:rsidRDefault="007A4080" w:rsidP="007A4080">
      <w:r>
        <w:t xml:space="preserve">    elif dataset_name == "train":</w:t>
      </w:r>
    </w:p>
    <w:p w14:paraId="587497B7" w14:textId="77777777" w:rsidR="007A4080" w:rsidRDefault="007A4080" w:rsidP="007A4080">
      <w:r>
        <w:t xml:space="preserve">        return list(range(0, 160))</w:t>
      </w:r>
    </w:p>
    <w:p w14:paraId="0BED2F8F" w14:textId="77777777" w:rsidR="007A4080" w:rsidRDefault="007A4080" w:rsidP="007A4080">
      <w:r>
        <w:t xml:space="preserve">    elif dataset_name == "dev":</w:t>
      </w:r>
    </w:p>
    <w:p w14:paraId="25463FE4" w14:textId="77777777" w:rsidR="007A4080" w:rsidRDefault="007A4080" w:rsidP="007A4080">
      <w:r>
        <w:t xml:space="preserve">        return list(range(160, 240))</w:t>
      </w:r>
    </w:p>
    <w:p w14:paraId="130DD77C" w14:textId="77777777" w:rsidR="007A4080" w:rsidRDefault="007A4080" w:rsidP="007A4080">
      <w:r>
        <w:t xml:space="preserve">    elif dataset_name == "test":</w:t>
      </w:r>
    </w:p>
    <w:p w14:paraId="151078BB" w14:textId="77777777" w:rsidR="007A4080" w:rsidRDefault="007A4080" w:rsidP="007A4080">
      <w:r>
        <w:t xml:space="preserve">        return list(range(240, 320))</w:t>
      </w:r>
    </w:p>
    <w:p w14:paraId="33F458C1" w14:textId="77777777" w:rsidR="007A4080" w:rsidRDefault="007A4080" w:rsidP="007A4080">
      <w:r>
        <w:t xml:space="preserve">    # Small set of debates to build an alphabet off</w:t>
      </w:r>
    </w:p>
    <w:p w14:paraId="3FFDAE25" w14:textId="77777777" w:rsidR="007A4080" w:rsidRDefault="007A4080" w:rsidP="007A4080">
      <w:r>
        <w:t xml:space="preserve">    elif dataset_name == "alphabet-sample":</w:t>
      </w:r>
    </w:p>
    <w:p w14:paraId="020E869B" w14:textId="77777777" w:rsidR="007A4080" w:rsidRDefault="007A4080" w:rsidP="007A4080">
      <w:r>
        <w:t xml:space="preserve">        return [0]</w:t>
      </w:r>
    </w:p>
    <w:p w14:paraId="024E8E87" w14:textId="77777777" w:rsidR="007A4080" w:rsidRDefault="007A4080" w:rsidP="007A4080">
      <w:r>
        <w:t xml:space="preserve">    else:</w:t>
      </w:r>
    </w:p>
    <w:p w14:paraId="1ABE7696" w14:textId="77777777" w:rsidR="007A4080" w:rsidRDefault="007A4080" w:rsidP="007A4080">
      <w:r>
        <w:t xml:space="preserve">        return []</w:t>
      </w:r>
    </w:p>
    <w:p w14:paraId="17D8230B" w14:textId="77777777" w:rsidR="007A4080" w:rsidRDefault="007A4080" w:rsidP="007A4080"/>
    <w:p w14:paraId="59C524ED" w14:textId="77777777" w:rsidR="007A4080" w:rsidRDefault="007A4080" w:rsidP="007A4080"/>
    <w:p w14:paraId="7B268052" w14:textId="77777777" w:rsidR="007A4080" w:rsidRDefault="007A4080" w:rsidP="007A4080">
      <w:r>
        <w:t>def archive_old_bucket_allocations():</w:t>
      </w:r>
    </w:p>
    <w:p w14:paraId="0F15BD08" w14:textId="77777777" w:rsidR="007A4080" w:rsidRDefault="007A4080" w:rsidP="007A4080">
      <w:r>
        <w:t xml:space="preserve">    """</w:t>
      </w:r>
    </w:p>
    <w:p w14:paraId="50019D78" w14:textId="77777777" w:rsidR="007A4080" w:rsidRDefault="007A4080" w:rsidP="007A4080">
      <w:r>
        <w:t xml:space="preserve">    Move old bucket files in hansard_gathering/data_buckets to an archive so they're not lost</w:t>
      </w:r>
    </w:p>
    <w:p w14:paraId="6902DBF5" w14:textId="77777777" w:rsidR="007A4080" w:rsidRDefault="007A4080" w:rsidP="007A4080">
      <w:r>
        <w:t xml:space="preserve">    """</w:t>
      </w:r>
    </w:p>
    <w:p w14:paraId="2DBD3E44" w14:textId="77777777" w:rsidR="007A4080" w:rsidRDefault="007A4080" w:rsidP="007A4080">
      <w:r>
        <w:t xml:space="preserve">    os.makedirs("hansard_gathering/data_buckets_archive", exist_ok=True)</w:t>
      </w:r>
    </w:p>
    <w:p w14:paraId="500A7EA2" w14:textId="77777777" w:rsidR="007A4080" w:rsidRDefault="007A4080" w:rsidP="007A4080"/>
    <w:p w14:paraId="3DA8F514" w14:textId="77777777" w:rsidR="007A4080" w:rsidRDefault="007A4080" w:rsidP="007A4080">
      <w:r>
        <w:t xml:space="preserve">    file_list = sorted(glob.glob("hansard_gathering/data_buckets/*.txt"))</w:t>
      </w:r>
    </w:p>
    <w:p w14:paraId="15CECD25" w14:textId="77777777" w:rsidR="007A4080" w:rsidRDefault="007A4080" w:rsidP="007A4080">
      <w:r>
        <w:t xml:space="preserve">    for _file in file_list:</w:t>
      </w:r>
    </w:p>
    <w:p w14:paraId="39A0C5DB" w14:textId="77777777" w:rsidR="007A4080" w:rsidRDefault="007A4080" w:rsidP="007A4080">
      <w:r>
        <w:t xml:space="preserve">        new_dest = _file.replace("data_buckets", "data_buckets_archive")</w:t>
      </w:r>
    </w:p>
    <w:p w14:paraId="67D32BFC" w14:textId="77777777" w:rsidR="007A4080" w:rsidRDefault="007A4080" w:rsidP="007A4080">
      <w:r>
        <w:t xml:space="preserve">        os.rename(_file, new_dest)</w:t>
      </w:r>
    </w:p>
    <w:p w14:paraId="2B4B630D" w14:textId="77777777" w:rsidR="007A4080" w:rsidRDefault="007A4080" w:rsidP="007A4080"/>
    <w:p w14:paraId="0623B0E9" w14:textId="77777777" w:rsidR="007A4080" w:rsidRDefault="007A4080" w:rsidP="007A4080"/>
    <w:p w14:paraId="22467D30" w14:textId="77777777" w:rsidR="007A4080" w:rsidRDefault="007A4080" w:rsidP="007A4080">
      <w:r>
        <w:t>def rehash_datasets():</w:t>
      </w:r>
    </w:p>
    <w:p w14:paraId="053D6A2A" w14:textId="77777777" w:rsidR="007A4080" w:rsidRDefault="007A4080" w:rsidP="007A4080">
      <w:r>
        <w:t xml:space="preserve">    """</w:t>
      </w:r>
    </w:p>
    <w:p w14:paraId="201E8AED" w14:textId="77777777" w:rsidR="007A4080" w:rsidRDefault="007A4080" w:rsidP="007A4080">
      <w:r>
        <w:t xml:space="preserve">    Hash all Hansard debates into 3 datasets:</w:t>
      </w:r>
    </w:p>
    <w:p w14:paraId="4EC46C61" w14:textId="77777777" w:rsidR="007A4080" w:rsidRDefault="007A4080" w:rsidP="007A4080">
      <w:r>
        <w:t xml:space="preserve">    train</w:t>
      </w:r>
    </w:p>
    <w:p w14:paraId="607EAD9D" w14:textId="77777777" w:rsidR="007A4080" w:rsidRDefault="007A4080" w:rsidP="007A4080">
      <w:r>
        <w:t xml:space="preserve">    test</w:t>
      </w:r>
    </w:p>
    <w:p w14:paraId="76D73AD8" w14:textId="77777777" w:rsidR="007A4080" w:rsidRDefault="007A4080" w:rsidP="007A4080">
      <w:r>
        <w:t xml:space="preserve">    dev</w:t>
      </w:r>
    </w:p>
    <w:p w14:paraId="39F9765E" w14:textId="77777777" w:rsidR="007A4080" w:rsidRDefault="007A4080" w:rsidP="007A4080">
      <w:r>
        <w:t xml:space="preserve">    (ALL)</w:t>
      </w:r>
    </w:p>
    <w:p w14:paraId="323EBE67" w14:textId="77777777" w:rsidR="007A4080" w:rsidRDefault="007A4080" w:rsidP="007A4080">
      <w:r>
        <w:t xml:space="preserve">    We take a hash of the date-and-debate-name part of each filepath, then use modulo to</w:t>
      </w:r>
    </w:p>
    <w:p w14:paraId="2C1B4F7C" w14:textId="77777777" w:rsidR="007A4080" w:rsidRDefault="007A4080" w:rsidP="007A4080">
      <w:r>
        <w:t xml:space="preserve">    bucket this.</w:t>
      </w:r>
    </w:p>
    <w:p w14:paraId="2EC50843" w14:textId="77777777" w:rsidR="007A4080" w:rsidRDefault="007A4080" w:rsidP="007A4080">
      <w:r>
        <w:t xml:space="preserve">    """</w:t>
      </w:r>
    </w:p>
    <w:p w14:paraId="57DABF5D" w14:textId="77777777" w:rsidR="007A4080" w:rsidRDefault="007A4080" w:rsidP="007A4080"/>
    <w:p w14:paraId="7DEC487E" w14:textId="77777777" w:rsidR="007A4080" w:rsidRDefault="007A4080" w:rsidP="007A4080">
      <w:r>
        <w:t xml:space="preserve">    archive_old_bucket_allocations()</w:t>
      </w:r>
    </w:p>
    <w:p w14:paraId="6CA617AF" w14:textId="77777777" w:rsidR="007A4080" w:rsidRDefault="007A4080" w:rsidP="007A4080"/>
    <w:p w14:paraId="3AE795FA" w14:textId="77777777" w:rsidR="007A4080" w:rsidRDefault="007A4080" w:rsidP="007A4080">
      <w:r>
        <w:lastRenderedPageBreak/>
        <w:t xml:space="preserve">    # bucket allocations: 4 for train, 2 for dev, 2 for test</w:t>
      </w:r>
    </w:p>
    <w:p w14:paraId="617165F8" w14:textId="77777777" w:rsidR="007A4080" w:rsidRDefault="007A4080" w:rsidP="007A4080">
      <w:r>
        <w:t xml:space="preserve">    num_of_buckets = get_total_number_of_buckets()</w:t>
      </w:r>
    </w:p>
    <w:p w14:paraId="5661C63D" w14:textId="77777777" w:rsidR="007A4080" w:rsidRDefault="007A4080" w:rsidP="007A4080">
      <w:r>
        <w:t xml:space="preserve">    debug = False</w:t>
      </w:r>
    </w:p>
    <w:p w14:paraId="7FFF089E" w14:textId="77777777" w:rsidR="007A4080" w:rsidRDefault="007A4080" w:rsidP="007A4080"/>
    <w:p w14:paraId="75FA9C44" w14:textId="77777777" w:rsidR="007A4080" w:rsidRDefault="007A4080" w:rsidP="007A4080">
      <w:r>
        <w:t xml:space="preserve">    os.makedirs("hansard_gathering/data_buckets", exist_ok=True)</w:t>
      </w:r>
    </w:p>
    <w:p w14:paraId="2A49DB1C" w14:textId="77777777" w:rsidR="007A4080" w:rsidRDefault="007A4080" w:rsidP="007A4080">
      <w:r>
        <w:t xml:space="preserve">    files_by_bucket = defaultdict(lambda: set())</w:t>
      </w:r>
    </w:p>
    <w:p w14:paraId="6E678521" w14:textId="77777777" w:rsidR="007A4080" w:rsidRDefault="007A4080" w:rsidP="007A4080"/>
    <w:p w14:paraId="146B3987" w14:textId="77777777" w:rsidR="007A4080" w:rsidRDefault="007A4080" w:rsidP="007A4080">
      <w:r>
        <w:t xml:space="preserve">    file_list = sorted(glob.glob(</w:t>
      </w:r>
    </w:p>
    <w:p w14:paraId="708AB14E" w14:textId="77777777" w:rsidR="007A4080" w:rsidRDefault="007A4080" w:rsidP="007A4080">
      <w:r>
        <w:t xml:space="preserve">        "hansard_gathering/processed_hansard_data/**/*.txt", recursive=True))</w:t>
      </w:r>
    </w:p>
    <w:p w14:paraId="13C0DF32" w14:textId="77777777" w:rsidR="007A4080" w:rsidRDefault="007A4080" w:rsidP="007A4080"/>
    <w:p w14:paraId="693F3D54" w14:textId="77777777" w:rsidR="007A4080" w:rsidRDefault="007A4080" w:rsidP="007A4080">
      <w:r>
        <w:t xml:space="preserve">    file_list = list(filter(lambda elem: not elem.endswith("-spans.txt"), file_list))</w:t>
      </w:r>
    </w:p>
    <w:p w14:paraId="3A20BA40" w14:textId="77777777" w:rsidR="007A4080" w:rsidRDefault="007A4080" w:rsidP="007A4080"/>
    <w:p w14:paraId="1495F0F6" w14:textId="77777777" w:rsidR="007A4080" w:rsidRDefault="007A4080" w:rsidP="007A4080">
      <w:r>
        <w:t xml:space="preserve">    for _file in file_list:</w:t>
      </w:r>
    </w:p>
    <w:p w14:paraId="5749BA53" w14:textId="77777777" w:rsidR="007A4080" w:rsidRDefault="007A4080" w:rsidP="007A4080">
      <w:r>
        <w:t xml:space="preserve">        date_filename_path = "/".join(_file.split("/")[2:])</w:t>
      </w:r>
    </w:p>
    <w:p w14:paraId="427DDB64" w14:textId="77777777" w:rsidR="007A4080" w:rsidRDefault="007A4080" w:rsidP="007A4080">
      <w:r>
        <w:t xml:space="preserve">        hash_val = hash(date_filename_path)</w:t>
      </w:r>
    </w:p>
    <w:p w14:paraId="715671FA" w14:textId="77777777" w:rsidR="007A4080" w:rsidRDefault="007A4080" w:rsidP="007A4080">
      <w:r>
        <w:t xml:space="preserve">        bucket_num = hash_val % num_of_buckets</w:t>
      </w:r>
    </w:p>
    <w:p w14:paraId="1C5F7E2E" w14:textId="77777777" w:rsidR="007A4080" w:rsidRDefault="007A4080" w:rsidP="007A4080">
      <w:r>
        <w:t xml:space="preserve">        files_by_bucket[bucket_num].add(_file)</w:t>
      </w:r>
    </w:p>
    <w:p w14:paraId="16787604" w14:textId="77777777" w:rsidR="007A4080" w:rsidRDefault="007A4080" w:rsidP="007A4080">
      <w:r>
        <w:t xml:space="preserve">        print("hashed {} into bucket {}".format(_file, bucket_num)) if debug else None</w:t>
      </w:r>
    </w:p>
    <w:p w14:paraId="26543FFC" w14:textId="77777777" w:rsidR="007A4080" w:rsidRDefault="007A4080" w:rsidP="007A4080"/>
    <w:p w14:paraId="092779CC" w14:textId="77777777" w:rsidR="007A4080" w:rsidRDefault="007A4080" w:rsidP="007A4080">
      <w:r>
        <w:t xml:space="preserve">    for bucket_num in files_by_bucket.keys():</w:t>
      </w:r>
    </w:p>
    <w:p w14:paraId="4A783304" w14:textId="77777777" w:rsidR="007A4080" w:rsidRDefault="007A4080" w:rsidP="007A4080">
      <w:r>
        <w:t xml:space="preserve">        with open("hansard_gathering/data_buckets/{}.txt".format(bucket_num), "w") as f:</w:t>
      </w:r>
    </w:p>
    <w:p w14:paraId="004A0B3B" w14:textId="77777777" w:rsidR="007A4080" w:rsidRDefault="007A4080" w:rsidP="007A4080">
      <w:r>
        <w:t xml:space="preserve">            filepaths = sorted(files_by_bucket[bucket_num])</w:t>
      </w:r>
    </w:p>
    <w:p w14:paraId="339D83B1" w14:textId="77777777" w:rsidR="007A4080" w:rsidRDefault="007A4080" w:rsidP="007A4080">
      <w:r>
        <w:t xml:space="preserve">            for filepath in filepaths:</w:t>
      </w:r>
    </w:p>
    <w:p w14:paraId="3CD1EC0D" w14:textId="77777777" w:rsidR="007A4080" w:rsidRDefault="007A4080" w:rsidP="007A4080">
      <w:r>
        <w:t xml:space="preserve">                f.write(filepath + "\n")</w:t>
      </w:r>
    </w:p>
    <w:p w14:paraId="5C599346" w14:textId="77777777" w:rsidR="007A4080" w:rsidRDefault="007A4080" w:rsidP="007A4080"/>
    <w:p w14:paraId="7F6DFE9C" w14:textId="77777777" w:rsidR="00FC504B" w:rsidRPr="00FC504B" w:rsidRDefault="00FC504B" w:rsidP="00FC504B"/>
    <w:p w14:paraId="10B02F21" w14:textId="39CDA5E7" w:rsidR="00284012" w:rsidRDefault="00284012" w:rsidP="00284012">
      <w:pPr>
        <w:pStyle w:val="Heading2"/>
      </w:pPr>
      <w:bookmarkStart w:id="187" w:name="_Toc523753660"/>
      <w:r>
        <w:t>keras_character_based_ner/src/matt/eval.py</w:t>
      </w:r>
      <w:bookmarkEnd w:id="187"/>
    </w:p>
    <w:p w14:paraId="5FEED6AB" w14:textId="77777777" w:rsidR="007A4080" w:rsidRDefault="007A4080" w:rsidP="007A4080">
      <w:r>
        <w:t>"""</w:t>
      </w:r>
    </w:p>
    <w:p w14:paraId="68AE52DB" w14:textId="77777777" w:rsidR="007A4080" w:rsidRDefault="007A4080" w:rsidP="007A4080">
      <w:r>
        <w:t>Evaluate the trained Keras model</w:t>
      </w:r>
    </w:p>
    <w:p w14:paraId="02AD9B9D" w14:textId="77777777" w:rsidR="007A4080" w:rsidRDefault="007A4080" w:rsidP="007A4080">
      <w:r>
        <w:t>"""</w:t>
      </w:r>
    </w:p>
    <w:p w14:paraId="593799C5" w14:textId="77777777" w:rsidR="007A4080" w:rsidRDefault="007A4080" w:rsidP="007A4080">
      <w:r>
        <w:t>from sklearn.model_selection import KFold  # type: ignore</w:t>
      </w:r>
    </w:p>
    <w:p w14:paraId="4512FC33" w14:textId="77777777" w:rsidR="007A4080" w:rsidRDefault="007A4080" w:rsidP="007A4080">
      <w:r>
        <w:t>from keras_character_based_ner.src.matt.file_management import unpickle_large_file</w:t>
      </w:r>
    </w:p>
    <w:p w14:paraId="04621503" w14:textId="77777777" w:rsidR="007A4080" w:rsidRDefault="007A4080" w:rsidP="007A4080">
      <w:r>
        <w:t>from keras_character_based_ner.src.config import Config</w:t>
      </w:r>
    </w:p>
    <w:p w14:paraId="41CCB775" w14:textId="77777777" w:rsidR="007A4080" w:rsidRDefault="007A4080" w:rsidP="007A4080">
      <w:r>
        <w:t>from keras_character_based_ner.src.matt.persist import AlphabetPreloadedCharBasedNERDataset,\</w:t>
      </w:r>
    </w:p>
    <w:p w14:paraId="65A6D327" w14:textId="77777777" w:rsidR="007A4080" w:rsidRDefault="007A4080" w:rsidP="007A4080">
      <w:r>
        <w:t xml:space="preserve">    LoadedToyModel, SavedCharacterBasedLSTMModel</w:t>
      </w:r>
    </w:p>
    <w:p w14:paraId="4BFF5C3A" w14:textId="77777777" w:rsidR="007A4080" w:rsidRDefault="007A4080" w:rsidP="007A4080">
      <w:r>
        <w:t>from typing import List</w:t>
      </w:r>
    </w:p>
    <w:p w14:paraId="1E820DD7" w14:textId="77777777" w:rsidR="007A4080" w:rsidRDefault="007A4080" w:rsidP="007A4080">
      <w:r>
        <w:t>import numpy as np  # type: ignore</w:t>
      </w:r>
    </w:p>
    <w:p w14:paraId="7E59B2BD" w14:textId="77777777" w:rsidR="007A4080" w:rsidRDefault="007A4080" w:rsidP="007A4080"/>
    <w:p w14:paraId="522B015B" w14:textId="77777777" w:rsidR="007A4080" w:rsidRDefault="007A4080" w:rsidP="007A4080"/>
    <w:p w14:paraId="56DFF445" w14:textId="77777777" w:rsidR="007A4080" w:rsidRDefault="007A4080" w:rsidP="007A4080">
      <w:r>
        <w:t>def init_config_dataset():</w:t>
      </w:r>
    </w:p>
    <w:p w14:paraId="68AAF0B4" w14:textId="77777777" w:rsidR="007A4080" w:rsidRDefault="007A4080" w:rsidP="007A4080">
      <w:r>
        <w:t xml:space="preserve">    """</w:t>
      </w:r>
    </w:p>
    <w:p w14:paraId="00E109FA" w14:textId="77777777" w:rsidR="007A4080" w:rsidRDefault="007A4080" w:rsidP="007A4080">
      <w:r>
        <w:t xml:space="preserve">    Create a vanilla Config and CharBasedNERDataset object, required for constructing a model.</w:t>
      </w:r>
    </w:p>
    <w:p w14:paraId="54487477" w14:textId="77777777" w:rsidR="007A4080" w:rsidRDefault="007A4080" w:rsidP="007A4080">
      <w:r>
        <w:t xml:space="preserve">    We don't actually use the dataset at all in evaluation - we just use the model weights.</w:t>
      </w:r>
    </w:p>
    <w:p w14:paraId="7AA8DF5B" w14:textId="77777777" w:rsidR="007A4080" w:rsidRDefault="007A4080" w:rsidP="007A4080">
      <w:r>
        <w:t xml:space="preserve">    :return:</w:t>
      </w:r>
    </w:p>
    <w:p w14:paraId="3B8DA177" w14:textId="77777777" w:rsidR="007A4080" w:rsidRDefault="007A4080" w:rsidP="007A4080">
      <w:r>
        <w:t xml:space="preserve">    """</w:t>
      </w:r>
    </w:p>
    <w:p w14:paraId="4378325D" w14:textId="77777777" w:rsidR="007A4080" w:rsidRDefault="007A4080" w:rsidP="007A4080">
      <w:r>
        <w:lastRenderedPageBreak/>
        <w:t xml:space="preserve">    config = Config()</w:t>
      </w:r>
    </w:p>
    <w:p w14:paraId="7530F558" w14:textId="77777777" w:rsidR="007A4080" w:rsidRDefault="007A4080" w:rsidP="007A4080">
      <w:r>
        <w:t xml:space="preserve">    dataset = AlphabetPreloadedCharBasedNERDataset()</w:t>
      </w:r>
    </w:p>
    <w:p w14:paraId="72412FD2" w14:textId="77777777" w:rsidR="007A4080" w:rsidRDefault="007A4080" w:rsidP="007A4080">
      <w:r>
        <w:t xml:space="preserve">    return config, dataset</w:t>
      </w:r>
    </w:p>
    <w:p w14:paraId="49D4790F" w14:textId="77777777" w:rsidR="007A4080" w:rsidRDefault="007A4080" w:rsidP="007A4080"/>
    <w:p w14:paraId="77351255" w14:textId="77777777" w:rsidR="007A4080" w:rsidRDefault="007A4080" w:rsidP="007A4080"/>
    <w:p w14:paraId="4A0D3792" w14:textId="77777777" w:rsidR="007A4080" w:rsidRDefault="007A4080" w:rsidP="007A4080">
      <w:r>
        <w:t>def k_fold_cross_validation():</w:t>
      </w:r>
    </w:p>
    <w:p w14:paraId="7819BD11" w14:textId="77777777" w:rsidR="007A4080" w:rsidRDefault="007A4080" w:rsidP="007A4080">
      <w:r>
        <w:t xml:space="preserve">    """</w:t>
      </w:r>
    </w:p>
    <w:p w14:paraId="0E773E00" w14:textId="77777777" w:rsidR="007A4080" w:rsidRDefault="007A4080" w:rsidP="007A4080">
      <w:r>
        <w:t xml:space="preserve">    Train and validate a new model using k-fold cross validation.</w:t>
      </w:r>
    </w:p>
    <w:p w14:paraId="0F922D31" w14:textId="77777777" w:rsidR="007A4080" w:rsidRDefault="007A4080" w:rsidP="007A4080">
      <w:r>
        <w:t xml:space="preserve">    With thanks to</w:t>
      </w:r>
    </w:p>
    <w:p w14:paraId="75DC6433" w14:textId="77777777" w:rsidR="007A4080" w:rsidRDefault="007A4080" w:rsidP="007A4080">
      <w:r>
        <w:t xml:space="preserve">    https://datascience.stackexchange.com/questions/27212/stratifiedkfold-valueerror-supported-target-types-are-binary-multiclass</w:t>
      </w:r>
    </w:p>
    <w:p w14:paraId="22FCE999" w14:textId="77777777" w:rsidR="007A4080" w:rsidRDefault="007A4080" w:rsidP="007A4080">
      <w:r>
        <w:t xml:space="preserve">    for the guide on implementing k-fold in keras</w:t>
      </w:r>
    </w:p>
    <w:p w14:paraId="5B9A49CE" w14:textId="77777777" w:rsidR="007A4080" w:rsidRDefault="007A4080" w:rsidP="007A4080">
      <w:r>
        <w:t xml:space="preserve">    :return:</w:t>
      </w:r>
    </w:p>
    <w:p w14:paraId="490E38A8" w14:textId="77777777" w:rsidR="007A4080" w:rsidRDefault="007A4080" w:rsidP="007A4080">
      <w:r>
        <w:t xml:space="preserve">    """</w:t>
      </w:r>
    </w:p>
    <w:p w14:paraId="41A0502F" w14:textId="77777777" w:rsidR="007A4080" w:rsidRDefault="007A4080" w:rsidP="007A4080">
      <w:r>
        <w:t xml:space="preserve">    x = unpickle_large_file("keras_character_based_ner/src/x_np-train-toy.p")</w:t>
      </w:r>
    </w:p>
    <w:p w14:paraId="3E30FC08" w14:textId="77777777" w:rsidR="007A4080" w:rsidRDefault="007A4080" w:rsidP="007A4080">
      <w:r>
        <w:t xml:space="preserve">    y = unpickle_large_file("keras_character_based_ner/src/y_np-train-toy.p")</w:t>
      </w:r>
    </w:p>
    <w:p w14:paraId="78419A64" w14:textId="77777777" w:rsidR="007A4080" w:rsidRDefault="007A4080" w:rsidP="007A4080">
      <w:r>
        <w:t xml:space="preserve">    loss_scores: List = []</w:t>
      </w:r>
    </w:p>
    <w:p w14:paraId="07CCE638" w14:textId="77777777" w:rsidR="007A4080" w:rsidRDefault="007A4080" w:rsidP="007A4080">
      <w:r>
        <w:t xml:space="preserve">    categorical_accuracy_scores: List = []</w:t>
      </w:r>
    </w:p>
    <w:p w14:paraId="5AA8976F" w14:textId="77777777" w:rsidR="007A4080" w:rsidRDefault="007A4080" w:rsidP="007A4080">
      <w:r>
        <w:t xml:space="preserve">    non_null_label_accuracy_scores: List = []</w:t>
      </w:r>
    </w:p>
    <w:p w14:paraId="10C653CB" w14:textId="77777777" w:rsidR="007A4080" w:rsidRDefault="007A4080" w:rsidP="007A4080">
      <w:r>
        <w:t xml:space="preserve">    # Use a new CharBasedLSTMModel with saving capabilities, and manual evaluation and fit methods</w:t>
      </w:r>
    </w:p>
    <w:p w14:paraId="23895DC0" w14:textId="77777777" w:rsidR="007A4080" w:rsidRDefault="007A4080" w:rsidP="007A4080">
      <w:r>
        <w:t xml:space="preserve">    kf = KFold(n_splits=10)</w:t>
      </w:r>
    </w:p>
    <w:p w14:paraId="67DE61C5" w14:textId="77777777" w:rsidR="007A4080" w:rsidRDefault="007A4080" w:rsidP="007A4080">
      <w:r>
        <w:t xml:space="preserve">    for train, test in kf.split(x):</w:t>
      </w:r>
    </w:p>
    <w:p w14:paraId="5959A64B" w14:textId="77777777" w:rsidR="007A4080" w:rsidRDefault="007A4080" w:rsidP="007A4080">
      <w:r>
        <w:t xml:space="preserve">        model = SavedCharacterBasedLSTMModel(*init_config_dataset())</w:t>
      </w:r>
    </w:p>
    <w:p w14:paraId="5F4D8261" w14:textId="77777777" w:rsidR="007A4080" w:rsidRDefault="007A4080" w:rsidP="007A4080">
      <w:r>
        <w:t xml:space="preserve">        model.manual_fit(x_train=x[train], y_train=y[train], batch_size=Config.batch_size,</w:t>
      </w:r>
    </w:p>
    <w:p w14:paraId="3B8FBC19" w14:textId="77777777" w:rsidR="007A4080" w:rsidRDefault="007A4080" w:rsidP="007A4080">
      <w:r>
        <w:t xml:space="preserve">                         epochs=3)</w:t>
      </w:r>
    </w:p>
    <w:p w14:paraId="142FE466" w14:textId="77777777" w:rsidR="007A4080" w:rsidRDefault="007A4080" w:rsidP="007A4080">
      <w:r>
        <w:t xml:space="preserve">        loss, categorical_accuracy, non_null_label_accuracy = model.manual_evaluate(</w:t>
      </w:r>
    </w:p>
    <w:p w14:paraId="0C59E451" w14:textId="77777777" w:rsidR="007A4080" w:rsidRDefault="007A4080" w:rsidP="007A4080">
      <w:r>
        <w:t xml:space="preserve">            x_test=x[test], y_test=y[test], batch_size=Config.batch_size)</w:t>
      </w:r>
    </w:p>
    <w:p w14:paraId="6F98A0EF" w14:textId="77777777" w:rsidR="007A4080" w:rsidRDefault="007A4080" w:rsidP="007A4080">
      <w:r>
        <w:t xml:space="preserve">        loss_scores.append(loss)</w:t>
      </w:r>
    </w:p>
    <w:p w14:paraId="4D62E2CA" w14:textId="77777777" w:rsidR="007A4080" w:rsidRDefault="007A4080" w:rsidP="007A4080">
      <w:r>
        <w:t xml:space="preserve">        categorical_accuracy_scores.append(categorical_accuracy)</w:t>
      </w:r>
    </w:p>
    <w:p w14:paraId="65A343DC" w14:textId="77777777" w:rsidR="007A4080" w:rsidRDefault="007A4080" w:rsidP="007A4080">
      <w:r>
        <w:t xml:space="preserve">        non_null_label_accuracy_scores.append(non_null_label_accuracy)</w:t>
      </w:r>
    </w:p>
    <w:p w14:paraId="436F3F04" w14:textId="77777777" w:rsidR="007A4080" w:rsidRDefault="007A4080" w:rsidP="007A4080"/>
    <w:p w14:paraId="1DD14C1B" w14:textId="77777777" w:rsidR="007A4080" w:rsidRDefault="007A4080" w:rsidP="007A4080">
      <w:r>
        <w:t xml:space="preserve">    scores_dict = {</w:t>
      </w:r>
    </w:p>
    <w:p w14:paraId="01615E83" w14:textId="77777777" w:rsidR="007A4080" w:rsidRDefault="007A4080" w:rsidP="007A4080">
      <w:r>
        <w:t xml:space="preserve">        "loss_scores": loss_scores,</w:t>
      </w:r>
    </w:p>
    <w:p w14:paraId="0F736BA2" w14:textId="77777777" w:rsidR="007A4080" w:rsidRDefault="007A4080" w:rsidP="007A4080">
      <w:r>
        <w:t xml:space="preserve">        "categorical_accuracy_scores": categorical_accuracy_scores,</w:t>
      </w:r>
    </w:p>
    <w:p w14:paraId="59F4E77D" w14:textId="77777777" w:rsidR="007A4080" w:rsidRDefault="007A4080" w:rsidP="007A4080">
      <w:r>
        <w:t xml:space="preserve">        "non_null_label_accuracy": non_null_label_accuracy_scores,</w:t>
      </w:r>
    </w:p>
    <w:p w14:paraId="23619040" w14:textId="77777777" w:rsidR="007A4080" w:rsidRDefault="007A4080" w:rsidP="007A4080">
      <w:r>
        <w:t xml:space="preserve">    }</w:t>
      </w:r>
    </w:p>
    <w:p w14:paraId="70E79D58" w14:textId="77777777" w:rsidR="007A4080" w:rsidRDefault="007A4080" w:rsidP="007A4080"/>
    <w:p w14:paraId="008C3EB8" w14:textId="77777777" w:rsidR="007A4080" w:rsidRDefault="007A4080" w:rsidP="007A4080">
      <w:r>
        <w:t xml:space="preserve">    print(scores_dict)</w:t>
      </w:r>
    </w:p>
    <w:p w14:paraId="1F4ED52A" w14:textId="77777777" w:rsidR="007A4080" w:rsidRDefault="007A4080" w:rsidP="007A4080"/>
    <w:p w14:paraId="2E546834" w14:textId="77777777" w:rsidR="007A4080" w:rsidRDefault="007A4080" w:rsidP="007A4080">
      <w:r>
        <w:t xml:space="preserve">    for title, scores in scores_dict.items():</w:t>
      </w:r>
    </w:p>
    <w:p w14:paraId="772E5DDA" w14:textId="77777777" w:rsidR="007A4080" w:rsidRDefault="007A4080" w:rsidP="007A4080">
      <w:r>
        <w:t xml:space="preserve">        # With thanks to</w:t>
      </w:r>
    </w:p>
    <w:p w14:paraId="48D37D47" w14:textId="77777777" w:rsidR="007A4080" w:rsidRDefault="007A4080" w:rsidP="007A4080">
      <w:r>
        <w:t xml:space="preserve">        # https://machinelearningmastery.com/evaluate-performance-deep-learning-models-keras/</w:t>
      </w:r>
    </w:p>
    <w:p w14:paraId="7479DF70" w14:textId="77777777" w:rsidR="007A4080" w:rsidRDefault="007A4080" w:rsidP="007A4080">
      <w:r>
        <w:t xml:space="preserve">        print("Mean for {} is {}".format(title, np.mean(scores)))</w:t>
      </w:r>
    </w:p>
    <w:p w14:paraId="027DB2F1" w14:textId="77777777" w:rsidR="007A4080" w:rsidRDefault="007A4080" w:rsidP="007A4080">
      <w:r>
        <w:t xml:space="preserve">        print("Standard deviation for {} is {}".format(title, np.std(scores)))</w:t>
      </w:r>
    </w:p>
    <w:p w14:paraId="2B4686B8" w14:textId="77777777" w:rsidR="007A4080" w:rsidRDefault="007A4080" w:rsidP="007A4080"/>
    <w:p w14:paraId="4BAAF90B" w14:textId="77777777" w:rsidR="007A4080" w:rsidRDefault="007A4080" w:rsidP="007A4080"/>
    <w:p w14:paraId="7920EE50" w14:textId="77777777" w:rsidR="007A4080" w:rsidRDefault="007A4080" w:rsidP="007A4080">
      <w:r>
        <w:t>def model_data_validation(dataset_name, dataset_size):</w:t>
      </w:r>
    </w:p>
    <w:p w14:paraId="7F6372A9" w14:textId="77777777" w:rsidR="007A4080" w:rsidRDefault="007A4080" w:rsidP="007A4080">
      <w:r>
        <w:t xml:space="preserve">    """</w:t>
      </w:r>
    </w:p>
    <w:p w14:paraId="2532CA7D" w14:textId="77777777" w:rsidR="007A4080" w:rsidRDefault="007A4080" w:rsidP="007A4080">
      <w:r>
        <w:t xml:space="preserve">    Validate toy model on a bucket of text it hasn't been trained on (train) or validated on (dev) yet.</w:t>
      </w:r>
    </w:p>
    <w:p w14:paraId="288ED216" w14:textId="77777777" w:rsidR="007A4080" w:rsidRDefault="007A4080" w:rsidP="007A4080">
      <w:r>
        <w:t xml:space="preserve">    This is because the 'test' dataset used to train the model gave NaN for validation loss.</w:t>
      </w:r>
    </w:p>
    <w:p w14:paraId="0A1E6412" w14:textId="77777777" w:rsidR="007A4080" w:rsidRDefault="007A4080" w:rsidP="007A4080">
      <w:r>
        <w:t xml:space="preserve">    :param dataset_name: train, test, dev</w:t>
      </w:r>
    </w:p>
    <w:p w14:paraId="4AF1C45B" w14:textId="77777777" w:rsidR="007A4080" w:rsidRDefault="007A4080" w:rsidP="007A4080">
      <w:r>
        <w:t xml:space="preserve">    :param dataset_size: toy or mini</w:t>
      </w:r>
    </w:p>
    <w:p w14:paraId="3806AB47" w14:textId="77777777" w:rsidR="007A4080" w:rsidRDefault="007A4080" w:rsidP="007A4080">
      <w:r>
        <w:t xml:space="preserve">    :return:</w:t>
      </w:r>
    </w:p>
    <w:p w14:paraId="72E5A2EC" w14:textId="77777777" w:rsidR="007A4080" w:rsidRDefault="007A4080" w:rsidP="007A4080">
      <w:r>
        <w:t xml:space="preserve">    """</w:t>
      </w:r>
    </w:p>
    <w:p w14:paraId="6EA839A8" w14:textId="77777777" w:rsidR="007A4080" w:rsidRDefault="007A4080" w:rsidP="007A4080">
      <w:r>
        <w:t xml:space="preserve">    x = unpickle_large_file("keras_character_based_ner/src/x_np-{}-{}.p".format(</w:t>
      </w:r>
    </w:p>
    <w:p w14:paraId="46B8E109" w14:textId="77777777" w:rsidR="007A4080" w:rsidRDefault="007A4080" w:rsidP="007A4080">
      <w:r>
        <w:t xml:space="preserve">        dataset_name, dataset_size))</w:t>
      </w:r>
    </w:p>
    <w:p w14:paraId="3D9DEB9D" w14:textId="77777777" w:rsidR="007A4080" w:rsidRDefault="007A4080" w:rsidP="007A4080">
      <w:r>
        <w:t xml:space="preserve">    y = unpickle_large_file("keras_character_based_ner/src/y_np-{}-{}.p".format(</w:t>
      </w:r>
    </w:p>
    <w:p w14:paraId="6E64BB9A" w14:textId="77777777" w:rsidR="007A4080" w:rsidRDefault="007A4080" w:rsidP="007A4080">
      <w:r>
        <w:t xml:space="preserve">        dataset_name, dataset_size))</w:t>
      </w:r>
    </w:p>
    <w:p w14:paraId="297DED6C" w14:textId="77777777" w:rsidR="007A4080" w:rsidRDefault="007A4080" w:rsidP="007A4080">
      <w:r>
        <w:t xml:space="preserve">    # Load in the pre-trained Toy model off disk</w:t>
      </w:r>
    </w:p>
    <w:p w14:paraId="5F0A000E" w14:textId="77777777" w:rsidR="007A4080" w:rsidRDefault="007A4080" w:rsidP="007A4080">
      <w:r>
        <w:t xml:space="preserve">    model = LoadedToyModel(*init_config_dataset())</w:t>
      </w:r>
    </w:p>
    <w:p w14:paraId="1DB0FF4A" w14:textId="77777777" w:rsidR="007A4080" w:rsidRDefault="007A4080" w:rsidP="007A4080">
      <w:r>
        <w:t xml:space="preserve">    metrics = model.manual_evaluate(x, y, Config.batch_size)</w:t>
      </w:r>
    </w:p>
    <w:p w14:paraId="2A3E8A6F" w14:textId="77777777" w:rsidR="007A4080" w:rsidRDefault="007A4080" w:rsidP="007A4080">
      <w:r>
        <w:t xml:space="preserve">    print("On dataset {dataset_size}-{dataset_name}; ".format(</w:t>
      </w:r>
    </w:p>
    <w:p w14:paraId="3C5181EA" w14:textId="77777777" w:rsidR="007A4080" w:rsidRDefault="007A4080" w:rsidP="007A4080">
      <w:r>
        <w:t xml:space="preserve">        dataset_size=dataset_size, dataset_name=dataset_name))</w:t>
      </w:r>
    </w:p>
    <w:p w14:paraId="1DF1D3B0" w14:textId="77777777" w:rsidR="007A4080" w:rsidRDefault="007A4080" w:rsidP="007A4080">
      <w:r>
        <w:t xml:space="preserve">    print("loss: {}".format(metrics[0]))</w:t>
      </w:r>
    </w:p>
    <w:p w14:paraId="6152CD12" w14:textId="77777777" w:rsidR="007A4080" w:rsidRDefault="007A4080" w:rsidP="007A4080">
      <w:r>
        <w:t xml:space="preserve">    print("categorical accuracy: {}".format(metrics[1]))</w:t>
      </w:r>
    </w:p>
    <w:p w14:paraId="409205FA" w14:textId="77777777" w:rsidR="007A4080" w:rsidRDefault="007A4080" w:rsidP="007A4080">
      <w:r>
        <w:t xml:space="preserve">    print("non null label accuracy: {}".format(metrics[2]))</w:t>
      </w:r>
    </w:p>
    <w:p w14:paraId="3CFC2AE0" w14:textId="77777777" w:rsidR="007A4080" w:rsidRDefault="007A4080" w:rsidP="007A4080">
      <w:r>
        <w:t xml:space="preserve">    if len(metrics) &gt; 3:  # If extended metrics have been added...</w:t>
      </w:r>
    </w:p>
    <w:p w14:paraId="3105B229" w14:textId="77777777" w:rsidR="007A4080" w:rsidRDefault="007A4080" w:rsidP="007A4080">
      <w:r>
        <w:t xml:space="preserve">        print("precision_null: {}".format(metrics[3]))</w:t>
      </w:r>
    </w:p>
    <w:p w14:paraId="4290A01E" w14:textId="77777777" w:rsidR="007A4080" w:rsidRDefault="007A4080" w:rsidP="007A4080">
      <w:r>
        <w:t xml:space="preserve">        print("precision_loc: {}".format(metrics[4]))</w:t>
      </w:r>
    </w:p>
    <w:p w14:paraId="415B74D7" w14:textId="77777777" w:rsidR="007A4080" w:rsidRDefault="007A4080" w:rsidP="007A4080">
      <w:r>
        <w:t xml:space="preserve">        print("precision_org: {}".format(metrics[5]))</w:t>
      </w:r>
    </w:p>
    <w:p w14:paraId="6C9E430E" w14:textId="77777777" w:rsidR="007A4080" w:rsidRDefault="007A4080" w:rsidP="007A4080">
      <w:r>
        <w:t xml:space="preserve">        print("precision_per: {}".format(metrics[6]))</w:t>
      </w:r>
    </w:p>
    <w:p w14:paraId="0E7F5FF5" w14:textId="77777777" w:rsidR="007A4080" w:rsidRDefault="007A4080" w:rsidP="007A4080">
      <w:r>
        <w:t xml:space="preserve">        print("recall_null: {}".format(metrics[7]))</w:t>
      </w:r>
    </w:p>
    <w:p w14:paraId="4790F4D3" w14:textId="77777777" w:rsidR="007A4080" w:rsidRDefault="007A4080" w:rsidP="007A4080">
      <w:r>
        <w:t xml:space="preserve">        print("recall_loc: {}".format(metrics[8]))</w:t>
      </w:r>
    </w:p>
    <w:p w14:paraId="1F0D0CAF" w14:textId="77777777" w:rsidR="007A4080" w:rsidRDefault="007A4080" w:rsidP="007A4080">
      <w:r>
        <w:t xml:space="preserve">        print("recall_org: {}".format(metrics[9]))</w:t>
      </w:r>
    </w:p>
    <w:p w14:paraId="52AC5ABB" w14:textId="77777777" w:rsidR="007A4080" w:rsidRDefault="007A4080" w:rsidP="007A4080">
      <w:r>
        <w:t xml:space="preserve">        print("recall_per: {}".format(metrics[10]))</w:t>
      </w:r>
    </w:p>
    <w:p w14:paraId="3921AAE0" w14:textId="77777777" w:rsidR="007A4080" w:rsidRDefault="007A4080" w:rsidP="007A4080">
      <w:r>
        <w:t xml:space="preserve">        print("f1_null: {}".format(metrics[11]))</w:t>
      </w:r>
    </w:p>
    <w:p w14:paraId="5BA51F47" w14:textId="77777777" w:rsidR="007A4080" w:rsidRDefault="007A4080" w:rsidP="007A4080">
      <w:r>
        <w:t xml:space="preserve">        print("f1_loc: {}".format(metrics[12]))</w:t>
      </w:r>
    </w:p>
    <w:p w14:paraId="68ADC0B4" w14:textId="77777777" w:rsidR="007A4080" w:rsidRDefault="007A4080" w:rsidP="007A4080">
      <w:r>
        <w:t xml:space="preserve">        print("f1_org: {}".format(metrics[13]))</w:t>
      </w:r>
    </w:p>
    <w:p w14:paraId="6CC6B864" w14:textId="77777777" w:rsidR="007A4080" w:rsidRDefault="007A4080" w:rsidP="007A4080">
      <w:r>
        <w:t xml:space="preserve">        print("f1_per: {}".format(metrics[14]))</w:t>
      </w:r>
    </w:p>
    <w:p w14:paraId="1E9CCFF6" w14:textId="77777777" w:rsidR="007A4080" w:rsidRDefault="007A4080" w:rsidP="007A4080"/>
    <w:p w14:paraId="00E2DF1F" w14:textId="77777777" w:rsidR="007A4080" w:rsidRDefault="007A4080" w:rsidP="007A4080"/>
    <w:p w14:paraId="1A965812" w14:textId="77777777" w:rsidR="007A4080" w:rsidRDefault="007A4080" w:rsidP="007A4080">
      <w:r>
        <w:t>def calc_eval_baseline(dataset_name, dataset_size, baseline_label=0):</w:t>
      </w:r>
    </w:p>
    <w:p w14:paraId="14BD59AC" w14:textId="77777777" w:rsidR="007A4080" w:rsidRDefault="007A4080" w:rsidP="007A4080">
      <w:r>
        <w:t xml:space="preserve">    """</w:t>
      </w:r>
    </w:p>
    <w:p w14:paraId="3F25E421" w14:textId="77777777" w:rsidR="007A4080" w:rsidRDefault="007A4080" w:rsidP="007A4080">
      <w:r>
        <w:t xml:space="preserve">    Calculate a basic evaluation baseline, of assuming all labels are NULL</w:t>
      </w:r>
    </w:p>
    <w:p w14:paraId="2BAD9082" w14:textId="77777777" w:rsidR="007A4080" w:rsidRDefault="007A4080" w:rsidP="007A4080">
      <w:r>
        <w:t xml:space="preserve">    :param dataset_name: train, test or dev</w:t>
      </w:r>
    </w:p>
    <w:p w14:paraId="3C8D842C" w14:textId="77777777" w:rsidR="007A4080" w:rsidRDefault="007A4080" w:rsidP="007A4080">
      <w:r>
        <w:t xml:space="preserve">    :param dataset_size: toy or mini</w:t>
      </w:r>
    </w:p>
    <w:p w14:paraId="1C1467A0" w14:textId="77777777" w:rsidR="007A4080" w:rsidRDefault="007A4080" w:rsidP="007A4080">
      <w:r>
        <w:t xml:space="preserve">    :param baseline_label: the label the baseline should always try to guess</w:t>
      </w:r>
    </w:p>
    <w:p w14:paraId="55D81E38" w14:textId="77777777" w:rsidR="007A4080" w:rsidRDefault="007A4080" w:rsidP="007A4080">
      <w:r>
        <w:t xml:space="preserve">    :return:</w:t>
      </w:r>
    </w:p>
    <w:p w14:paraId="5F0C33EB" w14:textId="77777777" w:rsidR="007A4080" w:rsidRDefault="007A4080" w:rsidP="007A4080">
      <w:r>
        <w:t xml:space="preserve">    """</w:t>
      </w:r>
    </w:p>
    <w:p w14:paraId="72309596" w14:textId="77777777" w:rsidR="007A4080" w:rsidRDefault="007A4080" w:rsidP="007A4080">
      <w:r>
        <w:t xml:space="preserve">    def all_zeros(_char_onehot):</w:t>
      </w:r>
    </w:p>
    <w:p w14:paraId="4CE785D1" w14:textId="77777777" w:rsidR="007A4080" w:rsidRDefault="007A4080" w:rsidP="007A4080">
      <w:r>
        <w:t xml:space="preserve">        return all(elem == 0 for elem in _char_onehot)</w:t>
      </w:r>
    </w:p>
    <w:p w14:paraId="6905732C" w14:textId="77777777" w:rsidR="007A4080" w:rsidRDefault="007A4080" w:rsidP="007A4080"/>
    <w:p w14:paraId="11204D6F" w14:textId="77777777" w:rsidR="007A4080" w:rsidRDefault="007A4080" w:rsidP="007A4080">
      <w:r>
        <w:t xml:space="preserve">    def not_null(_char_onehot):</w:t>
      </w:r>
    </w:p>
    <w:p w14:paraId="1F4744C3" w14:textId="77777777" w:rsidR="007A4080" w:rsidRDefault="007A4080" w:rsidP="007A4080">
      <w:r>
        <w:t xml:space="preserve">        return _char_onehot[0] == 0 and 1 in _char_onehot[1:]</w:t>
      </w:r>
    </w:p>
    <w:p w14:paraId="0C25B17A" w14:textId="77777777" w:rsidR="007A4080" w:rsidRDefault="007A4080" w:rsidP="007A4080"/>
    <w:p w14:paraId="1D16577C" w14:textId="77777777" w:rsidR="007A4080" w:rsidRDefault="007A4080" w:rsidP="007A4080">
      <w:r>
        <w:t xml:space="preserve">    def un_one_hot(_char_onehot):</w:t>
      </w:r>
    </w:p>
    <w:p w14:paraId="7D26F26E" w14:textId="77777777" w:rsidR="007A4080" w:rsidRDefault="007A4080" w:rsidP="007A4080">
      <w:r>
        <w:t xml:space="preserve">        for pos, val in enumerate(_char_onehot):</w:t>
      </w:r>
    </w:p>
    <w:p w14:paraId="5A2F639D" w14:textId="77777777" w:rsidR="007A4080" w:rsidRDefault="007A4080" w:rsidP="007A4080">
      <w:r>
        <w:t xml:space="preserve">            if val == 1:</w:t>
      </w:r>
    </w:p>
    <w:p w14:paraId="670D6F66" w14:textId="77777777" w:rsidR="007A4080" w:rsidRDefault="007A4080" w:rsidP="007A4080">
      <w:r>
        <w:t xml:space="preserve">                return pos</w:t>
      </w:r>
    </w:p>
    <w:p w14:paraId="09779571" w14:textId="77777777" w:rsidR="007A4080" w:rsidRDefault="007A4080" w:rsidP="007A4080"/>
    <w:p w14:paraId="4BACCD6B" w14:textId="77777777" w:rsidR="007A4080" w:rsidRDefault="007A4080" w:rsidP="007A4080">
      <w:r>
        <w:t xml:space="preserve">    y = unpickle_large_file("keras_character_based_ner/src/y_np-{}-{}.p".format(</w:t>
      </w:r>
    </w:p>
    <w:p w14:paraId="3F5152A5" w14:textId="77777777" w:rsidR="007A4080" w:rsidRDefault="007A4080" w:rsidP="007A4080">
      <w:r>
        <w:t xml:space="preserve">        dataset_name, dataset_size))</w:t>
      </w:r>
    </w:p>
    <w:p w14:paraId="2DDC5670" w14:textId="77777777" w:rsidR="007A4080" w:rsidRDefault="007A4080" w:rsidP="007A4080"/>
    <w:p w14:paraId="78ECE000" w14:textId="77777777" w:rsidR="007A4080" w:rsidRDefault="007A4080" w:rsidP="007A4080">
      <w:r>
        <w:t xml:space="preserve">    num_of_chars = 0</w:t>
      </w:r>
    </w:p>
    <w:p w14:paraId="325A4D9F" w14:textId="77777777" w:rsidR="007A4080" w:rsidRDefault="007A4080" w:rsidP="007A4080">
      <w:r>
        <w:t xml:space="preserve">    num_of_not_nulls = 0</w:t>
      </w:r>
    </w:p>
    <w:p w14:paraId="4D609CB6" w14:textId="77777777" w:rsidR="007A4080" w:rsidRDefault="007A4080" w:rsidP="007A4080">
      <w:r>
        <w:t xml:space="preserve">    num_correctly_guessed = 0</w:t>
      </w:r>
    </w:p>
    <w:p w14:paraId="0E68C4B1" w14:textId="77777777" w:rsidR="007A4080" w:rsidRDefault="007A4080" w:rsidP="007A4080">
      <w:r>
        <w:t xml:space="preserve">    for sample in y:</w:t>
      </w:r>
    </w:p>
    <w:p w14:paraId="644E7438" w14:textId="77777777" w:rsidR="007A4080" w:rsidRDefault="007A4080" w:rsidP="007A4080">
      <w:r>
        <w:t xml:space="preserve">        for char_onehot in sample:</w:t>
      </w:r>
    </w:p>
    <w:p w14:paraId="30CD71D8" w14:textId="77777777" w:rsidR="007A4080" w:rsidRDefault="007A4080" w:rsidP="007A4080">
      <w:r>
        <w:t xml:space="preserve">            if all_zeros(char_onehot):</w:t>
      </w:r>
    </w:p>
    <w:p w14:paraId="54953BB7" w14:textId="77777777" w:rsidR="007A4080" w:rsidRDefault="007A4080" w:rsidP="007A4080">
      <w:r>
        <w:t xml:space="preserve">                pass  # This is padding, ignore</w:t>
      </w:r>
    </w:p>
    <w:p w14:paraId="7C20C9EC" w14:textId="77777777" w:rsidR="007A4080" w:rsidRDefault="007A4080" w:rsidP="007A4080">
      <w:r>
        <w:t xml:space="preserve">            else:</w:t>
      </w:r>
    </w:p>
    <w:p w14:paraId="10EF58E6" w14:textId="77777777" w:rsidR="007A4080" w:rsidRDefault="007A4080" w:rsidP="007A4080">
      <w:r>
        <w:t xml:space="preserve">                num_of_chars += 1</w:t>
      </w:r>
    </w:p>
    <w:p w14:paraId="49323444" w14:textId="77777777" w:rsidR="007A4080" w:rsidRDefault="007A4080" w:rsidP="007A4080">
      <w:r>
        <w:t xml:space="preserve">                if not_null(char_onehot):</w:t>
      </w:r>
    </w:p>
    <w:p w14:paraId="260BDDD6" w14:textId="77777777" w:rsidR="007A4080" w:rsidRDefault="007A4080" w:rsidP="007A4080">
      <w:r>
        <w:t xml:space="preserve">                    num_of_not_nulls += 1</w:t>
      </w:r>
    </w:p>
    <w:p w14:paraId="304A1902" w14:textId="77777777" w:rsidR="007A4080" w:rsidRDefault="007A4080" w:rsidP="007A4080">
      <w:r>
        <w:t xml:space="preserve">                if un_one_hot(char_onehot) == baseline_label:</w:t>
      </w:r>
    </w:p>
    <w:p w14:paraId="25AE3965" w14:textId="77777777" w:rsidR="007A4080" w:rsidRDefault="007A4080" w:rsidP="007A4080">
      <w:r>
        <w:t xml:space="preserve">                    num_correctly_guessed += 1</w:t>
      </w:r>
    </w:p>
    <w:p w14:paraId="27DC9F1A" w14:textId="77777777" w:rsidR="007A4080" w:rsidRDefault="007A4080" w:rsidP="007A4080"/>
    <w:p w14:paraId="55D05FE4" w14:textId="77777777" w:rsidR="007A4080" w:rsidRDefault="007A4080" w:rsidP="007A4080">
      <w:r>
        <w:t xml:space="preserve">    # The baseline will be wrong for every not-null in the chars</w:t>
      </w:r>
    </w:p>
    <w:p w14:paraId="35FB978E" w14:textId="77777777" w:rsidR="007A4080" w:rsidRDefault="007A4080" w:rsidP="007A4080">
      <w:r>
        <w:t xml:space="preserve">    baseline_inaccuracy = float(num_of_not_nulls) / float(num_of_chars)</w:t>
      </w:r>
    </w:p>
    <w:p w14:paraId="0FF1E161" w14:textId="77777777" w:rsidR="007A4080" w:rsidRDefault="007A4080" w:rsidP="007A4080">
      <w:r>
        <w:t xml:space="preserve">    baseline_accuracy = 1 - baseline_inaccuracy</w:t>
      </w:r>
    </w:p>
    <w:p w14:paraId="4D6001F5" w14:textId="77777777" w:rsidR="007A4080" w:rsidRDefault="007A4080" w:rsidP="007A4080">
      <w:r>
        <w:t xml:space="preserve">    baseline_guessed_accuracy = float(num_correctly_guessed) / float(num_of_chars)</w:t>
      </w:r>
    </w:p>
    <w:p w14:paraId="7737E4EC" w14:textId="77777777" w:rsidR="007A4080" w:rsidRDefault="007A4080" w:rsidP="007A4080">
      <w:r>
        <w:t xml:space="preserve">    print(baseline_accuracy)</w:t>
      </w:r>
    </w:p>
    <w:p w14:paraId="216252E1" w14:textId="36563888" w:rsidR="00FC504B" w:rsidRPr="00FC504B" w:rsidRDefault="007A4080" w:rsidP="007A4080">
      <w:r>
        <w:t xml:space="preserve">    print(baseline_guessed_accuracy)</w:t>
      </w:r>
    </w:p>
    <w:p w14:paraId="520CBADC" w14:textId="541251E9" w:rsidR="00284012" w:rsidRDefault="00284012" w:rsidP="00284012">
      <w:pPr>
        <w:pStyle w:val="Heading2"/>
      </w:pPr>
      <w:bookmarkStart w:id="188" w:name="_Toc523753661"/>
      <w:r>
        <w:t>keras_character_based_ner/src/matt/file_management.py</w:t>
      </w:r>
      <w:bookmarkEnd w:id="188"/>
    </w:p>
    <w:p w14:paraId="1118A537" w14:textId="77777777" w:rsidR="007A4080" w:rsidRDefault="007A4080" w:rsidP="007A4080">
      <w:r>
        <w:t>from typing import List, Generator, Any</w:t>
      </w:r>
    </w:p>
    <w:p w14:paraId="7986D963" w14:textId="77777777" w:rsidR="007A4080" w:rsidRDefault="007A4080" w:rsidP="007A4080">
      <w:r>
        <w:t>import os</w:t>
      </w:r>
    </w:p>
    <w:p w14:paraId="454EA3D3" w14:textId="77777777" w:rsidR="007A4080" w:rsidRDefault="007A4080" w:rsidP="007A4080">
      <w:r>
        <w:t>import pickle</w:t>
      </w:r>
    </w:p>
    <w:p w14:paraId="74EFAF0A" w14:textId="77777777" w:rsidR="007A4080" w:rsidRDefault="007A4080" w:rsidP="007A4080">
      <w:r>
        <w:t>from keras_character_based_ner.src.matt.dataset_hashing import get_bucket_numbers_for_dataset_name</w:t>
      </w:r>
    </w:p>
    <w:p w14:paraId="2A1B0739" w14:textId="77777777" w:rsidR="007A4080" w:rsidRDefault="007A4080" w:rsidP="007A4080">
      <w:r>
        <w:t>from hansard_gathering import chunk</w:t>
      </w:r>
    </w:p>
    <w:p w14:paraId="69F0E175" w14:textId="77777777" w:rsidR="007A4080" w:rsidRDefault="007A4080" w:rsidP="007A4080"/>
    <w:p w14:paraId="590637D8" w14:textId="77777777" w:rsidR="007A4080" w:rsidRDefault="007A4080" w:rsidP="007A4080"/>
    <w:p w14:paraId="5E993A59" w14:textId="77777777" w:rsidR="007A4080" w:rsidRDefault="007A4080" w:rsidP="007A4080">
      <w:r>
        <w:t>def get_all_hansard_files(dataset_name: str) -&gt; Generator[str, None, None]:</w:t>
      </w:r>
    </w:p>
    <w:p w14:paraId="37606337" w14:textId="77777777" w:rsidR="007A4080" w:rsidRDefault="007A4080" w:rsidP="007A4080">
      <w:r>
        <w:t xml:space="preserve">    """</w:t>
      </w:r>
    </w:p>
    <w:p w14:paraId="07CB0AA1" w14:textId="77777777" w:rsidR="007A4080" w:rsidRDefault="007A4080" w:rsidP="007A4080">
      <w:r>
        <w:t xml:space="preserve">    Return generator of all file names in a given dataset.</w:t>
      </w:r>
    </w:p>
    <w:p w14:paraId="13636735" w14:textId="77777777" w:rsidR="007A4080" w:rsidRDefault="007A4080" w:rsidP="007A4080">
      <w:r>
        <w:t xml:space="preserve">    :param dataset_name: train, dev, test or ALL</w:t>
      </w:r>
    </w:p>
    <w:p w14:paraId="677B0FE1" w14:textId="77777777" w:rsidR="007A4080" w:rsidRDefault="007A4080" w:rsidP="007A4080">
      <w:r>
        <w:t xml:space="preserve">    :return:</w:t>
      </w:r>
    </w:p>
    <w:p w14:paraId="771D0A58" w14:textId="77777777" w:rsidR="007A4080" w:rsidRDefault="007A4080" w:rsidP="007A4080">
      <w:r>
        <w:t xml:space="preserve">    """</w:t>
      </w:r>
    </w:p>
    <w:p w14:paraId="3022C97B" w14:textId="77777777" w:rsidR="007A4080" w:rsidRDefault="007A4080" w:rsidP="007A4080">
      <w:r>
        <w:lastRenderedPageBreak/>
        <w:t xml:space="preserve">    print("Listing Hansard debate files from dataset {}...".format(dataset_name))</w:t>
      </w:r>
    </w:p>
    <w:p w14:paraId="419842BC" w14:textId="77777777" w:rsidR="007A4080" w:rsidRDefault="007A4080" w:rsidP="007A4080">
      <w:r>
        <w:t xml:space="preserve">    bucket_numbers = get_bucket_numbers_for_dataset_name(dataset_name)</w:t>
      </w:r>
    </w:p>
    <w:p w14:paraId="0944F1FA" w14:textId="77777777" w:rsidR="007A4080" w:rsidRDefault="007A4080" w:rsidP="007A4080">
      <w:r>
        <w:t xml:space="preserve">    file_list = []</w:t>
      </w:r>
    </w:p>
    <w:p w14:paraId="3503C8D5" w14:textId="77777777" w:rsidR="007A4080" w:rsidRDefault="007A4080" w:rsidP="007A4080">
      <w:r>
        <w:t xml:space="preserve">    for bucket_number in bucket_numbers:</w:t>
      </w:r>
    </w:p>
    <w:p w14:paraId="6D3C5204" w14:textId="77777777" w:rsidR="007A4080" w:rsidRDefault="007A4080" w:rsidP="007A4080">
      <w:r>
        <w:t xml:space="preserve">        with open("hansard_gathering/data_buckets/{}.txt".format(bucket_number)) as f:</w:t>
      </w:r>
    </w:p>
    <w:p w14:paraId="3E235DF6" w14:textId="77777777" w:rsidR="007A4080" w:rsidRDefault="007A4080" w:rsidP="007A4080">
      <w:r>
        <w:t xml:space="preserve">            file_list.extend([filename.rstrip() for filename in f.readlines()])</w:t>
      </w:r>
    </w:p>
    <w:p w14:paraId="6DD87F9B" w14:textId="77777777" w:rsidR="007A4080" w:rsidRDefault="007A4080" w:rsidP="007A4080">
      <w:r>
        <w:t xml:space="preserve">    for _file in file_list:</w:t>
      </w:r>
    </w:p>
    <w:p w14:paraId="25A443F6" w14:textId="77777777" w:rsidR="007A4080" w:rsidRDefault="007A4080" w:rsidP="007A4080">
      <w:r>
        <w:t xml:space="preserve">        yield _file</w:t>
      </w:r>
    </w:p>
    <w:p w14:paraId="29D00883" w14:textId="77777777" w:rsidR="007A4080" w:rsidRDefault="007A4080" w:rsidP="007A4080"/>
    <w:p w14:paraId="2CE362C2" w14:textId="77777777" w:rsidR="007A4080" w:rsidRDefault="007A4080" w:rsidP="007A4080"/>
    <w:p w14:paraId="2A5065CC" w14:textId="77777777" w:rsidR="007A4080" w:rsidRDefault="007A4080" w:rsidP="007A4080">
      <w:r>
        <w:t>def get_hansard_span_files(dataset_name: str) -&gt; Generator[str, None, None]:</w:t>
      </w:r>
    </w:p>
    <w:p w14:paraId="695E1B39" w14:textId="77777777" w:rsidR="007A4080" w:rsidRDefault="007A4080" w:rsidP="007A4080">
      <w:r>
        <w:t xml:space="preserve">    """</w:t>
      </w:r>
    </w:p>
    <w:p w14:paraId="5A474AEC" w14:textId="77777777" w:rsidR="007A4080" w:rsidRDefault="007A4080" w:rsidP="007A4080">
      <w:r>
        <w:t xml:space="preserve">    For a given dataset name, yield just the span files (list of sentence starts</w:t>
      </w:r>
    </w:p>
    <w:p w14:paraId="7C122B2E" w14:textId="77777777" w:rsidR="007A4080" w:rsidRDefault="007A4080" w:rsidP="007A4080">
      <w:r>
        <w:t xml:space="preserve">    and stops) for each debate in that dataset. Only used to get the total</w:t>
      </w:r>
    </w:p>
    <w:p w14:paraId="600F6FAE" w14:textId="77777777" w:rsidR="007A4080" w:rsidRDefault="007A4080" w:rsidP="007A4080">
      <w:r>
        <w:t xml:space="preserve">    number of sentences in the dataset at present.</w:t>
      </w:r>
    </w:p>
    <w:p w14:paraId="4B3C5CAC" w14:textId="77777777" w:rsidR="007A4080" w:rsidRDefault="007A4080" w:rsidP="007A4080">
      <w:r>
        <w:t xml:space="preserve">    :param dataset_name:</w:t>
      </w:r>
    </w:p>
    <w:p w14:paraId="65BC12FD" w14:textId="77777777" w:rsidR="007A4080" w:rsidRDefault="007A4080" w:rsidP="007A4080">
      <w:r>
        <w:t xml:space="preserve">    :return:</w:t>
      </w:r>
    </w:p>
    <w:p w14:paraId="7B317250" w14:textId="77777777" w:rsidR="007A4080" w:rsidRDefault="007A4080" w:rsidP="007A4080">
      <w:r>
        <w:t xml:space="preserve">    """</w:t>
      </w:r>
    </w:p>
    <w:p w14:paraId="32FB5150" w14:textId="77777777" w:rsidR="007A4080" w:rsidRDefault="007A4080" w:rsidP="007A4080">
      <w:r>
        <w:t xml:space="preserve">    print("Listing Hansard span files from dataset {}...".format(dataset_name))</w:t>
      </w:r>
    </w:p>
    <w:p w14:paraId="6E6B336A" w14:textId="77777777" w:rsidR="007A4080" w:rsidRDefault="007A4080" w:rsidP="007A4080">
      <w:r>
        <w:t xml:space="preserve">    bucket_numbers = get_bucket_numbers_for_dataset_name(dataset_name)</w:t>
      </w:r>
    </w:p>
    <w:p w14:paraId="21A0630B" w14:textId="77777777" w:rsidR="007A4080" w:rsidRDefault="007A4080" w:rsidP="007A4080">
      <w:r>
        <w:t xml:space="preserve">    file_list = []</w:t>
      </w:r>
    </w:p>
    <w:p w14:paraId="21046873" w14:textId="77777777" w:rsidR="007A4080" w:rsidRDefault="007A4080" w:rsidP="007A4080">
      <w:r>
        <w:t xml:space="preserve">    for bucket_number in bucket_numbers:</w:t>
      </w:r>
    </w:p>
    <w:p w14:paraId="4127DA3F" w14:textId="77777777" w:rsidR="007A4080" w:rsidRDefault="007A4080" w:rsidP="007A4080">
      <w:r>
        <w:t xml:space="preserve">        with open("hansard_gathering/data_buckets/{}.txt".format(bucket_number)) as f:</w:t>
      </w:r>
    </w:p>
    <w:p w14:paraId="30EC6DE4" w14:textId="77777777" w:rsidR="007A4080" w:rsidRDefault="007A4080" w:rsidP="007A4080">
      <w:r>
        <w:t xml:space="preserve">            file_list.extend([filename.rstrip().replace(".txt", "-spans.txt") for filename in f.readlines()])</w:t>
      </w:r>
    </w:p>
    <w:p w14:paraId="794096D8" w14:textId="77777777" w:rsidR="007A4080" w:rsidRDefault="007A4080" w:rsidP="007A4080">
      <w:r>
        <w:t xml:space="preserve">    for span_file in file_list:</w:t>
      </w:r>
    </w:p>
    <w:p w14:paraId="3DE7E690" w14:textId="77777777" w:rsidR="007A4080" w:rsidRDefault="007A4080" w:rsidP="007A4080">
      <w:r>
        <w:t xml:space="preserve">        yield span_file</w:t>
      </w:r>
    </w:p>
    <w:p w14:paraId="0484F32A" w14:textId="77777777" w:rsidR="007A4080" w:rsidRDefault="007A4080" w:rsidP="007A4080"/>
    <w:p w14:paraId="7B71455B" w14:textId="77777777" w:rsidR="007A4080" w:rsidRDefault="007A4080" w:rsidP="007A4080"/>
    <w:p w14:paraId="437EAF9E" w14:textId="77777777" w:rsidR="007A4080" w:rsidRDefault="007A4080" w:rsidP="007A4080">
      <w:r>
        <w:t>def file_lines(fname: str) -&gt; int:</w:t>
      </w:r>
    </w:p>
    <w:p w14:paraId="6E24081A" w14:textId="77777777" w:rsidR="007A4080" w:rsidRDefault="007A4080" w:rsidP="007A4080">
      <w:r>
        <w:t xml:space="preserve">    """</w:t>
      </w:r>
    </w:p>
    <w:p w14:paraId="7757C720" w14:textId="77777777" w:rsidR="007A4080" w:rsidRDefault="007A4080" w:rsidP="007A4080">
      <w:r>
        <w:t xml:space="preserve">    Fast implementation to get number of lines in a file - useful with span files,</w:t>
      </w:r>
    </w:p>
    <w:p w14:paraId="7D7F1639" w14:textId="77777777" w:rsidR="007A4080" w:rsidRDefault="007A4080" w:rsidP="007A4080">
      <w:r>
        <w:t xml:space="preserve">    to count total number of different sentences.</w:t>
      </w:r>
    </w:p>
    <w:p w14:paraId="0F8495CD" w14:textId="77777777" w:rsidR="007A4080" w:rsidRDefault="007A4080" w:rsidP="007A4080">
      <w:r>
        <w:t xml:space="preserve">    :param fname:</w:t>
      </w:r>
    </w:p>
    <w:p w14:paraId="6C738E25" w14:textId="77777777" w:rsidR="007A4080" w:rsidRDefault="007A4080" w:rsidP="007A4080">
      <w:r>
        <w:t xml:space="preserve">    :return:</w:t>
      </w:r>
    </w:p>
    <w:p w14:paraId="282115E2" w14:textId="77777777" w:rsidR="007A4080" w:rsidRDefault="007A4080" w:rsidP="007A4080">
      <w:r>
        <w:t xml:space="preserve">    """</w:t>
      </w:r>
    </w:p>
    <w:p w14:paraId="18513D12" w14:textId="77777777" w:rsidR="007A4080" w:rsidRDefault="007A4080" w:rsidP="007A4080">
      <w:r>
        <w:t xml:space="preserve">    # with thanks to</w:t>
      </w:r>
    </w:p>
    <w:p w14:paraId="7FA09754" w14:textId="77777777" w:rsidR="007A4080" w:rsidRDefault="007A4080" w:rsidP="007A4080">
      <w:r>
        <w:t xml:space="preserve">    # https://stackoverflow.com/questions/845058/how-to-get-line-count-cheaply-in-python</w:t>
      </w:r>
    </w:p>
    <w:p w14:paraId="4EDA6FC5" w14:textId="77777777" w:rsidR="007A4080" w:rsidRDefault="007A4080" w:rsidP="007A4080">
      <w:r>
        <w:t xml:space="preserve">    with open(fname) as f:</w:t>
      </w:r>
    </w:p>
    <w:p w14:paraId="2CFEB4F4" w14:textId="77777777" w:rsidR="007A4080" w:rsidRDefault="007A4080" w:rsidP="007A4080">
      <w:r>
        <w:t xml:space="preserve">        i = 0</w:t>
      </w:r>
    </w:p>
    <w:p w14:paraId="4270CD0E" w14:textId="77777777" w:rsidR="007A4080" w:rsidRDefault="007A4080" w:rsidP="007A4080">
      <w:r>
        <w:t xml:space="preserve">        for i, l in enumerate(f):</w:t>
      </w:r>
    </w:p>
    <w:p w14:paraId="7C7778CF" w14:textId="77777777" w:rsidR="007A4080" w:rsidRDefault="007A4080" w:rsidP="007A4080">
      <w:r>
        <w:t xml:space="preserve">            pass</w:t>
      </w:r>
    </w:p>
    <w:p w14:paraId="0E629E87" w14:textId="77777777" w:rsidR="007A4080" w:rsidRDefault="007A4080" w:rsidP="007A4080">
      <w:r>
        <w:t xml:space="preserve">    return i + 1</w:t>
      </w:r>
    </w:p>
    <w:p w14:paraId="7868684C" w14:textId="77777777" w:rsidR="007A4080" w:rsidRDefault="007A4080" w:rsidP="007A4080"/>
    <w:p w14:paraId="587621D8" w14:textId="77777777" w:rsidR="007A4080" w:rsidRDefault="007A4080" w:rsidP="007A4080"/>
    <w:p w14:paraId="46FD4D96" w14:textId="77777777" w:rsidR="007A4080" w:rsidRDefault="007A4080" w:rsidP="007A4080">
      <w:r>
        <w:t>def write_total_number_of_hansard_sentences_to_file(dataset_name: str):</w:t>
      </w:r>
    </w:p>
    <w:p w14:paraId="7E963F77" w14:textId="77777777" w:rsidR="007A4080" w:rsidRDefault="007A4080" w:rsidP="007A4080">
      <w:r>
        <w:t xml:space="preserve">    """</w:t>
      </w:r>
    </w:p>
    <w:p w14:paraId="650DBF79" w14:textId="77777777" w:rsidR="007A4080" w:rsidRDefault="007A4080" w:rsidP="007A4080">
      <w:r>
        <w:lastRenderedPageBreak/>
        <w:t xml:space="preserve">    Get num of sentences in a particular dataset, dev, test or train.</w:t>
      </w:r>
    </w:p>
    <w:p w14:paraId="5B777FEA" w14:textId="77777777" w:rsidR="007A4080" w:rsidRDefault="007A4080" w:rsidP="007A4080">
      <w:r>
        <w:t xml:space="preserve">    Also accept dataset_name 'ALL' while I work on dataset divisions.</w:t>
      </w:r>
    </w:p>
    <w:p w14:paraId="1273109F" w14:textId="77777777" w:rsidR="007A4080" w:rsidRDefault="007A4080" w:rsidP="007A4080">
      <w:r>
        <w:t xml:space="preserve">    Count number of sentences in the -spans files and write this out to</w:t>
      </w:r>
    </w:p>
    <w:p w14:paraId="63516AB8" w14:textId="77777777" w:rsidR="007A4080" w:rsidRDefault="007A4080" w:rsidP="007A4080">
      <w:r>
        <w:t xml:space="preserve">    disk to save time.</w:t>
      </w:r>
    </w:p>
    <w:p w14:paraId="4577EF35" w14:textId="77777777" w:rsidR="007A4080" w:rsidRDefault="007A4080" w:rsidP="007A4080"/>
    <w:p w14:paraId="2520A058" w14:textId="77777777" w:rsidR="007A4080" w:rsidRDefault="007A4080" w:rsidP="007A4080">
      <w:r>
        <w:t xml:space="preserve">    :param dataset_name: must be dev, test or train</w:t>
      </w:r>
    </w:p>
    <w:p w14:paraId="6FB40C82" w14:textId="77777777" w:rsidR="007A4080" w:rsidRDefault="007A4080" w:rsidP="007A4080">
      <w:r>
        <w:t xml:space="preserve">    :return:</w:t>
      </w:r>
    </w:p>
    <w:p w14:paraId="6950CE6F" w14:textId="77777777" w:rsidR="007A4080" w:rsidRDefault="007A4080" w:rsidP="007A4080">
      <w:r>
        <w:t xml:space="preserve">    """</w:t>
      </w:r>
    </w:p>
    <w:p w14:paraId="5C0C783A" w14:textId="77777777" w:rsidR="007A4080" w:rsidRDefault="007A4080" w:rsidP="007A4080">
      <w:r>
        <w:t xml:space="preserve">    # Run on 25 July 2018 this was 182582013</w:t>
      </w:r>
    </w:p>
    <w:p w14:paraId="656D253B" w14:textId="77777777" w:rsidR="007A4080" w:rsidRDefault="007A4080" w:rsidP="007A4080">
      <w:r>
        <w:t xml:space="preserve">    sentences_total = 0</w:t>
      </w:r>
    </w:p>
    <w:p w14:paraId="273A324F" w14:textId="77777777" w:rsidR="007A4080" w:rsidRDefault="007A4080" w:rsidP="007A4080">
      <w:r>
        <w:t xml:space="preserve">    for span_file in get_hansard_span_files(dataset_name):</w:t>
      </w:r>
    </w:p>
    <w:p w14:paraId="7EA8CD6C" w14:textId="77777777" w:rsidR="007A4080" w:rsidRDefault="007A4080" w:rsidP="007A4080">
      <w:r>
        <w:t xml:space="preserve">        sentences_total += file_lines(span_file)</w:t>
      </w:r>
    </w:p>
    <w:p w14:paraId="2CDDA870" w14:textId="77777777" w:rsidR="007A4080" w:rsidRDefault="007A4080" w:rsidP="007A4080"/>
    <w:p w14:paraId="4E93A26F" w14:textId="77777777" w:rsidR="007A4080" w:rsidRDefault="007A4080" w:rsidP="007A4080">
      <w:r>
        <w:t xml:space="preserve">    with open("hansard_gathering/processed_hansard_data/{}_total_sentences_num".format(dataset_name), "w+") as f:</w:t>
      </w:r>
    </w:p>
    <w:p w14:paraId="10CB5CAF" w14:textId="77777777" w:rsidR="007A4080" w:rsidRDefault="007A4080" w:rsidP="007A4080">
      <w:r>
        <w:t xml:space="preserve">        f.write(str(sentences_total))</w:t>
      </w:r>
    </w:p>
    <w:p w14:paraId="64AF6FAD" w14:textId="77777777" w:rsidR="007A4080" w:rsidRDefault="007A4080" w:rsidP="007A4080"/>
    <w:p w14:paraId="395C3257" w14:textId="77777777" w:rsidR="007A4080" w:rsidRDefault="007A4080" w:rsidP="007A4080"/>
    <w:p w14:paraId="2103FC10" w14:textId="77777777" w:rsidR="007A4080" w:rsidRDefault="007A4080" w:rsidP="007A4080">
      <w:r>
        <w:t>def get_total_number_of_hansard_sentences(dataset_name: str):</w:t>
      </w:r>
    </w:p>
    <w:p w14:paraId="30E9BE17" w14:textId="77777777" w:rsidR="007A4080" w:rsidRDefault="007A4080" w:rsidP="007A4080">
      <w:r>
        <w:t xml:space="preserve">    """</w:t>
      </w:r>
    </w:p>
    <w:p w14:paraId="122E4EC0" w14:textId="77777777" w:rsidR="007A4080" w:rsidRDefault="007A4080" w:rsidP="007A4080">
      <w:r>
        <w:t xml:space="preserve">    Get num of sentences in a particular dataset, dev, test or train.</w:t>
      </w:r>
    </w:p>
    <w:p w14:paraId="158FDFCA" w14:textId="77777777" w:rsidR="007A4080" w:rsidRDefault="007A4080" w:rsidP="007A4080">
      <w:r>
        <w:t xml:space="preserve">    Also accept dataset_name 'ALL' while I work on dataset divisions.</w:t>
      </w:r>
    </w:p>
    <w:p w14:paraId="4B88F929" w14:textId="77777777" w:rsidR="007A4080" w:rsidRDefault="007A4080" w:rsidP="007A4080">
      <w:r>
        <w:t xml:space="preserve">    Count number of sentences in the -spans files and return this to caller.</w:t>
      </w:r>
    </w:p>
    <w:p w14:paraId="60CB7D3F" w14:textId="77777777" w:rsidR="007A4080" w:rsidRDefault="007A4080" w:rsidP="007A4080"/>
    <w:p w14:paraId="7990D48B" w14:textId="77777777" w:rsidR="007A4080" w:rsidRDefault="007A4080" w:rsidP="007A4080">
      <w:r>
        <w:t xml:space="preserve">    :param dataset_name: must be dev, test or train, or ALL.</w:t>
      </w:r>
    </w:p>
    <w:p w14:paraId="4436BF99" w14:textId="77777777" w:rsidR="007A4080" w:rsidRDefault="007A4080" w:rsidP="007A4080">
      <w:r>
        <w:t xml:space="preserve">    :return:</w:t>
      </w:r>
    </w:p>
    <w:p w14:paraId="03612807" w14:textId="77777777" w:rsidR="007A4080" w:rsidRDefault="007A4080" w:rsidP="007A4080">
      <w:r>
        <w:t xml:space="preserve">    """</w:t>
      </w:r>
    </w:p>
    <w:p w14:paraId="4149470B" w14:textId="77777777" w:rsidR="007A4080" w:rsidRDefault="007A4080" w:rsidP="007A4080">
      <w:r>
        <w:t xml:space="preserve">    print("Calculating total number of sentences in {} dataset...".format(dataset_name))</w:t>
      </w:r>
    </w:p>
    <w:p w14:paraId="33375B2C" w14:textId="77777777" w:rsidR="007A4080" w:rsidRDefault="007A4080" w:rsidP="007A4080">
      <w:r>
        <w:t xml:space="preserve">    sentences_total = 0</w:t>
      </w:r>
    </w:p>
    <w:p w14:paraId="6DB16938" w14:textId="77777777" w:rsidR="007A4080" w:rsidRDefault="007A4080" w:rsidP="007A4080">
      <w:r>
        <w:t xml:space="preserve">    for span_file in get_hansard_span_files(dataset_name):</w:t>
      </w:r>
    </w:p>
    <w:p w14:paraId="4A1E7910" w14:textId="77777777" w:rsidR="007A4080" w:rsidRDefault="007A4080" w:rsidP="007A4080">
      <w:r>
        <w:t xml:space="preserve">        sentences_total += file_lines(span_file)</w:t>
      </w:r>
    </w:p>
    <w:p w14:paraId="0E172E10" w14:textId="77777777" w:rsidR="007A4080" w:rsidRDefault="007A4080" w:rsidP="007A4080"/>
    <w:p w14:paraId="2A4EC7B9" w14:textId="77777777" w:rsidR="007A4080" w:rsidRDefault="007A4080" w:rsidP="007A4080">
      <w:r>
        <w:t xml:space="preserve">    return sentences_total</w:t>
      </w:r>
    </w:p>
    <w:p w14:paraId="2B50C89E" w14:textId="77777777" w:rsidR="007A4080" w:rsidRDefault="007A4080" w:rsidP="007A4080"/>
    <w:p w14:paraId="552D2904" w14:textId="77777777" w:rsidR="007A4080" w:rsidRDefault="007A4080" w:rsidP="007A4080"/>
    <w:p w14:paraId="408B7391" w14:textId="77777777" w:rsidR="007A4080" w:rsidRDefault="007A4080" w:rsidP="007A4080">
      <w:r>
        <w:t>def read_total_number_of_hansard_sentences_from_file(dataset_name) -&gt; int:</w:t>
      </w:r>
    </w:p>
    <w:p w14:paraId="40DD57D8" w14:textId="77777777" w:rsidR="007A4080" w:rsidRDefault="007A4080" w:rsidP="007A4080">
      <w:r>
        <w:t xml:space="preserve">    """</w:t>
      </w:r>
    </w:p>
    <w:p w14:paraId="067FCEF7" w14:textId="77777777" w:rsidR="007A4080" w:rsidRDefault="007A4080" w:rsidP="007A4080">
      <w:r>
        <w:t xml:space="preserve">    Get num of samples in a particular dataset, dev, test or train.</w:t>
      </w:r>
    </w:p>
    <w:p w14:paraId="703396DF" w14:textId="77777777" w:rsidR="007A4080" w:rsidRDefault="007A4080" w:rsidP="007A4080">
      <w:r>
        <w:t xml:space="preserve">    Also accept dataset_name 'ALL' while I work on dataset divisions.</w:t>
      </w:r>
    </w:p>
    <w:p w14:paraId="062FCB3F" w14:textId="77777777" w:rsidR="007A4080" w:rsidRDefault="007A4080" w:rsidP="007A4080">
      <w:r>
        <w:t xml:space="preserve">    Read this information from disk.</w:t>
      </w:r>
    </w:p>
    <w:p w14:paraId="7294E874" w14:textId="77777777" w:rsidR="007A4080" w:rsidRDefault="007A4080" w:rsidP="007A4080">
      <w:r>
        <w:t xml:space="preserve">    :param dataset_name: must be dev, test or train</w:t>
      </w:r>
    </w:p>
    <w:p w14:paraId="55A6AFA9" w14:textId="77777777" w:rsidR="007A4080" w:rsidRDefault="007A4080" w:rsidP="007A4080">
      <w:r>
        <w:t xml:space="preserve">    :return:</w:t>
      </w:r>
    </w:p>
    <w:p w14:paraId="76ADDA9B" w14:textId="77777777" w:rsidR="007A4080" w:rsidRDefault="007A4080" w:rsidP="007A4080">
      <w:r>
        <w:t xml:space="preserve">    """</w:t>
      </w:r>
    </w:p>
    <w:p w14:paraId="06A861F3" w14:textId="77777777" w:rsidR="007A4080" w:rsidRDefault="007A4080" w:rsidP="007A4080">
      <w:r>
        <w:t xml:space="preserve">    with open("hansard_gathering/processed_hansard_data/{}_total_sentences_num".format(dataset_name), "r") as f:</w:t>
      </w:r>
    </w:p>
    <w:p w14:paraId="04C261A7" w14:textId="77777777" w:rsidR="007A4080" w:rsidRDefault="007A4080" w:rsidP="007A4080">
      <w:r>
        <w:lastRenderedPageBreak/>
        <w:t xml:space="preserve">        sentences = f.read()</w:t>
      </w:r>
    </w:p>
    <w:p w14:paraId="3028E3E3" w14:textId="77777777" w:rsidR="007A4080" w:rsidRDefault="007A4080" w:rsidP="007A4080"/>
    <w:p w14:paraId="2BBB595A" w14:textId="77777777" w:rsidR="007A4080" w:rsidRDefault="007A4080" w:rsidP="007A4080">
      <w:r>
        <w:t xml:space="preserve">    return int(sentences)</w:t>
      </w:r>
    </w:p>
    <w:p w14:paraId="4D5F9C06" w14:textId="77777777" w:rsidR="007A4080" w:rsidRDefault="007A4080" w:rsidP="007A4080"/>
    <w:p w14:paraId="67F17336" w14:textId="77777777" w:rsidR="007A4080" w:rsidRDefault="007A4080" w:rsidP="007A4080"/>
    <w:p w14:paraId="34DDC113" w14:textId="77777777" w:rsidR="007A4080" w:rsidRDefault="007A4080" w:rsidP="007A4080">
      <w:r>
        <w:t>def get_chunked_hansard_interpolations(dataset_name: str) -&gt; Generator[str, None, None]:</w:t>
      </w:r>
    </w:p>
    <w:p w14:paraId="3A44C34E" w14:textId="77777777" w:rsidR="007A4080" w:rsidRDefault="007A4080" w:rsidP="007A4080">
      <w:r>
        <w:t xml:space="preserve">    """</w:t>
      </w:r>
    </w:p>
    <w:p w14:paraId="7B055329" w14:textId="77777777" w:rsidR="007A4080" w:rsidRDefault="007A4080" w:rsidP="007A4080">
      <w:r>
        <w:t xml:space="preserve">    :param dataset_name: dev, test or train</w:t>
      </w:r>
    </w:p>
    <w:p w14:paraId="16544535" w14:textId="77777777" w:rsidR="007A4080" w:rsidRDefault="007A4080" w:rsidP="007A4080">
      <w:r>
        <w:t xml:space="preserve">    Generator that goes over all Hansard debate files and returns their next sentence worth of interpolation-numbers,</w:t>
      </w:r>
    </w:p>
    <w:p w14:paraId="39EFB8BA" w14:textId="77777777" w:rsidR="007A4080" w:rsidRDefault="007A4080" w:rsidP="007A4080">
      <w:r>
        <w:t xml:space="preserve">    using a span file.</w:t>
      </w:r>
    </w:p>
    <w:p w14:paraId="3C8E936F" w14:textId="77777777" w:rsidR="007A4080" w:rsidRDefault="007A4080" w:rsidP="007A4080">
      <w:r>
        <w:t xml:space="preserve">    :return:</w:t>
      </w:r>
    </w:p>
    <w:p w14:paraId="44BAD753" w14:textId="77777777" w:rsidR="007A4080" w:rsidRDefault="007A4080" w:rsidP="007A4080">
      <w:r>
        <w:t xml:space="preserve">    """</w:t>
      </w:r>
    </w:p>
    <w:p w14:paraId="4EE3685D" w14:textId="77777777" w:rsidR="007A4080" w:rsidRDefault="007A4080" w:rsidP="007A4080">
      <w:r>
        <w:t xml:space="preserve">    for _file in get_all_hansard_files(dataset_name):</w:t>
      </w:r>
    </w:p>
    <w:p w14:paraId="05279021" w14:textId="77777777" w:rsidR="007A4080" w:rsidRDefault="007A4080" w:rsidP="007A4080">
      <w:r>
        <w:t xml:space="preserve">        interpolations_file = _file.replace(</w:t>
      </w:r>
    </w:p>
    <w:p w14:paraId="59D0FB62" w14:textId="77777777" w:rsidR="007A4080" w:rsidRDefault="007A4080" w:rsidP="007A4080">
      <w:r>
        <w:t xml:space="preserve">            "processed_hansard_data", "interpolated_hansard_data")</w:t>
      </w:r>
    </w:p>
    <w:p w14:paraId="4148BDB0" w14:textId="77777777" w:rsidR="007A4080" w:rsidRDefault="007A4080" w:rsidP="007A4080">
      <w:r>
        <w:t xml:space="preserve">        with open(interpolations_file, "r") as f:</w:t>
      </w:r>
    </w:p>
    <w:p w14:paraId="1EA1CFAC" w14:textId="77777777" w:rsidR="007A4080" w:rsidRDefault="007A4080" w:rsidP="007A4080">
      <w:r>
        <w:t xml:space="preserve">            interpolations_data = f.read()</w:t>
      </w:r>
    </w:p>
    <w:p w14:paraId="40A8BEF1" w14:textId="77777777" w:rsidR="007A4080" w:rsidRDefault="007A4080" w:rsidP="007A4080">
      <w:r>
        <w:t xml:space="preserve">            for span_start, span_end in chunk.get_sentence_spans(_file):</w:t>
      </w:r>
    </w:p>
    <w:p w14:paraId="24B20C01" w14:textId="77777777" w:rsidR="007A4080" w:rsidRDefault="007A4080" w:rsidP="007A4080">
      <w:r>
        <w:t xml:space="preserve">                yield interpolations_data[span_start:span_end]</w:t>
      </w:r>
    </w:p>
    <w:p w14:paraId="5D833DC8" w14:textId="77777777" w:rsidR="007A4080" w:rsidRDefault="007A4080" w:rsidP="007A4080"/>
    <w:p w14:paraId="0EE5FD12" w14:textId="77777777" w:rsidR="007A4080" w:rsidRDefault="007A4080" w:rsidP="007A4080"/>
    <w:p w14:paraId="282A6618" w14:textId="77777777" w:rsidR="007A4080" w:rsidRDefault="007A4080" w:rsidP="007A4080">
      <w:r>
        <w:t>def unpickle_large_file(filepath) -&gt; Any:</w:t>
      </w:r>
    </w:p>
    <w:p w14:paraId="7D9B764A" w14:textId="77777777" w:rsidR="007A4080" w:rsidRDefault="007A4080" w:rsidP="007A4080">
      <w:r>
        <w:t xml:space="preserve">    """</w:t>
      </w:r>
    </w:p>
    <w:p w14:paraId="5015F157" w14:textId="77777777" w:rsidR="007A4080" w:rsidRDefault="007A4080" w:rsidP="007A4080">
      <w:r>
        <w:t xml:space="preserve">    See https://stackoverflow.com/questions/31468117/python-3-can-pickle-handle-byte-objects-larger-than-4gb</w:t>
      </w:r>
    </w:p>
    <w:p w14:paraId="74D86534" w14:textId="77777777" w:rsidR="007A4080" w:rsidRDefault="007A4080" w:rsidP="007A4080">
      <w:r>
        <w:t xml:space="preserve">    MacOS has a bug which stops objects larger than 4GB from being written out to file. What a pain!</w:t>
      </w:r>
    </w:p>
    <w:p w14:paraId="2CAF6A7C" w14:textId="77777777" w:rsidR="007A4080" w:rsidRDefault="007A4080" w:rsidP="007A4080">
      <w:r>
        <w:t xml:space="preserve">    :param filepath:</w:t>
      </w:r>
    </w:p>
    <w:p w14:paraId="6094F4C8" w14:textId="77777777" w:rsidR="007A4080" w:rsidRDefault="007A4080" w:rsidP="007A4080">
      <w:r>
        <w:t xml:space="preserve">    :return:</w:t>
      </w:r>
    </w:p>
    <w:p w14:paraId="4D7F7F69" w14:textId="77777777" w:rsidR="007A4080" w:rsidRDefault="007A4080" w:rsidP="007A4080">
      <w:r>
        <w:t xml:space="preserve">    """</w:t>
      </w:r>
    </w:p>
    <w:p w14:paraId="2F47C86C" w14:textId="77777777" w:rsidR="007A4080" w:rsidRDefault="007A4080" w:rsidP="007A4080">
      <w:r>
        <w:t xml:space="preserve">    max_bytes = 2**31 - 1</w:t>
      </w:r>
    </w:p>
    <w:p w14:paraId="6FE09293" w14:textId="77777777" w:rsidR="007A4080" w:rsidRDefault="007A4080" w:rsidP="007A4080">
      <w:r>
        <w:t xml:space="preserve">    bytes_in = bytearray(0)</w:t>
      </w:r>
    </w:p>
    <w:p w14:paraId="15640C36" w14:textId="77777777" w:rsidR="007A4080" w:rsidRDefault="007A4080" w:rsidP="007A4080">
      <w:r>
        <w:t xml:space="preserve">    input_size = os.path.getsize(filepath)</w:t>
      </w:r>
    </w:p>
    <w:p w14:paraId="3A35425E" w14:textId="77777777" w:rsidR="007A4080" w:rsidRDefault="007A4080" w:rsidP="007A4080">
      <w:r>
        <w:t xml:space="preserve">    with open(filepath, 'rb') as f_in:</w:t>
      </w:r>
    </w:p>
    <w:p w14:paraId="283FE651" w14:textId="77777777" w:rsidR="007A4080" w:rsidRDefault="007A4080" w:rsidP="007A4080">
      <w:r>
        <w:t xml:space="preserve">        for _ in range(0, input_size, max_bytes):</w:t>
      </w:r>
    </w:p>
    <w:p w14:paraId="367386EB" w14:textId="77777777" w:rsidR="007A4080" w:rsidRDefault="007A4080" w:rsidP="007A4080">
      <w:r>
        <w:t xml:space="preserve">            bytes_in += f_in.read(max_bytes)</w:t>
      </w:r>
    </w:p>
    <w:p w14:paraId="090BC8E1" w14:textId="77777777" w:rsidR="007A4080" w:rsidRDefault="007A4080" w:rsidP="007A4080">
      <w:r>
        <w:t xml:space="preserve">    return pickle.loads(bytes_in)  # may need protocol=4 ?</w:t>
      </w:r>
    </w:p>
    <w:p w14:paraId="24261B9C" w14:textId="77777777" w:rsidR="007A4080" w:rsidRDefault="007A4080" w:rsidP="007A4080"/>
    <w:p w14:paraId="64FDE82A" w14:textId="77777777" w:rsidR="007A4080" w:rsidRDefault="007A4080" w:rsidP="007A4080"/>
    <w:p w14:paraId="7BC091CF" w14:textId="77777777" w:rsidR="007A4080" w:rsidRDefault="007A4080" w:rsidP="007A4080">
      <w:r>
        <w:t>def pickle_large_file(data_structure, filepath):</w:t>
      </w:r>
    </w:p>
    <w:p w14:paraId="25A6AA63" w14:textId="77777777" w:rsidR="007A4080" w:rsidRDefault="007A4080" w:rsidP="007A4080">
      <w:r>
        <w:t xml:space="preserve">    """</w:t>
      </w:r>
    </w:p>
    <w:p w14:paraId="05E358EE" w14:textId="77777777" w:rsidR="007A4080" w:rsidRDefault="007A4080" w:rsidP="007A4080">
      <w:r>
        <w:t xml:space="preserve">    See https://stackoverflow.com/questions/31468117/python-3-can-pickle-handle-byte-objects-larger-than-4gb</w:t>
      </w:r>
    </w:p>
    <w:p w14:paraId="7DD76871" w14:textId="77777777" w:rsidR="007A4080" w:rsidRDefault="007A4080" w:rsidP="007A4080">
      <w:r>
        <w:t xml:space="preserve">    MacOS has a bug which stops objects larger than 4GB from being written out to file. What a pain!</w:t>
      </w:r>
    </w:p>
    <w:p w14:paraId="4BCEA9EA" w14:textId="77777777" w:rsidR="007A4080" w:rsidRDefault="007A4080" w:rsidP="007A4080">
      <w:r>
        <w:t xml:space="preserve">    :param data_structure:</w:t>
      </w:r>
    </w:p>
    <w:p w14:paraId="52596161" w14:textId="77777777" w:rsidR="007A4080" w:rsidRDefault="007A4080" w:rsidP="007A4080">
      <w:r>
        <w:lastRenderedPageBreak/>
        <w:t xml:space="preserve">    :param filepath:</w:t>
      </w:r>
    </w:p>
    <w:p w14:paraId="49F9AB3E" w14:textId="77777777" w:rsidR="007A4080" w:rsidRDefault="007A4080" w:rsidP="007A4080">
      <w:r>
        <w:t xml:space="preserve">    :return:</w:t>
      </w:r>
    </w:p>
    <w:p w14:paraId="0A2B3DAC" w14:textId="77777777" w:rsidR="007A4080" w:rsidRDefault="007A4080" w:rsidP="007A4080">
      <w:r>
        <w:t xml:space="preserve">    """</w:t>
      </w:r>
    </w:p>
    <w:p w14:paraId="37E9A249" w14:textId="77777777" w:rsidR="007A4080" w:rsidRDefault="007A4080" w:rsidP="007A4080">
      <w:r>
        <w:t xml:space="preserve">    max_bytes = 2**31 - 1</w:t>
      </w:r>
    </w:p>
    <w:p w14:paraId="1903AA35" w14:textId="77777777" w:rsidR="007A4080" w:rsidRDefault="007A4080" w:rsidP="007A4080">
      <w:r>
        <w:t xml:space="preserve">    bytes_out = pickle.dumps(data_structure, protocol=4)</w:t>
      </w:r>
    </w:p>
    <w:p w14:paraId="3CA56502" w14:textId="77777777" w:rsidR="007A4080" w:rsidRDefault="007A4080" w:rsidP="007A4080">
      <w:r>
        <w:t xml:space="preserve">    with open(filepath, 'wb') as f_out:</w:t>
      </w:r>
    </w:p>
    <w:p w14:paraId="3020C895" w14:textId="77777777" w:rsidR="007A4080" w:rsidRDefault="007A4080" w:rsidP="007A4080">
      <w:r>
        <w:t xml:space="preserve">        for idx in range(0, len(bytes_out), max_bytes):</w:t>
      </w:r>
    </w:p>
    <w:p w14:paraId="74BBC136" w14:textId="77777777" w:rsidR="007A4080" w:rsidRDefault="007A4080" w:rsidP="007A4080">
      <w:r>
        <w:t xml:space="preserve">            f_out.write(bytes_out[idx:idx+max_bytes])</w:t>
      </w:r>
    </w:p>
    <w:p w14:paraId="61F02096" w14:textId="77777777" w:rsidR="007A4080" w:rsidRDefault="007A4080" w:rsidP="007A4080"/>
    <w:p w14:paraId="541F10F4" w14:textId="77777777" w:rsidR="007A4080" w:rsidRDefault="007A4080" w:rsidP="007A4080"/>
    <w:p w14:paraId="46DA4126" w14:textId="77777777" w:rsidR="007A4080" w:rsidRDefault="007A4080" w:rsidP="007A4080">
      <w:r>
        <w:t>def get_texts() -&gt; Generator[str, None, None]:</w:t>
      </w:r>
    </w:p>
    <w:p w14:paraId="3E0226D9" w14:textId="77777777" w:rsidR="007A4080" w:rsidRDefault="007A4080" w:rsidP="007A4080">
      <w:r>
        <w:t xml:space="preserve">    """</w:t>
      </w:r>
    </w:p>
    <w:p w14:paraId="739916B7" w14:textId="77777777" w:rsidR="007A4080" w:rsidRDefault="007A4080" w:rsidP="007A4080">
      <w:r>
        <w:t xml:space="preserve">    Return the texts from hansard files, without chunking into sentences. This</w:t>
      </w:r>
    </w:p>
    <w:p w14:paraId="53095A0C" w14:textId="77777777" w:rsidR="007A4080" w:rsidRDefault="007A4080" w:rsidP="007A4080">
      <w:r>
        <w:t xml:space="preserve">    is only required for the keras dataset to build an alphabet, so we only need</w:t>
      </w:r>
    </w:p>
    <w:p w14:paraId="28D06A08" w14:textId="77777777" w:rsidR="007A4080" w:rsidRDefault="007A4080" w:rsidP="007A4080">
      <w:r>
        <w:t xml:space="preserve">    to return a small subset. We make a bucket set called alphabet-sample for this.</w:t>
      </w:r>
    </w:p>
    <w:p w14:paraId="5E808F6B" w14:textId="77777777" w:rsidR="007A4080" w:rsidRDefault="007A4080" w:rsidP="007A4080">
      <w:r>
        <w:t xml:space="preserve">    :return:</w:t>
      </w:r>
    </w:p>
    <w:p w14:paraId="050AE5E6" w14:textId="77777777" w:rsidR="007A4080" w:rsidRDefault="007A4080" w:rsidP="007A4080">
      <w:r>
        <w:t xml:space="preserve">    """</w:t>
      </w:r>
    </w:p>
    <w:p w14:paraId="0E225CDC" w14:textId="77777777" w:rsidR="007A4080" w:rsidRDefault="007A4080" w:rsidP="007A4080">
      <w:r>
        <w:t xml:space="preserve">    return get_chunked_hansard_texts("alphabet-sample")</w:t>
      </w:r>
    </w:p>
    <w:p w14:paraId="57510F28" w14:textId="77777777" w:rsidR="007A4080" w:rsidRDefault="007A4080" w:rsidP="007A4080"/>
    <w:p w14:paraId="5BBF43F3" w14:textId="77777777" w:rsidR="007A4080" w:rsidRDefault="007A4080" w:rsidP="007A4080"/>
    <w:p w14:paraId="539EB9FC" w14:textId="77777777" w:rsidR="007A4080" w:rsidRDefault="007A4080" w:rsidP="007A4080">
      <w:r>
        <w:t>def get_chunked_hansard_texts(dataset_name: str) -&gt; Generator[str, None, None]:</w:t>
      </w:r>
    </w:p>
    <w:p w14:paraId="0B51EA4B" w14:textId="77777777" w:rsidR="007A4080" w:rsidRDefault="007A4080" w:rsidP="007A4080">
      <w:r>
        <w:t xml:space="preserve">    """</w:t>
      </w:r>
    </w:p>
    <w:p w14:paraId="6095E861" w14:textId="77777777" w:rsidR="007A4080" w:rsidRDefault="007A4080" w:rsidP="007A4080">
      <w:r>
        <w:t xml:space="preserve">    :param dataset_name: dev, test or train</w:t>
      </w:r>
    </w:p>
    <w:p w14:paraId="7200C6B9" w14:textId="77777777" w:rsidR="007A4080" w:rsidRDefault="007A4080" w:rsidP="007A4080">
      <w:r>
        <w:t xml:space="preserve">    Generator that goes over all Hansard debate files and returns their next sentence,</w:t>
      </w:r>
    </w:p>
    <w:p w14:paraId="22D4A038" w14:textId="77777777" w:rsidR="007A4080" w:rsidRDefault="007A4080" w:rsidP="007A4080">
      <w:r>
        <w:t xml:space="preserve">     using their spans file. This is required to build the X tensor - the resulting</w:t>
      </w:r>
    </w:p>
    <w:p w14:paraId="5213454E" w14:textId="77777777" w:rsidR="007A4080" w:rsidRDefault="007A4080" w:rsidP="007A4080">
      <w:r>
        <w:t xml:space="preserve">    sentence-spans are each numerified before being turned into numpy arrays.</w:t>
      </w:r>
    </w:p>
    <w:p w14:paraId="4856ADAF" w14:textId="77777777" w:rsidR="007A4080" w:rsidRDefault="007A4080" w:rsidP="007A4080">
      <w:r>
        <w:t xml:space="preserve">    :return:</w:t>
      </w:r>
    </w:p>
    <w:p w14:paraId="4051DF14" w14:textId="77777777" w:rsidR="007A4080" w:rsidRDefault="007A4080" w:rsidP="007A4080">
      <w:r>
        <w:t xml:space="preserve">    """</w:t>
      </w:r>
    </w:p>
    <w:p w14:paraId="1FE7C734" w14:textId="77777777" w:rsidR="007A4080" w:rsidRDefault="007A4080" w:rsidP="007A4080">
      <w:r>
        <w:t xml:space="preserve">    for _file in get_all_hansard_files(dataset_name):</w:t>
      </w:r>
    </w:p>
    <w:p w14:paraId="19D1CD91" w14:textId="77777777" w:rsidR="007A4080" w:rsidRDefault="007A4080" w:rsidP="007A4080">
      <w:r>
        <w:t xml:space="preserve">        with open(_file) as f:</w:t>
      </w:r>
    </w:p>
    <w:p w14:paraId="20C7E595" w14:textId="77777777" w:rsidR="007A4080" w:rsidRDefault="007A4080" w:rsidP="007A4080">
      <w:r>
        <w:t xml:space="preserve">            debate = f.read()</w:t>
      </w:r>
    </w:p>
    <w:p w14:paraId="2FBF378F" w14:textId="77777777" w:rsidR="007A4080" w:rsidRDefault="007A4080" w:rsidP="007A4080">
      <w:r>
        <w:t xml:space="preserve">        for chunk_start, chunk_end in chunk.get_sentence_spans(_file):</w:t>
      </w:r>
    </w:p>
    <w:p w14:paraId="5DDD3F1E" w14:textId="55C325CA" w:rsidR="00FC504B" w:rsidRPr="00FC504B" w:rsidRDefault="007A4080" w:rsidP="007A4080">
      <w:r>
        <w:t xml:space="preserve">            yield debate[chunk_start:chunk_end]</w:t>
      </w:r>
    </w:p>
    <w:p w14:paraId="4D697AC3" w14:textId="0BCB5C2F" w:rsidR="00284012" w:rsidRDefault="00284012" w:rsidP="00284012">
      <w:pPr>
        <w:pStyle w:val="Heading2"/>
      </w:pPr>
      <w:bookmarkStart w:id="189" w:name="_Toc523753662"/>
      <w:r>
        <w:t>keras_character_based_ner/src/matt/history.py</w:t>
      </w:r>
      <w:bookmarkEnd w:id="189"/>
    </w:p>
    <w:p w14:paraId="59D57B38" w14:textId="77777777" w:rsidR="007A4080" w:rsidRDefault="007A4080" w:rsidP="007A4080">
      <w:r>
        <w:t>from keras_character_based_ner.src.matt.file_management import unpickle_large_file</w:t>
      </w:r>
    </w:p>
    <w:p w14:paraId="6DE4E683" w14:textId="77777777" w:rsidR="007A4080" w:rsidRDefault="007A4080" w:rsidP="007A4080">
      <w:r>
        <w:t>from typing import Dict</w:t>
      </w:r>
    </w:p>
    <w:p w14:paraId="016C2143" w14:textId="77777777" w:rsidR="007A4080" w:rsidRDefault="007A4080" w:rsidP="007A4080"/>
    <w:p w14:paraId="2C44A995" w14:textId="77777777" w:rsidR="007A4080" w:rsidRDefault="007A4080" w:rsidP="007A4080">
      <w:r>
        <w:t># Examples in this file taken from</w:t>
      </w:r>
    </w:p>
    <w:p w14:paraId="612A9358" w14:textId="77777777" w:rsidR="007A4080" w:rsidRDefault="007A4080" w:rsidP="007A4080">
      <w:r>
        <w:t># Deep Learning with Python</w:t>
      </w:r>
    </w:p>
    <w:p w14:paraId="3963709F" w14:textId="77777777" w:rsidR="007A4080" w:rsidRDefault="007A4080" w:rsidP="007A4080">
      <w:r>
        <w:t># by François Chollet</w:t>
      </w:r>
    </w:p>
    <w:p w14:paraId="36E4573C" w14:textId="77777777" w:rsidR="007A4080" w:rsidRDefault="007A4080" w:rsidP="007A4080">
      <w:r>
        <w:t># Published by Manning Publications, 2017</w:t>
      </w:r>
    </w:p>
    <w:p w14:paraId="70F3599B" w14:textId="77777777" w:rsidR="007A4080" w:rsidRDefault="007A4080" w:rsidP="007A4080">
      <w:r>
        <w:t># Chapter 6 'Deep learning for text and sequences'</w:t>
      </w:r>
    </w:p>
    <w:p w14:paraId="42C19415" w14:textId="77777777" w:rsidR="007A4080" w:rsidRDefault="007A4080" w:rsidP="007A4080"/>
    <w:p w14:paraId="175ABE60" w14:textId="77777777" w:rsidR="007A4080" w:rsidRDefault="007A4080" w:rsidP="007A4080"/>
    <w:p w14:paraId="0F462D10" w14:textId="77777777" w:rsidR="007A4080" w:rsidRDefault="007A4080" w:rsidP="007A4080">
      <w:r>
        <w:t>def graph_model_history(filepath, dest_file_name):</w:t>
      </w:r>
    </w:p>
    <w:p w14:paraId="123B7D88" w14:textId="77777777" w:rsidR="007A4080" w:rsidRDefault="007A4080" w:rsidP="007A4080">
      <w:r>
        <w:t xml:space="preserve">    """</w:t>
      </w:r>
    </w:p>
    <w:p w14:paraId="0F4B7F29" w14:textId="77777777" w:rsidR="007A4080" w:rsidRDefault="007A4080" w:rsidP="007A4080">
      <w:r>
        <w:t xml:space="preserve">    Open a pickled `history` object created by a train (fit() invocation),</w:t>
      </w:r>
    </w:p>
    <w:p w14:paraId="5E59F693" w14:textId="77777777" w:rsidR="007A4080" w:rsidRDefault="007A4080" w:rsidP="007A4080">
      <w:r>
        <w:lastRenderedPageBreak/>
        <w:t xml:space="preserve">    and graph out the non-null-label accuracy, categorical accuracy, and loss</w:t>
      </w:r>
    </w:p>
    <w:p w14:paraId="3C554576" w14:textId="77777777" w:rsidR="007A4080" w:rsidRDefault="007A4080" w:rsidP="007A4080">
      <w:r>
        <w:t xml:space="preserve">    on both training and validation datasets.</w:t>
      </w:r>
    </w:p>
    <w:p w14:paraId="2E569476" w14:textId="77777777" w:rsidR="007A4080" w:rsidRDefault="007A4080" w:rsidP="007A4080">
      <w:r>
        <w:t xml:space="preserve">    :param filepath: path to the pickled history file.</w:t>
      </w:r>
    </w:p>
    <w:p w14:paraId="4A8A4F7A" w14:textId="77777777" w:rsidR="007A4080" w:rsidRDefault="007A4080" w:rsidP="007A4080">
      <w:r>
        <w:t xml:space="preserve">    :param dest_file_name: a destination file name for the files. This name will</w:t>
      </w:r>
    </w:p>
    <w:p w14:paraId="3717E8A4" w14:textId="77777777" w:rsidR="007A4080" w:rsidRDefault="007A4080" w:rsidP="007A4080">
      <w:r>
        <w:t xml:space="preserve">    be used 3 times, with words added to indicate which metric is shown in its graph.</w:t>
      </w:r>
    </w:p>
    <w:p w14:paraId="2B44B5F1" w14:textId="77777777" w:rsidR="007A4080" w:rsidRDefault="007A4080" w:rsidP="007A4080">
      <w:r>
        <w:t xml:space="preserve">    e.g. 'toy-model'</w:t>
      </w:r>
    </w:p>
    <w:p w14:paraId="0604BAA4" w14:textId="77777777" w:rsidR="007A4080" w:rsidRDefault="007A4080" w:rsidP="007A4080">
      <w:r>
        <w:t xml:space="preserve">    :return:</w:t>
      </w:r>
    </w:p>
    <w:p w14:paraId="7E78E21E" w14:textId="77777777" w:rsidR="007A4080" w:rsidRDefault="007A4080" w:rsidP="007A4080">
      <w:r>
        <w:t xml:space="preserve">    """</w:t>
      </w:r>
    </w:p>
    <w:p w14:paraId="7E87901B" w14:textId="77777777" w:rsidR="007A4080" w:rsidRDefault="007A4080" w:rsidP="007A4080">
      <w:r>
        <w:t xml:space="preserve">    import matplotlib  # type: ignore</w:t>
      </w:r>
    </w:p>
    <w:p w14:paraId="31B05BB6" w14:textId="77777777" w:rsidR="007A4080" w:rsidRDefault="007A4080" w:rsidP="007A4080">
      <w:r>
        <w:t xml:space="preserve">    matplotlib.use('TkAgg')</w:t>
      </w:r>
    </w:p>
    <w:p w14:paraId="55BB315A" w14:textId="77777777" w:rsidR="007A4080" w:rsidRDefault="007A4080" w:rsidP="007A4080">
      <w:r>
        <w:t xml:space="preserve">    import matplotlib.pyplot as plt  # type: ignore</w:t>
      </w:r>
    </w:p>
    <w:p w14:paraId="09613A8A" w14:textId="77777777" w:rsidR="007A4080" w:rsidRDefault="007A4080" w:rsidP="007A4080">
      <w:r>
        <w:t xml:space="preserve">    history_dict = unpickle_large_file(filepath)</w:t>
      </w:r>
    </w:p>
    <w:p w14:paraId="720F88BC" w14:textId="77777777" w:rsidR="007A4080" w:rsidRDefault="007A4080" w:rsidP="007A4080"/>
    <w:p w14:paraId="58FD94DF" w14:textId="77777777" w:rsidR="007A4080" w:rsidRDefault="007A4080" w:rsidP="007A4080">
      <w:r>
        <w:t xml:space="preserve">    cat_acc = history_dict['categorical_accuracy']</w:t>
      </w:r>
    </w:p>
    <w:p w14:paraId="13452387" w14:textId="77777777" w:rsidR="007A4080" w:rsidRDefault="007A4080" w:rsidP="007A4080">
      <w:r>
        <w:t xml:space="preserve">    non_null_label_acc = history_dict['non_null_label_accuracy']</w:t>
      </w:r>
    </w:p>
    <w:p w14:paraId="5E70B6D3" w14:textId="77777777" w:rsidR="007A4080" w:rsidRDefault="007A4080" w:rsidP="007A4080">
      <w:r>
        <w:t xml:space="preserve">    loss = history_dict['loss']</w:t>
      </w:r>
    </w:p>
    <w:p w14:paraId="2522B31E" w14:textId="77777777" w:rsidR="007A4080" w:rsidRDefault="007A4080" w:rsidP="007A4080">
      <w:r>
        <w:t xml:space="preserve">    val_loss = history_dict['val_loss']</w:t>
      </w:r>
    </w:p>
    <w:p w14:paraId="3F3E400B" w14:textId="77777777" w:rsidR="007A4080" w:rsidRDefault="007A4080" w:rsidP="007A4080">
      <w:r>
        <w:t xml:space="preserve">    val_cat_acc = history_dict['val_categorical_accuracy']</w:t>
      </w:r>
    </w:p>
    <w:p w14:paraId="522BBE09" w14:textId="77777777" w:rsidR="007A4080" w:rsidRDefault="007A4080" w:rsidP="007A4080">
      <w:r>
        <w:t xml:space="preserve">    val_non_null_label_acc = history_dict['val_non_null_label_accuracy']</w:t>
      </w:r>
    </w:p>
    <w:p w14:paraId="73264984" w14:textId="77777777" w:rsidR="007A4080" w:rsidRDefault="007A4080" w:rsidP="007A4080"/>
    <w:p w14:paraId="1EDF3C86" w14:textId="77777777" w:rsidR="007A4080" w:rsidRDefault="007A4080" w:rsidP="007A4080">
      <w:r>
        <w:t xml:space="preserve">    epochs = range(1, len(cat_acc) + 1)</w:t>
      </w:r>
    </w:p>
    <w:p w14:paraId="7521A5FC" w14:textId="77777777" w:rsidR="007A4080" w:rsidRDefault="007A4080" w:rsidP="007A4080"/>
    <w:p w14:paraId="26E9B56D" w14:textId="77777777" w:rsidR="007A4080" w:rsidRDefault="007A4080" w:rsidP="007A4080">
      <w:r>
        <w:t xml:space="preserve">    plt.figure(1)</w:t>
      </w:r>
    </w:p>
    <w:p w14:paraId="6EE1DA41" w14:textId="77777777" w:rsidR="007A4080" w:rsidRDefault="007A4080" w:rsidP="007A4080"/>
    <w:p w14:paraId="697EF0A3" w14:textId="77777777" w:rsidR="007A4080" w:rsidRDefault="007A4080" w:rsidP="007A4080">
      <w:r>
        <w:t xml:space="preserve">    plt.plot(epochs, cat_acc, 'bo', label='Training acc')</w:t>
      </w:r>
    </w:p>
    <w:p w14:paraId="45E29553" w14:textId="77777777" w:rsidR="007A4080" w:rsidRDefault="007A4080" w:rsidP="007A4080">
      <w:r>
        <w:t xml:space="preserve">    plt.plot(epochs, val_cat_acc, 'b', label='Validation acc')</w:t>
      </w:r>
    </w:p>
    <w:p w14:paraId="20877183" w14:textId="77777777" w:rsidR="007A4080" w:rsidRDefault="007A4080" w:rsidP="007A4080">
      <w:r>
        <w:t xml:space="preserve">    plt.title('Training and validation accuracy')</w:t>
      </w:r>
    </w:p>
    <w:p w14:paraId="071A78B3" w14:textId="77777777" w:rsidR="007A4080" w:rsidRDefault="007A4080" w:rsidP="007A4080">
      <w:r>
        <w:t xml:space="preserve">    plt.legend()</w:t>
      </w:r>
    </w:p>
    <w:p w14:paraId="1D9510CB" w14:textId="77777777" w:rsidR="007A4080" w:rsidRDefault="007A4080" w:rsidP="007A4080"/>
    <w:p w14:paraId="7AB20433" w14:textId="77777777" w:rsidR="007A4080" w:rsidRDefault="007A4080" w:rsidP="007A4080">
      <w:r>
        <w:t xml:space="preserve">    plt.savefig('keras_character_based_ner/graphs/{}-acc.png'.format(dest_file_name))</w:t>
      </w:r>
    </w:p>
    <w:p w14:paraId="1A580B2C" w14:textId="77777777" w:rsidR="007A4080" w:rsidRDefault="007A4080" w:rsidP="007A4080"/>
    <w:p w14:paraId="3EB1472A" w14:textId="77777777" w:rsidR="007A4080" w:rsidRDefault="007A4080" w:rsidP="007A4080">
      <w:r>
        <w:t xml:space="preserve">    plt.figure(2)</w:t>
      </w:r>
    </w:p>
    <w:p w14:paraId="3203E83B" w14:textId="77777777" w:rsidR="007A4080" w:rsidRDefault="007A4080" w:rsidP="007A4080"/>
    <w:p w14:paraId="5AF0EE55" w14:textId="77777777" w:rsidR="007A4080" w:rsidRDefault="007A4080" w:rsidP="007A4080">
      <w:r>
        <w:t xml:space="preserve">    plt.plot(epochs, loss, 'bo', label='Training loss')</w:t>
      </w:r>
    </w:p>
    <w:p w14:paraId="67F416FB" w14:textId="77777777" w:rsidR="007A4080" w:rsidRDefault="007A4080" w:rsidP="007A4080">
      <w:r>
        <w:t xml:space="preserve">    plt.plot(epochs, val_loss, 'b', label='Validation loss')</w:t>
      </w:r>
    </w:p>
    <w:p w14:paraId="1A228ECD" w14:textId="77777777" w:rsidR="007A4080" w:rsidRDefault="007A4080" w:rsidP="007A4080">
      <w:r>
        <w:t xml:space="preserve">    plt.title('Training and validation loss')</w:t>
      </w:r>
    </w:p>
    <w:p w14:paraId="3ACD0C5D" w14:textId="77777777" w:rsidR="007A4080" w:rsidRDefault="007A4080" w:rsidP="007A4080">
      <w:r>
        <w:t xml:space="preserve">    plt.legend()</w:t>
      </w:r>
    </w:p>
    <w:p w14:paraId="676026F9" w14:textId="77777777" w:rsidR="007A4080" w:rsidRDefault="007A4080" w:rsidP="007A4080"/>
    <w:p w14:paraId="6EC3FA77" w14:textId="77777777" w:rsidR="007A4080" w:rsidRDefault="007A4080" w:rsidP="007A4080">
      <w:r>
        <w:t xml:space="preserve">    plt.savefig('keras_character_based_ner/graphs/{}-loss.png'.format(dest_file_name))</w:t>
      </w:r>
    </w:p>
    <w:p w14:paraId="6F6CA987" w14:textId="77777777" w:rsidR="007A4080" w:rsidRDefault="007A4080" w:rsidP="007A4080"/>
    <w:p w14:paraId="36B09B73" w14:textId="77777777" w:rsidR="007A4080" w:rsidRDefault="007A4080" w:rsidP="007A4080">
      <w:r>
        <w:t xml:space="preserve">    plt.figure(3)</w:t>
      </w:r>
    </w:p>
    <w:p w14:paraId="30486AE9" w14:textId="77777777" w:rsidR="007A4080" w:rsidRDefault="007A4080" w:rsidP="007A4080"/>
    <w:p w14:paraId="653A4834" w14:textId="77777777" w:rsidR="007A4080" w:rsidRDefault="007A4080" w:rsidP="007A4080">
      <w:r>
        <w:t xml:space="preserve">    plt.plot(epochs, non_null_label_acc, 'bo', label='Non null label accuracy')</w:t>
      </w:r>
    </w:p>
    <w:p w14:paraId="07F0F1BF" w14:textId="77777777" w:rsidR="007A4080" w:rsidRDefault="007A4080" w:rsidP="007A4080">
      <w:r>
        <w:t xml:space="preserve">    plt.plot(epochs, val_non_null_label_acc, 'b', label='Validation Non null label accuracy')</w:t>
      </w:r>
    </w:p>
    <w:p w14:paraId="4176F3B8" w14:textId="77777777" w:rsidR="007A4080" w:rsidRDefault="007A4080" w:rsidP="007A4080">
      <w:r>
        <w:t xml:space="preserve">    plt.title('Training and validation non null label accuracy')</w:t>
      </w:r>
    </w:p>
    <w:p w14:paraId="0B70B0B0" w14:textId="77777777" w:rsidR="007A4080" w:rsidRDefault="007A4080" w:rsidP="007A4080">
      <w:r>
        <w:t xml:space="preserve">    plt.legend()</w:t>
      </w:r>
    </w:p>
    <w:p w14:paraId="7D37176A" w14:textId="77777777" w:rsidR="007A4080" w:rsidRDefault="007A4080" w:rsidP="007A4080"/>
    <w:p w14:paraId="139C3B56" w14:textId="458A48A6" w:rsidR="00FC504B" w:rsidRPr="00FC504B" w:rsidRDefault="007A4080" w:rsidP="007A4080">
      <w:r>
        <w:lastRenderedPageBreak/>
        <w:t xml:space="preserve">    plt.savefig('keras_character_based_ner/graphs/{}-non-null-label-acc.png'.format(dest_file_name))</w:t>
      </w:r>
    </w:p>
    <w:p w14:paraId="629779CF" w14:textId="6B9D17EC" w:rsidR="00284012" w:rsidRDefault="00284012" w:rsidP="00284012">
      <w:pPr>
        <w:pStyle w:val="Heading2"/>
      </w:pPr>
      <w:bookmarkStart w:id="190" w:name="_Toc523753663"/>
      <w:r>
        <w:t>keras_character_based_ner/src/matt/minify_dataset.py</w:t>
      </w:r>
      <w:bookmarkEnd w:id="190"/>
    </w:p>
    <w:p w14:paraId="0DBFD944" w14:textId="77777777" w:rsidR="007A4080" w:rsidRDefault="007A4080" w:rsidP="007A4080">
      <w:r>
        <w:t>"""</w:t>
      </w:r>
    </w:p>
    <w:p w14:paraId="13FECB2A" w14:textId="77777777" w:rsidR="007A4080" w:rsidRDefault="007A4080" w:rsidP="007A4080">
      <w:r>
        <w:t>Make a dataset smaller - the toy dataset we chose is too large to get a feel for saving out the model</w:t>
      </w:r>
    </w:p>
    <w:p w14:paraId="30C4CC59" w14:textId="77777777" w:rsidR="007A4080" w:rsidRDefault="007A4080" w:rsidP="007A4080">
      <w:r>
        <w:t>"""</w:t>
      </w:r>
    </w:p>
    <w:p w14:paraId="08E02DC1" w14:textId="77777777" w:rsidR="007A4080" w:rsidRDefault="007A4080" w:rsidP="007A4080">
      <w:r>
        <w:t>from keras_character_based_ner.src.matt.file_management import unpickle_large_file, pickle_large_file</w:t>
      </w:r>
    </w:p>
    <w:p w14:paraId="1B47FA2A" w14:textId="77777777" w:rsidR="007A4080" w:rsidRDefault="007A4080" w:rsidP="007A4080">
      <w:r>
        <w:t>from keras_character_based_ner.src.config import Config</w:t>
      </w:r>
    </w:p>
    <w:p w14:paraId="3354E7D0" w14:textId="77777777" w:rsidR="007A4080" w:rsidRDefault="007A4080" w:rsidP="007A4080">
      <w:r>
        <w:t>from keras.preprocessing.sequence import pad_sequences  # type: ignore</w:t>
      </w:r>
    </w:p>
    <w:p w14:paraId="5682A2CE" w14:textId="77777777" w:rsidR="007A4080" w:rsidRDefault="007A4080" w:rsidP="007A4080"/>
    <w:p w14:paraId="6CACADB9" w14:textId="77777777" w:rsidR="007A4080" w:rsidRDefault="007A4080" w:rsidP="007A4080">
      <w:r>
        <w:t>MAX_BATCH = 4000</w:t>
      </w:r>
    </w:p>
    <w:p w14:paraId="379179D5" w14:textId="77777777" w:rsidR="007A4080" w:rsidRDefault="007A4080" w:rsidP="007A4080"/>
    <w:p w14:paraId="62FBC24F" w14:textId="77777777" w:rsidR="007A4080" w:rsidRDefault="007A4080" w:rsidP="007A4080"/>
    <w:p w14:paraId="6F5A3A0C" w14:textId="77777777" w:rsidR="007A4080" w:rsidRDefault="007A4080" w:rsidP="007A4080">
      <w:r>
        <w:t>def minify(path_to_list_file):</w:t>
      </w:r>
    </w:p>
    <w:p w14:paraId="7371C708" w14:textId="77777777" w:rsidR="007A4080" w:rsidRDefault="007A4080" w:rsidP="007A4080">
      <w:r>
        <w:t xml:space="preserve">    """</w:t>
      </w:r>
    </w:p>
    <w:p w14:paraId="6EED74AA" w14:textId="77777777" w:rsidR="007A4080" w:rsidRDefault="007A4080" w:rsidP="007A4080">
      <w:r>
        <w:t xml:space="preserve">    Truncate a python list object to MAX_BATCH batches, so we can produce a smaller dataset to</w:t>
      </w:r>
    </w:p>
    <w:p w14:paraId="26A19A37" w14:textId="77777777" w:rsidR="007A4080" w:rsidRDefault="007A4080" w:rsidP="007A4080">
      <w:r>
        <w:t xml:space="preserve">    feed the model.</w:t>
      </w:r>
    </w:p>
    <w:p w14:paraId="20A5FE95" w14:textId="77777777" w:rsidR="007A4080" w:rsidRDefault="007A4080" w:rsidP="007A4080">
      <w:r>
        <w:t xml:space="preserve">    :param path_to_list_file:</w:t>
      </w:r>
    </w:p>
    <w:p w14:paraId="1B24625D" w14:textId="77777777" w:rsidR="007A4080" w:rsidRDefault="007A4080" w:rsidP="007A4080">
      <w:r>
        <w:t xml:space="preserve">    :return: a numpy array with 1st dimension truncated to MAX_BATCH</w:t>
      </w:r>
    </w:p>
    <w:p w14:paraId="5DDE4128" w14:textId="77777777" w:rsidR="007A4080" w:rsidRDefault="007A4080" w:rsidP="007A4080">
      <w:r>
        <w:t xml:space="preserve">    """</w:t>
      </w:r>
    </w:p>
    <w:p w14:paraId="32767E4A" w14:textId="77777777" w:rsidR="007A4080" w:rsidRDefault="007A4080" w:rsidP="007A4080">
      <w:r>
        <w:t xml:space="preserve">    assert "list" in path_to_list_file, \</w:t>
      </w:r>
    </w:p>
    <w:p w14:paraId="06D79FCC" w14:textId="77777777" w:rsidR="007A4080" w:rsidRDefault="007A4080" w:rsidP="007A4080">
      <w:r>
        <w:t xml:space="preserve">        "minify MUST take a list object, not a numpy array"</w:t>
      </w:r>
    </w:p>
    <w:p w14:paraId="191A1075" w14:textId="77777777" w:rsidR="007A4080" w:rsidRDefault="007A4080" w:rsidP="007A4080"/>
    <w:p w14:paraId="17F60696" w14:textId="77777777" w:rsidR="007A4080" w:rsidRDefault="007A4080" w:rsidP="007A4080">
      <w:r>
        <w:t xml:space="preserve">    print("Minifying {}".format(path_to_list_file))</w:t>
      </w:r>
    </w:p>
    <w:p w14:paraId="5467772A" w14:textId="77777777" w:rsidR="007A4080" w:rsidRDefault="007A4080" w:rsidP="007A4080"/>
    <w:p w14:paraId="20537BD3" w14:textId="77777777" w:rsidR="007A4080" w:rsidRDefault="007A4080" w:rsidP="007A4080">
      <w:r>
        <w:t xml:space="preserve">    list_obj = unpickle_large_file(path_to_list_file)</w:t>
      </w:r>
    </w:p>
    <w:p w14:paraId="3DC200E7" w14:textId="77777777" w:rsidR="007A4080" w:rsidRDefault="007A4080" w:rsidP="007A4080">
      <w:r>
        <w:t xml:space="preserve">    truncated_list_obj = list_obj[:MAX_BATCH]</w:t>
      </w:r>
    </w:p>
    <w:p w14:paraId="56A9810C" w14:textId="77777777" w:rsidR="007A4080" w:rsidRDefault="007A4080" w:rsidP="007A4080">
      <w:r>
        <w:t xml:space="preserve">    return pad_sequences(truncated_list_obj, maxlen=Config.sentence_max_length)</w:t>
      </w:r>
    </w:p>
    <w:p w14:paraId="3FC88F1D" w14:textId="77777777" w:rsidR="007A4080" w:rsidRDefault="007A4080" w:rsidP="007A4080"/>
    <w:p w14:paraId="0C2718A4" w14:textId="77777777" w:rsidR="007A4080" w:rsidRDefault="007A4080" w:rsidP="007A4080"/>
    <w:p w14:paraId="52E8FB88" w14:textId="77777777" w:rsidR="007A4080" w:rsidRDefault="007A4080" w:rsidP="007A4080">
      <w:r>
        <w:t>def minify_all():</w:t>
      </w:r>
    </w:p>
    <w:p w14:paraId="4F0673D6" w14:textId="77777777" w:rsidR="007A4080" w:rsidRDefault="007A4080" w:rsidP="007A4080">
      <w:r>
        <w:t xml:space="preserve">    """</w:t>
      </w:r>
    </w:p>
    <w:p w14:paraId="4596B401" w14:textId="77777777" w:rsidR="007A4080" w:rsidRDefault="007A4080" w:rsidP="007A4080">
      <w:r>
        <w:t xml:space="preserve">    Make a mini-version of all tensors in the 'toy' dataset</w:t>
      </w:r>
    </w:p>
    <w:p w14:paraId="41846D58" w14:textId="77777777" w:rsidR="007A4080" w:rsidRDefault="007A4080" w:rsidP="007A4080">
      <w:r>
        <w:t xml:space="preserve">    :return:</w:t>
      </w:r>
    </w:p>
    <w:p w14:paraId="1063A0CA" w14:textId="77777777" w:rsidR="007A4080" w:rsidRDefault="007A4080" w:rsidP="007A4080">
      <w:r>
        <w:t xml:space="preserve">    """</w:t>
      </w:r>
    </w:p>
    <w:p w14:paraId="591C145D" w14:textId="77777777" w:rsidR="007A4080" w:rsidRDefault="007A4080" w:rsidP="007A4080">
      <w:r>
        <w:t xml:space="preserve">    files = ["x_list-dev-toy.p", "x_list-test-toy.p", "x_list-train-toy.p",</w:t>
      </w:r>
    </w:p>
    <w:p w14:paraId="2546095B" w14:textId="77777777" w:rsidR="007A4080" w:rsidRDefault="007A4080" w:rsidP="007A4080">
      <w:r>
        <w:t xml:space="preserve">                        "y_list-dev-toy.p", "y_list-test-toy.p", "y_list-train-toy.p"]</w:t>
      </w:r>
    </w:p>
    <w:p w14:paraId="0AE1AC2C" w14:textId="77777777" w:rsidR="007A4080" w:rsidRDefault="007A4080" w:rsidP="007A4080">
      <w:r>
        <w:t xml:space="preserve">    for _file in files:</w:t>
      </w:r>
    </w:p>
    <w:p w14:paraId="0E96CBBC" w14:textId="77777777" w:rsidR="007A4080" w:rsidRDefault="007A4080" w:rsidP="007A4080">
      <w:r>
        <w:t xml:space="preserve">        mini_data = minify("keras_character_based_ner/src/{}".format(_file))</w:t>
      </w:r>
    </w:p>
    <w:p w14:paraId="4A12A42B" w14:textId="77777777" w:rsidR="007A4080" w:rsidRDefault="007A4080" w:rsidP="007A4080">
      <w:r>
        <w:t xml:space="preserve">        mini_file_name = _file.replace("-toy.p", "-mini.p").replace("_list", "_np")</w:t>
      </w:r>
    </w:p>
    <w:p w14:paraId="04ABB618" w14:textId="4830DA4A" w:rsidR="00FC504B" w:rsidRPr="00FC504B" w:rsidRDefault="007A4080" w:rsidP="007A4080">
      <w:r>
        <w:t xml:space="preserve">        pickle_large_file(mini_data, "keras_character_based_ner/src/{}".format(mini_file_name))</w:t>
      </w:r>
    </w:p>
    <w:p w14:paraId="6828D469" w14:textId="4A7565D9" w:rsidR="00284012" w:rsidRDefault="00284012" w:rsidP="00284012">
      <w:pPr>
        <w:pStyle w:val="Heading2"/>
      </w:pPr>
      <w:bookmarkStart w:id="191" w:name="_Toc523753664"/>
      <w:r>
        <w:t>keras_character_based_ner/src/matt/model_integration.py</w:t>
      </w:r>
      <w:bookmarkEnd w:id="191"/>
    </w:p>
    <w:p w14:paraId="2A9010DB" w14:textId="77777777" w:rsidR="007A4080" w:rsidRDefault="007A4080" w:rsidP="007A4080">
      <w:r>
        <w:t># MIR file added to provide integration with Keras</w:t>
      </w:r>
    </w:p>
    <w:p w14:paraId="73E379BF" w14:textId="77777777" w:rsidR="007A4080" w:rsidRDefault="007A4080" w:rsidP="007A4080">
      <w:r>
        <w:lastRenderedPageBreak/>
        <w:t>from keras_character_based_ner.src.matt.alphabet_management import get_pickled_alphabet</w:t>
      </w:r>
    </w:p>
    <w:p w14:paraId="78C28C92" w14:textId="77777777" w:rsidR="007A4080" w:rsidRDefault="007A4080" w:rsidP="007A4080">
      <w:r>
        <w:t>from keras_character_based_ner.src.matt.file_management import get_all_hansard_files</w:t>
      </w:r>
    </w:p>
    <w:p w14:paraId="5A97A45D" w14:textId="77777777" w:rsidR="007A4080" w:rsidRDefault="007A4080" w:rsidP="007A4080">
      <w:r>
        <w:t>from keras_character_based_ner.src.matt.file_management import pickle_large_file, unpickle_large_file</w:t>
      </w:r>
    </w:p>
    <w:p w14:paraId="06897036" w14:textId="77777777" w:rsidR="007A4080" w:rsidRDefault="007A4080" w:rsidP="007A4080">
      <w:r>
        <w:t>from keras_character_based_ner.src.matt.file_management import get_chunked_hansard_texts</w:t>
      </w:r>
    </w:p>
    <w:p w14:paraId="61A274B9" w14:textId="77777777" w:rsidR="007A4080" w:rsidRDefault="007A4080" w:rsidP="007A4080">
      <w:r>
        <w:t>from keras_character_based_ner.src.matt.file_management import get_chunked_hansard_interpolations</w:t>
      </w:r>
    </w:p>
    <w:p w14:paraId="3064C462" w14:textId="77777777" w:rsidR="007A4080" w:rsidRDefault="007A4080" w:rsidP="007A4080">
      <w:r>
        <w:t>from keras_character_based_ner.src.matt.file_management import get_total_number_of_hansard_sentences</w:t>
      </w:r>
    </w:p>
    <w:p w14:paraId="24CEC203" w14:textId="77777777" w:rsidR="007A4080" w:rsidRDefault="007A4080" w:rsidP="007A4080">
      <w:r>
        <w:t>from keras_character_based_ner.src.config import Config</w:t>
      </w:r>
    </w:p>
    <w:p w14:paraId="2AF5C1D6" w14:textId="77777777" w:rsidR="007A4080" w:rsidRDefault="007A4080" w:rsidP="007A4080">
      <w:r>
        <w:t>from typing import List, Tuple</w:t>
      </w:r>
    </w:p>
    <w:p w14:paraId="3119F2EE" w14:textId="77777777" w:rsidR="007A4080" w:rsidRDefault="007A4080" w:rsidP="007A4080">
      <w:r>
        <w:t>from hansard_gathering import numerify, chunk</w:t>
      </w:r>
    </w:p>
    <w:p w14:paraId="4B89532D" w14:textId="77777777" w:rsidR="007A4080" w:rsidRDefault="007A4080" w:rsidP="007A4080">
      <w:r>
        <w:t>from statistics import median</w:t>
      </w:r>
    </w:p>
    <w:p w14:paraId="6E48C075" w14:textId="77777777" w:rsidR="007A4080" w:rsidRDefault="007A4080" w:rsidP="007A4080"/>
    <w:p w14:paraId="780C43E8" w14:textId="77777777" w:rsidR="007A4080" w:rsidRDefault="007A4080" w:rsidP="007A4080"/>
    <w:p w14:paraId="099621C8" w14:textId="77777777" w:rsidR="007A4080" w:rsidRDefault="007A4080" w:rsidP="007A4080">
      <w:r>
        <w:t>class NoDatasetSizeFoundException(Exception):</w:t>
      </w:r>
    </w:p>
    <w:p w14:paraId="5F9AAAEE" w14:textId="77777777" w:rsidR="007A4080" w:rsidRDefault="007A4080" w:rsidP="007A4080">
      <w:r>
        <w:t xml:space="preserve">    """</w:t>
      </w:r>
    </w:p>
    <w:p w14:paraId="4B9C4BEB" w14:textId="77777777" w:rsidR="007A4080" w:rsidRDefault="007A4080" w:rsidP="007A4080">
      <w:r>
        <w:t xml:space="preserve">    Exception to raise if use asks for a dataset size that does not exist</w:t>
      </w:r>
    </w:p>
    <w:p w14:paraId="46195FF2" w14:textId="77777777" w:rsidR="007A4080" w:rsidRDefault="007A4080" w:rsidP="007A4080">
      <w:r>
        <w:t xml:space="preserve">    """</w:t>
      </w:r>
    </w:p>
    <w:p w14:paraId="56829E21" w14:textId="77777777" w:rsidR="007A4080" w:rsidRDefault="007A4080" w:rsidP="007A4080">
      <w:r>
        <w:t xml:space="preserve">    pass</w:t>
      </w:r>
    </w:p>
    <w:p w14:paraId="6BF9424F" w14:textId="77777777" w:rsidR="007A4080" w:rsidRDefault="007A4080" w:rsidP="007A4080"/>
    <w:p w14:paraId="5471C73C" w14:textId="77777777" w:rsidR="007A4080" w:rsidRDefault="007A4080" w:rsidP="007A4080"/>
    <w:p w14:paraId="2BF5306D" w14:textId="77777777" w:rsidR="007A4080" w:rsidRDefault="007A4080" w:rsidP="007A4080">
      <w:r>
        <w:t>def get_labels():</w:t>
      </w:r>
    </w:p>
    <w:p w14:paraId="784F8116" w14:textId="77777777" w:rsidR="007A4080" w:rsidRDefault="007A4080" w:rsidP="007A4080">
      <w:r>
        <w:t xml:space="preserve">    """</w:t>
      </w:r>
    </w:p>
    <w:p w14:paraId="1D1831BD" w14:textId="77777777" w:rsidR="007A4080" w:rsidRDefault="007A4080" w:rsidP="007A4080">
      <w:r>
        <w:t xml:space="preserve">    Return list of different labels used for NEs in the dataset.</w:t>
      </w:r>
    </w:p>
    <w:p w14:paraId="4438E62B" w14:textId="77777777" w:rsidR="007A4080" w:rsidRDefault="007A4080" w:rsidP="007A4080">
      <w:r>
        <w:t xml:space="preserve">    :return:</w:t>
      </w:r>
    </w:p>
    <w:p w14:paraId="55E2D689" w14:textId="77777777" w:rsidR="007A4080" w:rsidRDefault="007A4080" w:rsidP="007A4080">
      <w:r>
        <w:t xml:space="preserve">    """</w:t>
      </w:r>
    </w:p>
    <w:p w14:paraId="7A4D3A94" w14:textId="77777777" w:rsidR="007A4080" w:rsidRDefault="007A4080" w:rsidP="007A4080">
      <w:r>
        <w:t xml:space="preserve">    # 1 = LOC, 2 = ORG, 3 = PER, 0 = null</w:t>
      </w:r>
    </w:p>
    <w:p w14:paraId="7FCD46C8" w14:textId="77777777" w:rsidR="007A4080" w:rsidRDefault="007A4080" w:rsidP="007A4080">
      <w:r>
        <w:t xml:space="preserve">    return ["LOC", "ORG", "PER"]</w:t>
      </w:r>
    </w:p>
    <w:p w14:paraId="01217327" w14:textId="77777777" w:rsidR="007A4080" w:rsidRDefault="007A4080" w:rsidP="007A4080"/>
    <w:p w14:paraId="7B4B4275" w14:textId="77777777" w:rsidR="007A4080" w:rsidRDefault="007A4080" w:rsidP="007A4080"/>
    <w:p w14:paraId="1141718D" w14:textId="77777777" w:rsidR="007A4080" w:rsidRDefault="007A4080" w:rsidP="007A4080">
      <w:r>
        <w:t>def create_x_toy(sentence_maxlen, dataset_name):</w:t>
      </w:r>
    </w:p>
    <w:p w14:paraId="16ADF495" w14:textId="77777777" w:rsidR="007A4080" w:rsidRDefault="007A4080" w:rsidP="007A4080">
      <w:r>
        <w:t xml:space="preserve">    """</w:t>
      </w:r>
    </w:p>
    <w:p w14:paraId="2A8CC11C" w14:textId="77777777" w:rsidR="007A4080" w:rsidRDefault="007A4080" w:rsidP="007A4080">
      <w:r>
        <w:t xml:space="preserve">    Create X tensor by reading in all debates in the current dataset,</w:t>
      </w:r>
    </w:p>
    <w:p w14:paraId="74D925DC" w14:textId="77777777" w:rsidR="007A4080" w:rsidRDefault="007A4080" w:rsidP="007A4080">
      <w:r>
        <w:t xml:space="preserve">    taking them chunk by chunk, converting the letters to numbers, and</w:t>
      </w:r>
    </w:p>
    <w:p w14:paraId="498E6F31" w14:textId="77777777" w:rsidR="007A4080" w:rsidRDefault="007A4080" w:rsidP="007A4080">
      <w:r>
        <w:t xml:space="preserve">    building a list-of-lists-of-ints structure.</w:t>
      </w:r>
    </w:p>
    <w:p w14:paraId="784C97D1" w14:textId="77777777" w:rsidR="007A4080" w:rsidRDefault="007A4080" w:rsidP="007A4080">
      <w:r>
        <w:t xml:space="preserve">    Then use keras pad_sequences to ensure uniform length (len == sentence_maxlen)</w:t>
      </w:r>
    </w:p>
    <w:p w14:paraId="2D693825" w14:textId="77777777" w:rsidR="007A4080" w:rsidRDefault="007A4080" w:rsidP="007A4080">
      <w:r>
        <w:t xml:space="preserve">    with left-hand-side padding, and write out both the list object and pad_sequences'</w:t>
      </w:r>
    </w:p>
    <w:p w14:paraId="389BA9CD" w14:textId="77777777" w:rsidR="007A4080" w:rsidRDefault="007A4080" w:rsidP="007A4080">
      <w:r>
        <w:t xml:space="preserve">    resulting numpy array to pickled files.</w:t>
      </w:r>
    </w:p>
    <w:p w14:paraId="46CDE674" w14:textId="77777777" w:rsidR="007A4080" w:rsidRDefault="007A4080" w:rsidP="007A4080">
      <w:r>
        <w:t xml:space="preserve">    :param sentence_maxlen:</w:t>
      </w:r>
    </w:p>
    <w:p w14:paraId="640EC6D5" w14:textId="77777777" w:rsidR="007A4080" w:rsidRDefault="007A4080" w:rsidP="007A4080">
      <w:r>
        <w:t xml:space="preserve">    :param dataset_name: train, test, dev or eval</w:t>
      </w:r>
    </w:p>
    <w:p w14:paraId="25EEB94A" w14:textId="77777777" w:rsidR="007A4080" w:rsidRDefault="007A4080" w:rsidP="007A4080">
      <w:r>
        <w:t xml:space="preserve">    :return:</w:t>
      </w:r>
    </w:p>
    <w:p w14:paraId="5247128A" w14:textId="77777777" w:rsidR="007A4080" w:rsidRDefault="007A4080" w:rsidP="007A4080">
      <w:r>
        <w:t xml:space="preserve">    """</w:t>
      </w:r>
    </w:p>
    <w:p w14:paraId="0B9F1CFD" w14:textId="77777777" w:rsidR="007A4080" w:rsidRDefault="007A4080" w:rsidP="007A4080">
      <w:r>
        <w:t xml:space="preserve">    from keras.preprocessing.sequence import pad_sequences  # type: ignore</w:t>
      </w:r>
    </w:p>
    <w:p w14:paraId="7227DC1D" w14:textId="77777777" w:rsidR="007A4080" w:rsidRDefault="007A4080" w:rsidP="007A4080">
      <w:r>
        <w:t xml:space="preserve">    debug = True</w:t>
      </w:r>
    </w:p>
    <w:p w14:paraId="7E344C4D" w14:textId="77777777" w:rsidR="007A4080" w:rsidRDefault="007A4080" w:rsidP="007A4080">
      <w:r>
        <w:lastRenderedPageBreak/>
        <w:t xml:space="preserve">    if debug:</w:t>
      </w:r>
    </w:p>
    <w:p w14:paraId="37602B45" w14:textId="77777777" w:rsidR="007A4080" w:rsidRDefault="007A4080" w:rsidP="007A4080">
      <w:r>
        <w:t xml:space="preserve">        print("Generating X tensor")</w:t>
      </w:r>
    </w:p>
    <w:p w14:paraId="7F68D54C" w14:textId="77777777" w:rsidR="007A4080" w:rsidRDefault="007A4080" w:rsidP="007A4080"/>
    <w:p w14:paraId="73CBBFA4" w14:textId="77777777" w:rsidR="007A4080" w:rsidRDefault="007A4080" w:rsidP="007A4080">
      <w:r>
        <w:t xml:space="preserve">    # Model is overfitting. Try reducing tensor size for each dataset</w:t>
      </w:r>
    </w:p>
    <w:p w14:paraId="6A83DA4E" w14:textId="77777777" w:rsidR="007A4080" w:rsidRDefault="007A4080" w:rsidP="007A4080">
      <w:r>
        <w:t xml:space="preserve">    # to see if that fixes NaN-validation problem.</w:t>
      </w:r>
    </w:p>
    <w:p w14:paraId="5F5AD98C" w14:textId="77777777" w:rsidR="007A4080" w:rsidRDefault="007A4080" w:rsidP="007A4080">
      <w:r>
        <w:t xml:space="preserve">    cutoff = {</w:t>
      </w:r>
    </w:p>
    <w:p w14:paraId="3B58A953" w14:textId="77777777" w:rsidR="007A4080" w:rsidRDefault="007A4080" w:rsidP="007A4080">
      <w:r>
        <w:t xml:space="preserve">        "train": 1000000,</w:t>
      </w:r>
    </w:p>
    <w:p w14:paraId="5364AA58" w14:textId="77777777" w:rsidR="007A4080" w:rsidRDefault="007A4080" w:rsidP="007A4080">
      <w:r>
        <w:t xml:space="preserve">        "test": 60000,</w:t>
      </w:r>
    </w:p>
    <w:p w14:paraId="57E7DFF6" w14:textId="77777777" w:rsidR="007A4080" w:rsidRDefault="007A4080" w:rsidP="007A4080">
      <w:r>
        <w:t xml:space="preserve">        "dev": 60000,</w:t>
      </w:r>
    </w:p>
    <w:p w14:paraId="7587D314" w14:textId="77777777" w:rsidR="007A4080" w:rsidRDefault="007A4080" w:rsidP="007A4080">
      <w:r>
        <w:t xml:space="preserve">    }</w:t>
      </w:r>
    </w:p>
    <w:p w14:paraId="76B9A9FD" w14:textId="77777777" w:rsidR="007A4080" w:rsidRDefault="007A4080" w:rsidP="007A4080"/>
    <w:p w14:paraId="4BBB3556" w14:textId="77777777" w:rsidR="007A4080" w:rsidRDefault="007A4080" w:rsidP="007A4080">
      <w:r>
        <w:t xml:space="preserve">    alphabet = get_pickled_alphabet()</w:t>
      </w:r>
    </w:p>
    <w:p w14:paraId="67FA09C5" w14:textId="77777777" w:rsidR="007A4080" w:rsidRDefault="007A4080" w:rsidP="007A4080"/>
    <w:p w14:paraId="7E55A91F" w14:textId="77777777" w:rsidR="007A4080" w:rsidRDefault="007A4080" w:rsidP="007A4080">
      <w:r>
        <w:t xml:space="preserve">    x_list = []</w:t>
      </w:r>
    </w:p>
    <w:p w14:paraId="3746134E" w14:textId="77777777" w:rsidR="007A4080" w:rsidRDefault="007A4080" w:rsidP="007A4080">
      <w:r>
        <w:t xml:space="preserve">    for idx, hansard_sentence in enumerate(get_chunked_hansard_texts(dataset_name)):</w:t>
      </w:r>
    </w:p>
    <w:p w14:paraId="165F79B8" w14:textId="77777777" w:rsidR="007A4080" w:rsidRDefault="007A4080" w:rsidP="007A4080">
      <w:r>
        <w:t xml:space="preserve">        if idx &gt;= cutoff[dataset_name]:</w:t>
      </w:r>
    </w:p>
    <w:p w14:paraId="67CD4E46" w14:textId="77777777" w:rsidR="007A4080" w:rsidRDefault="007A4080" w:rsidP="007A4080">
      <w:r>
        <w:t xml:space="preserve">            break</w:t>
      </w:r>
    </w:p>
    <w:p w14:paraId="4A40C9BE" w14:textId="77777777" w:rsidR="007A4080" w:rsidRDefault="007A4080" w:rsidP="007A4080">
      <w:r>
        <w:t xml:space="preserve">        numbers_list = numerify.numerify_text(hansard_sentence, alphabet, sentence_maxlen)</w:t>
      </w:r>
    </w:p>
    <w:p w14:paraId="32885098" w14:textId="77777777" w:rsidR="007A4080" w:rsidRDefault="007A4080" w:rsidP="007A4080">
      <w:r>
        <w:t xml:space="preserve">        x_list.append(numbers_list)</w:t>
      </w:r>
    </w:p>
    <w:p w14:paraId="3288B781" w14:textId="77777777" w:rsidR="007A4080" w:rsidRDefault="007A4080" w:rsidP="007A4080">
      <w:r>
        <w:t xml:space="preserve">        if debug:</w:t>
      </w:r>
    </w:p>
    <w:p w14:paraId="41F49300" w14:textId="77777777" w:rsidR="007A4080" w:rsidRDefault="007A4080" w:rsidP="007A4080">
      <w:r>
        <w:t xml:space="preserve">            print("Building x, progress {} %".format((idx / cutoff[dataset_name]) * 100)) if idx % 5000 == 0 else None</w:t>
      </w:r>
    </w:p>
    <w:p w14:paraId="5EB8373F" w14:textId="77777777" w:rsidR="007A4080" w:rsidRDefault="007A4080" w:rsidP="007A4080"/>
    <w:p w14:paraId="5C2C5A54" w14:textId="77777777" w:rsidR="007A4080" w:rsidRDefault="007A4080" w:rsidP="007A4080">
      <w:r>
        <w:t xml:space="preserve">    # Write X so we don't have to regenerate every time...</w:t>
      </w:r>
    </w:p>
    <w:p w14:paraId="2C923EAE" w14:textId="77777777" w:rsidR="007A4080" w:rsidRDefault="007A4080" w:rsidP="007A4080">
      <w:r>
        <w:t xml:space="preserve">    pickle_large_file(x_list, "keras_character_based_ner/src/x_list-{}-toy.p".format(dataset_name))</w:t>
      </w:r>
    </w:p>
    <w:p w14:paraId="017B5DD9" w14:textId="77777777" w:rsidR="007A4080" w:rsidRDefault="007A4080" w:rsidP="007A4080"/>
    <w:p w14:paraId="74CC0FFE" w14:textId="77777777" w:rsidR="007A4080" w:rsidRDefault="007A4080" w:rsidP="007A4080">
      <w:r>
        <w:t xml:space="preserve">    # pad_sequences takes care of enforcing sentence_maxlen for us</w:t>
      </w:r>
    </w:p>
    <w:p w14:paraId="538E6C06" w14:textId="77777777" w:rsidR="007A4080" w:rsidRDefault="007A4080" w:rsidP="007A4080">
      <w:r>
        <w:t xml:space="preserve">    x_np = pad_sequences(x_list, maxlen=sentence_maxlen)</w:t>
      </w:r>
    </w:p>
    <w:p w14:paraId="19D30503" w14:textId="77777777" w:rsidR="007A4080" w:rsidRDefault="007A4080" w:rsidP="007A4080"/>
    <w:p w14:paraId="4F740DF8" w14:textId="77777777" w:rsidR="007A4080" w:rsidRDefault="007A4080" w:rsidP="007A4080">
      <w:r>
        <w:t xml:space="preserve">    # Write X so we don't have to regenerate every time...</w:t>
      </w:r>
    </w:p>
    <w:p w14:paraId="3248C0AE" w14:textId="77777777" w:rsidR="007A4080" w:rsidRDefault="007A4080" w:rsidP="007A4080">
      <w:r>
        <w:t xml:space="preserve">    pickle_large_file(x_np, "keras_character_based_ner/src/x_np-{}-toy.p".format(dataset_name))</w:t>
      </w:r>
    </w:p>
    <w:p w14:paraId="2C14A808" w14:textId="77777777" w:rsidR="007A4080" w:rsidRDefault="007A4080" w:rsidP="007A4080"/>
    <w:p w14:paraId="2F7F0610" w14:textId="77777777" w:rsidR="007A4080" w:rsidRDefault="007A4080" w:rsidP="007A4080"/>
    <w:p w14:paraId="37184E68" w14:textId="77777777" w:rsidR="007A4080" w:rsidRDefault="007A4080" w:rsidP="007A4080">
      <w:r>
        <w:t>def onehot(i: int, maxlen: int) -&gt; List[int]:</w:t>
      </w:r>
    </w:p>
    <w:p w14:paraId="3A84C745" w14:textId="77777777" w:rsidR="007A4080" w:rsidRDefault="007A4080" w:rsidP="007A4080">
      <w:r>
        <w:t xml:space="preserve">    """</w:t>
      </w:r>
    </w:p>
    <w:p w14:paraId="12DD7397" w14:textId="77777777" w:rsidR="007A4080" w:rsidRDefault="007A4080" w:rsidP="007A4080">
      <w:r>
        <w:t xml:space="preserve">    Turn an integer into a onehot vector for that integer</w:t>
      </w:r>
    </w:p>
    <w:p w14:paraId="54A8334F" w14:textId="77777777" w:rsidR="007A4080" w:rsidRDefault="007A4080" w:rsidP="007A4080">
      <w:r>
        <w:t xml:space="preserve">    :param i: Int to change to onehot</w:t>
      </w:r>
    </w:p>
    <w:p w14:paraId="53C5342A" w14:textId="77777777" w:rsidR="007A4080" w:rsidRDefault="007A4080" w:rsidP="007A4080">
      <w:r>
        <w:t xml:space="preserve">    :param maxlen: length of the onehot vector</w:t>
      </w:r>
    </w:p>
    <w:p w14:paraId="4F6F20A0" w14:textId="77777777" w:rsidR="007A4080" w:rsidRDefault="007A4080" w:rsidP="007A4080">
      <w:r>
        <w:t xml:space="preserve">    """</w:t>
      </w:r>
    </w:p>
    <w:p w14:paraId="75436D25" w14:textId="77777777" w:rsidR="007A4080" w:rsidRDefault="007A4080" w:rsidP="007A4080">
      <w:r>
        <w:t xml:space="preserve">    onehot_vector = [0 for _ in range(maxlen)]</w:t>
      </w:r>
    </w:p>
    <w:p w14:paraId="36BF082C" w14:textId="77777777" w:rsidR="007A4080" w:rsidRDefault="007A4080" w:rsidP="007A4080">
      <w:r>
        <w:t xml:space="preserve">    onehot_vector[i] = 1</w:t>
      </w:r>
    </w:p>
    <w:p w14:paraId="59A950D5" w14:textId="77777777" w:rsidR="007A4080" w:rsidRDefault="007A4080" w:rsidP="007A4080">
      <w:r>
        <w:t xml:space="preserve">    return onehot_vector</w:t>
      </w:r>
    </w:p>
    <w:p w14:paraId="4F8ED4D8" w14:textId="77777777" w:rsidR="007A4080" w:rsidRDefault="007A4080" w:rsidP="007A4080"/>
    <w:p w14:paraId="358837AA" w14:textId="77777777" w:rsidR="007A4080" w:rsidRDefault="007A4080" w:rsidP="007A4080"/>
    <w:p w14:paraId="45CC3C64" w14:textId="77777777" w:rsidR="007A4080" w:rsidRDefault="007A4080" w:rsidP="007A4080">
      <w:r>
        <w:t>def create_y_toy(sentence_maxlen, dataset_name):</w:t>
      </w:r>
    </w:p>
    <w:p w14:paraId="473594AE" w14:textId="77777777" w:rsidR="007A4080" w:rsidRDefault="007A4080" w:rsidP="007A4080">
      <w:r>
        <w:lastRenderedPageBreak/>
        <w:t xml:space="preserve">    """"</w:t>
      </w:r>
    </w:p>
    <w:p w14:paraId="6D95B492" w14:textId="77777777" w:rsidR="007A4080" w:rsidRDefault="007A4080" w:rsidP="007A4080">
      <w:r>
        <w:t xml:space="preserve">    Create Y tensor by reading in the required spans of each chunk of the debates</w:t>
      </w:r>
    </w:p>
    <w:p w14:paraId="233D2B51" w14:textId="77777777" w:rsidR="007A4080" w:rsidRDefault="007A4080" w:rsidP="007A4080">
      <w:r>
        <w:t xml:space="preserve">    in the current dataset, and returning the equivalent list of NE numbers</w:t>
      </w:r>
    </w:p>
    <w:p w14:paraId="7CB39A03" w14:textId="77777777" w:rsidR="007A4080" w:rsidRDefault="007A4080" w:rsidP="007A4080">
      <w:r>
        <w:t xml:space="preserve">    from the interpolated file for that debate.</w:t>
      </w:r>
    </w:p>
    <w:p w14:paraId="11287242" w14:textId="77777777" w:rsidR="007A4080" w:rsidRDefault="007A4080" w:rsidP="007A4080">
      <w:r>
        <w:t xml:space="preserve">    As per create_x, we make a Python list-of-lists-of-ints, pickle it, then</w:t>
      </w:r>
    </w:p>
    <w:p w14:paraId="57B4098B" w14:textId="77777777" w:rsidR="007A4080" w:rsidRDefault="007A4080" w:rsidP="007A4080">
      <w:r>
        <w:t xml:space="preserve">    use pad_sequences to make a numpy array, which we also pickle.</w:t>
      </w:r>
    </w:p>
    <w:p w14:paraId="30DF02D9" w14:textId="77777777" w:rsidR="007A4080" w:rsidRDefault="007A4080" w:rsidP="007A4080">
      <w:r>
        <w:t xml:space="preserve">    """</w:t>
      </w:r>
    </w:p>
    <w:p w14:paraId="767D0124" w14:textId="77777777" w:rsidR="007A4080" w:rsidRDefault="007A4080" w:rsidP="007A4080">
      <w:r>
        <w:t xml:space="preserve">    from keras.preprocessing.sequence import pad_sequences  # type: ignore</w:t>
      </w:r>
    </w:p>
    <w:p w14:paraId="34A1B8C4" w14:textId="77777777" w:rsidR="007A4080" w:rsidRDefault="007A4080" w:rsidP="007A4080"/>
    <w:p w14:paraId="3B3A0641" w14:textId="77777777" w:rsidR="007A4080" w:rsidRDefault="007A4080" w:rsidP="007A4080">
      <w:r>
        <w:t xml:space="preserve">    debug = True</w:t>
      </w:r>
    </w:p>
    <w:p w14:paraId="3C0EB74B" w14:textId="77777777" w:rsidR="007A4080" w:rsidRDefault="007A4080" w:rsidP="007A4080"/>
    <w:p w14:paraId="1B9A7D42" w14:textId="77777777" w:rsidR="007A4080" w:rsidRDefault="007A4080" w:rsidP="007A4080">
      <w:r>
        <w:t xml:space="preserve">    if debug:</w:t>
      </w:r>
    </w:p>
    <w:p w14:paraId="10C40B9F" w14:textId="77777777" w:rsidR="007A4080" w:rsidRDefault="007A4080" w:rsidP="007A4080">
      <w:r>
        <w:t xml:space="preserve">        print("Generating Y tensor")</w:t>
      </w:r>
    </w:p>
    <w:p w14:paraId="4BFE808B" w14:textId="77777777" w:rsidR="007A4080" w:rsidRDefault="007A4080" w:rsidP="007A4080"/>
    <w:p w14:paraId="7D962DA8" w14:textId="77777777" w:rsidR="007A4080" w:rsidRDefault="007A4080" w:rsidP="007A4080">
      <w:r>
        <w:t xml:space="preserve">    # Model is overfitting. Try reducing tensor size for each dataset</w:t>
      </w:r>
    </w:p>
    <w:p w14:paraId="05628C15" w14:textId="77777777" w:rsidR="007A4080" w:rsidRDefault="007A4080" w:rsidP="007A4080">
      <w:r>
        <w:t xml:space="preserve">    # to see if that fixes NaN-validation problem.</w:t>
      </w:r>
    </w:p>
    <w:p w14:paraId="30A4B375" w14:textId="77777777" w:rsidR="007A4080" w:rsidRDefault="007A4080" w:rsidP="007A4080">
      <w:r>
        <w:t xml:space="preserve">    cutoff = {</w:t>
      </w:r>
    </w:p>
    <w:p w14:paraId="39856154" w14:textId="77777777" w:rsidR="007A4080" w:rsidRDefault="007A4080" w:rsidP="007A4080">
      <w:r>
        <w:t xml:space="preserve">        "train": 1000000,</w:t>
      </w:r>
    </w:p>
    <w:p w14:paraId="4CF3947A" w14:textId="77777777" w:rsidR="007A4080" w:rsidRDefault="007A4080" w:rsidP="007A4080">
      <w:r>
        <w:t xml:space="preserve">        "test": 60000,</w:t>
      </w:r>
    </w:p>
    <w:p w14:paraId="3793F8AB" w14:textId="77777777" w:rsidR="007A4080" w:rsidRDefault="007A4080" w:rsidP="007A4080">
      <w:r>
        <w:t xml:space="preserve">        "dev": 60000,</w:t>
      </w:r>
    </w:p>
    <w:p w14:paraId="42B7849F" w14:textId="77777777" w:rsidR="007A4080" w:rsidRDefault="007A4080" w:rsidP="007A4080">
      <w:r>
        <w:t xml:space="preserve">    }</w:t>
      </w:r>
    </w:p>
    <w:p w14:paraId="1567B310" w14:textId="77777777" w:rsidR="007A4080" w:rsidRDefault="007A4080" w:rsidP="007A4080"/>
    <w:p w14:paraId="464D247C" w14:textId="77777777" w:rsidR="007A4080" w:rsidRDefault="007A4080" w:rsidP="007A4080">
      <w:r>
        <w:t xml:space="preserve">    y_list = []</w:t>
      </w:r>
    </w:p>
    <w:p w14:paraId="187D8151" w14:textId="77777777" w:rsidR="007A4080" w:rsidRDefault="007A4080" w:rsidP="007A4080">
      <w:r>
        <w:t xml:space="preserve">    onehot_vector_length = len(get_labels()) + 1  # list of labels plus one extra for non-NE</w:t>
      </w:r>
    </w:p>
    <w:p w14:paraId="21D6B2DB" w14:textId="77777777" w:rsidR="007A4080" w:rsidRDefault="007A4080" w:rsidP="007A4080"/>
    <w:p w14:paraId="44983867" w14:textId="77777777" w:rsidR="007A4080" w:rsidRDefault="007A4080" w:rsidP="007A4080">
      <w:r>
        <w:t xml:space="preserve">    for idx, interpolated_hansard_sentence in enumerate(</w:t>
      </w:r>
    </w:p>
    <w:p w14:paraId="1EB88DC7" w14:textId="77777777" w:rsidR="007A4080" w:rsidRDefault="007A4080" w:rsidP="007A4080">
      <w:r>
        <w:t xml:space="preserve">            get_chunked_hansard_interpolations(dataset_name)):</w:t>
      </w:r>
    </w:p>
    <w:p w14:paraId="2923D446" w14:textId="77777777" w:rsidR="007A4080" w:rsidRDefault="007A4080" w:rsidP="007A4080">
      <w:r>
        <w:t xml:space="preserve">        if idx &gt;= cutoff[dataset_name]:</w:t>
      </w:r>
    </w:p>
    <w:p w14:paraId="5E93581F" w14:textId="77777777" w:rsidR="007A4080" w:rsidRDefault="007A4080" w:rsidP="007A4080">
      <w:r>
        <w:t xml:space="preserve">            break</w:t>
      </w:r>
    </w:p>
    <w:p w14:paraId="55A87D2B" w14:textId="77777777" w:rsidR="007A4080" w:rsidRDefault="007A4080" w:rsidP="007A4080">
      <w:r>
        <w:t xml:space="preserve">        y_list.append([onehot(int(num), onehot_vector_length) for num in interpolated_hansard_sentence])</w:t>
      </w:r>
    </w:p>
    <w:p w14:paraId="3BD6C7A4" w14:textId="77777777" w:rsidR="007A4080" w:rsidRDefault="007A4080" w:rsidP="007A4080">
      <w:r>
        <w:t xml:space="preserve">        if debug:</w:t>
      </w:r>
    </w:p>
    <w:p w14:paraId="39B5C36F" w14:textId="77777777" w:rsidR="007A4080" w:rsidRDefault="007A4080" w:rsidP="007A4080">
      <w:r>
        <w:t xml:space="preserve">            print("Building y, progress {} %".format((idx / cutoff[dataset_name]) * 100)) if idx % 5000 == 0 else None</w:t>
      </w:r>
    </w:p>
    <w:p w14:paraId="0D173F89" w14:textId="77777777" w:rsidR="007A4080" w:rsidRDefault="007A4080" w:rsidP="007A4080"/>
    <w:p w14:paraId="4FED25D0" w14:textId="77777777" w:rsidR="007A4080" w:rsidRDefault="007A4080" w:rsidP="007A4080">
      <w:r>
        <w:t xml:space="preserve">    # Write Y so we don't have to regenerate every time...</w:t>
      </w:r>
    </w:p>
    <w:p w14:paraId="57D07B7F" w14:textId="77777777" w:rsidR="007A4080" w:rsidRDefault="007A4080" w:rsidP="007A4080">
      <w:r>
        <w:t xml:space="preserve">    pickle_large_file(y_list, "keras_character_based_ner/src/y_list-{}-toy.p".format(dataset_name))</w:t>
      </w:r>
    </w:p>
    <w:p w14:paraId="741E964B" w14:textId="77777777" w:rsidR="007A4080" w:rsidRDefault="007A4080" w:rsidP="007A4080"/>
    <w:p w14:paraId="5478AF4F" w14:textId="77777777" w:rsidR="007A4080" w:rsidRDefault="007A4080" w:rsidP="007A4080">
      <w:r>
        <w:t xml:space="preserve">    # pad_sequences takes care of enforcing sentence_maxlen for us</w:t>
      </w:r>
    </w:p>
    <w:p w14:paraId="34EA517A" w14:textId="77777777" w:rsidR="007A4080" w:rsidRDefault="007A4080" w:rsidP="007A4080">
      <w:r>
        <w:t xml:space="preserve">    y_np = pad_sequences(y_list, maxlen=sentence_maxlen)</w:t>
      </w:r>
    </w:p>
    <w:p w14:paraId="1C447EC1" w14:textId="77777777" w:rsidR="007A4080" w:rsidRDefault="007A4080" w:rsidP="007A4080"/>
    <w:p w14:paraId="0ABF65E4" w14:textId="77777777" w:rsidR="007A4080" w:rsidRDefault="007A4080" w:rsidP="007A4080">
      <w:r>
        <w:t xml:space="preserve">    # Write X so we don't have to regenerate every time...</w:t>
      </w:r>
    </w:p>
    <w:p w14:paraId="6BB4A302" w14:textId="77777777" w:rsidR="007A4080" w:rsidRDefault="007A4080" w:rsidP="007A4080">
      <w:r>
        <w:t xml:space="preserve">    pickle_large_file(y_np, "keras_character_based_ner/src/y_np-{}-toy.p".format(dataset_name))</w:t>
      </w:r>
    </w:p>
    <w:p w14:paraId="0BDE7300" w14:textId="77777777" w:rsidR="007A4080" w:rsidRDefault="007A4080" w:rsidP="007A4080"/>
    <w:p w14:paraId="6FEE706F" w14:textId="77777777" w:rsidR="007A4080" w:rsidRDefault="007A4080" w:rsidP="007A4080"/>
    <w:p w14:paraId="295C3D53" w14:textId="77777777" w:rsidR="007A4080" w:rsidRDefault="007A4080" w:rsidP="007A4080">
      <w:r>
        <w:lastRenderedPageBreak/>
        <w:t>def get_median_sentence_length(dataset_name) -&gt; float:</w:t>
      </w:r>
    </w:p>
    <w:p w14:paraId="52A95B50" w14:textId="77777777" w:rsidR="007A4080" w:rsidRDefault="007A4080" w:rsidP="007A4080">
      <w:r>
        <w:t xml:space="preserve">    """</w:t>
      </w:r>
    </w:p>
    <w:p w14:paraId="4620F4D0" w14:textId="77777777" w:rsidR="007A4080" w:rsidRDefault="007A4080" w:rsidP="007A4080">
      <w:r>
        <w:t xml:space="preserve">    Find median length of all sentences in the corpus - so we can make sensible decisions about chunking for tensors.</w:t>
      </w:r>
    </w:p>
    <w:p w14:paraId="795CA6DA" w14:textId="77777777" w:rsidR="007A4080" w:rsidRDefault="007A4080" w:rsidP="007A4080">
      <w:r>
        <w:t xml:space="preserve">    :param dataset_name:</w:t>
      </w:r>
    </w:p>
    <w:p w14:paraId="7279EA7C" w14:textId="77777777" w:rsidR="007A4080" w:rsidRDefault="007A4080" w:rsidP="007A4080">
      <w:r>
        <w:t xml:space="preserve">    :return:</w:t>
      </w:r>
    </w:p>
    <w:p w14:paraId="4A258976" w14:textId="77777777" w:rsidR="007A4080" w:rsidRDefault="007A4080" w:rsidP="007A4080">
      <w:r>
        <w:t xml:space="preserve">    """</w:t>
      </w:r>
    </w:p>
    <w:p w14:paraId="1D175BCC" w14:textId="77777777" w:rsidR="007A4080" w:rsidRDefault="007A4080" w:rsidP="007A4080">
      <w:r>
        <w:t xml:space="preserve">    sentence_lengths = []</w:t>
      </w:r>
    </w:p>
    <w:p w14:paraId="2429521D" w14:textId="77777777" w:rsidR="007A4080" w:rsidRDefault="007A4080" w:rsidP="007A4080">
      <w:r>
        <w:t xml:space="preserve">    for _file in get_all_hansard_files(dataset_name):</w:t>
      </w:r>
    </w:p>
    <w:p w14:paraId="603FF46E" w14:textId="77777777" w:rsidR="007A4080" w:rsidRDefault="007A4080" w:rsidP="007A4080">
      <w:r>
        <w:t xml:space="preserve">        for span_start, span_end in chunk.get_sentence_spans(_file):</w:t>
      </w:r>
    </w:p>
    <w:p w14:paraId="10910E42" w14:textId="77777777" w:rsidR="007A4080" w:rsidRDefault="007A4080" w:rsidP="007A4080">
      <w:r>
        <w:t xml:space="preserve">            span_len = span_end - span_start</w:t>
      </w:r>
    </w:p>
    <w:p w14:paraId="27DCBBD7" w14:textId="77777777" w:rsidR="007A4080" w:rsidRDefault="007A4080" w:rsidP="007A4080">
      <w:r>
        <w:t xml:space="preserve">            sentence_lengths.append(span_len)</w:t>
      </w:r>
    </w:p>
    <w:p w14:paraId="5A1EF3FB" w14:textId="77777777" w:rsidR="007A4080" w:rsidRDefault="007A4080" w:rsidP="007A4080">
      <w:r>
        <w:t xml:space="preserve">    return median(sentence_lengths)</w:t>
      </w:r>
    </w:p>
    <w:p w14:paraId="7082CBF5" w14:textId="77777777" w:rsidR="007A4080" w:rsidRDefault="007A4080" w:rsidP="007A4080"/>
    <w:p w14:paraId="64D765CC" w14:textId="77777777" w:rsidR="007A4080" w:rsidRDefault="007A4080" w:rsidP="007A4080"/>
    <w:p w14:paraId="36691D40" w14:textId="77777777" w:rsidR="007A4080" w:rsidRDefault="007A4080" w:rsidP="007A4080">
      <w:r>
        <w:t>def get_x_y(dataset_name, dataset_size="toy") -&gt; Tuple:</w:t>
      </w:r>
    </w:p>
    <w:p w14:paraId="7993E76E" w14:textId="77777777" w:rsidR="007A4080" w:rsidRDefault="007A4080" w:rsidP="007A4080">
      <w:r>
        <w:t xml:space="preserve">    """</w:t>
      </w:r>
    </w:p>
    <w:p w14:paraId="3A22563B" w14:textId="77777777" w:rsidR="007A4080" w:rsidRDefault="007A4080" w:rsidP="007A4080">
      <w:r>
        <w:t xml:space="preserve">    Returns a Python tuple x and y, where x and y are Numpy arrays!</w:t>
      </w:r>
    </w:p>
    <w:p w14:paraId="5252E53B" w14:textId="77777777" w:rsidR="007A4080" w:rsidRDefault="007A4080" w:rsidP="007A4080">
      <w:r>
        <w:t xml:space="preserve">                x: Array of shape (batch_size, sentence_maxlen).</w:t>
      </w:r>
    </w:p>
    <w:p w14:paraId="5130F36E" w14:textId="77777777" w:rsidR="007A4080" w:rsidRDefault="007A4080" w:rsidP="007A4080">
      <w:r>
        <w:t xml:space="preserve">                Entries in dimension 1 are alphabet indices, index 0 is the padding symbol</w:t>
      </w:r>
    </w:p>
    <w:p w14:paraId="5DF7AB7C" w14:textId="77777777" w:rsidR="007A4080" w:rsidRDefault="007A4080" w:rsidP="007A4080">
      <w:r>
        <w:t xml:space="preserve">                y: Array of shape (batch_size, sentence_maxlen, self.num_labels).</w:t>
      </w:r>
    </w:p>
    <w:p w14:paraId="017A9CCD" w14:textId="77777777" w:rsidR="007A4080" w:rsidRDefault="007A4080" w:rsidP="007A4080">
      <w:r>
        <w:t xml:space="preserve">                Entries in dimension 2 are label indices, index 0 is the null label</w:t>
      </w:r>
    </w:p>
    <w:p w14:paraId="57DE1566" w14:textId="77777777" w:rsidR="007A4080" w:rsidRDefault="007A4080" w:rsidP="007A4080">
      <w:r>
        <w:t xml:space="preserve">                I guess batch_size here refers to the WHOLE batch?</w:t>
      </w:r>
    </w:p>
    <w:p w14:paraId="7DE7DB58" w14:textId="77777777" w:rsidR="007A4080" w:rsidRDefault="007A4080" w:rsidP="007A4080">
      <w:r>
        <w:t xml:space="preserve">    """</w:t>
      </w:r>
    </w:p>
    <w:p w14:paraId="42D6BCD9" w14:textId="77777777" w:rsidR="007A4080" w:rsidRDefault="007A4080" w:rsidP="007A4080">
      <w:r>
        <w:t xml:space="preserve">    if dataset_size == "toy":</w:t>
      </w:r>
    </w:p>
    <w:p w14:paraId="4317B0AA" w14:textId="77777777" w:rsidR="007A4080" w:rsidRDefault="007A4080" w:rsidP="007A4080">
      <w:r>
        <w:t xml:space="preserve">        x_np = unpickle_large_file("keras_character_based_ner/src/x_np-{}-toy.p".format(dataset_name))</w:t>
      </w:r>
    </w:p>
    <w:p w14:paraId="7EE14FCE" w14:textId="77777777" w:rsidR="007A4080" w:rsidRDefault="007A4080" w:rsidP="007A4080">
      <w:r>
        <w:t xml:space="preserve">        y_np = unpickle_large_file("keras_character_based_ner/src/y_np-{}-toy.p".format(dataset_name))</w:t>
      </w:r>
    </w:p>
    <w:p w14:paraId="24BFA12D" w14:textId="77777777" w:rsidR="007A4080" w:rsidRDefault="007A4080" w:rsidP="007A4080">
      <w:r>
        <w:t xml:space="preserve">    elif dataset_size == "mini":</w:t>
      </w:r>
    </w:p>
    <w:p w14:paraId="66970141" w14:textId="77777777" w:rsidR="007A4080" w:rsidRDefault="007A4080" w:rsidP="007A4080">
      <w:r>
        <w:t xml:space="preserve">        x_np = unpickle_large_file("keras_character_based_ner/src/x_np-{}-mini.p".format(dataset_name))</w:t>
      </w:r>
    </w:p>
    <w:p w14:paraId="4A180682" w14:textId="77777777" w:rsidR="007A4080" w:rsidRDefault="007A4080" w:rsidP="007A4080">
      <w:r>
        <w:t xml:space="preserve">        y_np = unpickle_large_file("keras_character_based_ner/src/y_np-{}-mini.p".format(dataset_name))</w:t>
      </w:r>
    </w:p>
    <w:p w14:paraId="16BE98A6" w14:textId="77777777" w:rsidR="007A4080" w:rsidRDefault="007A4080" w:rsidP="007A4080">
      <w:r>
        <w:t xml:space="preserve">    else:</w:t>
      </w:r>
    </w:p>
    <w:p w14:paraId="28F2CF9A" w14:textId="77777777" w:rsidR="007A4080" w:rsidRDefault="007A4080" w:rsidP="007A4080">
      <w:r>
        <w:t xml:space="preserve">        raise NoDatasetSizeFoundException()</w:t>
      </w:r>
    </w:p>
    <w:p w14:paraId="061322BD" w14:textId="77777777" w:rsidR="007A4080" w:rsidRDefault="007A4080" w:rsidP="007A4080"/>
    <w:p w14:paraId="27284D55" w14:textId="77777777" w:rsidR="007A4080" w:rsidRDefault="007A4080" w:rsidP="007A4080">
      <w:r>
        <w:t xml:space="preserve">    return x_np, y_np</w:t>
      </w:r>
    </w:p>
    <w:p w14:paraId="502B70D9" w14:textId="77777777" w:rsidR="007A4080" w:rsidRDefault="007A4080" w:rsidP="007A4080"/>
    <w:p w14:paraId="2D950CCD" w14:textId="77777777" w:rsidR="007A4080" w:rsidRDefault="007A4080" w:rsidP="007A4080"/>
    <w:p w14:paraId="4A18D164" w14:textId="77777777" w:rsidR="007A4080" w:rsidRDefault="007A4080" w:rsidP="007A4080">
      <w:r>
        <w:t>def get_x_y_generator(sentence_maxlen, dataset_name):</w:t>
      </w:r>
    </w:p>
    <w:p w14:paraId="3525B6A8" w14:textId="77777777" w:rsidR="007A4080" w:rsidRDefault="007A4080" w:rsidP="007A4080">
      <w:r>
        <w:t xml:space="preserve">    """</w:t>
      </w:r>
    </w:p>
    <w:p w14:paraId="02DD0FE5" w14:textId="77777777" w:rsidR="007A4080" w:rsidRDefault="007A4080" w:rsidP="007A4080">
      <w:r>
        <w:t xml:space="preserve">    Generator that returns a tuple each time, of inputs/targets as Numpy arrays. Each tuple</w:t>
      </w:r>
    </w:p>
    <w:p w14:paraId="75B774E4" w14:textId="77777777" w:rsidR="007A4080" w:rsidRDefault="007A4080" w:rsidP="007A4080">
      <w:r>
        <w:t xml:space="preserve">    is a batch used in training.</w:t>
      </w:r>
    </w:p>
    <w:p w14:paraId="1A0C5195" w14:textId="77777777" w:rsidR="007A4080" w:rsidRDefault="007A4080" w:rsidP="007A4080">
      <w:r>
        <w:t xml:space="preserve">    Given the size of data we are dealing with, I think this will be necessary</w:t>
      </w:r>
    </w:p>
    <w:p w14:paraId="65A28A2F" w14:textId="77777777" w:rsidR="007A4080" w:rsidRDefault="007A4080" w:rsidP="007A4080">
      <w:r>
        <w:t xml:space="preserve">    to integrate with the keras. We should probably decide a batch size B *within*</w:t>
      </w:r>
    </w:p>
    <w:p w14:paraId="279C0ABD" w14:textId="77777777" w:rsidR="007A4080" w:rsidRDefault="007A4080" w:rsidP="007A4080">
      <w:r>
        <w:t xml:space="preserve">    out dataset, then dynamically do a create_x and create_y on that batch-size</w:t>
      </w:r>
    </w:p>
    <w:p w14:paraId="2854AA16" w14:textId="77777777" w:rsidR="007A4080" w:rsidRDefault="007A4080" w:rsidP="007A4080">
      <w:r>
        <w:lastRenderedPageBreak/>
        <w:t xml:space="preserve">    within the dataset's debates, and yield (short) x and y tensors.</w:t>
      </w:r>
    </w:p>
    <w:p w14:paraId="530DD506" w14:textId="77777777" w:rsidR="007A4080" w:rsidRDefault="007A4080" w:rsidP="007A4080">
      <w:r>
        <w:t xml:space="preserve">    :return: Generator object that yields tuples (x, y), same as in get_x_y()</w:t>
      </w:r>
    </w:p>
    <w:p w14:paraId="54B22883" w14:textId="77777777" w:rsidR="007A4080" w:rsidRDefault="007A4080" w:rsidP="007A4080">
      <w:r>
        <w:t xml:space="preserve">    """</w:t>
      </w:r>
    </w:p>
    <w:p w14:paraId="51C9018E" w14:textId="77777777" w:rsidR="007A4080" w:rsidRDefault="007A4080" w:rsidP="007A4080">
      <w:r>
        <w:t xml:space="preserve">    from keras.preprocessing.sequence import pad_sequences  # type: ignore</w:t>
      </w:r>
    </w:p>
    <w:p w14:paraId="274D87DE" w14:textId="77777777" w:rsidR="007A4080" w:rsidRDefault="007A4080" w:rsidP="007A4080"/>
    <w:p w14:paraId="64621CF9" w14:textId="77777777" w:rsidR="007A4080" w:rsidRDefault="007A4080" w:rsidP="007A4080">
      <w:r>
        <w:t xml:space="preserve">    debug: bool = False</w:t>
      </w:r>
    </w:p>
    <w:p w14:paraId="22FE67AE" w14:textId="77777777" w:rsidR="007A4080" w:rsidRDefault="007A4080" w:rsidP="007A4080"/>
    <w:p w14:paraId="14DC5548" w14:textId="77777777" w:rsidR="007A4080" w:rsidRDefault="007A4080" w:rsidP="007A4080">
      <w:r>
        <w:t xml:space="preserve">    alphabet = get_pickled_alphabet()</w:t>
      </w:r>
    </w:p>
    <w:p w14:paraId="63C0612D" w14:textId="77777777" w:rsidR="007A4080" w:rsidRDefault="007A4080" w:rsidP="007A4080"/>
    <w:p w14:paraId="665CFA20" w14:textId="77777777" w:rsidR="007A4080" w:rsidRDefault="007A4080" w:rsidP="007A4080">
      <w:r>
        <w:t xml:space="preserve">    onehot_vector_length = len(get_labels()) + 1  # list of labels plus one extra for non-NE</w:t>
      </w:r>
    </w:p>
    <w:p w14:paraId="17F4845B" w14:textId="77777777" w:rsidR="007A4080" w:rsidRDefault="007A4080" w:rsidP="007A4080"/>
    <w:p w14:paraId="1A864BA9" w14:textId="77777777" w:rsidR="007A4080" w:rsidRDefault="007A4080" w:rsidP="007A4080">
      <w:r>
        <w:t xml:space="preserve">    batch_length: int = Config.batch_size</w:t>
      </w:r>
    </w:p>
    <w:p w14:paraId="2D115981" w14:textId="77777777" w:rsidR="007A4080" w:rsidRDefault="007A4080" w:rsidP="007A4080">
      <w:r>
        <w:t xml:space="preserve">    batch_position: int = 0</w:t>
      </w:r>
    </w:p>
    <w:p w14:paraId="0DA36BCE" w14:textId="77777777" w:rsidR="007A4080" w:rsidRDefault="007A4080" w:rsidP="007A4080"/>
    <w:p w14:paraId="516B6B51" w14:textId="77777777" w:rsidR="007A4080" w:rsidRDefault="007A4080" w:rsidP="007A4080">
      <w:r>
        <w:t xml:space="preserve">    total_sentences: int = get_total_number_of_hansard_sentences(dataset_name)</w:t>
      </w:r>
    </w:p>
    <w:p w14:paraId="2100E615" w14:textId="77777777" w:rsidR="007A4080" w:rsidRDefault="007A4080" w:rsidP="007A4080"/>
    <w:p w14:paraId="3A877D6F" w14:textId="77777777" w:rsidR="007A4080" w:rsidRDefault="007A4080" w:rsidP="007A4080">
      <w:r>
        <w:t xml:space="preserve">    print("Preparing generators...")</w:t>
      </w:r>
    </w:p>
    <w:p w14:paraId="7AE3E1F0" w14:textId="77777777" w:rsidR="007A4080" w:rsidRDefault="007A4080" w:rsidP="007A4080">
      <w:r>
        <w:t xml:space="preserve">    x_generator = get_chunked_hansard_texts(dataset_name)</w:t>
      </w:r>
    </w:p>
    <w:p w14:paraId="135FB37E" w14:textId="77777777" w:rsidR="007A4080" w:rsidRDefault="007A4080" w:rsidP="007A4080">
      <w:r>
        <w:t xml:space="preserve">    y_generator = get_chunked_hansard_interpolations(dataset_name)</w:t>
      </w:r>
    </w:p>
    <w:p w14:paraId="5975B3A0" w14:textId="77777777" w:rsidR="007A4080" w:rsidRDefault="007A4080" w:rsidP="007A4080"/>
    <w:p w14:paraId="1378EC93" w14:textId="77777777" w:rsidR="007A4080" w:rsidRDefault="007A4080" w:rsidP="007A4080">
      <w:r>
        <w:t xml:space="preserve">    for batch_idx in (batch_position, total_sentences, batch_length):</w:t>
      </w:r>
    </w:p>
    <w:p w14:paraId="21188903" w14:textId="77777777" w:rsidR="007A4080" w:rsidRDefault="007A4080" w:rsidP="007A4080">
      <w:r>
        <w:t xml:space="preserve">        print("Generating new batch for keras, on sentence {} of {}"</w:t>
      </w:r>
    </w:p>
    <w:p w14:paraId="454D081D" w14:textId="77777777" w:rsidR="007A4080" w:rsidRDefault="007A4080" w:rsidP="007A4080">
      <w:r>
        <w:t xml:space="preserve">              .format(batch_position, total_sentences))</w:t>
      </w:r>
    </w:p>
    <w:p w14:paraId="373D1A13" w14:textId="77777777" w:rsidR="007A4080" w:rsidRDefault="007A4080" w:rsidP="007A4080">
      <w:r>
        <w:t xml:space="preserve">        x_list = []</w:t>
      </w:r>
    </w:p>
    <w:p w14:paraId="3E1E2711" w14:textId="77777777" w:rsidR="007A4080" w:rsidRDefault="007A4080" w:rsidP="007A4080">
      <w:r>
        <w:t xml:space="preserve">        y_list = []</w:t>
      </w:r>
    </w:p>
    <w:p w14:paraId="25CD7AB0" w14:textId="77777777" w:rsidR="007A4080" w:rsidRDefault="007A4080" w:rsidP="007A4080"/>
    <w:p w14:paraId="56E87EAA" w14:textId="77777777" w:rsidR="007A4080" w:rsidRDefault="007A4080" w:rsidP="007A4080">
      <w:r>
        <w:t xml:space="preserve">        batch_end = min(batch_idx + batch_length, total_sentences)</w:t>
      </w:r>
    </w:p>
    <w:p w14:paraId="30501999" w14:textId="77777777" w:rsidR="007A4080" w:rsidRDefault="007A4080" w:rsidP="007A4080">
      <w:r>
        <w:t xml:space="preserve">        for idx in range(batch_idx, batch_end):</w:t>
      </w:r>
    </w:p>
    <w:p w14:paraId="0BF2D442" w14:textId="77777777" w:rsidR="007A4080" w:rsidRDefault="007A4080" w:rsidP="007A4080">
      <w:r>
        <w:t xml:space="preserve">            if debug:</w:t>
      </w:r>
    </w:p>
    <w:p w14:paraId="7DC59B00" w14:textId="77777777" w:rsidR="007A4080" w:rsidRDefault="007A4080" w:rsidP="007A4080">
      <w:r>
        <w:t xml:space="preserve">                print("Generating sequence {} of {}, the end of this batch"</w:t>
      </w:r>
    </w:p>
    <w:p w14:paraId="20D84397" w14:textId="77777777" w:rsidR="007A4080" w:rsidRDefault="007A4080" w:rsidP="007A4080">
      <w:r>
        <w:t xml:space="preserve">                      .format(idx, batch_end - 1))</w:t>
      </w:r>
    </w:p>
    <w:p w14:paraId="23A5C39C" w14:textId="77777777" w:rsidR="007A4080" w:rsidRDefault="007A4080" w:rsidP="007A4080">
      <w:r>
        <w:t xml:space="preserve">            x_raw = next(x_generator)</w:t>
      </w:r>
    </w:p>
    <w:p w14:paraId="294E03A7" w14:textId="77777777" w:rsidR="007A4080" w:rsidRDefault="007A4080" w:rsidP="007A4080">
      <w:r>
        <w:t xml:space="preserve">            x_processed = numerify.numerify_text(x_raw, alphabet, sentence_maxlen)</w:t>
      </w:r>
    </w:p>
    <w:p w14:paraId="30EED830" w14:textId="77777777" w:rsidR="007A4080" w:rsidRDefault="007A4080" w:rsidP="007A4080">
      <w:r>
        <w:t xml:space="preserve">            x_list.append(x_processed)</w:t>
      </w:r>
    </w:p>
    <w:p w14:paraId="55E87DF5" w14:textId="77777777" w:rsidR="007A4080" w:rsidRDefault="007A4080" w:rsidP="007A4080">
      <w:r>
        <w:t xml:space="preserve">            y_raw = next(y_generator)</w:t>
      </w:r>
    </w:p>
    <w:p w14:paraId="5334F5A5" w14:textId="77777777" w:rsidR="007A4080" w:rsidRDefault="007A4080" w:rsidP="007A4080">
      <w:r>
        <w:t xml:space="preserve">            y_processed = [onehot(int(num), onehot_vector_length) for num in y_raw]</w:t>
      </w:r>
    </w:p>
    <w:p w14:paraId="31C0AC62" w14:textId="77777777" w:rsidR="007A4080" w:rsidRDefault="007A4080" w:rsidP="007A4080">
      <w:r>
        <w:t xml:space="preserve">            y_list.append(y_processed)</w:t>
      </w:r>
    </w:p>
    <w:p w14:paraId="47A20597" w14:textId="77777777" w:rsidR="007A4080" w:rsidRDefault="007A4080" w:rsidP="007A4080"/>
    <w:p w14:paraId="2DBD5177" w14:textId="77777777" w:rsidR="007A4080" w:rsidRDefault="007A4080" w:rsidP="007A4080">
      <w:r>
        <w:t xml:space="preserve">        batch_position = batch_end</w:t>
      </w:r>
    </w:p>
    <w:p w14:paraId="52EB1361" w14:textId="77777777" w:rsidR="007A4080" w:rsidRDefault="007A4080" w:rsidP="007A4080">
      <w:r>
        <w:t xml:space="preserve">        print("Padding and converting to numpy arrays...")</w:t>
      </w:r>
    </w:p>
    <w:p w14:paraId="1F533F37" w14:textId="77777777" w:rsidR="007A4080" w:rsidRDefault="007A4080" w:rsidP="007A4080">
      <w:r>
        <w:t xml:space="preserve">        x_np = pad_sequences(x_list, maxlen=sentence_maxlen)</w:t>
      </w:r>
    </w:p>
    <w:p w14:paraId="57ACE5B0" w14:textId="77777777" w:rsidR="007A4080" w:rsidRDefault="007A4080" w:rsidP="007A4080">
      <w:r>
        <w:t xml:space="preserve">        y_np = pad_sequences(y_list, maxlen=sentence_maxlen)</w:t>
      </w:r>
    </w:p>
    <w:p w14:paraId="1EF4806F" w14:textId="77777777" w:rsidR="007A4080" w:rsidRDefault="007A4080" w:rsidP="007A4080">
      <w:r>
        <w:t xml:space="preserve">        print("Batch generation done up to {}, yielding to Keras model".format(batch_position))</w:t>
      </w:r>
    </w:p>
    <w:p w14:paraId="14D11957" w14:textId="24EFE097" w:rsidR="00FC504B" w:rsidRPr="00FC504B" w:rsidRDefault="007A4080" w:rsidP="007A4080">
      <w:r>
        <w:t xml:space="preserve">        yield(x_np, y_np)</w:t>
      </w:r>
    </w:p>
    <w:p w14:paraId="0169B4AA" w14:textId="34C5DA79" w:rsidR="00284012" w:rsidRDefault="00284012" w:rsidP="00284012">
      <w:pPr>
        <w:pStyle w:val="Heading2"/>
      </w:pPr>
      <w:bookmarkStart w:id="192" w:name="_Toc523753665"/>
      <w:r>
        <w:t>keras_character_based_ner/src/matt/persist.py</w:t>
      </w:r>
      <w:bookmarkEnd w:id="192"/>
    </w:p>
    <w:p w14:paraId="3A47216E" w14:textId="77777777" w:rsidR="007A4080" w:rsidRDefault="007A4080" w:rsidP="007A4080">
      <w:r>
        <w:t>from keras_character_based_ner.src.model import CharacterBasedLSTMModel</w:t>
      </w:r>
    </w:p>
    <w:p w14:paraId="55DA39D9" w14:textId="77777777" w:rsidR="007A4080" w:rsidRDefault="007A4080" w:rsidP="007A4080">
      <w:r>
        <w:t>from keras_character_based_ner.src.dataset import CharBasedNERDataset</w:t>
      </w:r>
    </w:p>
    <w:p w14:paraId="2FEA1F36" w14:textId="77777777" w:rsidR="007A4080" w:rsidRDefault="007A4080" w:rsidP="007A4080">
      <w:r>
        <w:lastRenderedPageBreak/>
        <w:t>from keras_character_based_ner.src.matt.file_management import unpickle_large_file</w:t>
      </w:r>
    </w:p>
    <w:p w14:paraId="43BC2B3D" w14:textId="77777777" w:rsidR="007A4080" w:rsidRDefault="007A4080" w:rsidP="007A4080">
      <w:r>
        <w:t>from typing import Callable, Dict</w:t>
      </w:r>
    </w:p>
    <w:p w14:paraId="24D3AE16" w14:textId="77777777" w:rsidR="007A4080" w:rsidRDefault="007A4080" w:rsidP="007A4080">
      <w:r>
        <w:t>from keras.models import load_model, Sequential  # type: ignore</w:t>
      </w:r>
    </w:p>
    <w:p w14:paraId="67CA3D2F" w14:textId="77777777" w:rsidR="007A4080" w:rsidRDefault="007A4080" w:rsidP="007A4080"/>
    <w:p w14:paraId="549A20F2" w14:textId="77777777" w:rsidR="007A4080" w:rsidRDefault="007A4080" w:rsidP="007A4080"/>
    <w:p w14:paraId="37EEBAD5" w14:textId="77777777" w:rsidR="007A4080" w:rsidRDefault="007A4080" w:rsidP="007A4080">
      <w:r>
        <w:t>class SavedCharacterBasedLSTMModel(CharacterBasedLSTMModel):</w:t>
      </w:r>
    </w:p>
    <w:p w14:paraId="5C824BD4" w14:textId="77777777" w:rsidR="007A4080" w:rsidRDefault="007A4080" w:rsidP="007A4080">
      <w:r>
        <w:t xml:space="preserve">    def __init__(self, config, dataset):</w:t>
      </w:r>
    </w:p>
    <w:p w14:paraId="0DA3E4AD" w14:textId="77777777" w:rsidR="007A4080" w:rsidRDefault="007A4080" w:rsidP="007A4080">
      <w:r>
        <w:t xml:space="preserve">        super().__init__(config, dataset)</w:t>
      </w:r>
    </w:p>
    <w:p w14:paraId="63888076" w14:textId="77777777" w:rsidR="007A4080" w:rsidRDefault="007A4080" w:rsidP="007A4080"/>
    <w:p w14:paraId="06B510E1" w14:textId="77777777" w:rsidR="007A4080" w:rsidRDefault="007A4080" w:rsidP="007A4080">
      <w:r>
        <w:t xml:space="preserve">    def save(self, filepath):</w:t>
      </w:r>
    </w:p>
    <w:p w14:paraId="6B552B54" w14:textId="77777777" w:rsidR="007A4080" w:rsidRDefault="007A4080" w:rsidP="007A4080">
      <w:r>
        <w:t xml:space="preserve">        """</w:t>
      </w:r>
    </w:p>
    <w:p w14:paraId="3D6C1A12" w14:textId="77777777" w:rsidR="007A4080" w:rsidRDefault="007A4080" w:rsidP="007A4080">
      <w:r>
        <w:t xml:space="preserve">        MIR Added method to save model to disk</w:t>
      </w:r>
    </w:p>
    <w:p w14:paraId="7730F562" w14:textId="77777777" w:rsidR="007A4080" w:rsidRDefault="007A4080" w:rsidP="007A4080">
      <w:r>
        <w:t xml:space="preserve">        :param filepath: file path under which to save</w:t>
      </w:r>
    </w:p>
    <w:p w14:paraId="2C42B06E" w14:textId="77777777" w:rsidR="007A4080" w:rsidRDefault="007A4080" w:rsidP="007A4080">
      <w:r>
        <w:t xml:space="preserve">        :return:</w:t>
      </w:r>
    </w:p>
    <w:p w14:paraId="1577414F" w14:textId="77777777" w:rsidR="007A4080" w:rsidRDefault="007A4080" w:rsidP="007A4080">
      <w:r>
        <w:t xml:space="preserve">        """</w:t>
      </w:r>
    </w:p>
    <w:p w14:paraId="1B1122E8" w14:textId="77777777" w:rsidR="007A4080" w:rsidRDefault="007A4080" w:rsidP="007A4080">
      <w:r>
        <w:t xml:space="preserve">        return self.model.save(filepath)</w:t>
      </w:r>
    </w:p>
    <w:p w14:paraId="7B74E263" w14:textId="77777777" w:rsidR="007A4080" w:rsidRDefault="007A4080" w:rsidP="007A4080"/>
    <w:p w14:paraId="4E1DF470" w14:textId="77777777" w:rsidR="007A4080" w:rsidRDefault="007A4080" w:rsidP="007A4080">
      <w:r>
        <w:t xml:space="preserve">    def manual_evaluate(self, x_test, y_test, batch_size):</w:t>
      </w:r>
    </w:p>
    <w:p w14:paraId="6E374BEB" w14:textId="77777777" w:rsidR="007A4080" w:rsidRDefault="007A4080" w:rsidP="007A4080">
      <w:r>
        <w:t xml:space="preserve">        """</w:t>
      </w:r>
    </w:p>
    <w:p w14:paraId="5A687167" w14:textId="77777777" w:rsidR="007A4080" w:rsidRDefault="007A4080" w:rsidP="007A4080">
      <w:r>
        <w:t xml:space="preserve">        Provide a hook to manually run model.evaluate() without needing to create</w:t>
      </w:r>
    </w:p>
    <w:p w14:paraId="73D36025" w14:textId="77777777" w:rsidR="007A4080" w:rsidRDefault="007A4080" w:rsidP="007A4080">
      <w:r>
        <w:t xml:space="preserve">        a new Dataset object each time. Useful for cross-fold evaluation.</w:t>
      </w:r>
    </w:p>
    <w:p w14:paraId="0F1C6295" w14:textId="77777777" w:rsidR="007A4080" w:rsidRDefault="007A4080" w:rsidP="007A4080">
      <w:r>
        <w:t xml:space="preserve">        :param x_test: x of the test dataset</w:t>
      </w:r>
    </w:p>
    <w:p w14:paraId="4EFE9A69" w14:textId="77777777" w:rsidR="007A4080" w:rsidRDefault="007A4080" w:rsidP="007A4080">
      <w:r>
        <w:t xml:space="preserve">        :param y_test: y of the test dataset</w:t>
      </w:r>
    </w:p>
    <w:p w14:paraId="18769566" w14:textId="77777777" w:rsidR="007A4080" w:rsidRDefault="007A4080" w:rsidP="007A4080">
      <w:r>
        <w:t xml:space="preserve">        :param batch_size:</w:t>
      </w:r>
    </w:p>
    <w:p w14:paraId="184E2912" w14:textId="77777777" w:rsidR="007A4080" w:rsidRDefault="007A4080" w:rsidP="007A4080">
      <w:r>
        <w:t xml:space="preserve">        :return:</w:t>
      </w:r>
    </w:p>
    <w:p w14:paraId="098A682A" w14:textId="77777777" w:rsidR="007A4080" w:rsidRDefault="007A4080" w:rsidP="007A4080">
      <w:r>
        <w:t xml:space="preserve">        """</w:t>
      </w:r>
    </w:p>
    <w:p w14:paraId="1DCAD7D2" w14:textId="77777777" w:rsidR="007A4080" w:rsidRDefault="007A4080" w:rsidP="007A4080">
      <w:r>
        <w:t xml:space="preserve">        return self.model.evaluate(x=x_test, y=y_test, batch_size=batch_size)</w:t>
      </w:r>
    </w:p>
    <w:p w14:paraId="09C64E7C" w14:textId="77777777" w:rsidR="007A4080" w:rsidRDefault="007A4080" w:rsidP="007A4080"/>
    <w:p w14:paraId="17BDB18F" w14:textId="77777777" w:rsidR="007A4080" w:rsidRDefault="007A4080" w:rsidP="007A4080">
      <w:r>
        <w:t xml:space="preserve">    def manual_fit(self, x_train, y_train, batch_size, epochs):</w:t>
      </w:r>
    </w:p>
    <w:p w14:paraId="63516B80" w14:textId="77777777" w:rsidR="007A4080" w:rsidRDefault="007A4080" w:rsidP="007A4080">
      <w:r>
        <w:t xml:space="preserve">        """</w:t>
      </w:r>
    </w:p>
    <w:p w14:paraId="45960250" w14:textId="77777777" w:rsidR="007A4080" w:rsidRDefault="007A4080" w:rsidP="007A4080">
      <w:r>
        <w:t xml:space="preserve">        Provide a hook to manually run model.fit() without needing</w:t>
      </w:r>
    </w:p>
    <w:p w14:paraId="26E397B9" w14:textId="77777777" w:rsidR="007A4080" w:rsidRDefault="007A4080" w:rsidP="007A4080">
      <w:r>
        <w:t xml:space="preserve">        to create a new Dataset object each time. Useful for cross-fold evaluation.</w:t>
      </w:r>
    </w:p>
    <w:p w14:paraId="044053D3" w14:textId="77777777" w:rsidR="007A4080" w:rsidRDefault="007A4080" w:rsidP="007A4080">
      <w:r>
        <w:t xml:space="preserve">        :param x_train:</w:t>
      </w:r>
    </w:p>
    <w:p w14:paraId="32DC814C" w14:textId="77777777" w:rsidR="007A4080" w:rsidRDefault="007A4080" w:rsidP="007A4080">
      <w:r>
        <w:t xml:space="preserve">        :param y_train:</w:t>
      </w:r>
    </w:p>
    <w:p w14:paraId="50590A90" w14:textId="77777777" w:rsidR="007A4080" w:rsidRDefault="007A4080" w:rsidP="007A4080">
      <w:r>
        <w:t xml:space="preserve">        :param batch_size:</w:t>
      </w:r>
    </w:p>
    <w:p w14:paraId="02F71ADF" w14:textId="77777777" w:rsidR="007A4080" w:rsidRDefault="007A4080" w:rsidP="007A4080">
      <w:r>
        <w:t xml:space="preserve">        :param epochs:</w:t>
      </w:r>
    </w:p>
    <w:p w14:paraId="5CCE8758" w14:textId="77777777" w:rsidR="007A4080" w:rsidRDefault="007A4080" w:rsidP="007A4080">
      <w:r>
        <w:t xml:space="preserve">        :return:</w:t>
      </w:r>
    </w:p>
    <w:p w14:paraId="7A2B2CDC" w14:textId="77777777" w:rsidR="007A4080" w:rsidRDefault="007A4080" w:rsidP="007A4080">
      <w:r>
        <w:t xml:space="preserve">        """</w:t>
      </w:r>
    </w:p>
    <w:p w14:paraId="6564E85C" w14:textId="77777777" w:rsidR="007A4080" w:rsidRDefault="007A4080" w:rsidP="007A4080">
      <w:r>
        <w:t xml:space="preserve">        return self.model.fit(x=x_train,</w:t>
      </w:r>
    </w:p>
    <w:p w14:paraId="6B32F5C0" w14:textId="77777777" w:rsidR="007A4080" w:rsidRDefault="007A4080" w:rsidP="007A4080">
      <w:r>
        <w:t xml:space="preserve">                              y=y_train,</w:t>
      </w:r>
    </w:p>
    <w:p w14:paraId="1D0AA8E9" w14:textId="77777777" w:rsidR="007A4080" w:rsidRDefault="007A4080" w:rsidP="007A4080">
      <w:r>
        <w:t xml:space="preserve">                              batch_size=batch_size,</w:t>
      </w:r>
    </w:p>
    <w:p w14:paraId="3CFEA453" w14:textId="77777777" w:rsidR="007A4080" w:rsidRDefault="007A4080" w:rsidP="007A4080">
      <w:r>
        <w:t xml:space="preserve">                              epochs=epochs,</w:t>
      </w:r>
    </w:p>
    <w:p w14:paraId="0FF2C80A" w14:textId="77777777" w:rsidR="007A4080" w:rsidRDefault="007A4080" w:rsidP="007A4080">
      <w:r>
        <w:t xml:space="preserve">                              verbose=1</w:t>
      </w:r>
    </w:p>
    <w:p w14:paraId="6FF0F0D6" w14:textId="77777777" w:rsidR="007A4080" w:rsidRDefault="007A4080" w:rsidP="007A4080">
      <w:r>
        <w:t xml:space="preserve">                              )</w:t>
      </w:r>
    </w:p>
    <w:p w14:paraId="09542D58" w14:textId="77777777" w:rsidR="007A4080" w:rsidRDefault="007A4080" w:rsidP="007A4080"/>
    <w:p w14:paraId="7D5C3626" w14:textId="77777777" w:rsidR="007A4080" w:rsidRDefault="007A4080" w:rsidP="007A4080">
      <w:r>
        <w:t xml:space="preserve">    def predict_long_str(self, s: str):</w:t>
      </w:r>
    </w:p>
    <w:p w14:paraId="55963DF3" w14:textId="77777777" w:rsidR="007A4080" w:rsidRDefault="007A4080" w:rsidP="007A4080">
      <w:r>
        <w:t xml:space="preserve">        """</w:t>
      </w:r>
    </w:p>
    <w:p w14:paraId="7FD36DB6" w14:textId="77777777" w:rsidR="007A4080" w:rsidRDefault="007A4080" w:rsidP="007A4080">
      <w:r>
        <w:lastRenderedPageBreak/>
        <w:t xml:space="preserve">        Override CharacterBasedLSTMModel's own predict_str. This is because</w:t>
      </w:r>
    </w:p>
    <w:p w14:paraId="6D24E889" w14:textId="77777777" w:rsidR="007A4080" w:rsidRDefault="007A4080" w:rsidP="007A4080">
      <w:r>
        <w:t xml:space="preserve">        we want to be able to predict strings that are longer than config.sentence_max_length.</w:t>
      </w:r>
    </w:p>
    <w:p w14:paraId="3BF9AEB4" w14:textId="77777777" w:rsidR="007A4080" w:rsidRDefault="007A4080" w:rsidP="007A4080">
      <w:r>
        <w:t xml:space="preserve">        Other than setting the 2nd argument of str_to_x to 'sys.maxsize', the rest is unchanged</w:t>
      </w:r>
    </w:p>
    <w:p w14:paraId="74B00E9F" w14:textId="77777777" w:rsidR="007A4080" w:rsidRDefault="007A4080" w:rsidP="007A4080">
      <w:r>
        <w:t xml:space="preserve">        from the original predict_str function.</w:t>
      </w:r>
    </w:p>
    <w:p w14:paraId="212DE4CC" w14:textId="77777777" w:rsidR="007A4080" w:rsidRDefault="007A4080" w:rsidP="007A4080">
      <w:r>
        <w:t xml:space="preserve">        :param s:</w:t>
      </w:r>
    </w:p>
    <w:p w14:paraId="78AF2379" w14:textId="77777777" w:rsidR="007A4080" w:rsidRDefault="007A4080" w:rsidP="007A4080">
      <w:r>
        <w:t xml:space="preserve">        :return:</w:t>
      </w:r>
    </w:p>
    <w:p w14:paraId="71F0D017" w14:textId="77777777" w:rsidR="007A4080" w:rsidRDefault="007A4080" w:rsidP="007A4080">
      <w:r>
        <w:t xml:space="preserve">        """</w:t>
      </w:r>
    </w:p>
    <w:p w14:paraId="3E6BFB5D" w14:textId="77777777" w:rsidR="007A4080" w:rsidRDefault="007A4080" w:rsidP="007A4080">
      <w:r>
        <w:t xml:space="preserve">        x = self.dataset.str_to_x(s, len(s))</w:t>
      </w:r>
    </w:p>
    <w:p w14:paraId="4F97061C" w14:textId="77777777" w:rsidR="007A4080" w:rsidRDefault="007A4080" w:rsidP="007A4080">
      <w:r>
        <w:t xml:space="preserve">        predicted_classes = self.predict_x(x)</w:t>
      </w:r>
    </w:p>
    <w:p w14:paraId="6FD24C84" w14:textId="77777777" w:rsidR="007A4080" w:rsidRDefault="007A4080" w:rsidP="007A4080">
      <w:r>
        <w:t xml:space="preserve">        chars = self.dataset.x_to_str(x)[0]</w:t>
      </w:r>
    </w:p>
    <w:p w14:paraId="71CE56D1" w14:textId="77777777" w:rsidR="007A4080" w:rsidRDefault="007A4080" w:rsidP="007A4080">
      <w:r>
        <w:t xml:space="preserve">        labels = self.dataset.y_to_labels(predicted_classes)[0]</w:t>
      </w:r>
    </w:p>
    <w:p w14:paraId="13E57B4D" w14:textId="77777777" w:rsidR="007A4080" w:rsidRDefault="007A4080" w:rsidP="007A4080"/>
    <w:p w14:paraId="65B7F7B0" w14:textId="77777777" w:rsidR="007A4080" w:rsidRDefault="007A4080" w:rsidP="007A4080">
      <w:r>
        <w:t xml:space="preserve">        return list(zip(chars, labels))</w:t>
      </w:r>
    </w:p>
    <w:p w14:paraId="5DA5F60C" w14:textId="77777777" w:rsidR="007A4080" w:rsidRDefault="007A4080" w:rsidP="007A4080"/>
    <w:p w14:paraId="42DD25C4" w14:textId="77777777" w:rsidR="007A4080" w:rsidRDefault="007A4080" w:rsidP="007A4080"/>
    <w:p w14:paraId="38FEB043" w14:textId="77777777" w:rsidR="007A4080" w:rsidRDefault="007A4080" w:rsidP="007A4080">
      <w:r>
        <w:t>class LoadedToyModel(SavedCharacterBasedLSTMModel):</w:t>
      </w:r>
    </w:p>
    <w:p w14:paraId="1DBCCEF0" w14:textId="77777777" w:rsidR="007A4080" w:rsidRDefault="007A4080" w:rsidP="007A4080">
      <w:r>
        <w:t xml:space="preserve">    """</w:t>
      </w:r>
    </w:p>
    <w:p w14:paraId="6F5B836F" w14:textId="77777777" w:rsidR="007A4080" w:rsidRDefault="007A4080" w:rsidP="007A4080">
      <w:r>
        <w:t xml:space="preserve">    A loaded model with all the functionality of a CharacterBasedLSTMModel</w:t>
      </w:r>
    </w:p>
    <w:p w14:paraId="24CE26A6" w14:textId="77777777" w:rsidR="007A4080" w:rsidRDefault="007A4080" w:rsidP="007A4080">
      <w:r>
        <w:t xml:space="preserve">    """</w:t>
      </w:r>
    </w:p>
    <w:p w14:paraId="13AD6262" w14:textId="77777777" w:rsidR="007A4080" w:rsidRDefault="007A4080" w:rsidP="007A4080">
      <w:r>
        <w:t xml:space="preserve">    def get_model(self):</w:t>
      </w:r>
    </w:p>
    <w:p w14:paraId="7DA4064A" w14:textId="77777777" w:rsidR="007A4080" w:rsidRDefault="007A4080" w:rsidP="007A4080">
      <w:r>
        <w:t xml:space="preserve">        print("Loading in model from previous training of Toy dataset")</w:t>
      </w:r>
    </w:p>
    <w:p w14:paraId="18924A08" w14:textId="77777777" w:rsidR="007A4080" w:rsidRDefault="007A4080" w:rsidP="007A4080">
      <w:r>
        <w:t xml:space="preserve">        model_path = "keras_character_based_ner/src/toy_dataset.keras.h5"</w:t>
      </w:r>
    </w:p>
    <w:p w14:paraId="3F2EE634" w14:textId="77777777" w:rsidR="007A4080" w:rsidRDefault="007A4080" w:rsidP="007A4080">
      <w:r>
        <w:t xml:space="preserve">        custom_objects: Dict[str, Callable] = {</w:t>
      </w:r>
    </w:p>
    <w:p w14:paraId="054235CE" w14:textId="77777777" w:rsidR="007A4080" w:rsidRDefault="007A4080" w:rsidP="007A4080">
      <w:r>
        <w:t xml:space="preserve">            'non_null_label_accuracy': SavedCharacterBasedLSTMModel.non_null_label_accuracy</w:t>
      </w:r>
    </w:p>
    <w:p w14:paraId="5816DC4D" w14:textId="77777777" w:rsidR="007A4080" w:rsidRDefault="007A4080" w:rsidP="007A4080">
      <w:r>
        <w:t xml:space="preserve">        }</w:t>
      </w:r>
    </w:p>
    <w:p w14:paraId="000E6638" w14:textId="77777777" w:rsidR="007A4080" w:rsidRDefault="007A4080" w:rsidP="007A4080">
      <w:r>
        <w:t xml:space="preserve">        model: Sequential = load_model(model_path, custom_objects=custom_objects)</w:t>
      </w:r>
    </w:p>
    <w:p w14:paraId="43742991" w14:textId="77777777" w:rsidR="007A4080" w:rsidRDefault="007A4080" w:rsidP="007A4080">
      <w:r>
        <w:t xml:space="preserve">        print("Completed loading in model from previous training of Toy dataset")</w:t>
      </w:r>
    </w:p>
    <w:p w14:paraId="5A6B747F" w14:textId="77777777" w:rsidR="007A4080" w:rsidRDefault="007A4080" w:rsidP="007A4080">
      <w:r>
        <w:t xml:space="preserve">        return model</w:t>
      </w:r>
    </w:p>
    <w:p w14:paraId="676104ED" w14:textId="77777777" w:rsidR="007A4080" w:rsidRDefault="007A4080" w:rsidP="007A4080"/>
    <w:p w14:paraId="1006DB4E" w14:textId="77777777" w:rsidR="007A4080" w:rsidRDefault="007A4080" w:rsidP="007A4080"/>
    <w:p w14:paraId="721805B1" w14:textId="77777777" w:rsidR="007A4080" w:rsidRDefault="007A4080" w:rsidP="007A4080">
      <w:r>
        <w:t>class LoadedMiniModel(SavedCharacterBasedLSTMModel):</w:t>
      </w:r>
    </w:p>
    <w:p w14:paraId="1E9F46A6" w14:textId="77777777" w:rsidR="007A4080" w:rsidRDefault="007A4080" w:rsidP="007A4080">
      <w:r>
        <w:t xml:space="preserve">    """</w:t>
      </w:r>
    </w:p>
    <w:p w14:paraId="5F65FEC8" w14:textId="77777777" w:rsidR="007A4080" w:rsidRDefault="007A4080" w:rsidP="007A4080">
      <w:r>
        <w:t xml:space="preserve">    A loaded model with all the functionality of a CharacterBasedLSTMModel</w:t>
      </w:r>
    </w:p>
    <w:p w14:paraId="66EC2C80" w14:textId="77777777" w:rsidR="007A4080" w:rsidRDefault="007A4080" w:rsidP="007A4080">
      <w:r>
        <w:t xml:space="preserve">    """</w:t>
      </w:r>
    </w:p>
    <w:p w14:paraId="0D740F48" w14:textId="77777777" w:rsidR="007A4080" w:rsidRDefault="007A4080" w:rsidP="007A4080">
      <w:r>
        <w:t xml:space="preserve">    def get_model(self):</w:t>
      </w:r>
    </w:p>
    <w:p w14:paraId="387AFC66" w14:textId="77777777" w:rsidR="007A4080" w:rsidRDefault="007A4080" w:rsidP="007A4080">
      <w:r>
        <w:t xml:space="preserve">        print("Loading in model from previous training of Mini dataset")</w:t>
      </w:r>
    </w:p>
    <w:p w14:paraId="61319438" w14:textId="77777777" w:rsidR="007A4080" w:rsidRDefault="007A4080" w:rsidP="007A4080">
      <w:r>
        <w:t xml:space="preserve">        model_path = "keras_character_based_ner/src/mini_dataset.keras.h5"</w:t>
      </w:r>
    </w:p>
    <w:p w14:paraId="461006E7" w14:textId="77777777" w:rsidR="007A4080" w:rsidRDefault="007A4080" w:rsidP="007A4080">
      <w:r>
        <w:t xml:space="preserve">        custom_objects: Dict[str, Callable] = {</w:t>
      </w:r>
    </w:p>
    <w:p w14:paraId="6FE5AE99" w14:textId="77777777" w:rsidR="007A4080" w:rsidRDefault="007A4080" w:rsidP="007A4080">
      <w:r>
        <w:t xml:space="preserve">            'non_null_label_accuracy': SavedCharacterBasedLSTMModel.non_null_label_accuracy</w:t>
      </w:r>
    </w:p>
    <w:p w14:paraId="596805E3" w14:textId="77777777" w:rsidR="007A4080" w:rsidRDefault="007A4080" w:rsidP="007A4080">
      <w:r>
        <w:t xml:space="preserve">        }</w:t>
      </w:r>
    </w:p>
    <w:p w14:paraId="06B6BB4C" w14:textId="77777777" w:rsidR="007A4080" w:rsidRDefault="007A4080" w:rsidP="007A4080">
      <w:r>
        <w:t xml:space="preserve">        self.model: Sequential = load_model(model_path, custom_objects=custom_objects)</w:t>
      </w:r>
    </w:p>
    <w:p w14:paraId="2B3C0051" w14:textId="77777777" w:rsidR="007A4080" w:rsidRDefault="007A4080" w:rsidP="007A4080"/>
    <w:p w14:paraId="37E4F59F" w14:textId="77777777" w:rsidR="007A4080" w:rsidRDefault="007A4080" w:rsidP="007A4080"/>
    <w:p w14:paraId="65AFB890" w14:textId="77777777" w:rsidR="007A4080" w:rsidRDefault="007A4080" w:rsidP="007A4080">
      <w:r>
        <w:t>class AlphabetPreloadedCharBasedNERDataset(CharBasedNERDataset):</w:t>
      </w:r>
    </w:p>
    <w:p w14:paraId="21486A6B" w14:textId="77777777" w:rsidR="007A4080" w:rsidRDefault="007A4080" w:rsidP="007A4080">
      <w:r>
        <w:t xml:space="preserve">    """</w:t>
      </w:r>
    </w:p>
    <w:p w14:paraId="7227593E" w14:textId="77777777" w:rsidR="007A4080" w:rsidRDefault="007A4080" w:rsidP="007A4080">
      <w:r>
        <w:lastRenderedPageBreak/>
        <w:t xml:space="preserve">    A version of CharBasedNERDataset where we don't need to create an alphabet dynamically</w:t>
      </w:r>
    </w:p>
    <w:p w14:paraId="6A979F93" w14:textId="77777777" w:rsidR="007A4080" w:rsidRDefault="007A4080" w:rsidP="007A4080">
      <w:r>
        <w:t xml:space="preserve">    by unioning together a set of texts. This means a. it's quicker to load the whole model</w:t>
      </w:r>
    </w:p>
    <w:p w14:paraId="55D1B493" w14:textId="77777777" w:rsidR="007A4080" w:rsidRDefault="007A4080" w:rsidP="007A4080">
      <w:r>
        <w:t xml:space="preserve">    and b. we can run the model independently of having the texts to hand.</w:t>
      </w:r>
    </w:p>
    <w:p w14:paraId="69095400" w14:textId="77777777" w:rsidR="007A4080" w:rsidRDefault="007A4080" w:rsidP="007A4080">
      <w:r>
        <w:t xml:space="preserve">    """</w:t>
      </w:r>
    </w:p>
    <w:p w14:paraId="25E873B8" w14:textId="77777777" w:rsidR="007A4080" w:rsidRDefault="007A4080" w:rsidP="007A4080">
      <w:r>
        <w:t xml:space="preserve">    def __init__(self):</w:t>
      </w:r>
    </w:p>
    <w:p w14:paraId="61AC2D03" w14:textId="77777777" w:rsidR="007A4080" w:rsidRDefault="007A4080" w:rsidP="007A4080">
      <w:r>
        <w:t xml:space="preserve">        print("Using pickled alphabet for dataset")</w:t>
      </w:r>
    </w:p>
    <w:p w14:paraId="2547BDC2" w14:textId="77777777" w:rsidR="007A4080" w:rsidRDefault="007A4080" w:rsidP="007A4080">
      <w:r>
        <w:t xml:space="preserve">        self.alphabet = unpickle_large_file("keras_character_based_ner/src/alphabet.p")</w:t>
      </w:r>
    </w:p>
    <w:p w14:paraId="4C478402" w14:textId="77777777" w:rsidR="007A4080" w:rsidRDefault="007A4080" w:rsidP="007A4080">
      <w:r>
        <w:t xml:space="preserve">        self.labels = self.BASE_LABELS + self.get_labels()</w:t>
      </w:r>
    </w:p>
    <w:p w14:paraId="6EA013F8" w14:textId="77777777" w:rsidR="007A4080" w:rsidRDefault="007A4080" w:rsidP="007A4080">
      <w:r>
        <w:t xml:space="preserve">        self.num_labels = len(self.labels)</w:t>
      </w:r>
    </w:p>
    <w:p w14:paraId="0E2B09BB" w14:textId="77777777" w:rsidR="007A4080" w:rsidRDefault="007A4080" w:rsidP="007A4080">
      <w:r>
        <w:t xml:space="preserve">        self.num_to_label = {}</w:t>
      </w:r>
    </w:p>
    <w:p w14:paraId="24210F7F" w14:textId="77777777" w:rsidR="007A4080" w:rsidRDefault="007A4080" w:rsidP="007A4080">
      <w:r>
        <w:t xml:space="preserve">        self.label_to_num = {}</w:t>
      </w:r>
    </w:p>
    <w:p w14:paraId="255B32D1" w14:textId="235C3655" w:rsidR="00FC504B" w:rsidRPr="00FC504B" w:rsidRDefault="007A4080" w:rsidP="007A4080">
      <w:r>
        <w:t xml:space="preserve">        self.init_mappings()</w:t>
      </w:r>
    </w:p>
    <w:p w14:paraId="4F447C2E" w14:textId="36B9541E" w:rsidR="00284012" w:rsidRDefault="00284012" w:rsidP="00284012">
      <w:pPr>
        <w:pStyle w:val="Heading2"/>
      </w:pPr>
      <w:bookmarkStart w:id="193" w:name="_Toc523753666"/>
      <w:r>
        <w:t>keras_character_based_ner/src/matt/predict.py</w:t>
      </w:r>
      <w:bookmarkEnd w:id="193"/>
    </w:p>
    <w:p w14:paraId="54204E56" w14:textId="77777777" w:rsidR="007A4080" w:rsidRDefault="007A4080" w:rsidP="007A4080">
      <w:r>
        <w:t>from keras_character_based_ner.src.config import Config</w:t>
      </w:r>
    </w:p>
    <w:p w14:paraId="766A2A4E" w14:textId="77777777" w:rsidR="007A4080" w:rsidRDefault="007A4080" w:rsidP="007A4080">
      <w:r>
        <w:t>from keras_character_based_ner.src.matt.persist import LoadedToyModel, LoadedMiniModel</w:t>
      </w:r>
    </w:p>
    <w:p w14:paraId="61E5F635" w14:textId="77777777" w:rsidR="007A4080" w:rsidRDefault="007A4080" w:rsidP="007A4080">
      <w:r>
        <w:t>from keras_character_based_ner.src.dataset import CharBasedNERDataset</w:t>
      </w:r>
    </w:p>
    <w:p w14:paraId="4E234378" w14:textId="77777777" w:rsidR="007A4080" w:rsidRDefault="007A4080" w:rsidP="007A4080"/>
    <w:p w14:paraId="39E021DE" w14:textId="77777777" w:rsidR="007A4080" w:rsidRDefault="007A4080" w:rsidP="007A4080"/>
    <w:p w14:paraId="6680223B" w14:textId="77777777" w:rsidR="007A4080" w:rsidRDefault="007A4080" w:rsidP="007A4080">
      <w:r>
        <w:t>def model_toy_predict_file(file_path: str):</w:t>
      </w:r>
    </w:p>
    <w:p w14:paraId="5CAE1071" w14:textId="77777777" w:rsidR="007A4080" w:rsidRDefault="007A4080" w:rsidP="007A4080">
      <w:r>
        <w:t xml:space="preserve">    """</w:t>
      </w:r>
    </w:p>
    <w:p w14:paraId="1CB9A52E" w14:textId="77777777" w:rsidR="007A4080" w:rsidRDefault="007A4080" w:rsidP="007A4080">
      <w:r>
        <w:t xml:space="preserve">    Take saved toy Keras model, load it and use it to predict the named entities in a file of text.</w:t>
      </w:r>
    </w:p>
    <w:p w14:paraId="19029F4B" w14:textId="77777777" w:rsidR="007A4080" w:rsidRDefault="007A4080" w:rsidP="007A4080">
      <w:r>
        <w:t xml:space="preserve">    The file can be any text - it doesn't need to be a debate file.</w:t>
      </w:r>
    </w:p>
    <w:p w14:paraId="14A5C1F6" w14:textId="77777777" w:rsidR="007A4080" w:rsidRDefault="007A4080" w:rsidP="007A4080">
      <w:r>
        <w:t xml:space="preserve">    :param file_path: path to a text file to predict</w:t>
      </w:r>
    </w:p>
    <w:p w14:paraId="360EB94F" w14:textId="77777777" w:rsidR="007A4080" w:rsidRDefault="007A4080" w:rsidP="007A4080">
      <w:r>
        <w:t xml:space="preserve">    :return:</w:t>
      </w:r>
    </w:p>
    <w:p w14:paraId="6DE7D55A" w14:textId="77777777" w:rsidR="007A4080" w:rsidRDefault="007A4080" w:rsidP="007A4080">
      <w:r>
        <w:t xml:space="preserve">    """</w:t>
      </w:r>
    </w:p>
    <w:p w14:paraId="71F0CCBD" w14:textId="77777777" w:rsidR="007A4080" w:rsidRDefault="007A4080" w:rsidP="007A4080"/>
    <w:p w14:paraId="3DEB4FFE" w14:textId="77777777" w:rsidR="007A4080" w:rsidRDefault="007A4080" w:rsidP="007A4080">
      <w:r>
        <w:t xml:space="preserve">    with open(file_path) as f:</w:t>
      </w:r>
    </w:p>
    <w:p w14:paraId="07689B51" w14:textId="77777777" w:rsidR="007A4080" w:rsidRDefault="007A4080" w:rsidP="007A4080">
      <w:r>
        <w:t xml:space="preserve">        file_contents = f.read()</w:t>
      </w:r>
    </w:p>
    <w:p w14:paraId="531B364F" w14:textId="77777777" w:rsidR="007A4080" w:rsidRDefault="007A4080" w:rsidP="007A4080"/>
    <w:p w14:paraId="55FF6444" w14:textId="77777777" w:rsidR="007A4080" w:rsidRDefault="007A4080" w:rsidP="007A4080">
      <w:r>
        <w:t xml:space="preserve">    config = Config()</w:t>
      </w:r>
    </w:p>
    <w:p w14:paraId="41B6704D" w14:textId="77777777" w:rsidR="007A4080" w:rsidRDefault="007A4080" w:rsidP="007A4080">
      <w:r>
        <w:t xml:space="preserve">    dataset = CharBasedNERDataset()</w:t>
      </w:r>
    </w:p>
    <w:p w14:paraId="0EFF0D85" w14:textId="77777777" w:rsidR="007A4080" w:rsidRDefault="007A4080" w:rsidP="007A4080">
      <w:r>
        <w:t xml:space="preserve">    lm = LoadedToyModel(config=config, dataset=dataset)</w:t>
      </w:r>
    </w:p>
    <w:p w14:paraId="69B66F18" w14:textId="77777777" w:rsidR="007A4080" w:rsidRDefault="007A4080" w:rsidP="007A4080"/>
    <w:p w14:paraId="16D0EC60" w14:textId="77777777" w:rsidR="007A4080" w:rsidRDefault="007A4080" w:rsidP="007A4080">
      <w:r>
        <w:t xml:space="preserve">    return lm.predict_long_str(file_contents)</w:t>
      </w:r>
    </w:p>
    <w:p w14:paraId="6808CDA1" w14:textId="77777777" w:rsidR="007A4080" w:rsidRDefault="007A4080" w:rsidP="007A4080"/>
    <w:p w14:paraId="34C58084" w14:textId="77777777" w:rsidR="007A4080" w:rsidRDefault="007A4080" w:rsidP="007A4080"/>
    <w:p w14:paraId="17E0186E" w14:textId="77777777" w:rsidR="007A4080" w:rsidRDefault="007A4080" w:rsidP="007A4080">
      <w:r>
        <w:t>def model_toy_predict_str(string: str):</w:t>
      </w:r>
    </w:p>
    <w:p w14:paraId="0B15EA96" w14:textId="77777777" w:rsidR="007A4080" w:rsidRDefault="007A4080" w:rsidP="007A4080">
      <w:r>
        <w:t xml:space="preserve">    """</w:t>
      </w:r>
    </w:p>
    <w:p w14:paraId="62D53FED" w14:textId="77777777" w:rsidR="007A4080" w:rsidRDefault="007A4080" w:rsidP="007A4080">
      <w:r>
        <w:t xml:space="preserve">    Take saved toy Keras model, load it and use it to predict the named entities in a file of text.</w:t>
      </w:r>
    </w:p>
    <w:p w14:paraId="2A025339" w14:textId="77777777" w:rsidR="007A4080" w:rsidRDefault="007A4080" w:rsidP="007A4080">
      <w:r>
        <w:t xml:space="preserve">    The file can be any text - it doesn't need to be a debate file.</w:t>
      </w:r>
    </w:p>
    <w:p w14:paraId="363F694E" w14:textId="77777777" w:rsidR="007A4080" w:rsidRDefault="007A4080" w:rsidP="007A4080">
      <w:r>
        <w:t xml:space="preserve">    :param string: The string to predict NEs for</w:t>
      </w:r>
    </w:p>
    <w:p w14:paraId="39B7A6A2" w14:textId="77777777" w:rsidR="007A4080" w:rsidRDefault="007A4080" w:rsidP="007A4080">
      <w:r>
        <w:t xml:space="preserve">    :return:</w:t>
      </w:r>
    </w:p>
    <w:p w14:paraId="558071C3" w14:textId="77777777" w:rsidR="007A4080" w:rsidRDefault="007A4080" w:rsidP="007A4080">
      <w:r>
        <w:t xml:space="preserve">    """</w:t>
      </w:r>
    </w:p>
    <w:p w14:paraId="3B9928AC" w14:textId="77777777" w:rsidR="007A4080" w:rsidRDefault="007A4080" w:rsidP="007A4080"/>
    <w:p w14:paraId="7DBA185C" w14:textId="77777777" w:rsidR="007A4080" w:rsidRDefault="007A4080" w:rsidP="007A4080">
      <w:r>
        <w:t xml:space="preserve">    config = Config()</w:t>
      </w:r>
    </w:p>
    <w:p w14:paraId="6745855E" w14:textId="77777777" w:rsidR="007A4080" w:rsidRDefault="007A4080" w:rsidP="007A4080">
      <w:r>
        <w:t xml:space="preserve">    dataset = CharBasedNERDataset()</w:t>
      </w:r>
    </w:p>
    <w:p w14:paraId="711A6267" w14:textId="77777777" w:rsidR="007A4080" w:rsidRDefault="007A4080" w:rsidP="007A4080">
      <w:r>
        <w:t xml:space="preserve">    lm = LoadedToyModel(config=config, dataset=dataset)</w:t>
      </w:r>
    </w:p>
    <w:p w14:paraId="1C3E01E8" w14:textId="77777777" w:rsidR="007A4080" w:rsidRDefault="007A4080" w:rsidP="007A4080"/>
    <w:p w14:paraId="11DBD7C2" w14:textId="77777777" w:rsidR="007A4080" w:rsidRDefault="007A4080" w:rsidP="007A4080">
      <w:r>
        <w:t xml:space="preserve">    return lm.predict_long_str(string)</w:t>
      </w:r>
    </w:p>
    <w:p w14:paraId="39F0E2FA" w14:textId="77777777" w:rsidR="007A4080" w:rsidRDefault="007A4080" w:rsidP="007A4080"/>
    <w:p w14:paraId="69405ED2" w14:textId="77777777" w:rsidR="007A4080" w:rsidRDefault="007A4080" w:rsidP="007A4080"/>
    <w:p w14:paraId="65827B7F" w14:textId="77777777" w:rsidR="007A4080" w:rsidRDefault="007A4080" w:rsidP="007A4080">
      <w:r>
        <w:t>def model_mini_predict_file(file_path: str):</w:t>
      </w:r>
    </w:p>
    <w:p w14:paraId="59C8B5D7" w14:textId="77777777" w:rsidR="007A4080" w:rsidRDefault="007A4080" w:rsidP="007A4080">
      <w:r>
        <w:t xml:space="preserve">    """</w:t>
      </w:r>
    </w:p>
    <w:p w14:paraId="03F4D8DE" w14:textId="77777777" w:rsidR="007A4080" w:rsidRDefault="007A4080" w:rsidP="007A4080">
      <w:r>
        <w:t xml:space="preserve">    Take saved mini Keras model, load it and use it to predict the named entities in a file of text.</w:t>
      </w:r>
    </w:p>
    <w:p w14:paraId="6330755E" w14:textId="77777777" w:rsidR="007A4080" w:rsidRDefault="007A4080" w:rsidP="007A4080">
      <w:r>
        <w:t xml:space="preserve">    The file can be any text - it doesn't need to be a debate file.</w:t>
      </w:r>
    </w:p>
    <w:p w14:paraId="5513843E" w14:textId="77777777" w:rsidR="007A4080" w:rsidRDefault="007A4080" w:rsidP="007A4080">
      <w:r>
        <w:t xml:space="preserve">    :param file_path: path to a text file to predict</w:t>
      </w:r>
    </w:p>
    <w:p w14:paraId="68C52A58" w14:textId="77777777" w:rsidR="007A4080" w:rsidRDefault="007A4080" w:rsidP="007A4080">
      <w:r>
        <w:t xml:space="preserve">    :return:</w:t>
      </w:r>
    </w:p>
    <w:p w14:paraId="6EF65A6B" w14:textId="77777777" w:rsidR="007A4080" w:rsidRDefault="007A4080" w:rsidP="007A4080">
      <w:r>
        <w:t xml:space="preserve">    """</w:t>
      </w:r>
    </w:p>
    <w:p w14:paraId="7BF79CA6" w14:textId="77777777" w:rsidR="007A4080" w:rsidRDefault="007A4080" w:rsidP="007A4080"/>
    <w:p w14:paraId="65418E27" w14:textId="77777777" w:rsidR="007A4080" w:rsidRDefault="007A4080" w:rsidP="007A4080">
      <w:r>
        <w:t xml:space="preserve">    with open(file_path) as f:</w:t>
      </w:r>
    </w:p>
    <w:p w14:paraId="1EF76621" w14:textId="77777777" w:rsidR="007A4080" w:rsidRDefault="007A4080" w:rsidP="007A4080">
      <w:r>
        <w:t xml:space="preserve">        file_contents = f.read()</w:t>
      </w:r>
    </w:p>
    <w:p w14:paraId="1415D26A" w14:textId="77777777" w:rsidR="007A4080" w:rsidRDefault="007A4080" w:rsidP="007A4080"/>
    <w:p w14:paraId="2435D87E" w14:textId="77777777" w:rsidR="007A4080" w:rsidRDefault="007A4080" w:rsidP="007A4080">
      <w:r>
        <w:t xml:space="preserve">    config = Config()</w:t>
      </w:r>
    </w:p>
    <w:p w14:paraId="40BF2527" w14:textId="77777777" w:rsidR="007A4080" w:rsidRDefault="007A4080" w:rsidP="007A4080">
      <w:r>
        <w:t xml:space="preserve">    dataset = CharBasedNERDataset()</w:t>
      </w:r>
    </w:p>
    <w:p w14:paraId="000118AC" w14:textId="77777777" w:rsidR="007A4080" w:rsidRDefault="007A4080" w:rsidP="007A4080">
      <w:r>
        <w:t xml:space="preserve">    lm = LoadedMiniModel(config=config, dataset=dataset)</w:t>
      </w:r>
    </w:p>
    <w:p w14:paraId="451C273F" w14:textId="77777777" w:rsidR="007A4080" w:rsidRDefault="007A4080" w:rsidP="007A4080"/>
    <w:p w14:paraId="4E10E65A" w14:textId="66683085" w:rsidR="007A4080" w:rsidRDefault="007A4080" w:rsidP="007A4080">
      <w:r>
        <w:t xml:space="preserve">    return lm.predict_long_str(file_contents)</w:t>
      </w:r>
    </w:p>
    <w:p w14:paraId="4ACA240B" w14:textId="77777777" w:rsidR="00FC504B" w:rsidRPr="00FC504B" w:rsidRDefault="00FC504B" w:rsidP="00FC504B"/>
    <w:p w14:paraId="48676AE6" w14:textId="47D58D8A" w:rsidR="00284012" w:rsidRDefault="00284012" w:rsidP="00284012">
      <w:pPr>
        <w:pStyle w:val="Heading2"/>
      </w:pPr>
      <w:bookmarkStart w:id="194" w:name="_Toc523753668"/>
      <w:r>
        <w:t>keras_character_based_ner/src/matt/train.py</w:t>
      </w:r>
      <w:bookmarkEnd w:id="194"/>
    </w:p>
    <w:p w14:paraId="5F8B2BD8" w14:textId="77777777" w:rsidR="007A4080" w:rsidRDefault="007A4080" w:rsidP="007A4080">
      <w:r>
        <w:t>from keras_character_based_ner.src.config import Config</w:t>
      </w:r>
    </w:p>
    <w:p w14:paraId="791DF161" w14:textId="77777777" w:rsidR="007A4080" w:rsidRDefault="007A4080" w:rsidP="007A4080">
      <w:r>
        <w:t>from keras_character_based_ner.src.dataset import CharBasedNERDataset</w:t>
      </w:r>
    </w:p>
    <w:p w14:paraId="0CC2165E" w14:textId="77777777" w:rsidR="007A4080" w:rsidRDefault="007A4080" w:rsidP="007A4080">
      <w:r>
        <w:t>from keras_character_based_ner.src.matt.model_integration import get_x_y as matt_get_x_y</w:t>
      </w:r>
    </w:p>
    <w:p w14:paraId="0CE0DF01" w14:textId="77777777" w:rsidR="007A4080" w:rsidRDefault="007A4080" w:rsidP="007A4080">
      <w:r>
        <w:t>from keras_character_based_ner.src.matt.file_management import pickle_large_file</w:t>
      </w:r>
    </w:p>
    <w:p w14:paraId="29D7EE73" w14:textId="77777777" w:rsidR="007A4080" w:rsidRDefault="007A4080" w:rsidP="007A4080">
      <w:r>
        <w:t>from keras_character_based_ner.src.matt.persist import LoadedToyModel, SavedCharacterBasedLSTMModel</w:t>
      </w:r>
    </w:p>
    <w:p w14:paraId="5BE37762" w14:textId="77777777" w:rsidR="007A4080" w:rsidRDefault="007A4080" w:rsidP="007A4080"/>
    <w:p w14:paraId="4067E0FD" w14:textId="77777777" w:rsidR="007A4080" w:rsidRDefault="007A4080" w:rsidP="007A4080"/>
    <w:p w14:paraId="6C2F2372" w14:textId="77777777" w:rsidR="007A4080" w:rsidRDefault="007A4080" w:rsidP="007A4080">
      <w:r>
        <w:t>class ToyConfig(Config):</w:t>
      </w:r>
    </w:p>
    <w:p w14:paraId="676FCEF0" w14:textId="77777777" w:rsidR="007A4080" w:rsidRDefault="007A4080" w:rsidP="007A4080">
      <w:r>
        <w:t xml:space="preserve">    """</w:t>
      </w:r>
    </w:p>
    <w:p w14:paraId="4762B736" w14:textId="77777777" w:rsidR="007A4080" w:rsidRDefault="007A4080" w:rsidP="007A4080">
      <w:r>
        <w:t xml:space="preserve">    Override Config with something suitable for toy testing - i.e. only a few epochs</w:t>
      </w:r>
    </w:p>
    <w:p w14:paraId="311B6D48" w14:textId="77777777" w:rsidR="007A4080" w:rsidRDefault="007A4080" w:rsidP="007A4080">
      <w:r>
        <w:t xml:space="preserve">    """</w:t>
      </w:r>
    </w:p>
    <w:p w14:paraId="043C34C2" w14:textId="77777777" w:rsidR="007A4080" w:rsidRDefault="007A4080" w:rsidP="007A4080">
      <w:r>
        <w:t xml:space="preserve">    max_epochs = 8</w:t>
      </w:r>
    </w:p>
    <w:p w14:paraId="14C0A28A" w14:textId="77777777" w:rsidR="007A4080" w:rsidRDefault="007A4080" w:rsidP="007A4080"/>
    <w:p w14:paraId="3D28341E" w14:textId="77777777" w:rsidR="007A4080" w:rsidRDefault="007A4080" w:rsidP="007A4080"/>
    <w:p w14:paraId="4A642E47" w14:textId="77777777" w:rsidR="007A4080" w:rsidRDefault="007A4080" w:rsidP="007A4080">
      <w:r>
        <w:t>class ToyCharBasedNERDataset(CharBasedNERDataset):</w:t>
      </w:r>
    </w:p>
    <w:p w14:paraId="0050294C" w14:textId="77777777" w:rsidR="007A4080" w:rsidRDefault="007A4080" w:rsidP="007A4080">
      <w:r>
        <w:t xml:space="preserve">    def get_x_y(self, sentence_maxlen, dataset_name='all'):</w:t>
      </w:r>
    </w:p>
    <w:p w14:paraId="1E4CF15F" w14:textId="77777777" w:rsidR="007A4080" w:rsidRDefault="007A4080" w:rsidP="007A4080">
      <w:r>
        <w:t xml:space="preserve">        """</w:t>
      </w:r>
    </w:p>
    <w:p w14:paraId="08D49C2A" w14:textId="77777777" w:rsidR="007A4080" w:rsidRDefault="007A4080" w:rsidP="007A4080">
      <w:r>
        <w:lastRenderedPageBreak/>
        <w:t xml:space="preserve">        Override super-class definition in CharBasedNERDataset so we use toy data, not mini data</w:t>
      </w:r>
    </w:p>
    <w:p w14:paraId="5F77A02B" w14:textId="77777777" w:rsidR="007A4080" w:rsidRDefault="007A4080" w:rsidP="007A4080">
      <w:r>
        <w:t xml:space="preserve">        :param self:</w:t>
      </w:r>
    </w:p>
    <w:p w14:paraId="0B487235" w14:textId="77777777" w:rsidR="007A4080" w:rsidRDefault="007A4080" w:rsidP="007A4080">
      <w:r>
        <w:t xml:space="preserve">        :param sentence_maxlen:</w:t>
      </w:r>
    </w:p>
    <w:p w14:paraId="755213E6" w14:textId="77777777" w:rsidR="007A4080" w:rsidRDefault="007A4080" w:rsidP="007A4080">
      <w:r>
        <w:t xml:space="preserve">        :param dataset_name:</w:t>
      </w:r>
    </w:p>
    <w:p w14:paraId="68D244AE" w14:textId="77777777" w:rsidR="007A4080" w:rsidRDefault="007A4080" w:rsidP="007A4080">
      <w:r>
        <w:t xml:space="preserve">        :return:</w:t>
      </w:r>
    </w:p>
    <w:p w14:paraId="65A1B73A" w14:textId="77777777" w:rsidR="007A4080" w:rsidRDefault="007A4080" w:rsidP="007A4080">
      <w:r>
        <w:t xml:space="preserve">        """</w:t>
      </w:r>
    </w:p>
    <w:p w14:paraId="07FF1B1E" w14:textId="77777777" w:rsidR="007A4080" w:rsidRDefault="007A4080" w:rsidP="007A4080">
      <w:r>
        <w:t xml:space="preserve">        return matt_get_x_y(dataset_name, "toy")</w:t>
      </w:r>
    </w:p>
    <w:p w14:paraId="60C008B7" w14:textId="77777777" w:rsidR="007A4080" w:rsidRDefault="007A4080" w:rsidP="007A4080"/>
    <w:p w14:paraId="421B44E0" w14:textId="77777777" w:rsidR="007A4080" w:rsidRDefault="007A4080" w:rsidP="007A4080"/>
    <w:p w14:paraId="2B2E0A89" w14:textId="77777777" w:rsidR="007A4080" w:rsidRDefault="007A4080" w:rsidP="007A4080">
      <w:r>
        <w:t>def toy_dataset_fit():</w:t>
      </w:r>
    </w:p>
    <w:p w14:paraId="2056F659" w14:textId="77777777" w:rsidR="007A4080" w:rsidRDefault="007A4080" w:rsidP="007A4080">
      <w:r>
        <w:t xml:space="preserve">    print("Fitting toy dataset")</w:t>
      </w:r>
    </w:p>
    <w:p w14:paraId="4335803C" w14:textId="77777777" w:rsidR="007A4080" w:rsidRDefault="007A4080" w:rsidP="007A4080">
      <w:r>
        <w:t xml:space="preserve">    config = ToyConfig()</w:t>
      </w:r>
    </w:p>
    <w:p w14:paraId="768557B5" w14:textId="77777777" w:rsidR="007A4080" w:rsidRDefault="007A4080" w:rsidP="007A4080">
      <w:r>
        <w:t xml:space="preserve">    dataset = ToyCharBasedNERDataset()</w:t>
      </w:r>
    </w:p>
    <w:p w14:paraId="7482B9C1" w14:textId="77777777" w:rsidR="007A4080" w:rsidRDefault="007A4080" w:rsidP="007A4080">
      <w:r>
        <w:t xml:space="preserve">    model = SavedCharacterBasedLSTMModel(config, dataset)</w:t>
      </w:r>
    </w:p>
    <w:p w14:paraId="561D1CD2" w14:textId="77777777" w:rsidR="007A4080" w:rsidRDefault="007A4080" w:rsidP="007A4080"/>
    <w:p w14:paraId="35E779EF" w14:textId="77777777" w:rsidR="007A4080" w:rsidRDefault="007A4080" w:rsidP="007A4080">
      <w:r>
        <w:t xml:space="preserve">    history = model.fit()</w:t>
      </w:r>
    </w:p>
    <w:p w14:paraId="0C3D90E8" w14:textId="77777777" w:rsidR="007A4080" w:rsidRDefault="007A4080" w:rsidP="007A4080">
      <w:r>
        <w:t xml:space="preserve">    history_dict = history.history</w:t>
      </w:r>
    </w:p>
    <w:p w14:paraId="30ECC7E8" w14:textId="77777777" w:rsidR="007A4080" w:rsidRDefault="007A4080" w:rsidP="007A4080">
      <w:r>
        <w:t xml:space="preserve">    model.evaluate()</w:t>
      </w:r>
    </w:p>
    <w:p w14:paraId="06BDEEE5" w14:textId="77777777" w:rsidR="007A4080" w:rsidRDefault="007A4080" w:rsidP="007A4080">
      <w:r>
        <w:t xml:space="preserve">    print(model.predict_str('My name is Margaret Thatcher, and I greatly enjoy shopping at Tesco when I am in Birmingham!'))</w:t>
      </w:r>
    </w:p>
    <w:p w14:paraId="3F8271FA" w14:textId="77777777" w:rsidR="007A4080" w:rsidRDefault="007A4080" w:rsidP="007A4080">
      <w:r>
        <w:t xml:space="preserve">    model.save("keras_character_based_ner/src/toy_dataset.keras.h5")</w:t>
      </w:r>
    </w:p>
    <w:p w14:paraId="0A5B52CC" w14:textId="77777777" w:rsidR="007A4080" w:rsidRDefault="007A4080" w:rsidP="007A4080">
      <w:r>
        <w:t xml:space="preserve">    pickle_large_file(history_dict, "keras_character_based_ner/src/toy_dataset.history.p")</w:t>
      </w:r>
    </w:p>
    <w:p w14:paraId="6C8420D1" w14:textId="77777777" w:rsidR="007A4080" w:rsidRDefault="007A4080" w:rsidP="007A4080"/>
    <w:p w14:paraId="23EBE16C" w14:textId="77777777" w:rsidR="007A4080" w:rsidRDefault="007A4080" w:rsidP="007A4080"/>
    <w:p w14:paraId="2B33AA80" w14:textId="77777777" w:rsidR="007A4080" w:rsidRDefault="007A4080" w:rsidP="007A4080">
      <w:r>
        <w:t>def toy_dataset_refit():</w:t>
      </w:r>
    </w:p>
    <w:p w14:paraId="7820C82A" w14:textId="77777777" w:rsidR="007A4080" w:rsidRDefault="007A4080" w:rsidP="007A4080">
      <w:r>
        <w:t xml:space="preserve">    """</w:t>
      </w:r>
    </w:p>
    <w:p w14:paraId="1CABE108" w14:textId="77777777" w:rsidR="007A4080" w:rsidRDefault="007A4080" w:rsidP="007A4080">
      <w:r>
        <w:t xml:space="preserve">    Continue training on toy dataset after loading in from disk</w:t>
      </w:r>
    </w:p>
    <w:p w14:paraId="08E4A76F" w14:textId="77777777" w:rsidR="007A4080" w:rsidRDefault="007A4080" w:rsidP="007A4080">
      <w:r>
        <w:t xml:space="preserve">    :return:</w:t>
      </w:r>
    </w:p>
    <w:p w14:paraId="46F7F14A" w14:textId="77777777" w:rsidR="007A4080" w:rsidRDefault="007A4080" w:rsidP="007A4080">
      <w:r>
        <w:t xml:space="preserve">    """</w:t>
      </w:r>
    </w:p>
    <w:p w14:paraId="30F084EB" w14:textId="77777777" w:rsidR="007A4080" w:rsidRDefault="007A4080" w:rsidP="007A4080">
      <w:r>
        <w:t xml:space="preserve">    config = ToyConfig()</w:t>
      </w:r>
    </w:p>
    <w:p w14:paraId="1627E777" w14:textId="77777777" w:rsidR="007A4080" w:rsidRDefault="007A4080" w:rsidP="007A4080">
      <w:r>
        <w:t xml:space="preserve">    dataset = ToyCharBasedNERDataset()</w:t>
      </w:r>
    </w:p>
    <w:p w14:paraId="13E78DA2" w14:textId="77777777" w:rsidR="007A4080" w:rsidRDefault="007A4080" w:rsidP="007A4080">
      <w:r>
        <w:t xml:space="preserve">    model = LoadedToyModel(config, dataset)</w:t>
      </w:r>
    </w:p>
    <w:p w14:paraId="35314BAE" w14:textId="77777777" w:rsidR="007A4080" w:rsidRDefault="007A4080" w:rsidP="007A4080"/>
    <w:p w14:paraId="3F312528" w14:textId="77777777" w:rsidR="007A4080" w:rsidRDefault="007A4080" w:rsidP="007A4080">
      <w:r>
        <w:t xml:space="preserve">    history = model.fit()</w:t>
      </w:r>
    </w:p>
    <w:p w14:paraId="5B6B4C4B" w14:textId="77777777" w:rsidR="007A4080" w:rsidRDefault="007A4080" w:rsidP="007A4080">
      <w:r>
        <w:t xml:space="preserve">    history_dict = history.history</w:t>
      </w:r>
    </w:p>
    <w:p w14:paraId="3E5AAE24" w14:textId="77777777" w:rsidR="007A4080" w:rsidRDefault="007A4080" w:rsidP="007A4080">
      <w:r>
        <w:t xml:space="preserve">    model.evaluate()</w:t>
      </w:r>
    </w:p>
    <w:p w14:paraId="37D76D33" w14:textId="77777777" w:rsidR="007A4080" w:rsidRDefault="007A4080" w:rsidP="007A4080">
      <w:r>
        <w:t xml:space="preserve">    print(model.predict_str('My name is Margaret Thatcher, and I greatly enjoy shopping at Tesco when I am in Birmingham!'))</w:t>
      </w:r>
    </w:p>
    <w:p w14:paraId="5E851A5D" w14:textId="77777777" w:rsidR="007A4080" w:rsidRDefault="007A4080" w:rsidP="007A4080">
      <w:r>
        <w:t xml:space="preserve">    model.save("keras_character_based_ner/src/toy_dataset.keras.h5")</w:t>
      </w:r>
    </w:p>
    <w:p w14:paraId="33513DA6" w14:textId="77777777" w:rsidR="007A4080" w:rsidRDefault="007A4080" w:rsidP="007A4080">
      <w:r>
        <w:t xml:space="preserve">    pickle_large_file(history_dict, "keras_character_based_ner/src/toy_dataset.history.p")</w:t>
      </w:r>
    </w:p>
    <w:p w14:paraId="4EB6D74E" w14:textId="77777777" w:rsidR="007A4080" w:rsidRDefault="007A4080" w:rsidP="007A4080"/>
    <w:p w14:paraId="576EA88C" w14:textId="77777777" w:rsidR="007A4080" w:rsidRDefault="007A4080" w:rsidP="007A4080"/>
    <w:p w14:paraId="4B44DB33" w14:textId="77777777" w:rsidR="007A4080" w:rsidRDefault="007A4080" w:rsidP="007A4080">
      <w:r>
        <w:t>def mini_dataset_fit():</w:t>
      </w:r>
    </w:p>
    <w:p w14:paraId="2B9A134A" w14:textId="77777777" w:rsidR="007A4080" w:rsidRDefault="007A4080" w:rsidP="007A4080">
      <w:r>
        <w:t xml:space="preserve">    class MiniConfig(Config):</w:t>
      </w:r>
    </w:p>
    <w:p w14:paraId="50E2B69A" w14:textId="77777777" w:rsidR="007A4080" w:rsidRDefault="007A4080" w:rsidP="007A4080">
      <w:r>
        <w:t xml:space="preserve">        """</w:t>
      </w:r>
    </w:p>
    <w:p w14:paraId="24841F0B" w14:textId="77777777" w:rsidR="007A4080" w:rsidRDefault="007A4080" w:rsidP="007A4080">
      <w:r>
        <w:t xml:space="preserve">        Override Config with something suitable for quick testing - i.e. only a few epochs</w:t>
      </w:r>
    </w:p>
    <w:p w14:paraId="7BA7AE74" w14:textId="77777777" w:rsidR="007A4080" w:rsidRDefault="007A4080" w:rsidP="007A4080">
      <w:r>
        <w:lastRenderedPageBreak/>
        <w:t xml:space="preserve">        """</w:t>
      </w:r>
    </w:p>
    <w:p w14:paraId="6ADC8097" w14:textId="77777777" w:rsidR="007A4080" w:rsidRDefault="007A4080" w:rsidP="007A4080">
      <w:r>
        <w:t xml:space="preserve">        max_epochs = 2</w:t>
      </w:r>
    </w:p>
    <w:p w14:paraId="283E02CA" w14:textId="77777777" w:rsidR="007A4080" w:rsidRDefault="007A4080" w:rsidP="007A4080"/>
    <w:p w14:paraId="6DFDC271" w14:textId="77777777" w:rsidR="007A4080" w:rsidRDefault="007A4080" w:rsidP="007A4080">
      <w:r>
        <w:t xml:space="preserve">    config = MiniConfig()</w:t>
      </w:r>
    </w:p>
    <w:p w14:paraId="3B1958B2" w14:textId="77777777" w:rsidR="007A4080" w:rsidRDefault="007A4080" w:rsidP="007A4080"/>
    <w:p w14:paraId="566C7104" w14:textId="77777777" w:rsidR="007A4080" w:rsidRDefault="007A4080" w:rsidP="007A4080">
      <w:r>
        <w:t xml:space="preserve">    class MiniCharBasedNERDataset(CharBasedNERDataset):</w:t>
      </w:r>
    </w:p>
    <w:p w14:paraId="193883D1" w14:textId="77777777" w:rsidR="007A4080" w:rsidRDefault="007A4080" w:rsidP="007A4080">
      <w:r>
        <w:t xml:space="preserve">        def get_x_y(self, sentence_maxlen, dataset_name='all'):</w:t>
      </w:r>
    </w:p>
    <w:p w14:paraId="2825A8D7" w14:textId="77777777" w:rsidR="007A4080" w:rsidRDefault="007A4080" w:rsidP="007A4080">
      <w:r>
        <w:t xml:space="preserve">            """</w:t>
      </w:r>
    </w:p>
    <w:p w14:paraId="47CB179F" w14:textId="77777777" w:rsidR="007A4080" w:rsidRDefault="007A4080" w:rsidP="007A4080">
      <w:r>
        <w:t xml:space="preserve">            Override super-class definition in CharBasedNERDataset so we use mini data, not toy data.</w:t>
      </w:r>
    </w:p>
    <w:p w14:paraId="55560E98" w14:textId="77777777" w:rsidR="007A4080" w:rsidRDefault="007A4080" w:rsidP="007A4080">
      <w:r>
        <w:t xml:space="preserve">            :param self:</w:t>
      </w:r>
    </w:p>
    <w:p w14:paraId="617AC345" w14:textId="77777777" w:rsidR="007A4080" w:rsidRDefault="007A4080" w:rsidP="007A4080">
      <w:r>
        <w:t xml:space="preserve">            :param sentence_maxlen:</w:t>
      </w:r>
    </w:p>
    <w:p w14:paraId="3DA2170B" w14:textId="77777777" w:rsidR="007A4080" w:rsidRDefault="007A4080" w:rsidP="007A4080">
      <w:r>
        <w:t xml:space="preserve">            :param dataset_name:</w:t>
      </w:r>
    </w:p>
    <w:p w14:paraId="0E5AC6D5" w14:textId="77777777" w:rsidR="007A4080" w:rsidRDefault="007A4080" w:rsidP="007A4080">
      <w:r>
        <w:t xml:space="preserve">            :return:</w:t>
      </w:r>
    </w:p>
    <w:p w14:paraId="4B8A97F2" w14:textId="77777777" w:rsidR="007A4080" w:rsidRDefault="007A4080" w:rsidP="007A4080">
      <w:r>
        <w:t xml:space="preserve">            """</w:t>
      </w:r>
    </w:p>
    <w:p w14:paraId="1EF3EC18" w14:textId="77777777" w:rsidR="007A4080" w:rsidRDefault="007A4080" w:rsidP="007A4080">
      <w:r>
        <w:t xml:space="preserve">            return matt_get_x_y(dataset_name, "mini")</w:t>
      </w:r>
    </w:p>
    <w:p w14:paraId="0EB50BA5" w14:textId="77777777" w:rsidR="007A4080" w:rsidRDefault="007A4080" w:rsidP="007A4080"/>
    <w:p w14:paraId="528C71E3" w14:textId="77777777" w:rsidR="007A4080" w:rsidRDefault="007A4080" w:rsidP="007A4080">
      <w:r>
        <w:t xml:space="preserve">    dataset = MiniCharBasedNERDataset()</w:t>
      </w:r>
    </w:p>
    <w:p w14:paraId="70F9ED19" w14:textId="77777777" w:rsidR="007A4080" w:rsidRDefault="007A4080" w:rsidP="007A4080">
      <w:r>
        <w:t xml:space="preserve">    model = SavedCharacterBasedLSTMModel(config, dataset)</w:t>
      </w:r>
    </w:p>
    <w:p w14:paraId="3F09DDE8" w14:textId="77777777" w:rsidR="007A4080" w:rsidRDefault="007A4080" w:rsidP="007A4080"/>
    <w:p w14:paraId="7892D0A3" w14:textId="77777777" w:rsidR="007A4080" w:rsidRDefault="007A4080" w:rsidP="007A4080">
      <w:r>
        <w:t xml:space="preserve">    history = model.fit()</w:t>
      </w:r>
    </w:p>
    <w:p w14:paraId="335B08BC" w14:textId="77777777" w:rsidR="007A4080" w:rsidRDefault="007A4080" w:rsidP="007A4080">
      <w:r>
        <w:t xml:space="preserve">    history_dict = history.history</w:t>
      </w:r>
    </w:p>
    <w:p w14:paraId="466AD02A" w14:textId="77777777" w:rsidR="007A4080" w:rsidRDefault="007A4080" w:rsidP="007A4080">
      <w:r>
        <w:t xml:space="preserve">    model.evaluate()</w:t>
      </w:r>
    </w:p>
    <w:p w14:paraId="0AC0BA1F" w14:textId="77777777" w:rsidR="007A4080" w:rsidRDefault="007A4080" w:rsidP="007A4080">
      <w:r>
        <w:t xml:space="preserve">    print(model.predict_str('My name is Margaret Thatcher, and I greatly enjoy shopping at Tesco when I am in Birmingham!'))</w:t>
      </w:r>
    </w:p>
    <w:p w14:paraId="1EB0E917" w14:textId="77777777" w:rsidR="007A4080" w:rsidRDefault="007A4080" w:rsidP="007A4080">
      <w:r>
        <w:t xml:space="preserve">    model.save("keras_character_based_ner/src/mini_dataset.keras.h5")</w:t>
      </w:r>
    </w:p>
    <w:p w14:paraId="03EAE92E" w14:textId="77777777" w:rsidR="007A4080" w:rsidRDefault="007A4080" w:rsidP="007A4080">
      <w:r>
        <w:t xml:space="preserve">    pickle_large_file(history_dict, "keras_character_based_ner/src/mini_dataset.history.p")</w:t>
      </w:r>
    </w:p>
    <w:p w14:paraId="66004AAC" w14:textId="77777777" w:rsidR="007A4080" w:rsidRDefault="007A4080" w:rsidP="007A4080"/>
    <w:p w14:paraId="343D94D5" w14:textId="77777777" w:rsidR="007A4080" w:rsidRDefault="007A4080" w:rsidP="007A4080"/>
    <w:p w14:paraId="39837BE2" w14:textId="77777777" w:rsidR="007A4080" w:rsidRDefault="007A4080" w:rsidP="007A4080">
      <w:r>
        <w:t>def full_dataset_fit_generator():</w:t>
      </w:r>
    </w:p>
    <w:p w14:paraId="0434520A" w14:textId="77777777" w:rsidR="007A4080" w:rsidRDefault="007A4080" w:rsidP="007A4080">
      <w:r>
        <w:t xml:space="preserve">    print("Fitting full dataset using generator")</w:t>
      </w:r>
    </w:p>
    <w:p w14:paraId="663C014D" w14:textId="77777777" w:rsidR="007A4080" w:rsidRDefault="007A4080" w:rsidP="007A4080">
      <w:r>
        <w:t xml:space="preserve">    config = Config()</w:t>
      </w:r>
    </w:p>
    <w:p w14:paraId="270AE59A" w14:textId="77777777" w:rsidR="007A4080" w:rsidRDefault="007A4080" w:rsidP="007A4080">
      <w:r>
        <w:t xml:space="preserve">    dataset = CharBasedNERDataset()</w:t>
      </w:r>
    </w:p>
    <w:p w14:paraId="68171DBC" w14:textId="77777777" w:rsidR="007A4080" w:rsidRDefault="007A4080" w:rsidP="007A4080">
      <w:r>
        <w:t xml:space="preserve">    model = SavedCharacterBasedLSTMModel(config, dataset)</w:t>
      </w:r>
    </w:p>
    <w:p w14:paraId="59DC9880" w14:textId="77777777" w:rsidR="007A4080" w:rsidRDefault="007A4080" w:rsidP="007A4080"/>
    <w:p w14:paraId="7ED35338" w14:textId="77777777" w:rsidR="007A4080" w:rsidRDefault="007A4080" w:rsidP="007A4080">
      <w:r>
        <w:t xml:space="preserve">    history = model.fit_generator()</w:t>
      </w:r>
    </w:p>
    <w:p w14:paraId="0C2C7AB1" w14:textId="77777777" w:rsidR="007A4080" w:rsidRDefault="007A4080" w:rsidP="007A4080">
      <w:r>
        <w:t xml:space="preserve">    history_dict = history.history</w:t>
      </w:r>
    </w:p>
    <w:p w14:paraId="216B88C8" w14:textId="77777777" w:rsidR="007A4080" w:rsidRDefault="007A4080" w:rsidP="007A4080">
      <w:r>
        <w:t xml:space="preserve">    model.evaluate_generator()</w:t>
      </w:r>
    </w:p>
    <w:p w14:paraId="356B2824" w14:textId="77777777" w:rsidR="007A4080" w:rsidRDefault="007A4080" w:rsidP="007A4080">
      <w:r>
        <w:t xml:space="preserve">    print(model.predict_str('My name is Margaret Thatcher, and I greatly enjoy shopping at Tesco when I am in Birmingham!'))</w:t>
      </w:r>
    </w:p>
    <w:p w14:paraId="6AEFAB7E" w14:textId="77777777" w:rsidR="007A4080" w:rsidRDefault="007A4080" w:rsidP="007A4080">
      <w:r>
        <w:t xml:space="preserve">    model.save("keras_character_based_ner/src/full_dataset.keras.h5")</w:t>
      </w:r>
    </w:p>
    <w:p w14:paraId="66A3D546" w14:textId="0792E661" w:rsidR="00FC504B" w:rsidRPr="00FC504B" w:rsidRDefault="007A4080" w:rsidP="007A4080">
      <w:r>
        <w:t xml:space="preserve">    pickle_large_file(history_dict, "keras_character_based_ner/src/full_dataset.history.p")</w:t>
      </w:r>
    </w:p>
    <w:p w14:paraId="2AF7AA0B" w14:textId="3639DF15" w:rsidR="00284012" w:rsidRDefault="00284012" w:rsidP="00284012">
      <w:pPr>
        <w:pStyle w:val="Heading2"/>
      </w:pPr>
      <w:bookmarkStart w:id="195" w:name="_Toc523753669"/>
      <w:r>
        <w:t>ne_data_gathering/companies.py</w:t>
      </w:r>
      <w:bookmarkEnd w:id="195"/>
    </w:p>
    <w:p w14:paraId="1B4DCF29" w14:textId="77777777" w:rsidR="00E03A85" w:rsidRDefault="00E03A85" w:rsidP="00E03A85">
      <w:r>
        <w:t>#!/usr/bin/env python</w:t>
      </w:r>
    </w:p>
    <w:p w14:paraId="131111BE" w14:textId="77777777" w:rsidR="00E03A85" w:rsidRDefault="00E03A85" w:rsidP="00E03A85"/>
    <w:p w14:paraId="10E26232" w14:textId="77777777" w:rsidR="00E03A85" w:rsidRDefault="00E03A85" w:rsidP="00E03A85">
      <w:r>
        <w:t>from ftplib import FTP</w:t>
      </w:r>
    </w:p>
    <w:p w14:paraId="57DDC62B" w14:textId="77777777" w:rsidR="00E03A85" w:rsidRDefault="00E03A85" w:rsidP="00E03A85">
      <w:r>
        <w:t>from typing import Any, List, Dict, Generator</w:t>
      </w:r>
    </w:p>
    <w:p w14:paraId="72084DB0" w14:textId="77777777" w:rsidR="00E03A85" w:rsidRDefault="00E03A85" w:rsidP="00E03A85">
      <w:r>
        <w:lastRenderedPageBreak/>
        <w:t>from ne_data_gathering.util import capitalise_text_list, write_to_data_file</w:t>
      </w:r>
    </w:p>
    <w:p w14:paraId="4399529F" w14:textId="77777777" w:rsidR="00E03A85" w:rsidRDefault="00E03A85" w:rsidP="00E03A85">
      <w:r>
        <w:t>from ne_data_gathering import util</w:t>
      </w:r>
    </w:p>
    <w:p w14:paraId="6C037700" w14:textId="77777777" w:rsidR="00E03A85" w:rsidRDefault="00E03A85" w:rsidP="00E03A85">
      <w:r>
        <w:t>import os</w:t>
      </w:r>
    </w:p>
    <w:p w14:paraId="5BF921A7" w14:textId="77777777" w:rsidR="00E03A85" w:rsidRDefault="00E03A85" w:rsidP="00E03A85"/>
    <w:p w14:paraId="7F8CD7CF" w14:textId="77777777" w:rsidR="00E03A85" w:rsidRDefault="00E03A85" w:rsidP="00E03A85">
      <w:r>
        <w:t>import csv</w:t>
      </w:r>
    </w:p>
    <w:p w14:paraId="59401FBA" w14:textId="77777777" w:rsidR="00E03A85" w:rsidRDefault="00E03A85" w:rsidP="00E03A85">
      <w:r>
        <w:t>import requests</w:t>
      </w:r>
    </w:p>
    <w:p w14:paraId="0C0E0268" w14:textId="77777777" w:rsidR="00E03A85" w:rsidRDefault="00E03A85" w:rsidP="00E03A85"/>
    <w:p w14:paraId="107F0F79" w14:textId="77777777" w:rsidR="00E03A85" w:rsidRDefault="00E03A85" w:rsidP="00E03A85"/>
    <w:p w14:paraId="75815791" w14:textId="77777777" w:rsidR="00E03A85" w:rsidRDefault="00E03A85" w:rsidP="00E03A85">
      <w:r>
        <w:t># FTP companies data is too dirty to use :(</w:t>
      </w:r>
    </w:p>
    <w:p w14:paraId="7E0941DE" w14:textId="77777777" w:rsidR="00E03A85" w:rsidRDefault="00E03A85" w:rsidP="00E03A85">
      <w:r>
        <w:t>def nasdaq():</w:t>
      </w:r>
    </w:p>
    <w:p w14:paraId="4430ECF1" w14:textId="77777777" w:rsidR="00E03A85" w:rsidRDefault="00E03A85" w:rsidP="00E03A85">
      <w:r>
        <w:t xml:space="preserve">    nasdaq_csv_companies = dedup(process_nasdaq_csv())</w:t>
      </w:r>
    </w:p>
    <w:p w14:paraId="23FEA6CE" w14:textId="77777777" w:rsidR="00E03A85" w:rsidRDefault="00E03A85" w:rsidP="00E03A85">
      <w:r>
        <w:t xml:space="preserve">    write_to_data_file(nasdaq_csv_companies, "companies", "nasdaq_csv_companies.txt")</w:t>
      </w:r>
    </w:p>
    <w:p w14:paraId="7B51EAB9" w14:textId="77777777" w:rsidR="00E03A85" w:rsidRDefault="00E03A85" w:rsidP="00E03A85"/>
    <w:p w14:paraId="10A6BCC3" w14:textId="77777777" w:rsidR="00E03A85" w:rsidRDefault="00E03A85" w:rsidP="00E03A85"/>
    <w:p w14:paraId="67A43A90" w14:textId="77777777" w:rsidR="00E03A85" w:rsidRDefault="00E03A85" w:rsidP="00E03A85">
      <w:r>
        <w:t>def lse():</w:t>
      </w:r>
    </w:p>
    <w:p w14:paraId="22678938" w14:textId="77777777" w:rsidR="00E03A85" w:rsidRDefault="00E03A85" w:rsidP="00E03A85">
      <w:r>
        <w:t xml:space="preserve">    lse_data = process_lse_download()</w:t>
      </w:r>
    </w:p>
    <w:p w14:paraId="7907FA30" w14:textId="77777777" w:rsidR="00E03A85" w:rsidRDefault="00E03A85" w:rsidP="00E03A85">
      <w:r>
        <w:t xml:space="preserve">    write_to_data_file(lse_data, "companies", "lse_manual_download.txt")</w:t>
      </w:r>
    </w:p>
    <w:p w14:paraId="42160344" w14:textId="77777777" w:rsidR="00E03A85" w:rsidRDefault="00E03A85" w:rsidP="00E03A85"/>
    <w:p w14:paraId="61881D0B" w14:textId="77777777" w:rsidR="00E03A85" w:rsidRDefault="00E03A85" w:rsidP="00E03A85"/>
    <w:p w14:paraId="3DCF2AEE" w14:textId="77777777" w:rsidR="00E03A85" w:rsidRDefault="00E03A85" w:rsidP="00E03A85">
      <w:r>
        <w:t>def dbpedia(src_dir, file_path):</w:t>
      </w:r>
    </w:p>
    <w:p w14:paraId="4FAEB092" w14:textId="77777777" w:rsidR="00E03A85" w:rsidRDefault="00E03A85" w:rsidP="00E03A85">
      <w:r>
        <w:t xml:space="preserve">    dbpedia_sparql_extract_companies("{}{}".format(src_dir, file_path))</w:t>
      </w:r>
    </w:p>
    <w:p w14:paraId="7BB8AF25" w14:textId="77777777" w:rsidR="00E03A85" w:rsidRDefault="00E03A85" w:rsidP="00E03A85">
      <w:r>
        <w:t xml:space="preserve">    util.dbpedia_post_processing(</w:t>
      </w:r>
    </w:p>
    <w:p w14:paraId="77242409" w14:textId="77777777" w:rsidR="00E03A85" w:rsidRDefault="00E03A85" w:rsidP="00E03A85">
      <w:r>
        <w:t xml:space="preserve">        "{}{}".format(src_dir, file_path), "processed_ne_data{}".format(file_path))</w:t>
      </w:r>
    </w:p>
    <w:p w14:paraId="40876861" w14:textId="77777777" w:rsidR="00E03A85" w:rsidRDefault="00E03A85" w:rsidP="00E03A85"/>
    <w:p w14:paraId="25BC1580" w14:textId="77777777" w:rsidR="00E03A85" w:rsidRDefault="00E03A85" w:rsidP="00E03A85"/>
    <w:p w14:paraId="3B91952F" w14:textId="77777777" w:rsidR="00E03A85" w:rsidRDefault="00E03A85" w:rsidP="00E03A85">
      <w:r>
        <w:t>def conll2003eng():</w:t>
      </w:r>
    </w:p>
    <w:p w14:paraId="5B150311" w14:textId="77777777" w:rsidR="00E03A85" w:rsidRDefault="00E03A85" w:rsidP="00E03A85">
      <w:r>
        <w:t xml:space="preserve">    conll_companies = util.process_conll_file(util.conll_file, 'ORG')</w:t>
      </w:r>
    </w:p>
    <w:p w14:paraId="50237898" w14:textId="77777777" w:rsidR="00E03A85" w:rsidRDefault="00E03A85" w:rsidP="00E03A85">
      <w:r>
        <w:t xml:space="preserve">    util.write_to_data_file(conll_companies, "companies", "conll_2003.txt")</w:t>
      </w:r>
    </w:p>
    <w:p w14:paraId="7BD63BC0" w14:textId="77777777" w:rsidR="00E03A85" w:rsidRDefault="00E03A85" w:rsidP="00E03A85"/>
    <w:p w14:paraId="64BF4177" w14:textId="77777777" w:rsidR="00E03A85" w:rsidRDefault="00E03A85" w:rsidP="00E03A85"/>
    <w:p w14:paraId="183F50DE" w14:textId="77777777" w:rsidR="00E03A85" w:rsidRDefault="00E03A85" w:rsidP="00E03A85">
      <w:r>
        <w:t>def download_and_process(src_dir, file_path) -&gt; None:</w:t>
      </w:r>
    </w:p>
    <w:p w14:paraId="500E17EF" w14:textId="77777777" w:rsidR="00E03A85" w:rsidRDefault="00E03A85" w:rsidP="00E03A85"/>
    <w:p w14:paraId="47B90A02" w14:textId="77777777" w:rsidR="00E03A85" w:rsidRDefault="00E03A85" w:rsidP="00E03A85">
      <w:r>
        <w:t xml:space="preserve">    nasdaq()</w:t>
      </w:r>
    </w:p>
    <w:p w14:paraId="20C1D4EE" w14:textId="77777777" w:rsidR="00E03A85" w:rsidRDefault="00E03A85" w:rsidP="00E03A85">
      <w:r>
        <w:t xml:space="preserve">    lse()</w:t>
      </w:r>
    </w:p>
    <w:p w14:paraId="47127F02" w14:textId="77777777" w:rsidR="00E03A85" w:rsidRDefault="00E03A85" w:rsidP="00E03A85">
      <w:r>
        <w:t xml:space="preserve">    dbpedia(src_dir, file_path)</w:t>
      </w:r>
    </w:p>
    <w:p w14:paraId="2B9F53AF" w14:textId="77777777" w:rsidR="00E03A85" w:rsidRDefault="00E03A85" w:rsidP="00E03A85">
      <w:r>
        <w:t xml:space="preserve">    conll2003eng()</w:t>
      </w:r>
    </w:p>
    <w:p w14:paraId="1A5A1FE4" w14:textId="77777777" w:rsidR="00E03A85" w:rsidRDefault="00E03A85" w:rsidP="00E03A85"/>
    <w:p w14:paraId="0E8633F7" w14:textId="77777777" w:rsidR="00E03A85" w:rsidRDefault="00E03A85" w:rsidP="00E03A85"/>
    <w:p w14:paraId="4D843ECE" w14:textId="77777777" w:rsidR="00E03A85" w:rsidRDefault="00E03A85" w:rsidP="00E03A85">
      <w:r>
        <w:t>def download_nasdaq(data_files: List[str]) -&gt; List[str]:</w:t>
      </w:r>
    </w:p>
    <w:p w14:paraId="656A47E4" w14:textId="77777777" w:rsidR="00E03A85" w:rsidRDefault="00E03A85" w:rsidP="00E03A85">
      <w:r>
        <w:t xml:space="preserve">    class Reader:</w:t>
      </w:r>
    </w:p>
    <w:p w14:paraId="3954D49D" w14:textId="77777777" w:rsidR="00E03A85" w:rsidRDefault="00E03A85" w:rsidP="00E03A85">
      <w:r>
        <w:t xml:space="preserve">        def __init__(self):</w:t>
      </w:r>
    </w:p>
    <w:p w14:paraId="066D5C43" w14:textId="77777777" w:rsidR="00E03A85" w:rsidRDefault="00E03A85" w:rsidP="00E03A85">
      <w:r>
        <w:t xml:space="preserve">            self.data = ""</w:t>
      </w:r>
    </w:p>
    <w:p w14:paraId="2C7925EC" w14:textId="77777777" w:rsidR="00E03A85" w:rsidRDefault="00E03A85" w:rsidP="00E03A85"/>
    <w:p w14:paraId="3EB08F53" w14:textId="77777777" w:rsidR="00E03A85" w:rsidRDefault="00E03A85" w:rsidP="00E03A85">
      <w:r>
        <w:t xml:space="preserve">        def __call__(self, bytes_data):</w:t>
      </w:r>
    </w:p>
    <w:p w14:paraId="16772CA9" w14:textId="77777777" w:rsidR="00E03A85" w:rsidRDefault="00E03A85" w:rsidP="00E03A85">
      <w:r>
        <w:t xml:space="preserve">            self.data += bytes_data.decode('utf-8')</w:t>
      </w:r>
    </w:p>
    <w:p w14:paraId="74F90A23" w14:textId="77777777" w:rsidR="00E03A85" w:rsidRDefault="00E03A85" w:rsidP="00E03A85"/>
    <w:p w14:paraId="1106CA24" w14:textId="77777777" w:rsidR="00E03A85" w:rsidRDefault="00E03A85" w:rsidP="00E03A85">
      <w:r>
        <w:t xml:space="preserve">    conn = FTP('ftp.nasdaqtrader.com')</w:t>
      </w:r>
    </w:p>
    <w:p w14:paraId="4C85906F" w14:textId="77777777" w:rsidR="00E03A85" w:rsidRDefault="00E03A85" w:rsidP="00E03A85">
      <w:r>
        <w:lastRenderedPageBreak/>
        <w:t xml:space="preserve">    conn.login()</w:t>
      </w:r>
    </w:p>
    <w:p w14:paraId="3B02C57F" w14:textId="77777777" w:rsidR="00E03A85" w:rsidRDefault="00E03A85" w:rsidP="00E03A85">
      <w:r>
        <w:t xml:space="preserve">    conn.cwd('SymbolDirectory')</w:t>
      </w:r>
    </w:p>
    <w:p w14:paraId="745F6470" w14:textId="77777777" w:rsidR="00E03A85" w:rsidRDefault="00E03A85" w:rsidP="00E03A85">
      <w:r>
        <w:t xml:space="preserve">    r = Reader()</w:t>
      </w:r>
    </w:p>
    <w:p w14:paraId="0A9D0B96" w14:textId="77777777" w:rsidR="00E03A85" w:rsidRDefault="00E03A85" w:rsidP="00E03A85">
      <w:r>
        <w:t xml:space="preserve">    for f in data_files:</w:t>
      </w:r>
    </w:p>
    <w:p w14:paraId="45D22660" w14:textId="77777777" w:rsidR="00E03A85" w:rsidRDefault="00E03A85" w:rsidP="00E03A85">
      <w:r>
        <w:t xml:space="preserve">        conn.retrbinary("RETR {}".format(f), r)</w:t>
      </w:r>
    </w:p>
    <w:p w14:paraId="2A170326" w14:textId="77777777" w:rsidR="00E03A85" w:rsidRDefault="00E03A85" w:rsidP="00E03A85"/>
    <w:p w14:paraId="4FE08D37" w14:textId="77777777" w:rsidR="00E03A85" w:rsidRDefault="00E03A85" w:rsidP="00E03A85">
      <w:r>
        <w:t xml:space="preserve">    return r.data.split("\n")</w:t>
      </w:r>
    </w:p>
    <w:p w14:paraId="74964A99" w14:textId="77777777" w:rsidR="00E03A85" w:rsidRDefault="00E03A85" w:rsidP="00E03A85"/>
    <w:p w14:paraId="44B8C4B2" w14:textId="77777777" w:rsidR="00E03A85" w:rsidRDefault="00E03A85" w:rsidP="00E03A85"/>
    <w:p w14:paraId="7F5EB6E7" w14:textId="77777777" w:rsidR="00E03A85" w:rsidRDefault="00E03A85" w:rsidP="00E03A85">
      <w:r>
        <w:t>def filter_names(company_data: List[str]) -&gt; List[str]:</w:t>
      </w:r>
    </w:p>
    <w:p w14:paraId="6F9BBEBD" w14:textId="77777777" w:rsidR="00E03A85" w:rsidRDefault="00E03A85" w:rsidP="00E03A85">
      <w:r>
        <w:t xml:space="preserve">    company_names = [d.split("|")[1] for d in company_data if len(d.split("|")) &gt; 1]</w:t>
      </w:r>
    </w:p>
    <w:p w14:paraId="44F15E8F" w14:textId="77777777" w:rsidR="00E03A85" w:rsidRDefault="00E03A85" w:rsidP="00E03A85">
      <w:r>
        <w:t xml:space="preserve">    return list(filter(lambda company_name: company_name != "", company_names))</w:t>
      </w:r>
    </w:p>
    <w:p w14:paraId="7AC55E33" w14:textId="77777777" w:rsidR="00E03A85" w:rsidRDefault="00E03A85" w:rsidP="00E03A85"/>
    <w:p w14:paraId="00BBCAF5" w14:textId="77777777" w:rsidR="00E03A85" w:rsidRDefault="00E03A85" w:rsidP="00E03A85"/>
    <w:p w14:paraId="3F65D95E" w14:textId="77777777" w:rsidR="00E03A85" w:rsidRDefault="00E03A85" w:rsidP="00E03A85">
      <w:r>
        <w:t>def process_nasdaq_ftp():</w:t>
      </w:r>
    </w:p>
    <w:p w14:paraId="4150C61D" w14:textId="77777777" w:rsidR="00E03A85" w:rsidRDefault="00E03A85" w:rsidP="00E03A85">
      <w:r>
        <w:t xml:space="preserve">    data_files = ["nasdaqlisted.txt", "otherlisted.txt"]</w:t>
      </w:r>
    </w:p>
    <w:p w14:paraId="52CD191B" w14:textId="77777777" w:rsidR="00E03A85" w:rsidRDefault="00E03A85" w:rsidP="00E03A85">
      <w:r>
        <w:t xml:space="preserve">    company_data = download_nasdaq(data_files)</w:t>
      </w:r>
    </w:p>
    <w:p w14:paraId="21490118" w14:textId="77777777" w:rsidR="00E03A85" w:rsidRDefault="00E03A85" w:rsidP="00E03A85">
      <w:r>
        <w:t xml:space="preserve">    write_to_data_file(filter_names(company_data), "companies", "nasdaq_ftp_companies.txt")</w:t>
      </w:r>
    </w:p>
    <w:p w14:paraId="08BBB8DC" w14:textId="77777777" w:rsidR="00E03A85" w:rsidRDefault="00E03A85" w:rsidP="00E03A85"/>
    <w:p w14:paraId="24AF79CF" w14:textId="77777777" w:rsidR="00E03A85" w:rsidRDefault="00E03A85" w:rsidP="00E03A85"/>
    <w:p w14:paraId="7AE0C247" w14:textId="77777777" w:rsidR="00E03A85" w:rsidRDefault="00E03A85" w:rsidP="00E03A85">
      <w:r>
        <w:t>def dedup(data: List[str]) -&gt; List[str]:</w:t>
      </w:r>
    </w:p>
    <w:p w14:paraId="1B8A13F5" w14:textId="77777777" w:rsidR="00E03A85" w:rsidRDefault="00E03A85" w:rsidP="00E03A85">
      <w:r>
        <w:t xml:space="preserve">    return list(set(data))</w:t>
      </w:r>
    </w:p>
    <w:p w14:paraId="1B2C62B7" w14:textId="77777777" w:rsidR="00E03A85" w:rsidRDefault="00E03A85" w:rsidP="00E03A85"/>
    <w:p w14:paraId="10D3CF9D" w14:textId="77777777" w:rsidR="00E03A85" w:rsidRDefault="00E03A85" w:rsidP="00E03A85"/>
    <w:p w14:paraId="28D0784D" w14:textId="77777777" w:rsidR="00E03A85" w:rsidRDefault="00E03A85" w:rsidP="00E03A85">
      <w:r>
        <w:t>def process_nasdaq_csv() -&gt; Generator[str, None, None]:</w:t>
      </w:r>
    </w:p>
    <w:p w14:paraId="60A3F9A3" w14:textId="77777777" w:rsidR="00E03A85" w:rsidRDefault="00E03A85" w:rsidP="00E03A85">
      <w:r>
        <w:t xml:space="preserve">    nasdaq_exchanges = "AMEX NASDAQ NYSE".split()</w:t>
      </w:r>
    </w:p>
    <w:p w14:paraId="0DACCFFD" w14:textId="77777777" w:rsidR="00E03A85" w:rsidRDefault="00E03A85" w:rsidP="00E03A85">
      <w:r>
        <w:t xml:space="preserve">    for exchange in nasdaq_exchanges:</w:t>
      </w:r>
    </w:p>
    <w:p w14:paraId="39B3D45C" w14:textId="77777777" w:rsidR="00E03A85" w:rsidRDefault="00E03A85" w:rsidP="00E03A85">
      <w:r>
        <w:t xml:space="preserve">        csv_url = "https://www.nasdaq.com/screening/companies-by-industry.aspx?exchange={}&amp;render=download"\</w:t>
      </w:r>
    </w:p>
    <w:p w14:paraId="42E690C8" w14:textId="77777777" w:rsidR="00E03A85" w:rsidRDefault="00E03A85" w:rsidP="00E03A85">
      <w:r>
        <w:t xml:space="preserve">            .format(exchange)</w:t>
      </w:r>
    </w:p>
    <w:p w14:paraId="224D2DD0" w14:textId="77777777" w:rsidR="00E03A85" w:rsidRDefault="00E03A85" w:rsidP="00E03A85">
      <w:r>
        <w:t xml:space="preserve">        r = requests.get(csv_url)</w:t>
      </w:r>
    </w:p>
    <w:p w14:paraId="05E34049" w14:textId="77777777" w:rsidR="00E03A85" w:rsidRDefault="00E03A85" w:rsidP="00E03A85"/>
    <w:p w14:paraId="7A25DB13" w14:textId="77777777" w:rsidR="00E03A85" w:rsidRDefault="00E03A85" w:rsidP="00E03A85">
      <w:r>
        <w:t xml:space="preserve">        processed_text = r.text.replace("\r\n", "\n").replace("&amp;#39;", "'")</w:t>
      </w:r>
    </w:p>
    <w:p w14:paraId="19526EB3" w14:textId="77777777" w:rsidR="00E03A85" w:rsidRDefault="00E03A85" w:rsidP="00E03A85">
      <w:r>
        <w:t xml:space="preserve">        csv_data = processed_text.split("\n")</w:t>
      </w:r>
    </w:p>
    <w:p w14:paraId="0A6D9A2E" w14:textId="77777777" w:rsidR="00E03A85" w:rsidRDefault="00E03A85" w:rsidP="00E03A85">
      <w:r>
        <w:t xml:space="preserve">        reader = csv.reader(csv_data)</w:t>
      </w:r>
    </w:p>
    <w:p w14:paraId="29C07F53" w14:textId="77777777" w:rsidR="00E03A85" w:rsidRDefault="00E03A85" w:rsidP="00E03A85">
      <w:r>
        <w:t xml:space="preserve">        for row in reader:</w:t>
      </w:r>
    </w:p>
    <w:p w14:paraId="58E157DC" w14:textId="77777777" w:rsidR="00E03A85" w:rsidRDefault="00E03A85" w:rsidP="00E03A85">
      <w:r>
        <w:t xml:space="preserve">            if len(row) &gt; 1:</w:t>
      </w:r>
    </w:p>
    <w:p w14:paraId="57F4826A" w14:textId="77777777" w:rsidR="00E03A85" w:rsidRDefault="00E03A85" w:rsidP="00E03A85">
      <w:r>
        <w:t xml:space="preserve">                yield(row[1])</w:t>
      </w:r>
    </w:p>
    <w:p w14:paraId="5A3C0123" w14:textId="77777777" w:rsidR="00E03A85" w:rsidRDefault="00E03A85" w:rsidP="00E03A85"/>
    <w:p w14:paraId="4B047361" w14:textId="77777777" w:rsidR="00E03A85" w:rsidRDefault="00E03A85" w:rsidP="00E03A85"/>
    <w:p w14:paraId="04CB3E03" w14:textId="77777777" w:rsidR="00E03A85" w:rsidRDefault="00E03A85" w:rsidP="00E03A85">
      <w:r>
        <w:t>def dbpedia_sparql_get_company_count() -&gt; int:</w:t>
      </w:r>
    </w:p>
    <w:p w14:paraId="0416B08A" w14:textId="77777777" w:rsidR="00E03A85" w:rsidRDefault="00E03A85" w:rsidP="00E03A85">
      <w:r>
        <w:t xml:space="preserve">    sparql_query = """</w:t>
      </w:r>
    </w:p>
    <w:p w14:paraId="757F617E" w14:textId="77777777" w:rsidR="00E03A85" w:rsidRDefault="00E03A85" w:rsidP="00E03A85">
      <w:r>
        <w:t xml:space="preserve">    PREFIX  rdf:  &lt;http://www.w3.org/1999/02/22-rdf-syntax-ns#&gt;</w:t>
      </w:r>
    </w:p>
    <w:p w14:paraId="32CC03EE" w14:textId="77777777" w:rsidR="00E03A85" w:rsidRDefault="00E03A85" w:rsidP="00E03A85">
      <w:r>
        <w:t xml:space="preserve">    PREFIX  dbo: &lt;http://dbpedia.org/ontology/&gt;</w:t>
      </w:r>
    </w:p>
    <w:p w14:paraId="57BF7D54" w14:textId="77777777" w:rsidR="00E03A85" w:rsidRDefault="00E03A85" w:rsidP="00E03A85">
      <w:r>
        <w:t xml:space="preserve">    PREFIX  dbp: &lt;http://dbpedia.org/property/&gt;</w:t>
      </w:r>
    </w:p>
    <w:p w14:paraId="6837DE5F" w14:textId="77777777" w:rsidR="00E03A85" w:rsidRDefault="00E03A85" w:rsidP="00E03A85"/>
    <w:p w14:paraId="425AE111" w14:textId="77777777" w:rsidR="00E03A85" w:rsidRDefault="00E03A85" w:rsidP="00E03A85">
      <w:r>
        <w:lastRenderedPageBreak/>
        <w:t xml:space="preserve">    SELECT COUNT(*)</w:t>
      </w:r>
    </w:p>
    <w:p w14:paraId="33791B00" w14:textId="77777777" w:rsidR="00E03A85" w:rsidRDefault="00E03A85" w:rsidP="00E03A85">
      <w:r>
        <w:t xml:space="preserve">    WHERE { ?resource  foaf:name ?name .</w:t>
      </w:r>
    </w:p>
    <w:p w14:paraId="480D8FF6" w14:textId="77777777" w:rsidR="00E03A85" w:rsidRDefault="00E03A85" w:rsidP="00E03A85">
      <w:r>
        <w:t xml:space="preserve">            ?resource  rdf:type  dbo:Organisation .</w:t>
      </w:r>
    </w:p>
    <w:p w14:paraId="4B58BCB7" w14:textId="77777777" w:rsidR="00E03A85" w:rsidRDefault="00E03A85" w:rsidP="00E03A85">
      <w:r>
        <w:t xml:space="preserve">    }</w:t>
      </w:r>
    </w:p>
    <w:p w14:paraId="264C84FC" w14:textId="77777777" w:rsidR="00E03A85" w:rsidRDefault="00E03A85" w:rsidP="00E03A85">
      <w:r>
        <w:t xml:space="preserve">    """</w:t>
      </w:r>
    </w:p>
    <w:p w14:paraId="60967C7B" w14:textId="77777777" w:rsidR="00E03A85" w:rsidRDefault="00E03A85" w:rsidP="00E03A85">
      <w:r>
        <w:t xml:space="preserve">    res = util.dbpedia_do_sparql_query(sparql_query)</w:t>
      </w:r>
    </w:p>
    <w:p w14:paraId="083258B9" w14:textId="77777777" w:rsidR="00E03A85" w:rsidRDefault="00E03A85" w:rsidP="00E03A85">
      <w:r>
        <w:t xml:space="preserve">    return int(res['results']['bindings'][0]['callret-0']['value'])</w:t>
      </w:r>
    </w:p>
    <w:p w14:paraId="0E82631D" w14:textId="77777777" w:rsidR="00E03A85" w:rsidRDefault="00E03A85" w:rsidP="00E03A85"/>
    <w:p w14:paraId="3B2101F6" w14:textId="77777777" w:rsidR="00E03A85" w:rsidRDefault="00E03A85" w:rsidP="00E03A85"/>
    <w:p w14:paraId="7C551D92" w14:textId="77777777" w:rsidR="00E03A85" w:rsidRDefault="00E03A85" w:rsidP="00E03A85">
      <w:r>
        <w:t>def dbpedia_sparql_extract_companies(company_list_file):</w:t>
      </w:r>
    </w:p>
    <w:p w14:paraId="685C56C2" w14:textId="77777777" w:rsidR="00E03A85" w:rsidRDefault="00E03A85" w:rsidP="00E03A85">
      <w:r>
        <w:t xml:space="preserve">    # With help from https://rdflib.github.io/sparqlwrapper/</w:t>
      </w:r>
    </w:p>
    <w:p w14:paraId="39793FE5" w14:textId="77777777" w:rsidR="00E03A85" w:rsidRDefault="00E03A85" w:rsidP="00E03A85">
      <w:r>
        <w:t xml:space="preserve">    # and https://stackoverflow.com/questions/38332857/</w:t>
      </w:r>
    </w:p>
    <w:p w14:paraId="7B9511D9" w14:textId="77777777" w:rsidR="00E03A85" w:rsidRDefault="00E03A85" w:rsidP="00E03A85">
      <w:r>
        <w:t xml:space="preserve">    # sparql-query-to-get-all-person-available-in-dbpedia-is-showing-only-some-person</w:t>
      </w:r>
    </w:p>
    <w:p w14:paraId="20DAB3FC" w14:textId="77777777" w:rsidR="00E03A85" w:rsidRDefault="00E03A85" w:rsidP="00E03A85"/>
    <w:p w14:paraId="013791A8" w14:textId="77777777" w:rsidR="00E03A85" w:rsidRDefault="00E03A85" w:rsidP="00E03A85">
      <w:r>
        <w:t xml:space="preserve">    if os.path.exists(company_list_file):</w:t>
      </w:r>
    </w:p>
    <w:p w14:paraId="4BDB9BF8" w14:textId="77777777" w:rsidR="00E03A85" w:rsidRDefault="00E03A85" w:rsidP="00E03A85">
      <w:r>
        <w:t xml:space="preserve">        os.unlink(company_list_file)</w:t>
      </w:r>
    </w:p>
    <w:p w14:paraId="42FB4CF1" w14:textId="77777777" w:rsidR="00E03A85" w:rsidRDefault="00E03A85" w:rsidP="00E03A85">
      <w:r>
        <w:t xml:space="preserve">    total = dbpedia_sparql_get_company_count()</w:t>
      </w:r>
    </w:p>
    <w:p w14:paraId="3DC3824E" w14:textId="77777777" w:rsidR="00E03A85" w:rsidRDefault="00E03A85" w:rsidP="00E03A85">
      <w:r>
        <w:t xml:space="preserve">    for i in range(0, total, 10000):</w:t>
      </w:r>
    </w:p>
    <w:p w14:paraId="106AD27D" w14:textId="77777777" w:rsidR="00E03A85" w:rsidRDefault="00E03A85" w:rsidP="00E03A85">
      <w:r>
        <w:t xml:space="preserve">        result_list = []</w:t>
      </w:r>
    </w:p>
    <w:p w14:paraId="6D19CB51" w14:textId="77777777" w:rsidR="00E03A85" w:rsidRDefault="00E03A85" w:rsidP="00E03A85">
      <w:r>
        <w:t xml:space="preserve">        offset = str(i)</w:t>
      </w:r>
    </w:p>
    <w:p w14:paraId="1199CE53" w14:textId="77777777" w:rsidR="00E03A85" w:rsidRDefault="00E03A85" w:rsidP="00E03A85">
      <w:r>
        <w:t xml:space="preserve">        print("We're at {sofar} out of {total}".format(sofar=offset, total=total))</w:t>
      </w:r>
    </w:p>
    <w:p w14:paraId="548D0F35" w14:textId="77777777" w:rsidR="00E03A85" w:rsidRDefault="00E03A85" w:rsidP="00E03A85">
      <w:r>
        <w:t xml:space="preserve">        sparql_query = """</w:t>
      </w:r>
    </w:p>
    <w:p w14:paraId="428D41EA" w14:textId="77777777" w:rsidR="00E03A85" w:rsidRDefault="00E03A85" w:rsidP="00E03A85">
      <w:r>
        <w:t xml:space="preserve">        PREFIX  rdf:  &lt;http://www.w3.org/1999/02/22-rdf-syntax-ns#&gt;</w:t>
      </w:r>
    </w:p>
    <w:p w14:paraId="402689CC" w14:textId="77777777" w:rsidR="00E03A85" w:rsidRDefault="00E03A85" w:rsidP="00E03A85">
      <w:r>
        <w:t xml:space="preserve">        PREFIX  dbo: &lt;http://dbpedia.org/ontology/&gt;</w:t>
      </w:r>
    </w:p>
    <w:p w14:paraId="21811E25" w14:textId="77777777" w:rsidR="00E03A85" w:rsidRDefault="00E03A85" w:rsidP="00E03A85">
      <w:r>
        <w:t xml:space="preserve">        PREFIX  dbp: &lt;http://dbpedia.org/property/&gt;</w:t>
      </w:r>
    </w:p>
    <w:p w14:paraId="716E2C68" w14:textId="77777777" w:rsidR="00E03A85" w:rsidRDefault="00E03A85" w:rsidP="00E03A85">
      <w:r>
        <w:t xml:space="preserve">        SELECT ?name</w:t>
      </w:r>
    </w:p>
    <w:p w14:paraId="2AAA901D" w14:textId="77777777" w:rsidR="00E03A85" w:rsidRDefault="00E03A85" w:rsidP="00E03A85">
      <w:r>
        <w:t xml:space="preserve">        WHERE { ?resource  foaf:name ?name .</w:t>
      </w:r>
    </w:p>
    <w:p w14:paraId="6C676599" w14:textId="77777777" w:rsidR="00E03A85" w:rsidRDefault="00E03A85" w:rsidP="00E03A85">
      <w:r>
        <w:t xml:space="preserve">                ?resource  rdf:type  dbo:Organisation .</w:t>
      </w:r>
    </w:p>
    <w:p w14:paraId="55B1A035" w14:textId="77777777" w:rsidR="00E03A85" w:rsidRDefault="00E03A85" w:rsidP="00E03A85">
      <w:r>
        <w:t xml:space="preserve">        }</w:t>
      </w:r>
    </w:p>
    <w:p w14:paraId="1A5BF463" w14:textId="77777777" w:rsidR="00E03A85" w:rsidRDefault="00E03A85" w:rsidP="00E03A85">
      <w:r>
        <w:t xml:space="preserve">        """</w:t>
      </w:r>
    </w:p>
    <w:p w14:paraId="54BB395A" w14:textId="77777777" w:rsidR="00E03A85" w:rsidRDefault="00E03A85" w:rsidP="00E03A85">
      <w:r>
        <w:t xml:space="preserve">        sparql_query_offset = "LIMIT 10000 OFFSET {}".format(offset)</w:t>
      </w:r>
    </w:p>
    <w:p w14:paraId="2D942529" w14:textId="77777777" w:rsidR="00E03A85" w:rsidRDefault="00E03A85" w:rsidP="00E03A85">
      <w:r>
        <w:t xml:space="preserve">        response = util.dbpedia_do_sparql_query(sparql_query + sparql_query_offset)</w:t>
      </w:r>
    </w:p>
    <w:p w14:paraId="27626C37" w14:textId="77777777" w:rsidR="00E03A85" w:rsidRDefault="00E03A85" w:rsidP="00E03A85">
      <w:r>
        <w:t xml:space="preserve">        results = response['results']['bindings']</w:t>
      </w:r>
    </w:p>
    <w:p w14:paraId="05DE370D" w14:textId="77777777" w:rsidR="00E03A85" w:rsidRDefault="00E03A85" w:rsidP="00E03A85">
      <w:r>
        <w:t xml:space="preserve">        result_list.extend([res['name']['value'] for res in results])</w:t>
      </w:r>
    </w:p>
    <w:p w14:paraId="38F2A29F" w14:textId="77777777" w:rsidR="00E03A85" w:rsidRDefault="00E03A85" w:rsidP="00E03A85">
      <w:r>
        <w:t xml:space="preserve">        print("Adding {count} to companies list file".format(count=len(results)))</w:t>
      </w:r>
    </w:p>
    <w:p w14:paraId="4F5590BE" w14:textId="77777777" w:rsidR="00E03A85" w:rsidRDefault="00E03A85" w:rsidP="00E03A85">
      <w:r>
        <w:t xml:space="preserve">        with open(company_list_file, 'a') as f:</w:t>
      </w:r>
    </w:p>
    <w:p w14:paraId="209EA0D7" w14:textId="77777777" w:rsidR="00E03A85" w:rsidRDefault="00E03A85" w:rsidP="00E03A85">
      <w:r>
        <w:t xml:space="preserve">            f.writelines("\n".join(result_list))</w:t>
      </w:r>
    </w:p>
    <w:p w14:paraId="008D2D74" w14:textId="77777777" w:rsidR="00E03A85" w:rsidRDefault="00E03A85" w:rsidP="00E03A85"/>
    <w:p w14:paraId="43156A58" w14:textId="77777777" w:rsidR="00E03A85" w:rsidRDefault="00E03A85" w:rsidP="00E03A85"/>
    <w:p w14:paraId="279D9C72" w14:textId="77777777" w:rsidR="00E03A85" w:rsidRDefault="00E03A85" w:rsidP="00E03A85">
      <w:r>
        <w:t>def process_lse_download() -&gt; List[str]:</w:t>
      </w:r>
    </w:p>
    <w:p w14:paraId="6487849F" w14:textId="77777777" w:rsidR="00E03A85" w:rsidRDefault="00E03A85" w:rsidP="00E03A85">
      <w:r>
        <w:t xml:space="preserve">    # manually downloaded on 3rd March 2018 from</w:t>
      </w:r>
    </w:p>
    <w:p w14:paraId="3DF7C558" w14:textId="77777777" w:rsidR="00E03A85" w:rsidRDefault="00E03A85" w:rsidP="00E03A85">
      <w:r>
        <w:t xml:space="preserve">    # http://www.londonstockexchange.com/statistics/companies-and-issuers/companies-defined-by-mifir-identifiers-list-on-lse.xlsx</w:t>
      </w:r>
    </w:p>
    <w:p w14:paraId="655A84ED" w14:textId="77777777" w:rsidR="00E03A85" w:rsidRDefault="00E03A85" w:rsidP="00E03A85">
      <w:r>
        <w:t xml:space="preserve">    # Pandas cannot cope with this xlsx :(</w:t>
      </w:r>
    </w:p>
    <w:p w14:paraId="5CAA6EA2" w14:textId="77777777" w:rsidR="00E03A85" w:rsidRDefault="00E03A85" w:rsidP="00E03A85">
      <w:r>
        <w:t xml:space="preserve">    with open('raw_ne_data/lse_manual_download.txt') as f:</w:t>
      </w:r>
    </w:p>
    <w:p w14:paraId="11632455" w14:textId="77777777" w:rsidR="00E03A85" w:rsidRDefault="00E03A85" w:rsidP="00E03A85">
      <w:r>
        <w:t xml:space="preserve">        _lse = f.readlines()</w:t>
      </w:r>
    </w:p>
    <w:p w14:paraId="23757E70" w14:textId="77777777" w:rsidR="00E03A85" w:rsidRDefault="00E03A85" w:rsidP="00E03A85"/>
    <w:p w14:paraId="652FFDBF" w14:textId="6D8052F2" w:rsidR="00FC504B" w:rsidRPr="00FC504B" w:rsidRDefault="00E03A85" w:rsidP="00E03A85">
      <w:r>
        <w:lastRenderedPageBreak/>
        <w:t xml:space="preserve">    return capitalise_text_list(_lse)</w:t>
      </w:r>
    </w:p>
    <w:p w14:paraId="7A4323A3" w14:textId="7D266F69" w:rsidR="00284012" w:rsidRDefault="00284012" w:rsidP="00284012">
      <w:pPr>
        <w:pStyle w:val="Heading2"/>
      </w:pPr>
      <w:bookmarkStart w:id="196" w:name="_Toc523753670"/>
      <w:r>
        <w:t>ne_data_gathering/people.py</w:t>
      </w:r>
      <w:bookmarkEnd w:id="196"/>
    </w:p>
    <w:p w14:paraId="5012ADFE" w14:textId="77777777" w:rsidR="00E03A85" w:rsidRDefault="00E03A85" w:rsidP="00E03A85">
      <w:r>
        <w:t>import csv</w:t>
      </w:r>
    </w:p>
    <w:p w14:paraId="77A9CFD9" w14:textId="77777777" w:rsidR="00E03A85" w:rsidRDefault="00E03A85" w:rsidP="00E03A85">
      <w:r>
        <w:t>from typing import List, Generator</w:t>
      </w:r>
    </w:p>
    <w:p w14:paraId="4897AB39" w14:textId="77777777" w:rsidR="00E03A85" w:rsidRDefault="00E03A85" w:rsidP="00E03A85"/>
    <w:p w14:paraId="7D90790D" w14:textId="77777777" w:rsidR="00E03A85" w:rsidRDefault="00E03A85" w:rsidP="00E03A85">
      <w:r>
        <w:t>import os</w:t>
      </w:r>
    </w:p>
    <w:p w14:paraId="2A80F5A3" w14:textId="77777777" w:rsidR="00E03A85" w:rsidRDefault="00E03A85" w:rsidP="00E03A85">
      <w:r>
        <w:t>import sys</w:t>
      </w:r>
    </w:p>
    <w:p w14:paraId="305C4941" w14:textId="77777777" w:rsidR="00E03A85" w:rsidRDefault="00E03A85" w:rsidP="00E03A85">
      <w:r>
        <w:t>from ne_data_gathering import util</w:t>
      </w:r>
    </w:p>
    <w:p w14:paraId="5F7310B0" w14:textId="77777777" w:rsidR="00E03A85" w:rsidRDefault="00E03A85" w:rsidP="00E03A85"/>
    <w:p w14:paraId="5C54141D" w14:textId="77777777" w:rsidR="00E03A85" w:rsidRDefault="00E03A85" w:rsidP="00E03A85"/>
    <w:p w14:paraId="2094971F" w14:textId="77777777" w:rsidR="00E03A85" w:rsidRDefault="00E03A85" w:rsidP="00E03A85">
      <w:r>
        <w:t>def nyc():</w:t>
      </w:r>
    </w:p>
    <w:p w14:paraId="7F763A07" w14:textId="77777777" w:rsidR="00E03A85" w:rsidRDefault="00E03A85" w:rsidP="00E03A85">
      <w:r>
        <w:t xml:space="preserve">    nyc_baby_names = sorted(set(process_kaggle_nyc_baby_names()))</w:t>
      </w:r>
    </w:p>
    <w:p w14:paraId="759D2077" w14:textId="77777777" w:rsidR="00E03A85" w:rsidRDefault="00E03A85" w:rsidP="00E03A85">
      <w:r>
        <w:t xml:space="preserve">    util.write_to_data_file(nyc_baby_names, "people", "nyc_baby_names.txt")</w:t>
      </w:r>
    </w:p>
    <w:p w14:paraId="27F3743C" w14:textId="77777777" w:rsidR="00E03A85" w:rsidRDefault="00E03A85" w:rsidP="00E03A85"/>
    <w:p w14:paraId="41BEF724" w14:textId="77777777" w:rsidR="00E03A85" w:rsidRDefault="00E03A85" w:rsidP="00E03A85"/>
    <w:p w14:paraId="561BF5A5" w14:textId="77777777" w:rsidR="00E03A85" w:rsidRDefault="00E03A85" w:rsidP="00E03A85">
      <w:r>
        <w:t>def dbpedia_post_processing(src_dir, file_path):</w:t>
      </w:r>
    </w:p>
    <w:p w14:paraId="09ABA56B" w14:textId="77777777" w:rsidR="00E03A85" w:rsidRDefault="00E03A85" w:rsidP="00E03A85">
      <w:r>
        <w:t xml:space="preserve">    util.dbpedia_post_processing(</w:t>
      </w:r>
    </w:p>
    <w:p w14:paraId="18F5B19F" w14:textId="77777777" w:rsidR="00E03A85" w:rsidRDefault="00E03A85" w:rsidP="00E03A85">
      <w:r>
        <w:t xml:space="preserve">        "{}{}".format(src_dir, file_path), "processed_ne_data{}".format(file_path))</w:t>
      </w:r>
    </w:p>
    <w:p w14:paraId="24ABD9A2" w14:textId="77777777" w:rsidR="00E03A85" w:rsidRDefault="00E03A85" w:rsidP="00E03A85"/>
    <w:p w14:paraId="6FC8F085" w14:textId="77777777" w:rsidR="00E03A85" w:rsidRDefault="00E03A85" w:rsidP="00E03A85"/>
    <w:p w14:paraId="0AC001E6" w14:textId="77777777" w:rsidR="00E03A85" w:rsidRDefault="00E03A85" w:rsidP="00E03A85">
      <w:r>
        <w:t>def dbpedia(src_dir, file_path):</w:t>
      </w:r>
    </w:p>
    <w:p w14:paraId="03159778" w14:textId="77777777" w:rsidR="00E03A85" w:rsidRDefault="00E03A85" w:rsidP="00E03A85">
      <w:r>
        <w:t xml:space="preserve">    dbpedia_sparql_extract_people("{}{}".format(src_dir, file_path))</w:t>
      </w:r>
    </w:p>
    <w:p w14:paraId="6E6091EF" w14:textId="77777777" w:rsidR="00E03A85" w:rsidRDefault="00E03A85" w:rsidP="00E03A85">
      <w:r>
        <w:t xml:space="preserve">    util.dbpedia_post_processing(</w:t>
      </w:r>
    </w:p>
    <w:p w14:paraId="09CB78A3" w14:textId="77777777" w:rsidR="00E03A85" w:rsidRDefault="00E03A85" w:rsidP="00E03A85">
      <w:r>
        <w:t xml:space="preserve">        "{}{}".format("raw_ne_data", file_path), "{}{}".format("processed_ne_data", file_path))</w:t>
      </w:r>
    </w:p>
    <w:p w14:paraId="5DDFC487" w14:textId="77777777" w:rsidR="00E03A85" w:rsidRDefault="00E03A85" w:rsidP="00E03A85"/>
    <w:p w14:paraId="6C835B89" w14:textId="77777777" w:rsidR="00E03A85" w:rsidRDefault="00E03A85" w:rsidP="00E03A85"/>
    <w:p w14:paraId="065B9793" w14:textId="77777777" w:rsidR="00E03A85" w:rsidRDefault="00E03A85" w:rsidP="00E03A85">
      <w:r>
        <w:t>def conll2003eng():</w:t>
      </w:r>
    </w:p>
    <w:p w14:paraId="02D29F2C" w14:textId="77777777" w:rsidR="00E03A85" w:rsidRDefault="00E03A85" w:rsidP="00E03A85">
      <w:r>
        <w:t xml:space="preserve">    conll_people = util.process_conll_file(util.conll_file, 'PER')</w:t>
      </w:r>
    </w:p>
    <w:p w14:paraId="65311A5F" w14:textId="77777777" w:rsidR="00E03A85" w:rsidRDefault="00E03A85" w:rsidP="00E03A85">
      <w:r>
        <w:t xml:space="preserve">    util.write_to_data_file(conll_people, "people", "conll_2003.txt")</w:t>
      </w:r>
    </w:p>
    <w:p w14:paraId="27CDA1FB" w14:textId="77777777" w:rsidR="00E03A85" w:rsidRDefault="00E03A85" w:rsidP="00E03A85"/>
    <w:p w14:paraId="16CBE125" w14:textId="77777777" w:rsidR="00E03A85" w:rsidRDefault="00E03A85" w:rsidP="00E03A85"/>
    <w:p w14:paraId="2688FC72" w14:textId="77777777" w:rsidR="00E03A85" w:rsidRDefault="00E03A85" w:rsidP="00E03A85">
      <w:r>
        <w:t>def download_and_process(src_dir, file_path):</w:t>
      </w:r>
    </w:p>
    <w:p w14:paraId="70495723" w14:textId="77777777" w:rsidR="00E03A85" w:rsidRDefault="00E03A85" w:rsidP="00E03A85">
      <w:r>
        <w:t xml:space="preserve">    nyc()</w:t>
      </w:r>
    </w:p>
    <w:p w14:paraId="48A0BC9F" w14:textId="77777777" w:rsidR="00E03A85" w:rsidRDefault="00E03A85" w:rsidP="00E03A85">
      <w:r>
        <w:t xml:space="preserve">    dbpedia(src_dir, file_path)</w:t>
      </w:r>
    </w:p>
    <w:p w14:paraId="5970F09C" w14:textId="77777777" w:rsidR="00E03A85" w:rsidRDefault="00E03A85" w:rsidP="00E03A85">
      <w:r>
        <w:t xml:space="preserve">    conll2003eng()</w:t>
      </w:r>
    </w:p>
    <w:p w14:paraId="5CCB6A23" w14:textId="77777777" w:rsidR="00E03A85" w:rsidRDefault="00E03A85" w:rsidP="00E03A85"/>
    <w:p w14:paraId="02B395EA" w14:textId="77777777" w:rsidR="00E03A85" w:rsidRDefault="00E03A85" w:rsidP="00E03A85"/>
    <w:p w14:paraId="3E8AD347" w14:textId="77777777" w:rsidR="00E03A85" w:rsidRDefault="00E03A85" w:rsidP="00E03A85">
      <w:r>
        <w:t>def process_kaggle_nyc_baby_names() -&gt; Generator[str, None, None]:</w:t>
      </w:r>
    </w:p>
    <w:p w14:paraId="6ED81725" w14:textId="77777777" w:rsidR="00E03A85" w:rsidRDefault="00E03A85" w:rsidP="00E03A85">
      <w:r>
        <w:t xml:space="preserve">    with open('raw_ne_data/Most_Popular_Baby_Names_by_Sex_and_Mother_s_Ethnic_Group__New_York_City.csv') as f:</w:t>
      </w:r>
    </w:p>
    <w:p w14:paraId="72FCDACD" w14:textId="77777777" w:rsidR="00E03A85" w:rsidRDefault="00E03A85" w:rsidP="00E03A85">
      <w:r>
        <w:t xml:space="preserve">        data = f.readlines()</w:t>
      </w:r>
    </w:p>
    <w:p w14:paraId="6962EE1F" w14:textId="77777777" w:rsidR="00E03A85" w:rsidRDefault="00E03A85" w:rsidP="00E03A85">
      <w:r>
        <w:t xml:space="preserve">        for row in csv.reader(data):</w:t>
      </w:r>
    </w:p>
    <w:p w14:paraId="1355FAA6" w14:textId="77777777" w:rsidR="00E03A85" w:rsidRDefault="00E03A85" w:rsidP="00E03A85">
      <w:r>
        <w:t xml:space="preserve">            yield row[3].capitalize()</w:t>
      </w:r>
    </w:p>
    <w:p w14:paraId="647D6E8C" w14:textId="77777777" w:rsidR="00E03A85" w:rsidRDefault="00E03A85" w:rsidP="00E03A85"/>
    <w:p w14:paraId="3B06CC33" w14:textId="77777777" w:rsidR="00E03A85" w:rsidRDefault="00E03A85" w:rsidP="00E03A85"/>
    <w:p w14:paraId="0ED4841E" w14:textId="77777777" w:rsidR="00E03A85" w:rsidRDefault="00E03A85" w:rsidP="00E03A85">
      <w:r>
        <w:t>def dbpedia_sparql_get_people_count() -&gt; int:</w:t>
      </w:r>
    </w:p>
    <w:p w14:paraId="09DD203C" w14:textId="77777777" w:rsidR="00E03A85" w:rsidRDefault="00E03A85" w:rsidP="00E03A85">
      <w:r>
        <w:lastRenderedPageBreak/>
        <w:t xml:space="preserve">    sparql_query = """</w:t>
      </w:r>
    </w:p>
    <w:p w14:paraId="032A4D28" w14:textId="77777777" w:rsidR="00E03A85" w:rsidRDefault="00E03A85" w:rsidP="00E03A85">
      <w:r>
        <w:t xml:space="preserve">    PREFIX  rdf:  &lt;http://www.w3.org/1999/02/22-rdf-syntax-ns#&gt;</w:t>
      </w:r>
    </w:p>
    <w:p w14:paraId="08DEA338" w14:textId="77777777" w:rsidR="00E03A85" w:rsidRDefault="00E03A85" w:rsidP="00E03A85">
      <w:r>
        <w:t xml:space="preserve">    PREFIX  dbo: &lt;http://dbpedia.org/ontology/&gt;</w:t>
      </w:r>
    </w:p>
    <w:p w14:paraId="60284AD9" w14:textId="77777777" w:rsidR="00E03A85" w:rsidRDefault="00E03A85" w:rsidP="00E03A85">
      <w:r>
        <w:t xml:space="preserve">    PREFIX  dbp: &lt;http://dbpedia.org/property/&gt;</w:t>
      </w:r>
    </w:p>
    <w:p w14:paraId="04CC5DD0" w14:textId="77777777" w:rsidR="00E03A85" w:rsidRDefault="00E03A85" w:rsidP="00E03A85">
      <w:r>
        <w:t xml:space="preserve">    </w:t>
      </w:r>
    </w:p>
    <w:p w14:paraId="2F37A9D6" w14:textId="77777777" w:rsidR="00E03A85" w:rsidRDefault="00E03A85" w:rsidP="00E03A85">
      <w:r>
        <w:t xml:space="preserve">    SELECT COUNT(*)</w:t>
      </w:r>
    </w:p>
    <w:p w14:paraId="057B5634" w14:textId="77777777" w:rsidR="00E03A85" w:rsidRDefault="00E03A85" w:rsidP="00E03A85">
      <w:r>
        <w:t xml:space="preserve">    WHERE { ?resource  foaf:name ?name .</w:t>
      </w:r>
    </w:p>
    <w:p w14:paraId="67A6CC19" w14:textId="77777777" w:rsidR="00E03A85" w:rsidRDefault="00E03A85" w:rsidP="00E03A85">
      <w:r>
        <w:t xml:space="preserve">            ?resource  rdf:type  dbo:Person .</w:t>
      </w:r>
    </w:p>
    <w:p w14:paraId="04F0D8AA" w14:textId="77777777" w:rsidR="00E03A85" w:rsidRDefault="00E03A85" w:rsidP="00E03A85">
      <w:r>
        <w:t xml:space="preserve">    }</w:t>
      </w:r>
    </w:p>
    <w:p w14:paraId="26B4B5B8" w14:textId="77777777" w:rsidR="00E03A85" w:rsidRDefault="00E03A85" w:rsidP="00E03A85">
      <w:r>
        <w:t xml:space="preserve">    """</w:t>
      </w:r>
    </w:p>
    <w:p w14:paraId="7DAC2403" w14:textId="77777777" w:rsidR="00E03A85" w:rsidRDefault="00E03A85" w:rsidP="00E03A85">
      <w:r>
        <w:t xml:space="preserve">    res = util.dbpedia_do_sparql_query(sparql_query)</w:t>
      </w:r>
    </w:p>
    <w:p w14:paraId="4FEE94EE" w14:textId="77777777" w:rsidR="00E03A85" w:rsidRDefault="00E03A85" w:rsidP="00E03A85">
      <w:r>
        <w:t xml:space="preserve">    return int(res['results']['bindings'][0]['callret-0']['value'])</w:t>
      </w:r>
    </w:p>
    <w:p w14:paraId="0ED44275" w14:textId="77777777" w:rsidR="00E03A85" w:rsidRDefault="00E03A85" w:rsidP="00E03A85"/>
    <w:p w14:paraId="00064DBC" w14:textId="77777777" w:rsidR="00E03A85" w:rsidRDefault="00E03A85" w:rsidP="00E03A85"/>
    <w:p w14:paraId="0CE0E6DD" w14:textId="77777777" w:rsidR="00E03A85" w:rsidRDefault="00E03A85" w:rsidP="00E03A85">
      <w:r>
        <w:t>def dbpedia_sparql_extract_people(people_list_file):</w:t>
      </w:r>
    </w:p>
    <w:p w14:paraId="2B055D4B" w14:textId="77777777" w:rsidR="00E03A85" w:rsidRDefault="00E03A85" w:rsidP="00E03A85">
      <w:r>
        <w:t xml:space="preserve">    # With help from https://rdflib.github.io/sparqlwrapper/</w:t>
      </w:r>
    </w:p>
    <w:p w14:paraId="07D8BF70" w14:textId="77777777" w:rsidR="00E03A85" w:rsidRDefault="00E03A85" w:rsidP="00E03A85">
      <w:r>
        <w:t xml:space="preserve">    # and https://stackoverflow.com/questions/38332857/</w:t>
      </w:r>
    </w:p>
    <w:p w14:paraId="2134EE00" w14:textId="77777777" w:rsidR="00E03A85" w:rsidRDefault="00E03A85" w:rsidP="00E03A85">
      <w:r>
        <w:t xml:space="preserve">    # sparql-query-to-get-all-person-available-in-dbpedia-is-showing-only-some-person</w:t>
      </w:r>
    </w:p>
    <w:p w14:paraId="069B4654" w14:textId="77777777" w:rsidR="00E03A85" w:rsidRDefault="00E03A85" w:rsidP="00E03A85"/>
    <w:p w14:paraId="0DE5AD34" w14:textId="77777777" w:rsidR="00E03A85" w:rsidRDefault="00E03A85" w:rsidP="00E03A85">
      <w:r>
        <w:t xml:space="preserve">    if os.path.exists(people_list_file):</w:t>
      </w:r>
    </w:p>
    <w:p w14:paraId="3F326F92" w14:textId="77777777" w:rsidR="00E03A85" w:rsidRDefault="00E03A85" w:rsidP="00E03A85">
      <w:r>
        <w:t xml:space="preserve">        os.unlink(people_list_file)</w:t>
      </w:r>
    </w:p>
    <w:p w14:paraId="0CEEF90D" w14:textId="77777777" w:rsidR="00E03A85" w:rsidRDefault="00E03A85" w:rsidP="00E03A85">
      <w:r>
        <w:t xml:space="preserve">    # total_people = dbpedia_sparql_get_people_count()</w:t>
      </w:r>
    </w:p>
    <w:p w14:paraId="46D5265D" w14:textId="77777777" w:rsidR="00E03A85" w:rsidRDefault="00E03A85" w:rsidP="00E03A85">
      <w:r>
        <w:t xml:space="preserve">    total_people = 2109301</w:t>
      </w:r>
    </w:p>
    <w:p w14:paraId="7A2D91ED" w14:textId="77777777" w:rsidR="00E03A85" w:rsidRDefault="00E03A85" w:rsidP="00E03A85">
      <w:r>
        <w:t xml:space="preserve">    for i in range(0, total_people, 10000):</w:t>
      </w:r>
    </w:p>
    <w:p w14:paraId="414430A0" w14:textId="77777777" w:rsidR="00E03A85" w:rsidRDefault="00E03A85" w:rsidP="00E03A85">
      <w:r>
        <w:t xml:space="preserve">        people_list = []</w:t>
      </w:r>
    </w:p>
    <w:p w14:paraId="700A49F5" w14:textId="77777777" w:rsidR="00E03A85" w:rsidRDefault="00E03A85" w:rsidP="00E03A85">
      <w:r>
        <w:t xml:space="preserve">        offset = str(i)</w:t>
      </w:r>
    </w:p>
    <w:p w14:paraId="55C4220E" w14:textId="77777777" w:rsidR="00E03A85" w:rsidRDefault="00E03A85" w:rsidP="00E03A85">
      <w:r>
        <w:t xml:space="preserve">        print("We're at {sofar} out of {total}".format(sofar=offset, total=total_people))</w:t>
      </w:r>
    </w:p>
    <w:p w14:paraId="605B5C35" w14:textId="77777777" w:rsidR="00E03A85" w:rsidRDefault="00E03A85" w:rsidP="00E03A85">
      <w:r>
        <w:t xml:space="preserve">        sparql_query = """</w:t>
      </w:r>
    </w:p>
    <w:p w14:paraId="2BED5763" w14:textId="77777777" w:rsidR="00E03A85" w:rsidRDefault="00E03A85" w:rsidP="00E03A85">
      <w:r>
        <w:t xml:space="preserve">        PREFIX  rdf:  &lt;http://www.w3.org/1999/02/22-rdf-syntax-ns#&gt;</w:t>
      </w:r>
    </w:p>
    <w:p w14:paraId="4B3E4DA7" w14:textId="77777777" w:rsidR="00E03A85" w:rsidRDefault="00E03A85" w:rsidP="00E03A85">
      <w:r>
        <w:t xml:space="preserve">        PREFIX  dbo: &lt;http://dbpedia.org/ontology/&gt;</w:t>
      </w:r>
    </w:p>
    <w:p w14:paraId="3035CD98" w14:textId="77777777" w:rsidR="00E03A85" w:rsidRDefault="00E03A85" w:rsidP="00E03A85">
      <w:r>
        <w:t xml:space="preserve">        PREFIX  dbp: &lt;http://dbpedia.org/property/&gt;</w:t>
      </w:r>
    </w:p>
    <w:p w14:paraId="1B1D1677" w14:textId="77777777" w:rsidR="00E03A85" w:rsidRDefault="00E03A85" w:rsidP="00E03A85">
      <w:r>
        <w:t xml:space="preserve">        SELECT ?name</w:t>
      </w:r>
    </w:p>
    <w:p w14:paraId="45F38954" w14:textId="77777777" w:rsidR="00E03A85" w:rsidRDefault="00E03A85" w:rsidP="00E03A85">
      <w:r>
        <w:t xml:space="preserve">        WHERE { ?resource  foaf:name ?name .</w:t>
      </w:r>
    </w:p>
    <w:p w14:paraId="2AE83AE7" w14:textId="77777777" w:rsidR="00E03A85" w:rsidRDefault="00E03A85" w:rsidP="00E03A85">
      <w:r>
        <w:t xml:space="preserve">                ?resource  rdf:type  dbo:Person .</w:t>
      </w:r>
    </w:p>
    <w:p w14:paraId="2A286C29" w14:textId="77777777" w:rsidR="00E03A85" w:rsidRDefault="00E03A85" w:rsidP="00E03A85">
      <w:r>
        <w:t xml:space="preserve">        }</w:t>
      </w:r>
    </w:p>
    <w:p w14:paraId="6BCA3C3B" w14:textId="77777777" w:rsidR="00E03A85" w:rsidRDefault="00E03A85" w:rsidP="00E03A85">
      <w:r>
        <w:t xml:space="preserve">        """</w:t>
      </w:r>
    </w:p>
    <w:p w14:paraId="48758D62" w14:textId="77777777" w:rsidR="00E03A85" w:rsidRDefault="00E03A85" w:rsidP="00E03A85">
      <w:r>
        <w:t xml:space="preserve">        sparql_query_offset = "LIMIT 10000 OFFSET {}".format(offset)</w:t>
      </w:r>
    </w:p>
    <w:p w14:paraId="60BDBC72" w14:textId="77777777" w:rsidR="00E03A85" w:rsidRDefault="00E03A85" w:rsidP="00E03A85">
      <w:r>
        <w:t xml:space="preserve">        response = util.dbpedia_do_sparql_query(sparql_query + sparql_query_offset)</w:t>
      </w:r>
    </w:p>
    <w:p w14:paraId="69F34511" w14:textId="77777777" w:rsidR="00E03A85" w:rsidRDefault="00E03A85" w:rsidP="00E03A85">
      <w:r>
        <w:t xml:space="preserve">        results = response['results']['bindings']</w:t>
      </w:r>
    </w:p>
    <w:p w14:paraId="34AD8D58" w14:textId="77777777" w:rsidR="00E03A85" w:rsidRDefault="00E03A85" w:rsidP="00E03A85">
      <w:r>
        <w:t xml:space="preserve">        people_list.extend([res['name']['value'] for res in results])</w:t>
      </w:r>
    </w:p>
    <w:p w14:paraId="01143F97" w14:textId="77777777" w:rsidR="00E03A85" w:rsidRDefault="00E03A85" w:rsidP="00E03A85">
      <w:r>
        <w:t xml:space="preserve">        print("Adding {count} to people list file".format(count=len(results)))</w:t>
      </w:r>
    </w:p>
    <w:p w14:paraId="00D83670" w14:textId="77777777" w:rsidR="00E03A85" w:rsidRDefault="00E03A85" w:rsidP="00E03A85">
      <w:r>
        <w:t xml:space="preserve">        with open(people_list_file, 'a') as f:</w:t>
      </w:r>
    </w:p>
    <w:p w14:paraId="468D05FB" w14:textId="01AD0B1C" w:rsidR="00FC504B" w:rsidRPr="00FC504B" w:rsidRDefault="00E03A85" w:rsidP="00E03A85">
      <w:r>
        <w:t xml:space="preserve">            f.writelines("\n".join(people_list))</w:t>
      </w:r>
    </w:p>
    <w:p w14:paraId="7CBB1487" w14:textId="2B2B4B52" w:rsidR="00284012" w:rsidRDefault="00284012" w:rsidP="00284012">
      <w:pPr>
        <w:pStyle w:val="Heading2"/>
      </w:pPr>
      <w:bookmarkStart w:id="197" w:name="_Toc523753671"/>
      <w:r>
        <w:t>ne_data_gathering/places.py</w:t>
      </w:r>
      <w:bookmarkEnd w:id="197"/>
    </w:p>
    <w:p w14:paraId="138B142C" w14:textId="77777777" w:rsidR="00E03A85" w:rsidRDefault="00E03A85" w:rsidP="00E03A85">
      <w:r>
        <w:t>#!/usr/bin/env python</w:t>
      </w:r>
    </w:p>
    <w:p w14:paraId="59918B90" w14:textId="77777777" w:rsidR="00E03A85" w:rsidRDefault="00E03A85" w:rsidP="00E03A85">
      <w:r>
        <w:t>import os</w:t>
      </w:r>
    </w:p>
    <w:p w14:paraId="3FA3FA44" w14:textId="77777777" w:rsidR="00E03A85" w:rsidRDefault="00E03A85" w:rsidP="00E03A85">
      <w:r>
        <w:t>import sys</w:t>
      </w:r>
    </w:p>
    <w:p w14:paraId="10C4CC36" w14:textId="77777777" w:rsidR="00E03A85" w:rsidRDefault="00E03A85" w:rsidP="00E03A85">
      <w:r>
        <w:lastRenderedPageBreak/>
        <w:t>from ne_data_gathering import util</w:t>
      </w:r>
    </w:p>
    <w:p w14:paraId="68DAEE5C" w14:textId="77777777" w:rsidR="00E03A85" w:rsidRDefault="00E03A85" w:rsidP="00E03A85"/>
    <w:p w14:paraId="31F728D9" w14:textId="77777777" w:rsidR="00E03A85" w:rsidRDefault="00E03A85" w:rsidP="00E03A85"/>
    <w:p w14:paraId="71E6D61C" w14:textId="77777777" w:rsidR="00E03A85" w:rsidRDefault="00E03A85" w:rsidP="00E03A85">
      <w:r>
        <w:t>def dbpedia(src_dir, file_path):</w:t>
      </w:r>
    </w:p>
    <w:p w14:paraId="3FB0E2BD" w14:textId="77777777" w:rsidR="00E03A85" w:rsidRDefault="00E03A85" w:rsidP="00E03A85">
      <w:r>
        <w:t xml:space="preserve">    dbpedia_sparql_extract_places("{}{}".format(src_dir, file_path))</w:t>
      </w:r>
    </w:p>
    <w:p w14:paraId="7FF73C28" w14:textId="77777777" w:rsidR="00E03A85" w:rsidRDefault="00E03A85" w:rsidP="00E03A85">
      <w:r>
        <w:t xml:space="preserve">    util.dbpedia_post_processing(</w:t>
      </w:r>
    </w:p>
    <w:p w14:paraId="4ACBC005" w14:textId="77777777" w:rsidR="00E03A85" w:rsidRDefault="00E03A85" w:rsidP="00E03A85">
      <w:r>
        <w:t xml:space="preserve">        "{}{}".format("raw_ne_data", file_path), "{}{}".format("processed_ne_data", file_path))</w:t>
      </w:r>
    </w:p>
    <w:p w14:paraId="05925277" w14:textId="77777777" w:rsidR="00E03A85" w:rsidRDefault="00E03A85" w:rsidP="00E03A85"/>
    <w:p w14:paraId="5972601E" w14:textId="77777777" w:rsidR="00E03A85" w:rsidRDefault="00E03A85" w:rsidP="00E03A85"/>
    <w:p w14:paraId="13DE4448" w14:textId="77777777" w:rsidR="00E03A85" w:rsidRDefault="00E03A85" w:rsidP="00E03A85">
      <w:r>
        <w:t>def conll2003eng():</w:t>
      </w:r>
    </w:p>
    <w:p w14:paraId="50EE286A" w14:textId="77777777" w:rsidR="00E03A85" w:rsidRDefault="00E03A85" w:rsidP="00E03A85">
      <w:r>
        <w:t xml:space="preserve">    conll_places = util.process_conll_file(util.conll_file, 'LOC')</w:t>
      </w:r>
    </w:p>
    <w:p w14:paraId="5B91556E" w14:textId="77777777" w:rsidR="00E03A85" w:rsidRDefault="00E03A85" w:rsidP="00E03A85">
      <w:r>
        <w:t xml:space="preserve">    util.write_to_data_file(conll_places, "places", "conll_2003.txt")</w:t>
      </w:r>
    </w:p>
    <w:p w14:paraId="71873E84" w14:textId="77777777" w:rsidR="00E03A85" w:rsidRDefault="00E03A85" w:rsidP="00E03A85"/>
    <w:p w14:paraId="6C763AD2" w14:textId="77777777" w:rsidR="00E03A85" w:rsidRDefault="00E03A85" w:rsidP="00E03A85"/>
    <w:p w14:paraId="0EBB87A6" w14:textId="77777777" w:rsidR="00E03A85" w:rsidRDefault="00E03A85" w:rsidP="00E03A85">
      <w:r>
        <w:t>def download_and_process(src_dir, file_path) -&gt; None:</w:t>
      </w:r>
    </w:p>
    <w:p w14:paraId="4B4F9A6F" w14:textId="77777777" w:rsidR="00E03A85" w:rsidRDefault="00E03A85" w:rsidP="00E03A85"/>
    <w:p w14:paraId="47E477D4" w14:textId="77777777" w:rsidR="00E03A85" w:rsidRDefault="00E03A85" w:rsidP="00E03A85">
      <w:r>
        <w:t xml:space="preserve">    dbpedia(src_dir, file_path)</w:t>
      </w:r>
    </w:p>
    <w:p w14:paraId="22D5E240" w14:textId="77777777" w:rsidR="00E03A85" w:rsidRDefault="00E03A85" w:rsidP="00E03A85">
      <w:r>
        <w:t xml:space="preserve">    conll2003eng()</w:t>
      </w:r>
    </w:p>
    <w:p w14:paraId="025569C0" w14:textId="77777777" w:rsidR="00E03A85" w:rsidRDefault="00E03A85" w:rsidP="00E03A85"/>
    <w:p w14:paraId="21C69C94" w14:textId="77777777" w:rsidR="00E03A85" w:rsidRDefault="00E03A85" w:rsidP="00E03A85"/>
    <w:p w14:paraId="5B71AB97" w14:textId="77777777" w:rsidR="00E03A85" w:rsidRDefault="00E03A85" w:rsidP="00E03A85">
      <w:r>
        <w:t>def dbpedia_sparql_get_place_count() -&gt; int:</w:t>
      </w:r>
    </w:p>
    <w:p w14:paraId="32D097D3" w14:textId="77777777" w:rsidR="00E03A85" w:rsidRDefault="00E03A85" w:rsidP="00E03A85">
      <w:r>
        <w:t xml:space="preserve">    sparql_query = """</w:t>
      </w:r>
    </w:p>
    <w:p w14:paraId="075D3693" w14:textId="77777777" w:rsidR="00E03A85" w:rsidRDefault="00E03A85" w:rsidP="00E03A85">
      <w:r>
        <w:t xml:space="preserve">    PREFIX  rdf:  &lt;http://www.w3.org/1999/02/22-rdf-syntax-ns#&gt;</w:t>
      </w:r>
    </w:p>
    <w:p w14:paraId="1E034C5E" w14:textId="77777777" w:rsidR="00E03A85" w:rsidRDefault="00E03A85" w:rsidP="00E03A85">
      <w:r>
        <w:t xml:space="preserve">    PREFIX  dbo: &lt;http://dbpedia.org/ontology/&gt;</w:t>
      </w:r>
    </w:p>
    <w:p w14:paraId="7F957701" w14:textId="77777777" w:rsidR="00E03A85" w:rsidRDefault="00E03A85" w:rsidP="00E03A85">
      <w:r>
        <w:t xml:space="preserve">    PREFIX  dbp: &lt;http://dbpedia.org/property/&gt;</w:t>
      </w:r>
    </w:p>
    <w:p w14:paraId="24035ECC" w14:textId="77777777" w:rsidR="00E03A85" w:rsidRDefault="00E03A85" w:rsidP="00E03A85"/>
    <w:p w14:paraId="30586E49" w14:textId="77777777" w:rsidR="00E03A85" w:rsidRDefault="00E03A85" w:rsidP="00E03A85">
      <w:r>
        <w:t xml:space="preserve">    SELECT COUNT(*)</w:t>
      </w:r>
    </w:p>
    <w:p w14:paraId="4B8BA682" w14:textId="77777777" w:rsidR="00E03A85" w:rsidRDefault="00E03A85" w:rsidP="00E03A85">
      <w:r>
        <w:t xml:space="preserve">    WHERE { ?resource  foaf:name ?name .</w:t>
      </w:r>
    </w:p>
    <w:p w14:paraId="477FA7B6" w14:textId="77777777" w:rsidR="00E03A85" w:rsidRDefault="00E03A85" w:rsidP="00E03A85">
      <w:r>
        <w:t xml:space="preserve">            ?resource  rdf:type  dbo:Place .</w:t>
      </w:r>
    </w:p>
    <w:p w14:paraId="0751CCD5" w14:textId="77777777" w:rsidR="00E03A85" w:rsidRDefault="00E03A85" w:rsidP="00E03A85">
      <w:r>
        <w:t xml:space="preserve">    }</w:t>
      </w:r>
    </w:p>
    <w:p w14:paraId="682BC771" w14:textId="77777777" w:rsidR="00E03A85" w:rsidRDefault="00E03A85" w:rsidP="00E03A85">
      <w:r>
        <w:t xml:space="preserve">    """</w:t>
      </w:r>
    </w:p>
    <w:p w14:paraId="728F1F80" w14:textId="77777777" w:rsidR="00E03A85" w:rsidRDefault="00E03A85" w:rsidP="00E03A85">
      <w:r>
        <w:t xml:space="preserve">    res = util.dbpedia_do_sparql_query(sparql_query)</w:t>
      </w:r>
    </w:p>
    <w:p w14:paraId="77B86F74" w14:textId="77777777" w:rsidR="00E03A85" w:rsidRDefault="00E03A85" w:rsidP="00E03A85">
      <w:r>
        <w:t xml:space="preserve">    return int(res['results']['bindings'][0]['callret-0']['value'])</w:t>
      </w:r>
    </w:p>
    <w:p w14:paraId="79989C04" w14:textId="77777777" w:rsidR="00E03A85" w:rsidRDefault="00E03A85" w:rsidP="00E03A85"/>
    <w:p w14:paraId="6EA62E6D" w14:textId="77777777" w:rsidR="00E03A85" w:rsidRDefault="00E03A85" w:rsidP="00E03A85"/>
    <w:p w14:paraId="784FF7DE" w14:textId="77777777" w:rsidR="00E03A85" w:rsidRDefault="00E03A85" w:rsidP="00E03A85">
      <w:r>
        <w:t>def dbpedia_sparql_extract_places(list_file):</w:t>
      </w:r>
    </w:p>
    <w:p w14:paraId="2EE4EB9F" w14:textId="77777777" w:rsidR="00E03A85" w:rsidRDefault="00E03A85" w:rsidP="00E03A85">
      <w:r>
        <w:t xml:space="preserve">    # With help from https://rdflib.github.io/sparqlwrapper/</w:t>
      </w:r>
    </w:p>
    <w:p w14:paraId="1F3002DD" w14:textId="77777777" w:rsidR="00E03A85" w:rsidRDefault="00E03A85" w:rsidP="00E03A85">
      <w:r>
        <w:t xml:space="preserve">    # and https://stackoverflow.com/questions/38332857/</w:t>
      </w:r>
    </w:p>
    <w:p w14:paraId="0FEA926F" w14:textId="77777777" w:rsidR="00E03A85" w:rsidRDefault="00E03A85" w:rsidP="00E03A85"/>
    <w:p w14:paraId="35005E01" w14:textId="77777777" w:rsidR="00E03A85" w:rsidRDefault="00E03A85" w:rsidP="00E03A85">
      <w:r>
        <w:t xml:space="preserve">    if os.path.exists(list_file):</w:t>
      </w:r>
    </w:p>
    <w:p w14:paraId="6A23103F" w14:textId="77777777" w:rsidR="00E03A85" w:rsidRDefault="00E03A85" w:rsidP="00E03A85">
      <w:r>
        <w:t xml:space="preserve">        os.unlink(list_file)</w:t>
      </w:r>
    </w:p>
    <w:p w14:paraId="5E333074" w14:textId="77777777" w:rsidR="00E03A85" w:rsidRDefault="00E03A85" w:rsidP="00E03A85">
      <w:r>
        <w:t xml:space="preserve">    total = dbpedia_sparql_get_place_count()</w:t>
      </w:r>
    </w:p>
    <w:p w14:paraId="6CD6BDBC" w14:textId="77777777" w:rsidR="00E03A85" w:rsidRDefault="00E03A85" w:rsidP="00E03A85">
      <w:r>
        <w:t xml:space="preserve">    for i in range(0, total, 10000):</w:t>
      </w:r>
    </w:p>
    <w:p w14:paraId="0539CF36" w14:textId="77777777" w:rsidR="00E03A85" w:rsidRDefault="00E03A85" w:rsidP="00E03A85">
      <w:r>
        <w:t xml:space="preserve">        result_list = []</w:t>
      </w:r>
    </w:p>
    <w:p w14:paraId="15CEEC1D" w14:textId="77777777" w:rsidR="00E03A85" w:rsidRDefault="00E03A85" w:rsidP="00E03A85">
      <w:r>
        <w:t xml:space="preserve">        offset = str(i)</w:t>
      </w:r>
    </w:p>
    <w:p w14:paraId="3E44CF6E" w14:textId="77777777" w:rsidR="00E03A85" w:rsidRDefault="00E03A85" w:rsidP="00E03A85">
      <w:r>
        <w:t xml:space="preserve">        print("We're at {sofar} out of {total}".format(sofar=offset, total=total))</w:t>
      </w:r>
    </w:p>
    <w:p w14:paraId="70D67FF5" w14:textId="77777777" w:rsidR="00E03A85" w:rsidRDefault="00E03A85" w:rsidP="00E03A85">
      <w:r>
        <w:t xml:space="preserve">        sparql_query = """</w:t>
      </w:r>
    </w:p>
    <w:p w14:paraId="6FF7C167" w14:textId="77777777" w:rsidR="00E03A85" w:rsidRDefault="00E03A85" w:rsidP="00E03A85">
      <w:r>
        <w:lastRenderedPageBreak/>
        <w:t xml:space="preserve">        PREFIX  rdf:  &lt;http://www.w3.org/1999/02/22-rdf-syntax-ns#&gt;</w:t>
      </w:r>
    </w:p>
    <w:p w14:paraId="0EC37FBC" w14:textId="77777777" w:rsidR="00E03A85" w:rsidRDefault="00E03A85" w:rsidP="00E03A85">
      <w:r>
        <w:t xml:space="preserve">        PREFIX  dbo: &lt;http://dbpedia.org/ontology/&gt;</w:t>
      </w:r>
    </w:p>
    <w:p w14:paraId="7D0817C0" w14:textId="77777777" w:rsidR="00E03A85" w:rsidRDefault="00E03A85" w:rsidP="00E03A85">
      <w:r>
        <w:t xml:space="preserve">        PREFIX  dbp: &lt;http://dbpedia.org/property/&gt;</w:t>
      </w:r>
    </w:p>
    <w:p w14:paraId="3A841364" w14:textId="77777777" w:rsidR="00E03A85" w:rsidRDefault="00E03A85" w:rsidP="00E03A85">
      <w:r>
        <w:t xml:space="preserve">        SELECT ?name</w:t>
      </w:r>
    </w:p>
    <w:p w14:paraId="77E8B9DE" w14:textId="77777777" w:rsidR="00E03A85" w:rsidRDefault="00E03A85" w:rsidP="00E03A85">
      <w:r>
        <w:t xml:space="preserve">        WHERE { ?resource  foaf:name ?name .</w:t>
      </w:r>
    </w:p>
    <w:p w14:paraId="362F71FC" w14:textId="77777777" w:rsidR="00E03A85" w:rsidRDefault="00E03A85" w:rsidP="00E03A85">
      <w:r>
        <w:t xml:space="preserve">                ?resource  rdf:type  dbo:Place .</w:t>
      </w:r>
    </w:p>
    <w:p w14:paraId="55349F98" w14:textId="77777777" w:rsidR="00E03A85" w:rsidRDefault="00E03A85" w:rsidP="00E03A85">
      <w:r>
        <w:t xml:space="preserve">        }</w:t>
      </w:r>
    </w:p>
    <w:p w14:paraId="5EDB7C42" w14:textId="77777777" w:rsidR="00E03A85" w:rsidRDefault="00E03A85" w:rsidP="00E03A85">
      <w:r>
        <w:t xml:space="preserve">        """</w:t>
      </w:r>
    </w:p>
    <w:p w14:paraId="253ADB5A" w14:textId="77777777" w:rsidR="00E03A85" w:rsidRDefault="00E03A85" w:rsidP="00E03A85">
      <w:r>
        <w:t xml:space="preserve">        sparql_query_offset = "LIMIT 10000 OFFSET {}".format(offset)</w:t>
      </w:r>
    </w:p>
    <w:p w14:paraId="5DFDCA55" w14:textId="77777777" w:rsidR="00E03A85" w:rsidRDefault="00E03A85" w:rsidP="00E03A85">
      <w:r>
        <w:t xml:space="preserve">        response = util.dbpedia_do_sparql_query(sparql_query + sparql_query_offset)</w:t>
      </w:r>
    </w:p>
    <w:p w14:paraId="6C481962" w14:textId="77777777" w:rsidR="00E03A85" w:rsidRDefault="00E03A85" w:rsidP="00E03A85">
      <w:r>
        <w:t xml:space="preserve">        results = response['results']['bindings']</w:t>
      </w:r>
    </w:p>
    <w:p w14:paraId="2502C422" w14:textId="77777777" w:rsidR="00E03A85" w:rsidRDefault="00E03A85" w:rsidP="00E03A85">
      <w:r>
        <w:t xml:space="preserve">        result_list.extend([res['name']['value'] for res in results])</w:t>
      </w:r>
    </w:p>
    <w:p w14:paraId="762B05D2" w14:textId="77777777" w:rsidR="00E03A85" w:rsidRDefault="00E03A85" w:rsidP="00E03A85">
      <w:r>
        <w:t xml:space="preserve">        print("Adding {count} to places list file".format(count=len(results)))</w:t>
      </w:r>
    </w:p>
    <w:p w14:paraId="6B8B2F57" w14:textId="77777777" w:rsidR="00E03A85" w:rsidRDefault="00E03A85" w:rsidP="00E03A85">
      <w:r>
        <w:t xml:space="preserve">        with open(list_file, 'a') as f:</w:t>
      </w:r>
    </w:p>
    <w:p w14:paraId="55A405BB" w14:textId="77777777" w:rsidR="00E03A85" w:rsidRDefault="00E03A85" w:rsidP="00E03A85">
      <w:r>
        <w:t xml:space="preserve">            f.writelines("\n".join(result_list))</w:t>
      </w:r>
    </w:p>
    <w:p w14:paraId="36F55A29" w14:textId="77777777" w:rsidR="00FC504B" w:rsidRPr="00FC504B" w:rsidRDefault="00FC504B" w:rsidP="00FC504B"/>
    <w:p w14:paraId="0A2E46CA" w14:textId="7D90BAC5" w:rsidR="00284012" w:rsidRDefault="00284012" w:rsidP="00284012">
      <w:pPr>
        <w:pStyle w:val="Heading2"/>
      </w:pPr>
      <w:bookmarkStart w:id="198" w:name="_Toc523753672"/>
      <w:r>
        <w:t>ne_data_gathering/util.py</w:t>
      </w:r>
      <w:bookmarkEnd w:id="198"/>
    </w:p>
    <w:p w14:paraId="6A65501E" w14:textId="77777777" w:rsidR="00E03A85" w:rsidRDefault="00E03A85" w:rsidP="00E03A85">
      <w:r>
        <w:t>from typing import List, Set, Generator, Dict, Any</w:t>
      </w:r>
    </w:p>
    <w:p w14:paraId="4BBF7EC4" w14:textId="77777777" w:rsidR="00E03A85" w:rsidRDefault="00E03A85" w:rsidP="00E03A85">
      <w:r>
        <w:t>from os.path import realpath, dirname</w:t>
      </w:r>
    </w:p>
    <w:p w14:paraId="0C6F0650" w14:textId="77777777" w:rsidR="00E03A85" w:rsidRDefault="00E03A85" w:rsidP="00E03A85">
      <w:r>
        <w:t>from nltk.corpus import stopwords  # type: ignore</w:t>
      </w:r>
    </w:p>
    <w:p w14:paraId="1A51EE20" w14:textId="77777777" w:rsidR="00E03A85" w:rsidRDefault="00E03A85" w:rsidP="00E03A85">
      <w:r>
        <w:t>from nltk.tokenize import word_tokenize  # type: ignore</w:t>
      </w:r>
    </w:p>
    <w:p w14:paraId="54290AE7" w14:textId="77777777" w:rsidR="00E03A85" w:rsidRDefault="00E03A85" w:rsidP="00E03A85"/>
    <w:p w14:paraId="4594327C" w14:textId="77777777" w:rsidR="00E03A85" w:rsidRDefault="00E03A85" w:rsidP="00E03A85">
      <w:r>
        <w:t>import os</w:t>
      </w:r>
    </w:p>
    <w:p w14:paraId="61618E78" w14:textId="77777777" w:rsidR="00E03A85" w:rsidRDefault="00E03A85" w:rsidP="00E03A85">
      <w:r>
        <w:t>import re</w:t>
      </w:r>
    </w:p>
    <w:p w14:paraId="76A3801C" w14:textId="77777777" w:rsidR="00E03A85" w:rsidRDefault="00E03A85" w:rsidP="00E03A85"/>
    <w:p w14:paraId="7976AF4D" w14:textId="77777777" w:rsidR="00E03A85" w:rsidRDefault="00E03A85" w:rsidP="00E03A85">
      <w:r>
        <w:t>conll_file = 'raw_ne_data/eng.list'</w:t>
      </w:r>
    </w:p>
    <w:p w14:paraId="593003FF" w14:textId="77777777" w:rsidR="00E03A85" w:rsidRDefault="00E03A85" w:rsidP="00E03A85"/>
    <w:p w14:paraId="2216448D" w14:textId="77777777" w:rsidR="00E03A85" w:rsidRDefault="00E03A85" w:rsidP="00E03A85"/>
    <w:p w14:paraId="4B5092D0" w14:textId="77777777" w:rsidR="00E03A85" w:rsidRDefault="00E03A85" w:rsidP="00E03A85">
      <w:r>
        <w:t>def capitalise_text_list(l: List[str]) -&gt; List[str]:</w:t>
      </w:r>
    </w:p>
    <w:p w14:paraId="6D1D1B3D" w14:textId="77777777" w:rsidR="00E03A85" w:rsidRDefault="00E03A85" w:rsidP="00E03A85">
      <w:r>
        <w:t xml:space="preserve">    new_list = []</w:t>
      </w:r>
    </w:p>
    <w:p w14:paraId="10AADFA9" w14:textId="77777777" w:rsidR="00E03A85" w:rsidRDefault="00E03A85" w:rsidP="00E03A85"/>
    <w:p w14:paraId="06530A79" w14:textId="77777777" w:rsidR="00E03A85" w:rsidRDefault="00E03A85" w:rsidP="00E03A85">
      <w:r>
        <w:t xml:space="preserve">    def capitalise(text: str):</w:t>
      </w:r>
    </w:p>
    <w:p w14:paraId="3AC580A6" w14:textId="77777777" w:rsidR="00E03A85" w:rsidRDefault="00E03A85" w:rsidP="00E03A85">
      <w:r>
        <w:t xml:space="preserve">        return text[:1].upper() + text[1:].lower()</w:t>
      </w:r>
    </w:p>
    <w:p w14:paraId="45E53F17" w14:textId="77777777" w:rsidR="00E03A85" w:rsidRDefault="00E03A85" w:rsidP="00E03A85"/>
    <w:p w14:paraId="06B22695" w14:textId="77777777" w:rsidR="00E03A85" w:rsidRDefault="00E03A85" w:rsidP="00E03A85">
      <w:r>
        <w:t xml:space="preserve">    for elem in l:</w:t>
      </w:r>
    </w:p>
    <w:p w14:paraId="7B7ED1B4" w14:textId="77777777" w:rsidR="00E03A85" w:rsidRDefault="00E03A85" w:rsidP="00E03A85">
      <w:r>
        <w:t xml:space="preserve">        new_elem = " ".join([capitalise(word) for word in elem.split()])</w:t>
      </w:r>
    </w:p>
    <w:p w14:paraId="4B3FF3B4" w14:textId="77777777" w:rsidR="00E03A85" w:rsidRDefault="00E03A85" w:rsidP="00E03A85">
      <w:r>
        <w:t xml:space="preserve">        new_list.append(new_elem)</w:t>
      </w:r>
    </w:p>
    <w:p w14:paraId="6F753068" w14:textId="77777777" w:rsidR="00E03A85" w:rsidRDefault="00E03A85" w:rsidP="00E03A85"/>
    <w:p w14:paraId="7DCEF4D2" w14:textId="77777777" w:rsidR="00E03A85" w:rsidRDefault="00E03A85" w:rsidP="00E03A85">
      <w:r>
        <w:t xml:space="preserve">    return new_list</w:t>
      </w:r>
    </w:p>
    <w:p w14:paraId="079323FD" w14:textId="77777777" w:rsidR="00E03A85" w:rsidRDefault="00E03A85" w:rsidP="00E03A85"/>
    <w:p w14:paraId="32D85297" w14:textId="77777777" w:rsidR="00E03A85" w:rsidRDefault="00E03A85" w:rsidP="00E03A85"/>
    <w:p w14:paraId="2FE52EBE" w14:textId="77777777" w:rsidR="00E03A85" w:rsidRDefault="00E03A85" w:rsidP="00E03A85">
      <w:r>
        <w:t>def write_to_data_file(data: List[str], category: str, file_name: str) -&gt; None:</w:t>
      </w:r>
    </w:p>
    <w:p w14:paraId="063EF83B" w14:textId="77777777" w:rsidR="00E03A85" w:rsidRDefault="00E03A85" w:rsidP="00E03A85">
      <w:r>
        <w:t xml:space="preserve">    file_path = realpath(__file__)</w:t>
      </w:r>
    </w:p>
    <w:p w14:paraId="38C5B4AB" w14:textId="77777777" w:rsidR="00E03A85" w:rsidRDefault="00E03A85" w:rsidP="00E03A85">
      <w:r>
        <w:t xml:space="preserve">    data_path = "{}/processed_ne_data/{}/{}".format(dirname(file_path), category, file_name)</w:t>
      </w:r>
    </w:p>
    <w:p w14:paraId="13B0D7AB" w14:textId="77777777" w:rsidR="00E03A85" w:rsidRDefault="00E03A85" w:rsidP="00E03A85">
      <w:r>
        <w:t xml:space="preserve">    os.makedirs(dirname(data_path), exist_ok=True)</w:t>
      </w:r>
    </w:p>
    <w:p w14:paraId="024E82E8" w14:textId="77777777" w:rsidR="00E03A85" w:rsidRDefault="00E03A85" w:rsidP="00E03A85">
      <w:r>
        <w:t xml:space="preserve">    with open(data_path, "w+") as f:</w:t>
      </w:r>
    </w:p>
    <w:p w14:paraId="1900B236" w14:textId="77777777" w:rsidR="00E03A85" w:rsidRDefault="00E03A85" w:rsidP="00E03A85">
      <w:r>
        <w:lastRenderedPageBreak/>
        <w:t xml:space="preserve">        f.write("\n".join(data))</w:t>
      </w:r>
    </w:p>
    <w:p w14:paraId="4AC17060" w14:textId="77777777" w:rsidR="00E03A85" w:rsidRDefault="00E03A85" w:rsidP="00E03A85">
      <w:r>
        <w:t xml:space="preserve">        f.write("\n")</w:t>
      </w:r>
    </w:p>
    <w:p w14:paraId="7A00EA8A" w14:textId="77777777" w:rsidR="00E03A85" w:rsidRDefault="00E03A85" w:rsidP="00E03A85"/>
    <w:p w14:paraId="10329DE8" w14:textId="77777777" w:rsidR="00E03A85" w:rsidRDefault="00E03A85" w:rsidP="00E03A85"/>
    <w:p w14:paraId="00E084CF" w14:textId="77777777" w:rsidR="00E03A85" w:rsidRDefault="00E03A85" w:rsidP="00E03A85">
      <w:r>
        <w:t>def dbpedia_do_sparql_query(sparql_query: str) -&gt; Dict[Any, Any]:</w:t>
      </w:r>
    </w:p>
    <w:p w14:paraId="40539D2A" w14:textId="77777777" w:rsidR="00E03A85" w:rsidRDefault="00E03A85" w:rsidP="00E03A85">
      <w:r>
        <w:t xml:space="preserve">    from SPARQLWrapper import SPARQLWrapper, JSON  # type: ignore</w:t>
      </w:r>
    </w:p>
    <w:p w14:paraId="62C1354A" w14:textId="77777777" w:rsidR="00E03A85" w:rsidRDefault="00E03A85" w:rsidP="00E03A85">
      <w:r>
        <w:t xml:space="preserve">    sparql = SPARQLWrapper("http://dbpedia.org/sparql")</w:t>
      </w:r>
    </w:p>
    <w:p w14:paraId="292645CE" w14:textId="77777777" w:rsidR="00E03A85" w:rsidRDefault="00E03A85" w:rsidP="00E03A85">
      <w:r>
        <w:t xml:space="preserve">    sparql.setQuery(sparql_query)</w:t>
      </w:r>
    </w:p>
    <w:p w14:paraId="3C50B538" w14:textId="77777777" w:rsidR="00E03A85" w:rsidRDefault="00E03A85" w:rsidP="00E03A85">
      <w:r>
        <w:t xml:space="preserve">    sparql.setReturnFormat(JSON)</w:t>
      </w:r>
    </w:p>
    <w:p w14:paraId="7F4506D2" w14:textId="77777777" w:rsidR="00E03A85" w:rsidRDefault="00E03A85" w:rsidP="00E03A85">
      <w:r>
        <w:t xml:space="preserve">    results = sparql.query().convert()</w:t>
      </w:r>
    </w:p>
    <w:p w14:paraId="1623B28F" w14:textId="77777777" w:rsidR="00E03A85" w:rsidRDefault="00E03A85" w:rsidP="00E03A85">
      <w:r>
        <w:t xml:space="preserve">    return results</w:t>
      </w:r>
    </w:p>
    <w:p w14:paraId="7285CC9F" w14:textId="77777777" w:rsidR="00E03A85" w:rsidRDefault="00E03A85" w:rsidP="00E03A85"/>
    <w:p w14:paraId="1207E434" w14:textId="77777777" w:rsidR="00E03A85" w:rsidRDefault="00E03A85" w:rsidP="00E03A85"/>
    <w:p w14:paraId="53CA5CDB" w14:textId="77777777" w:rsidR="00E03A85" w:rsidRDefault="00E03A85" w:rsidP="00E03A85">
      <w:r>
        <w:t>def process_conll_file(filepath, tag) -&gt; Generator[str, None, None]:</w:t>
      </w:r>
    </w:p>
    <w:p w14:paraId="15591FB8" w14:textId="77777777" w:rsidR="00E03A85" w:rsidRDefault="00E03A85" w:rsidP="00E03A85">
      <w:r>
        <w:t xml:space="preserve">    with open(filepath) as f:</w:t>
      </w:r>
    </w:p>
    <w:p w14:paraId="17228760" w14:textId="77777777" w:rsidR="00E03A85" w:rsidRDefault="00E03A85" w:rsidP="00E03A85">
      <w:r>
        <w:t xml:space="preserve">        lines = f.readlines()</w:t>
      </w:r>
    </w:p>
    <w:p w14:paraId="22B023D3" w14:textId="77777777" w:rsidR="00E03A85" w:rsidRDefault="00E03A85" w:rsidP="00E03A85">
      <w:r>
        <w:t xml:space="preserve">        for line in lines:</w:t>
      </w:r>
    </w:p>
    <w:p w14:paraId="5A5B2719" w14:textId="77777777" w:rsidR="00E03A85" w:rsidRDefault="00E03A85" w:rsidP="00E03A85">
      <w:r>
        <w:t xml:space="preserve">            contents = line.split(" ")</w:t>
      </w:r>
    </w:p>
    <w:p w14:paraId="75F7D4ED" w14:textId="77777777" w:rsidR="00E03A85" w:rsidRDefault="00E03A85" w:rsidP="00E03A85">
      <w:r>
        <w:t xml:space="preserve">            if contents[0] == tag:</w:t>
      </w:r>
    </w:p>
    <w:p w14:paraId="3FB0890D" w14:textId="77777777" w:rsidR="00E03A85" w:rsidRDefault="00E03A85" w:rsidP="00E03A85">
      <w:r>
        <w:t xml:space="preserve">                yield " ".join(contents[1:]).rstrip()</w:t>
      </w:r>
    </w:p>
    <w:p w14:paraId="7286826C" w14:textId="77777777" w:rsidR="00E03A85" w:rsidRDefault="00E03A85" w:rsidP="00E03A85"/>
    <w:p w14:paraId="2D466D1C" w14:textId="77777777" w:rsidR="00E03A85" w:rsidRDefault="00E03A85" w:rsidP="00E03A85"/>
    <w:p w14:paraId="01D49907" w14:textId="77777777" w:rsidR="00E03A85" w:rsidRDefault="00E03A85" w:rsidP="00E03A85">
      <w:r>
        <w:t>def surrounded_by_chars(_line: str, start_char, end_char=None) -&gt; bool:</w:t>
      </w:r>
    </w:p>
    <w:p w14:paraId="53FF4A74" w14:textId="77777777" w:rsidR="00E03A85" w:rsidRDefault="00E03A85" w:rsidP="00E03A85">
      <w:r>
        <w:t xml:space="preserve">    if end_char is None:</w:t>
      </w:r>
    </w:p>
    <w:p w14:paraId="03D824BB" w14:textId="77777777" w:rsidR="00E03A85" w:rsidRDefault="00E03A85" w:rsidP="00E03A85">
      <w:r>
        <w:t xml:space="preserve">        end_char = start_char</w:t>
      </w:r>
    </w:p>
    <w:p w14:paraId="1605C339" w14:textId="77777777" w:rsidR="00E03A85" w:rsidRDefault="00E03A85" w:rsidP="00E03A85">
      <w:r>
        <w:t xml:space="preserve">    return _line.startswith(start_char) and _line.rstrip().endswith(end_char)</w:t>
      </w:r>
    </w:p>
    <w:p w14:paraId="761F1867" w14:textId="77777777" w:rsidR="00E03A85" w:rsidRDefault="00E03A85" w:rsidP="00E03A85"/>
    <w:p w14:paraId="21F81830" w14:textId="77777777" w:rsidR="00E03A85" w:rsidRDefault="00E03A85" w:rsidP="00E03A85"/>
    <w:p w14:paraId="45C4AB26" w14:textId="77777777" w:rsidR="00E03A85" w:rsidRDefault="00E03A85" w:rsidP="00E03A85">
      <w:r>
        <w:t>def remove_outer_brackets(_line: str) -&gt; str:</w:t>
      </w:r>
    </w:p>
    <w:p w14:paraId="24E6B61C" w14:textId="77777777" w:rsidR="00E03A85" w:rsidRDefault="00E03A85" w:rsidP="00E03A85">
      <w:r>
        <w:t xml:space="preserve">    return _line[1:-2] + _line[-1]</w:t>
      </w:r>
    </w:p>
    <w:p w14:paraId="41E519D4" w14:textId="77777777" w:rsidR="00E03A85" w:rsidRDefault="00E03A85" w:rsidP="00E03A85"/>
    <w:p w14:paraId="0D1CA2B3" w14:textId="77777777" w:rsidR="00E03A85" w:rsidRDefault="00E03A85" w:rsidP="00E03A85"/>
    <w:p w14:paraId="1E9A67D9" w14:textId="77777777" w:rsidR="00E03A85" w:rsidRDefault="00E03A85" w:rsidP="00E03A85">
      <w:r>
        <w:t>def all_stop_words(line, stop_words: Set[str]) -&gt; bool:</w:t>
      </w:r>
    </w:p>
    <w:p w14:paraId="248EB9DD" w14:textId="77777777" w:rsidR="00E03A85" w:rsidRDefault="00E03A85" w:rsidP="00E03A85">
      <w:r>
        <w:t xml:space="preserve">    line_words = word_tokenize(line)</w:t>
      </w:r>
    </w:p>
    <w:p w14:paraId="127D1872" w14:textId="77777777" w:rsidR="00E03A85" w:rsidRDefault="00E03A85" w:rsidP="00E03A85">
      <w:r>
        <w:t xml:space="preserve">    if all(word in stop_words for word in line_words):</w:t>
      </w:r>
    </w:p>
    <w:p w14:paraId="641F99FD" w14:textId="77777777" w:rsidR="00E03A85" w:rsidRDefault="00E03A85" w:rsidP="00E03A85">
      <w:r>
        <w:t xml:space="preserve">        return True</w:t>
      </w:r>
    </w:p>
    <w:p w14:paraId="2B63712D" w14:textId="77777777" w:rsidR="00E03A85" w:rsidRDefault="00E03A85" w:rsidP="00E03A85">
      <w:r>
        <w:t xml:space="preserve">    else:</w:t>
      </w:r>
    </w:p>
    <w:p w14:paraId="20F9A544" w14:textId="77777777" w:rsidR="00E03A85" w:rsidRDefault="00E03A85" w:rsidP="00E03A85">
      <w:r>
        <w:t xml:space="preserve">        return False</w:t>
      </w:r>
    </w:p>
    <w:p w14:paraId="2445D3FB" w14:textId="77777777" w:rsidR="00E03A85" w:rsidRDefault="00E03A85" w:rsidP="00E03A85"/>
    <w:p w14:paraId="25E21974" w14:textId="77777777" w:rsidR="00E03A85" w:rsidRDefault="00E03A85" w:rsidP="00E03A85"/>
    <w:p w14:paraId="6DF745BD" w14:textId="77777777" w:rsidR="00E03A85" w:rsidRDefault="00E03A85" w:rsidP="00E03A85">
      <w:r>
        <w:t>def dbpedia_post_processing(src_list_file, dest_list_file):</w:t>
      </w:r>
    </w:p>
    <w:p w14:paraId="423B5241" w14:textId="77777777" w:rsidR="00E03A85" w:rsidRDefault="00E03A85" w:rsidP="00E03A85"/>
    <w:p w14:paraId="78CF6558" w14:textId="77777777" w:rsidR="00E03A85" w:rsidRDefault="00E03A85" w:rsidP="00E03A85">
      <w:r>
        <w:t xml:space="preserve">    src_list_file = "ne_data_gathering/{}".format(src_list_file)</w:t>
      </w:r>
    </w:p>
    <w:p w14:paraId="476FEA16" w14:textId="77777777" w:rsidR="00E03A85" w:rsidRDefault="00E03A85" w:rsidP="00E03A85"/>
    <w:p w14:paraId="2B74376B" w14:textId="77777777" w:rsidR="00E03A85" w:rsidRDefault="00E03A85" w:rsidP="00E03A85">
      <w:r>
        <w:t xml:space="preserve">    stop_words = set(stopwords.words('english'))</w:t>
      </w:r>
    </w:p>
    <w:p w14:paraId="247ECD27" w14:textId="77777777" w:rsidR="00E03A85" w:rsidRDefault="00E03A85" w:rsidP="00E03A85"/>
    <w:p w14:paraId="2F911D5F" w14:textId="77777777" w:rsidR="00E03A85" w:rsidRDefault="00E03A85" w:rsidP="00E03A85">
      <w:r>
        <w:t xml:space="preserve">    debug = False</w:t>
      </w:r>
    </w:p>
    <w:p w14:paraId="6D2094EF" w14:textId="77777777" w:rsidR="00E03A85" w:rsidRDefault="00E03A85" w:rsidP="00E03A85"/>
    <w:p w14:paraId="15FE8359" w14:textId="77777777" w:rsidR="00E03A85" w:rsidRDefault="00E03A85" w:rsidP="00E03A85">
      <w:r>
        <w:t xml:space="preserve">    res_lines = []</w:t>
      </w:r>
    </w:p>
    <w:p w14:paraId="60019DCF" w14:textId="77777777" w:rsidR="00E03A85" w:rsidRDefault="00E03A85" w:rsidP="00E03A85">
      <w:r>
        <w:t xml:space="preserve">    processed_list_file = "ne_data_gathering/{}".format(dest_list_file)</w:t>
      </w:r>
    </w:p>
    <w:p w14:paraId="390FFC0B" w14:textId="77777777" w:rsidR="00E03A85" w:rsidRDefault="00E03A85" w:rsidP="00E03A85"/>
    <w:p w14:paraId="354516C7" w14:textId="77777777" w:rsidR="00E03A85" w:rsidRDefault="00E03A85" w:rsidP="00E03A85">
      <w:r>
        <w:t xml:space="preserve">    with open(src_list_file, 'r+', encoding='utf-8') as f:</w:t>
      </w:r>
    </w:p>
    <w:p w14:paraId="36878F89" w14:textId="77777777" w:rsidR="00E03A85" w:rsidRDefault="00E03A85" w:rsidP="00E03A85">
      <w:r>
        <w:t xml:space="preserve">        lines = sorted(set(f.readlines()))</w:t>
      </w:r>
    </w:p>
    <w:p w14:paraId="099A39F0" w14:textId="77777777" w:rsidR="00E03A85" w:rsidRDefault="00E03A85" w:rsidP="00E03A85"/>
    <w:p w14:paraId="7CAD6461" w14:textId="77777777" w:rsidR="00E03A85" w:rsidRDefault="00E03A85" w:rsidP="00E03A85">
      <w:r>
        <w:t xml:space="preserve">    for line in lines:</w:t>
      </w:r>
    </w:p>
    <w:p w14:paraId="22F0E649" w14:textId="77777777" w:rsidR="00E03A85" w:rsidRDefault="00E03A85" w:rsidP="00E03A85">
      <w:r>
        <w:t xml:space="preserve">        # Remove double quotes</w:t>
      </w:r>
    </w:p>
    <w:p w14:paraId="0EBF3A8A" w14:textId="77777777" w:rsidR="00E03A85" w:rsidRDefault="00E03A85" w:rsidP="00E03A85">
      <w:r>
        <w:t xml:space="preserve">        line = line.replace('"', '')</w:t>
      </w:r>
    </w:p>
    <w:p w14:paraId="59358690" w14:textId="77777777" w:rsidR="00E03A85" w:rsidRDefault="00E03A85" w:rsidP="00E03A85"/>
    <w:p w14:paraId="7578389F" w14:textId="77777777" w:rsidR="00E03A85" w:rsidRDefault="00E03A85" w:rsidP="00E03A85">
      <w:r>
        <w:t xml:space="preserve">        # Left-trim any whitespace</w:t>
      </w:r>
    </w:p>
    <w:p w14:paraId="202124B3" w14:textId="77777777" w:rsidR="00E03A85" w:rsidRDefault="00E03A85" w:rsidP="00E03A85">
      <w:r>
        <w:t xml:space="preserve">        line = line.lstrip()</w:t>
      </w:r>
    </w:p>
    <w:p w14:paraId="3289A119" w14:textId="77777777" w:rsidR="00E03A85" w:rsidRDefault="00E03A85" w:rsidP="00E03A85"/>
    <w:p w14:paraId="64F60D27" w14:textId="77777777" w:rsidR="00E03A85" w:rsidRDefault="00E03A85" w:rsidP="00E03A85">
      <w:r>
        <w:t xml:space="preserve">        # Get rid of lines that are entirely numbers or symbols</w:t>
      </w:r>
    </w:p>
    <w:p w14:paraId="4E637F89" w14:textId="77777777" w:rsidR="00E03A85" w:rsidRDefault="00E03A85" w:rsidP="00E03A85">
      <w:r>
        <w:t xml:space="preserve">        if re.match("""^[!@£$%^&amp;*()0-9 ]+$""", line):</w:t>
      </w:r>
    </w:p>
    <w:p w14:paraId="5A2099F6" w14:textId="77777777" w:rsidR="00E03A85" w:rsidRDefault="00E03A85" w:rsidP="00E03A85">
      <w:r>
        <w:t xml:space="preserve">            print("DEBUG: Removing symbol lines {}".format(line)) if debug else None</w:t>
      </w:r>
    </w:p>
    <w:p w14:paraId="2FBF617D" w14:textId="77777777" w:rsidR="00E03A85" w:rsidRDefault="00E03A85" w:rsidP="00E03A85">
      <w:r>
        <w:t xml:space="preserve">            continue</w:t>
      </w:r>
    </w:p>
    <w:p w14:paraId="5C0BBA32" w14:textId="77777777" w:rsidR="00E03A85" w:rsidRDefault="00E03A85" w:rsidP="00E03A85"/>
    <w:p w14:paraId="48F2FC6F" w14:textId="77777777" w:rsidR="00E03A85" w:rsidRDefault="00E03A85" w:rsidP="00E03A85">
      <w:r>
        <w:t xml:space="preserve">        # If whole line is surrounded by brackets, remove those brackets</w:t>
      </w:r>
    </w:p>
    <w:p w14:paraId="2CCB1A39" w14:textId="77777777" w:rsidR="00E03A85" w:rsidRDefault="00E03A85" w:rsidP="00E03A85">
      <w:r>
        <w:t xml:space="preserve">        if line.startswith("(") and line.endswith(")\n"):</w:t>
      </w:r>
    </w:p>
    <w:p w14:paraId="06B9C5C4" w14:textId="77777777" w:rsidR="00E03A85" w:rsidRDefault="00E03A85" w:rsidP="00E03A85">
      <w:r>
        <w:t xml:space="preserve">            print("DEBUG: found bracketed line: {}".format(line)) if debug else None</w:t>
      </w:r>
    </w:p>
    <w:p w14:paraId="1FE4A781" w14:textId="77777777" w:rsidR="00E03A85" w:rsidRDefault="00E03A85" w:rsidP="00E03A85">
      <w:r>
        <w:t xml:space="preserve">            line = line[1:-2] + "\n"</w:t>
      </w:r>
    </w:p>
    <w:p w14:paraId="21FAB54A" w14:textId="77777777" w:rsidR="00E03A85" w:rsidRDefault="00E03A85" w:rsidP="00E03A85"/>
    <w:p w14:paraId="2A099EEB" w14:textId="77777777" w:rsidR="00E03A85" w:rsidRDefault="00E03A85" w:rsidP="00E03A85">
      <w:r>
        <w:t xml:space="preserve">        # If line starts with more than one single quote, remove all the single quotes at start</w:t>
      </w:r>
    </w:p>
    <w:p w14:paraId="4E225857" w14:textId="77777777" w:rsidR="00E03A85" w:rsidRDefault="00E03A85" w:rsidP="00E03A85">
      <w:r>
        <w:t xml:space="preserve">        match = re.match("""^'{2,}(.*)""", line)</w:t>
      </w:r>
    </w:p>
    <w:p w14:paraId="16A3D993" w14:textId="77777777" w:rsidR="00E03A85" w:rsidRDefault="00E03A85" w:rsidP="00E03A85">
      <w:r>
        <w:t xml:space="preserve">        if match is not None:</w:t>
      </w:r>
    </w:p>
    <w:p w14:paraId="26DE9952" w14:textId="77777777" w:rsidR="00E03A85" w:rsidRDefault="00E03A85" w:rsidP="00E03A85">
      <w:r>
        <w:t xml:space="preserve">            print("DEBUG: remove extraneous prefixed single quotes in line {}".format(line)) if debug\</w:t>
      </w:r>
    </w:p>
    <w:p w14:paraId="44ACAC1D" w14:textId="77777777" w:rsidR="00E03A85" w:rsidRDefault="00E03A85" w:rsidP="00E03A85">
      <w:r>
        <w:t xml:space="preserve">                else None</w:t>
      </w:r>
    </w:p>
    <w:p w14:paraId="2F53BFC2" w14:textId="77777777" w:rsidR="00E03A85" w:rsidRDefault="00E03A85" w:rsidP="00E03A85">
      <w:r>
        <w:t xml:space="preserve">            line = match.group(1)</w:t>
      </w:r>
    </w:p>
    <w:p w14:paraId="3AF04C8B" w14:textId="77777777" w:rsidR="00E03A85" w:rsidRDefault="00E03A85" w:rsidP="00E03A85"/>
    <w:p w14:paraId="2FB54CE2" w14:textId="77777777" w:rsidR="00E03A85" w:rsidRDefault="00E03A85" w:rsidP="00E03A85">
      <w:r>
        <w:t xml:space="preserve">        # If line ends with more than one single quote, remove all the single quotes at start</w:t>
      </w:r>
    </w:p>
    <w:p w14:paraId="59535284" w14:textId="77777777" w:rsidR="00E03A85" w:rsidRDefault="00E03A85" w:rsidP="00E03A85">
      <w:r>
        <w:t xml:space="preserve">        match = re.match("""(.*)'{2,}$""", line)</w:t>
      </w:r>
    </w:p>
    <w:p w14:paraId="6C9178AD" w14:textId="77777777" w:rsidR="00E03A85" w:rsidRDefault="00E03A85" w:rsidP="00E03A85">
      <w:r>
        <w:t xml:space="preserve">        if match is not None:</w:t>
      </w:r>
    </w:p>
    <w:p w14:paraId="23CF862D" w14:textId="77777777" w:rsidR="00E03A85" w:rsidRDefault="00E03A85" w:rsidP="00E03A85">
      <w:r>
        <w:t xml:space="preserve">            print("DEBUG: remove extraneous suffixed single quotes in line {}".format(line)) if debug \</w:t>
      </w:r>
    </w:p>
    <w:p w14:paraId="6B5B339A" w14:textId="77777777" w:rsidR="00E03A85" w:rsidRDefault="00E03A85" w:rsidP="00E03A85">
      <w:r>
        <w:t xml:space="preserve">                else None</w:t>
      </w:r>
    </w:p>
    <w:p w14:paraId="24D7912F" w14:textId="77777777" w:rsidR="00E03A85" w:rsidRDefault="00E03A85" w:rsidP="00E03A85">
      <w:r>
        <w:t xml:space="preserve">            line = match.group(1) + "\n"</w:t>
      </w:r>
    </w:p>
    <w:p w14:paraId="7CE983D3" w14:textId="77777777" w:rsidR="00E03A85" w:rsidRDefault="00E03A85" w:rsidP="00E03A85"/>
    <w:p w14:paraId="257327FF" w14:textId="77777777" w:rsidR="00E03A85" w:rsidRDefault="00E03A85" w:rsidP="00E03A85">
      <w:r>
        <w:t xml:space="preserve">        # If line starts with just whitespace and/or asterisks, remove them</w:t>
      </w:r>
    </w:p>
    <w:p w14:paraId="4DD21C4E" w14:textId="77777777" w:rsidR="00E03A85" w:rsidRDefault="00E03A85" w:rsidP="00E03A85">
      <w:r>
        <w:t xml:space="preserve">        match = re.match("""^[* ]+(.*)""", line)</w:t>
      </w:r>
    </w:p>
    <w:p w14:paraId="1094BECC" w14:textId="77777777" w:rsidR="00E03A85" w:rsidRDefault="00E03A85" w:rsidP="00E03A85">
      <w:r>
        <w:t xml:space="preserve">        if match is not None:</w:t>
      </w:r>
    </w:p>
    <w:p w14:paraId="35683F26" w14:textId="77777777" w:rsidR="00E03A85" w:rsidRDefault="00E03A85" w:rsidP="00E03A85">
      <w:r>
        <w:t xml:space="preserve">            print("DEBUG: remove extraneous prefixed spaces/asterisks in line {}".format(line)) \</w:t>
      </w:r>
    </w:p>
    <w:p w14:paraId="7B4B60A1" w14:textId="77777777" w:rsidR="00E03A85" w:rsidRDefault="00E03A85" w:rsidP="00E03A85">
      <w:r>
        <w:t xml:space="preserve">                if debug else None</w:t>
      </w:r>
    </w:p>
    <w:p w14:paraId="15C6F9CD" w14:textId="77777777" w:rsidR="00E03A85" w:rsidRDefault="00E03A85" w:rsidP="00E03A85">
      <w:r>
        <w:t xml:space="preserve">            line = match.group(1)</w:t>
      </w:r>
    </w:p>
    <w:p w14:paraId="0D69E3F3" w14:textId="77777777" w:rsidR="00E03A85" w:rsidRDefault="00E03A85" w:rsidP="00E03A85"/>
    <w:p w14:paraId="325A96C7" w14:textId="77777777" w:rsidR="00E03A85" w:rsidRDefault="00E03A85" w:rsidP="00E03A85">
      <w:r>
        <w:lastRenderedPageBreak/>
        <w:t xml:space="preserve">        # Remove words shorter than 4 chars (they all have final newline)</w:t>
      </w:r>
    </w:p>
    <w:p w14:paraId="58571E4B" w14:textId="77777777" w:rsidR="00E03A85" w:rsidRDefault="00E03A85" w:rsidP="00E03A85">
      <w:r>
        <w:t xml:space="preserve">        # These tend to be strange stub words like 'ar' which are low-value and hard to filter.</w:t>
      </w:r>
    </w:p>
    <w:p w14:paraId="21320076" w14:textId="77777777" w:rsidR="00E03A85" w:rsidRDefault="00E03A85" w:rsidP="00E03A85">
      <w:r>
        <w:t xml:space="preserve">        if len(line) &lt; 5:</w:t>
      </w:r>
    </w:p>
    <w:p w14:paraId="164860D9" w14:textId="77777777" w:rsidR="00E03A85" w:rsidRDefault="00E03A85" w:rsidP="00E03A85">
      <w:r>
        <w:t xml:space="preserve">            print("DEBUG: Removing short line {}".format(line)) if debug else None</w:t>
      </w:r>
    </w:p>
    <w:p w14:paraId="71B81E39" w14:textId="77777777" w:rsidR="00E03A85" w:rsidRDefault="00E03A85" w:rsidP="00E03A85">
      <w:r>
        <w:t xml:space="preserve">            continue</w:t>
      </w:r>
    </w:p>
    <w:p w14:paraId="3F6C7628" w14:textId="77777777" w:rsidR="00E03A85" w:rsidRDefault="00E03A85" w:rsidP="00E03A85"/>
    <w:p w14:paraId="3EFDA357" w14:textId="77777777" w:rsidR="00E03A85" w:rsidRDefault="00E03A85" w:rsidP="00E03A85">
      <w:r>
        <w:t xml:space="preserve">        # If all words in the line are stop words, remove the line</w:t>
      </w:r>
    </w:p>
    <w:p w14:paraId="23700D09" w14:textId="77777777" w:rsidR="00E03A85" w:rsidRDefault="00E03A85" w:rsidP="00E03A85">
      <w:r>
        <w:t xml:space="preserve">        if all_stop_words(line, stop_words):</w:t>
      </w:r>
    </w:p>
    <w:p w14:paraId="1CB0D03D" w14:textId="77777777" w:rsidR="00E03A85" w:rsidRDefault="00E03A85" w:rsidP="00E03A85">
      <w:r>
        <w:t xml:space="preserve">            continue</w:t>
      </w:r>
    </w:p>
    <w:p w14:paraId="46316FF4" w14:textId="77777777" w:rsidR="00E03A85" w:rsidRDefault="00E03A85" w:rsidP="00E03A85"/>
    <w:p w14:paraId="71A0BB87" w14:textId="77777777" w:rsidR="00E03A85" w:rsidRDefault="00E03A85" w:rsidP="00E03A85">
      <w:r>
        <w:t xml:space="preserve">        res_lines.append(line)</w:t>
      </w:r>
    </w:p>
    <w:p w14:paraId="3E472CB8" w14:textId="77777777" w:rsidR="00E03A85" w:rsidRDefault="00E03A85" w:rsidP="00E03A85"/>
    <w:p w14:paraId="4B8B604A" w14:textId="77777777" w:rsidR="00E03A85" w:rsidRDefault="00E03A85" w:rsidP="00E03A85">
      <w:r>
        <w:t xml:space="preserve">    with open(processed_list_file, 'w+') as f:</w:t>
      </w:r>
    </w:p>
    <w:p w14:paraId="345A1CA4" w14:textId="3CF9E1BB" w:rsidR="00FC504B" w:rsidRPr="00FC504B" w:rsidRDefault="00E03A85" w:rsidP="00E03A85">
      <w:r>
        <w:t xml:space="preserve">        f.writelines(res_lines)</w:t>
      </w:r>
    </w:p>
    <w:p w14:paraId="52F48850" w14:textId="000989D6" w:rsidR="00C51ED5" w:rsidRDefault="00C51ED5" w:rsidP="00C51ED5">
      <w:pPr>
        <w:pStyle w:val="Heading2"/>
      </w:pPr>
      <w:bookmarkStart w:id="199" w:name="_Toc523753673"/>
      <w:r>
        <w:t>simple_gui/simple_gui.py</w:t>
      </w:r>
      <w:bookmarkEnd w:id="199"/>
    </w:p>
    <w:p w14:paraId="46404E90" w14:textId="77777777" w:rsidR="00E03A85" w:rsidRDefault="00E03A85" w:rsidP="00E03A85">
      <w:r>
        <w:t>from typing import List, Tuple</w:t>
      </w:r>
    </w:p>
    <w:p w14:paraId="2C12BE9C" w14:textId="77777777" w:rsidR="00E03A85" w:rsidRDefault="00E03A85" w:rsidP="00E03A85">
      <w:r>
        <w:t>from flask import Flask, render_template, request</w:t>
      </w:r>
    </w:p>
    <w:p w14:paraId="66272768" w14:textId="77777777" w:rsidR="00E03A85" w:rsidRDefault="00E03A85" w:rsidP="00E03A85">
      <w:r>
        <w:t>from hansard_gathering import filesystem</w:t>
      </w:r>
    </w:p>
    <w:p w14:paraId="071FBE97" w14:textId="77777777" w:rsidR="00E03A85" w:rsidRDefault="00E03A85" w:rsidP="00E03A85">
      <w:r>
        <w:t>from keras_character_based_ner.src.matt.persist import LoadedToyModel</w:t>
      </w:r>
    </w:p>
    <w:p w14:paraId="67DF595B" w14:textId="77777777" w:rsidR="00E03A85" w:rsidRDefault="00E03A85" w:rsidP="00E03A85">
      <w:r>
        <w:t>from keras_character_based_ner.src.matt.eval import init_config_dataset</w:t>
      </w:r>
    </w:p>
    <w:p w14:paraId="7E73E23A" w14:textId="77777777" w:rsidR="00E03A85" w:rsidRDefault="00E03A85" w:rsidP="00E03A85">
      <w:r>
        <w:t>from simple_gui.util import format_prediction_string</w:t>
      </w:r>
    </w:p>
    <w:p w14:paraId="3EBADA09" w14:textId="77777777" w:rsidR="00E03A85" w:rsidRDefault="00E03A85" w:rsidP="00E03A85">
      <w:r>
        <w:t>import tensorflow as tf</w:t>
      </w:r>
    </w:p>
    <w:p w14:paraId="214B54A0" w14:textId="77777777" w:rsidR="00E03A85" w:rsidRDefault="00E03A85" w:rsidP="00E03A85"/>
    <w:p w14:paraId="61FA514B" w14:textId="77777777" w:rsidR="00E03A85" w:rsidRDefault="00E03A85" w:rsidP="00E03A85">
      <w:r>
        <w:t>app = Flask(__name__)</w:t>
      </w:r>
    </w:p>
    <w:p w14:paraId="5B0D9BE9" w14:textId="77777777" w:rsidR="00E03A85" w:rsidRDefault="00E03A85" w:rsidP="00E03A85"/>
    <w:p w14:paraId="3423288A" w14:textId="77777777" w:rsidR="00E03A85" w:rsidRDefault="00E03A85" w:rsidP="00E03A85">
      <w:r>
        <w:t>cache = {}</w:t>
      </w:r>
    </w:p>
    <w:p w14:paraId="43D70961" w14:textId="77777777" w:rsidR="00E03A85" w:rsidRDefault="00E03A85" w:rsidP="00E03A85"/>
    <w:p w14:paraId="2B8FA083" w14:textId="77777777" w:rsidR="00E03A85" w:rsidRDefault="00E03A85" w:rsidP="00E03A85">
      <w:r>
        <w:t># Tensorflow default graph has to be captured to avoid a TF threading bug</w:t>
      </w:r>
    </w:p>
    <w:p w14:paraId="400D8600" w14:textId="77777777" w:rsidR="00E03A85" w:rsidRDefault="00E03A85" w:rsidP="00E03A85">
      <w:r>
        <w:t># when running with Flask:</w:t>
      </w:r>
    </w:p>
    <w:p w14:paraId="61DA819E" w14:textId="77777777" w:rsidR="00E03A85" w:rsidRDefault="00E03A85" w:rsidP="00E03A85">
      <w:r>
        <w:t># https://github.com/keras-team/keras/issues/2397</w:t>
      </w:r>
    </w:p>
    <w:p w14:paraId="16AB7F84" w14:textId="77777777" w:rsidR="00E03A85" w:rsidRDefault="00E03A85" w:rsidP="00E03A85">
      <w:r>
        <w:t>graph = None</w:t>
      </w:r>
    </w:p>
    <w:p w14:paraId="4C479AC2" w14:textId="77777777" w:rsidR="00E03A85" w:rsidRDefault="00E03A85" w:rsidP="00E03A85"/>
    <w:p w14:paraId="7208D9F8" w14:textId="77777777" w:rsidR="00E03A85" w:rsidRDefault="00E03A85" w:rsidP="00E03A85"/>
    <w:p w14:paraId="589EE299" w14:textId="77777777" w:rsidR="00E03A85" w:rsidRDefault="00E03A85" w:rsidP="00E03A85">
      <w:r>
        <w:t>def initialize_keras_model():</w:t>
      </w:r>
    </w:p>
    <w:p w14:paraId="6267E9D0" w14:textId="77777777" w:rsidR="00E03A85" w:rsidRDefault="00E03A85" w:rsidP="00E03A85">
      <w:r>
        <w:t xml:space="preserve">    global graph</w:t>
      </w:r>
    </w:p>
    <w:p w14:paraId="4781AF6C" w14:textId="77777777" w:rsidR="00E03A85" w:rsidRDefault="00E03A85" w:rsidP="00E03A85">
      <w:r>
        <w:t xml:space="preserve">    cache["model"] = LoadedToyModel(*init_config_dataset())</w:t>
      </w:r>
    </w:p>
    <w:p w14:paraId="55339A6D" w14:textId="77777777" w:rsidR="00E03A85" w:rsidRDefault="00E03A85" w:rsidP="00E03A85">
      <w:r>
        <w:t xml:space="preserve">    # Set Tensorflow graph as soon as model is set</w:t>
      </w:r>
    </w:p>
    <w:p w14:paraId="37B8196C" w14:textId="77777777" w:rsidR="00E03A85" w:rsidRDefault="00E03A85" w:rsidP="00E03A85">
      <w:r>
        <w:t xml:space="preserve">    graph = tf.get_default_graph()</w:t>
      </w:r>
    </w:p>
    <w:p w14:paraId="2CB40533" w14:textId="77777777" w:rsidR="00E03A85" w:rsidRDefault="00E03A85" w:rsidP="00E03A85"/>
    <w:p w14:paraId="11383B83" w14:textId="77777777" w:rsidR="00E03A85" w:rsidRDefault="00E03A85" w:rsidP="00E03A85"/>
    <w:p w14:paraId="354FDD18" w14:textId="77777777" w:rsidR="00E03A85" w:rsidRDefault="00E03A85" w:rsidP="00E03A85">
      <w:r>
        <w:t>@app.route('/')</w:t>
      </w:r>
    </w:p>
    <w:p w14:paraId="53E1A6A7" w14:textId="77777777" w:rsidR="00E03A85" w:rsidRDefault="00E03A85" w:rsidP="00E03A85">
      <w:r>
        <w:t>def get_dates_list():</w:t>
      </w:r>
    </w:p>
    <w:p w14:paraId="12C332B5" w14:textId="77777777" w:rsidR="00E03A85" w:rsidRDefault="00E03A85" w:rsidP="00E03A85">
      <w:r>
        <w:t xml:space="preserve">    dates = filesystem.get_dates_list()</w:t>
      </w:r>
    </w:p>
    <w:p w14:paraId="657CFBA7" w14:textId="77777777" w:rsidR="00E03A85" w:rsidRDefault="00E03A85" w:rsidP="00E03A85">
      <w:r>
        <w:t xml:space="preserve">    return render_template('index.html', dates=dates)</w:t>
      </w:r>
    </w:p>
    <w:p w14:paraId="06CF34D3" w14:textId="77777777" w:rsidR="00E03A85" w:rsidRDefault="00E03A85" w:rsidP="00E03A85"/>
    <w:p w14:paraId="562A3F7E" w14:textId="77777777" w:rsidR="00E03A85" w:rsidRDefault="00E03A85" w:rsidP="00E03A85"/>
    <w:p w14:paraId="2DD2B17F" w14:textId="77777777" w:rsidR="00E03A85" w:rsidRDefault="00E03A85" w:rsidP="00E03A85">
      <w:r>
        <w:t>@app.route('/date/&lt;date&gt;/')</w:t>
      </w:r>
    </w:p>
    <w:p w14:paraId="06F01E1F" w14:textId="77777777" w:rsidR="00E03A85" w:rsidRDefault="00E03A85" w:rsidP="00E03A85">
      <w:r>
        <w:lastRenderedPageBreak/>
        <w:t>def get_hansards_by_date(date):</w:t>
      </w:r>
    </w:p>
    <w:p w14:paraId="44C03B97" w14:textId="77777777" w:rsidR="00E03A85" w:rsidRDefault="00E03A85" w:rsidP="00E03A85">
      <w:r>
        <w:t xml:space="preserve">    debates: List[Tuple[int, str]] = list(filesystem.get_debates_by_date(date))</w:t>
      </w:r>
    </w:p>
    <w:p w14:paraId="1DBAEFC4" w14:textId="77777777" w:rsidR="00E03A85" w:rsidRDefault="00E03A85" w:rsidP="00E03A85">
      <w:r>
        <w:t xml:space="preserve">    return render_template('date.html', date=date, debates=debates)</w:t>
      </w:r>
    </w:p>
    <w:p w14:paraId="278CF8DD" w14:textId="77777777" w:rsidR="00E03A85" w:rsidRDefault="00E03A85" w:rsidP="00E03A85"/>
    <w:p w14:paraId="6633F4C6" w14:textId="77777777" w:rsidR="00E03A85" w:rsidRDefault="00E03A85" w:rsidP="00E03A85"/>
    <w:p w14:paraId="72423C7F" w14:textId="77777777" w:rsidR="00E03A85" w:rsidRDefault="00E03A85" w:rsidP="00E03A85">
      <w:r>
        <w:t>@app.route('/date/&lt;date&gt;/&lt;debate_title&gt;')</w:t>
      </w:r>
    </w:p>
    <w:p w14:paraId="7217DBE7" w14:textId="77777777" w:rsidR="00E03A85" w:rsidRDefault="00E03A85" w:rsidP="00E03A85">
      <w:r>
        <w:t>def view_hansard(date, debate_title):</w:t>
      </w:r>
    </w:p>
    <w:p w14:paraId="185C3238" w14:textId="77777777" w:rsidR="00E03A85" w:rsidRDefault="00E03A85" w:rsidP="00E03A85">
      <w:r>
        <w:t xml:space="preserve">    debate = filesystem.view_hansard(date, debate_title)</w:t>
      </w:r>
    </w:p>
    <w:p w14:paraId="23FF4737" w14:textId="77777777" w:rsidR="00E03A85" w:rsidRDefault="00E03A85" w:rsidP="00E03A85">
      <w:r>
        <w:t xml:space="preserve">    debate_paras = debate.split("\n")</w:t>
      </w:r>
    </w:p>
    <w:p w14:paraId="135BDDA7" w14:textId="77777777" w:rsidR="00E03A85" w:rsidRDefault="00E03A85" w:rsidP="00E03A85">
      <w:r>
        <w:t xml:space="preserve">    return render_template('debate.html', date=date, debate_title=debate_title, debate_paras=debate_paras)</w:t>
      </w:r>
    </w:p>
    <w:p w14:paraId="46530CE2" w14:textId="77777777" w:rsidR="00E03A85" w:rsidRDefault="00E03A85" w:rsidP="00E03A85"/>
    <w:p w14:paraId="7B22234C" w14:textId="77777777" w:rsidR="00E03A85" w:rsidRDefault="00E03A85" w:rsidP="00E03A85"/>
    <w:p w14:paraId="67B11BB5" w14:textId="77777777" w:rsidR="00E03A85" w:rsidRDefault="00E03A85" w:rsidP="00E03A85">
      <w:r>
        <w:t># Add a 'predict' route for AJAX posting of content to be predicted</w:t>
      </w:r>
    </w:p>
    <w:p w14:paraId="1080EDC3" w14:textId="77777777" w:rsidR="00E03A85" w:rsidRDefault="00E03A85" w:rsidP="00E03A85">
      <w:r>
        <w:t>@app.route('/predict/', methods=['POST'])</w:t>
      </w:r>
    </w:p>
    <w:p w14:paraId="3D2E00BF" w14:textId="77777777" w:rsidR="00E03A85" w:rsidRDefault="00E03A85" w:rsidP="00E03A85">
      <w:r>
        <w:t>def predict_text():</w:t>
      </w:r>
    </w:p>
    <w:p w14:paraId="28DF6DFD" w14:textId="77777777" w:rsidR="00E03A85" w:rsidRDefault="00E03A85" w:rsidP="00E03A85">
      <w:r>
        <w:t xml:space="preserve">    global graph</w:t>
      </w:r>
    </w:p>
    <w:p w14:paraId="1E8B4B25" w14:textId="77777777" w:rsidR="00E03A85" w:rsidRDefault="00E03A85" w:rsidP="00E03A85">
      <w:r>
        <w:t xml:space="preserve">    with graph.as_default():</w:t>
      </w:r>
    </w:p>
    <w:p w14:paraId="60CE81D0" w14:textId="77777777" w:rsidR="00E03A85" w:rsidRDefault="00E03A85" w:rsidP="00E03A85">
      <w:r>
        <w:t xml:space="preserve">        model = cache['model']</w:t>
      </w:r>
    </w:p>
    <w:p w14:paraId="6D56EB51" w14:textId="77777777" w:rsidR="00E03A85" w:rsidRDefault="00E03A85" w:rsidP="00E03A85">
      <w:r>
        <w:t xml:space="preserve">        data: str = request.get_data().decode(encoding='UTF-8')</w:t>
      </w:r>
    </w:p>
    <w:p w14:paraId="3A8E6BB3" w14:textId="77777777" w:rsidR="00E03A85" w:rsidRDefault="00E03A85" w:rsidP="00E03A85">
      <w:r>
        <w:t xml:space="preserve">        prediction: List[Tuple[str]] = model.predict_long_str(data)</w:t>
      </w:r>
    </w:p>
    <w:p w14:paraId="04C693D0" w14:textId="77777777" w:rsidR="00E03A85" w:rsidRDefault="00E03A85" w:rsidP="00E03A85">
      <w:r>
        <w:t xml:space="preserve">        gui_prediction: str = format_prediction_string(prediction)</w:t>
      </w:r>
    </w:p>
    <w:p w14:paraId="5121479C" w14:textId="77777777" w:rsidR="00E03A85" w:rsidRDefault="00E03A85" w:rsidP="00E03A85">
      <w:r>
        <w:t xml:space="preserve">        return gui_prediction</w:t>
      </w:r>
    </w:p>
    <w:p w14:paraId="04C51C98" w14:textId="77777777" w:rsidR="00E03A85" w:rsidRDefault="00E03A85" w:rsidP="00E03A85"/>
    <w:p w14:paraId="18E69C6F" w14:textId="77777777" w:rsidR="00E03A85" w:rsidRDefault="00E03A85" w:rsidP="00E03A85"/>
    <w:p w14:paraId="620BFE0D" w14:textId="77777777" w:rsidR="00E03A85" w:rsidRDefault="00E03A85" w:rsidP="00E03A85">
      <w:r>
        <w:t>def main():</w:t>
      </w:r>
    </w:p>
    <w:p w14:paraId="011E2D9D" w14:textId="77777777" w:rsidR="00E03A85" w:rsidRDefault="00E03A85" w:rsidP="00E03A85">
      <w:r>
        <w:t xml:space="preserve">    initialize_keras_model()</w:t>
      </w:r>
    </w:p>
    <w:p w14:paraId="08F98A72" w14:textId="7DC8A14B" w:rsidR="00FC504B" w:rsidRPr="00FC504B" w:rsidRDefault="00E03A85" w:rsidP="00E03A85">
      <w:r>
        <w:t xml:space="preserve">    app.run(load_dotenv=False, debug=True, port=5000, threaded=True)</w:t>
      </w:r>
    </w:p>
    <w:p w14:paraId="75F1417D" w14:textId="6840F7A0" w:rsidR="00C51ED5" w:rsidRDefault="00C51ED5" w:rsidP="00C51ED5">
      <w:pPr>
        <w:pStyle w:val="Heading2"/>
      </w:pPr>
      <w:bookmarkStart w:id="200" w:name="_Toc523753674"/>
      <w:r>
        <w:t>simple_gui/util.py</w:t>
      </w:r>
      <w:bookmarkEnd w:id="200"/>
    </w:p>
    <w:p w14:paraId="3D069702" w14:textId="77777777" w:rsidR="00E03A85" w:rsidRDefault="00E03A85" w:rsidP="00E03A85">
      <w:r>
        <w:t>from typing import List, Tuple</w:t>
      </w:r>
    </w:p>
    <w:p w14:paraId="40DC078F" w14:textId="77777777" w:rsidR="00E03A85" w:rsidRDefault="00E03A85" w:rsidP="00E03A85"/>
    <w:p w14:paraId="541ADF00" w14:textId="77777777" w:rsidR="00E03A85" w:rsidRDefault="00E03A85" w:rsidP="00E03A85"/>
    <w:p w14:paraId="25E9EBFA" w14:textId="77777777" w:rsidR="00E03A85" w:rsidRDefault="00E03A85" w:rsidP="00E03A85">
      <w:r>
        <w:t>def format_prediction_string(prediction: List[Tuple[str]]) -&gt; str:</w:t>
      </w:r>
    </w:p>
    <w:p w14:paraId="1A0E9BA8" w14:textId="77777777" w:rsidR="00E03A85" w:rsidRDefault="00E03A85" w:rsidP="00E03A85">
      <w:r>
        <w:t xml:space="preserve">    """</w:t>
      </w:r>
    </w:p>
    <w:p w14:paraId="3D763A99" w14:textId="77777777" w:rsidR="00E03A85" w:rsidRDefault="00E03A85" w:rsidP="00E03A85">
      <w:r>
        <w:t xml:space="preserve">    Take a prediction string returned by the Keras model.</w:t>
      </w:r>
    </w:p>
    <w:p w14:paraId="7BB2CCC1" w14:textId="77777777" w:rsidR="00E03A85" w:rsidRDefault="00E03A85" w:rsidP="00E03A85">
      <w:r>
        <w:t xml:space="preserve">    Make it nice to print in HTML, so it clearly indicates different NE types to a user.</w:t>
      </w:r>
    </w:p>
    <w:p w14:paraId="15660BC4" w14:textId="77777777" w:rsidR="00E03A85" w:rsidRDefault="00E03A85" w:rsidP="00E03A85">
      <w:r>
        <w:t xml:space="preserve">    :param prediction: a list of tuples of strings which are characters of the text, zipped up with</w:t>
      </w:r>
    </w:p>
    <w:p w14:paraId="06DE173A" w14:textId="77777777" w:rsidR="00E03A85" w:rsidRDefault="00E03A85" w:rsidP="00E03A85">
      <w:r>
        <w:t xml:space="preserve">    their NE prediction, e.g. [('A', 'LOC')], or '0' for the null label</w:t>
      </w:r>
    </w:p>
    <w:p w14:paraId="112DC851" w14:textId="77777777" w:rsidR="00E03A85" w:rsidRDefault="00E03A85" w:rsidP="00E03A85">
      <w:r>
        <w:t xml:space="preserve">    :return: a nicely formatted NE type for user to use. V1: ++ for loc, ** for org, __ for person</w:t>
      </w:r>
    </w:p>
    <w:p w14:paraId="246A8067" w14:textId="77777777" w:rsidR="00E03A85" w:rsidRDefault="00E03A85" w:rsidP="00E03A85">
      <w:r>
        <w:t xml:space="preserve">    """</w:t>
      </w:r>
    </w:p>
    <w:p w14:paraId="24CCB301" w14:textId="77777777" w:rsidR="00E03A85" w:rsidRDefault="00E03A85" w:rsidP="00E03A85">
      <w:r>
        <w:t xml:space="preserve">    label_start_chars = {</w:t>
      </w:r>
    </w:p>
    <w:p w14:paraId="5BFC010F" w14:textId="77777777" w:rsidR="00E03A85" w:rsidRDefault="00E03A85" w:rsidP="00E03A85">
      <w:r>
        <w:t xml:space="preserve">        "0": "",</w:t>
      </w:r>
    </w:p>
    <w:p w14:paraId="6DC1722A" w14:textId="77777777" w:rsidR="00E03A85" w:rsidRDefault="00E03A85" w:rsidP="00E03A85">
      <w:r>
        <w:t xml:space="preserve">        "LOC": "&lt;loc&gt;",</w:t>
      </w:r>
    </w:p>
    <w:p w14:paraId="3145ADAB" w14:textId="77777777" w:rsidR="00E03A85" w:rsidRDefault="00E03A85" w:rsidP="00E03A85">
      <w:r>
        <w:t xml:space="preserve">        "ORG": "&lt;org&gt;",</w:t>
      </w:r>
    </w:p>
    <w:p w14:paraId="59244F10" w14:textId="77777777" w:rsidR="00E03A85" w:rsidRDefault="00E03A85" w:rsidP="00E03A85">
      <w:r>
        <w:t xml:space="preserve">        "PER": "&lt;per&gt;",</w:t>
      </w:r>
    </w:p>
    <w:p w14:paraId="60F9FFC3" w14:textId="77777777" w:rsidR="00E03A85" w:rsidRDefault="00E03A85" w:rsidP="00E03A85">
      <w:r>
        <w:t xml:space="preserve">    }</w:t>
      </w:r>
    </w:p>
    <w:p w14:paraId="71D5CBB4" w14:textId="77777777" w:rsidR="00E03A85" w:rsidRDefault="00E03A85" w:rsidP="00E03A85"/>
    <w:p w14:paraId="31F4BFDD" w14:textId="77777777" w:rsidR="00E03A85" w:rsidRDefault="00E03A85" w:rsidP="00E03A85">
      <w:r>
        <w:t xml:space="preserve">    label_end_chars = {</w:t>
      </w:r>
    </w:p>
    <w:p w14:paraId="15714459" w14:textId="77777777" w:rsidR="00E03A85" w:rsidRDefault="00E03A85" w:rsidP="00E03A85">
      <w:r>
        <w:t xml:space="preserve">        "0": "",</w:t>
      </w:r>
    </w:p>
    <w:p w14:paraId="3557D39D" w14:textId="77777777" w:rsidR="00E03A85" w:rsidRDefault="00E03A85" w:rsidP="00E03A85">
      <w:r>
        <w:t xml:space="preserve">        "LOC": "&lt;/loc&gt;",</w:t>
      </w:r>
    </w:p>
    <w:p w14:paraId="055DFA3E" w14:textId="77777777" w:rsidR="00E03A85" w:rsidRDefault="00E03A85" w:rsidP="00E03A85">
      <w:r>
        <w:t xml:space="preserve">        "ORG": "&lt;/org&gt;",</w:t>
      </w:r>
    </w:p>
    <w:p w14:paraId="0155C597" w14:textId="77777777" w:rsidR="00E03A85" w:rsidRDefault="00E03A85" w:rsidP="00E03A85">
      <w:r>
        <w:t xml:space="preserve">        "PER": "&lt;/per&gt;",</w:t>
      </w:r>
    </w:p>
    <w:p w14:paraId="5289D3A6" w14:textId="77777777" w:rsidR="00E03A85" w:rsidRDefault="00E03A85" w:rsidP="00E03A85">
      <w:r>
        <w:t xml:space="preserve">    }</w:t>
      </w:r>
    </w:p>
    <w:p w14:paraId="0C895E14" w14:textId="77777777" w:rsidR="00E03A85" w:rsidRDefault="00E03A85" w:rsidP="00E03A85"/>
    <w:p w14:paraId="0CEACAE2" w14:textId="77777777" w:rsidR="00E03A85" w:rsidRDefault="00E03A85" w:rsidP="00E03A85">
      <w:r>
        <w:t xml:space="preserve">    result: List[str] = []</w:t>
      </w:r>
    </w:p>
    <w:p w14:paraId="2675FA9F" w14:textId="77777777" w:rsidR="00E03A85" w:rsidRDefault="00E03A85" w:rsidP="00E03A85">
      <w:r>
        <w:t xml:space="preserve">    previous_label_state: str = "0"</w:t>
      </w:r>
    </w:p>
    <w:p w14:paraId="171C7A49" w14:textId="77777777" w:rsidR="00E03A85" w:rsidRDefault="00E03A85" w:rsidP="00E03A85">
      <w:r>
        <w:t xml:space="preserve">    for char, label in prediction:</w:t>
      </w:r>
    </w:p>
    <w:p w14:paraId="3A8BF1CD" w14:textId="77777777" w:rsidR="00E03A85" w:rsidRDefault="00E03A85" w:rsidP="00E03A85">
      <w:r>
        <w:t xml:space="preserve">        # label-start</w:t>
      </w:r>
    </w:p>
    <w:p w14:paraId="25C8108D" w14:textId="77777777" w:rsidR="00E03A85" w:rsidRDefault="00E03A85" w:rsidP="00E03A85">
      <w:r>
        <w:t xml:space="preserve">        if previous_label_state == "0" and label != "0":</w:t>
      </w:r>
    </w:p>
    <w:p w14:paraId="072FCB37" w14:textId="77777777" w:rsidR="00E03A85" w:rsidRDefault="00E03A85" w:rsidP="00E03A85">
      <w:r>
        <w:t xml:space="preserve">            result.append(label_start_chars[label])</w:t>
      </w:r>
    </w:p>
    <w:p w14:paraId="4F93B63A" w14:textId="77777777" w:rsidR="00E03A85" w:rsidRDefault="00E03A85" w:rsidP="00E03A85">
      <w:r>
        <w:t xml:space="preserve">            result.append(char)</w:t>
      </w:r>
    </w:p>
    <w:p w14:paraId="70C2A037" w14:textId="77777777" w:rsidR="00E03A85" w:rsidRDefault="00E03A85" w:rsidP="00E03A85">
      <w:r>
        <w:t xml:space="preserve">        # label-end</w:t>
      </w:r>
    </w:p>
    <w:p w14:paraId="75895351" w14:textId="77777777" w:rsidR="00E03A85" w:rsidRDefault="00E03A85" w:rsidP="00E03A85">
      <w:r>
        <w:t xml:space="preserve">        elif previous_label_state != "0" and label == "0":</w:t>
      </w:r>
    </w:p>
    <w:p w14:paraId="304E35A6" w14:textId="77777777" w:rsidR="00E03A85" w:rsidRDefault="00E03A85" w:rsidP="00E03A85">
      <w:r>
        <w:t xml:space="preserve">            result.append(label_end_chars[previous_label_state])</w:t>
      </w:r>
    </w:p>
    <w:p w14:paraId="436CF872" w14:textId="77777777" w:rsidR="00E03A85" w:rsidRDefault="00E03A85" w:rsidP="00E03A85">
      <w:r>
        <w:t xml:space="preserve">            result.append(char)</w:t>
      </w:r>
    </w:p>
    <w:p w14:paraId="468410C5" w14:textId="77777777" w:rsidR="00E03A85" w:rsidRDefault="00E03A85" w:rsidP="00E03A85">
      <w:r>
        <w:t xml:space="preserve">        # label-continue</w:t>
      </w:r>
    </w:p>
    <w:p w14:paraId="538429DC" w14:textId="77777777" w:rsidR="00E03A85" w:rsidRDefault="00E03A85" w:rsidP="00E03A85">
      <w:r>
        <w:t xml:space="preserve">        elif label == previous_label_state:</w:t>
      </w:r>
    </w:p>
    <w:p w14:paraId="1046C407" w14:textId="77777777" w:rsidR="00E03A85" w:rsidRDefault="00E03A85" w:rsidP="00E03A85">
      <w:r>
        <w:t xml:space="preserve">            result.append(char)</w:t>
      </w:r>
    </w:p>
    <w:p w14:paraId="05DAF1A0" w14:textId="77777777" w:rsidR="00E03A85" w:rsidRDefault="00E03A85" w:rsidP="00E03A85">
      <w:r>
        <w:t xml:space="preserve">        else:</w:t>
      </w:r>
    </w:p>
    <w:p w14:paraId="3B7439A1" w14:textId="77777777" w:rsidR="00E03A85" w:rsidRDefault="00E03A85" w:rsidP="00E03A85">
      <w:r>
        <w:t xml:space="preserve">            raise RuntimeError("Unexpected state")</w:t>
      </w:r>
    </w:p>
    <w:p w14:paraId="74D3994C" w14:textId="77777777" w:rsidR="00E03A85" w:rsidRDefault="00E03A85" w:rsidP="00E03A85"/>
    <w:p w14:paraId="74ACE135" w14:textId="77777777" w:rsidR="00E03A85" w:rsidRDefault="00E03A85" w:rsidP="00E03A85">
      <w:r>
        <w:t xml:space="preserve">        previous_label_state = label</w:t>
      </w:r>
    </w:p>
    <w:p w14:paraId="27489DF9" w14:textId="77777777" w:rsidR="00E03A85" w:rsidRDefault="00E03A85" w:rsidP="00E03A85"/>
    <w:p w14:paraId="27E12CB4" w14:textId="77777777" w:rsidR="00E03A85" w:rsidRDefault="00E03A85" w:rsidP="00E03A85">
      <w:r>
        <w:t xml:space="preserve">    return "".join(result)</w:t>
      </w:r>
    </w:p>
    <w:p w14:paraId="1F68B62C" w14:textId="77777777" w:rsidR="00FC504B" w:rsidRPr="00FC504B" w:rsidRDefault="00FC504B" w:rsidP="00FC504B"/>
    <w:p w14:paraId="27B619DC" w14:textId="0F217FB8" w:rsidR="00C51ED5" w:rsidRDefault="00C51ED5" w:rsidP="00C51ED5">
      <w:pPr>
        <w:pStyle w:val="Heading2"/>
      </w:pPr>
      <w:bookmarkStart w:id="201" w:name="_Toc523753675"/>
      <w:r>
        <w:t>simple_gui/static/</w:t>
      </w:r>
      <w:r w:rsidRPr="00C51ED5">
        <w:t>char-ner.js</w:t>
      </w:r>
      <w:bookmarkEnd w:id="201"/>
    </w:p>
    <w:p w14:paraId="585634DC" w14:textId="77777777" w:rsidR="00E03A85" w:rsidRDefault="00E03A85" w:rsidP="00E03A85">
      <w:r>
        <w:t>console.log("char-ner javascript loaded");</w:t>
      </w:r>
    </w:p>
    <w:p w14:paraId="7E36C604" w14:textId="77777777" w:rsidR="00E03A85" w:rsidRDefault="00E03A85" w:rsidP="00E03A85">
      <w:r>
        <w:t>$( ".unrendered" ).click(function(event) {</w:t>
      </w:r>
    </w:p>
    <w:p w14:paraId="16578F73" w14:textId="77777777" w:rsidR="00E03A85" w:rsidRDefault="00E03A85" w:rsidP="00E03A85">
      <w:r>
        <w:t xml:space="preserve">    const $elem = $( this );</w:t>
      </w:r>
    </w:p>
    <w:p w14:paraId="3826FC54" w14:textId="77777777" w:rsidR="00E03A85" w:rsidRDefault="00E03A85" w:rsidP="00E03A85">
      <w:r>
        <w:t xml:space="preserve">    const text = $elem.text();</w:t>
      </w:r>
    </w:p>
    <w:p w14:paraId="4AAAFC48" w14:textId="77777777" w:rsidR="00E03A85" w:rsidRDefault="00E03A85" w:rsidP="00E03A85">
      <w:r>
        <w:t xml:space="preserve">    $elem.effect("bounce", "slow");</w:t>
      </w:r>
    </w:p>
    <w:p w14:paraId="1C9D20DD" w14:textId="77777777" w:rsidR="00E03A85" w:rsidRDefault="00E03A85" w:rsidP="00E03A85">
      <w:r>
        <w:t xml:space="preserve">    $.post("http://localhost:5000/predict/", text, function(data) {</w:t>
      </w:r>
    </w:p>
    <w:p w14:paraId="5302756E" w14:textId="77777777" w:rsidR="00E03A85" w:rsidRDefault="00E03A85" w:rsidP="00E03A85">
      <w:r>
        <w:t xml:space="preserve">        $elem.text(data);</w:t>
      </w:r>
    </w:p>
    <w:p w14:paraId="205FF12D" w14:textId="77777777" w:rsidR="00E03A85" w:rsidRDefault="00E03A85" w:rsidP="00E03A85">
      <w:r>
        <w:t xml:space="preserve">        $elem.removeClass("unrendered");</w:t>
      </w:r>
    </w:p>
    <w:p w14:paraId="1BB41AA0" w14:textId="77777777" w:rsidR="00E03A85" w:rsidRDefault="00E03A85" w:rsidP="00E03A85">
      <w:r>
        <w:t xml:space="preserve">        $elem.addClass("rendered");</w:t>
      </w:r>
    </w:p>
    <w:p w14:paraId="676E2658" w14:textId="77777777" w:rsidR="00E03A85" w:rsidRDefault="00E03A85" w:rsidP="00E03A85">
      <w:r>
        <w:t xml:space="preserve">        $elem.unbind("click");</w:t>
      </w:r>
    </w:p>
    <w:p w14:paraId="07C1DCFB" w14:textId="77777777" w:rsidR="00E03A85" w:rsidRDefault="00E03A85" w:rsidP="00E03A85">
      <w:r>
        <w:t xml:space="preserve">    })</w:t>
      </w:r>
    </w:p>
    <w:p w14:paraId="132D5F22" w14:textId="334748F3" w:rsidR="00FC504B" w:rsidRPr="00FC504B" w:rsidRDefault="00E03A85" w:rsidP="00E03A85">
      <w:r>
        <w:t>});</w:t>
      </w:r>
    </w:p>
    <w:p w14:paraId="27A6FC56" w14:textId="4EA7520C" w:rsidR="00C51ED5" w:rsidRDefault="00C51ED5" w:rsidP="00C51ED5">
      <w:pPr>
        <w:pStyle w:val="Heading2"/>
      </w:pPr>
      <w:bookmarkStart w:id="202" w:name="_Toc523753676"/>
      <w:r>
        <w:t>simple_gui/static/style.css</w:t>
      </w:r>
      <w:bookmarkEnd w:id="202"/>
    </w:p>
    <w:p w14:paraId="494D43FE" w14:textId="77777777" w:rsidR="00E03A85" w:rsidRDefault="00E03A85" w:rsidP="00E03A85">
      <w:r>
        <w:t>body {</w:t>
      </w:r>
    </w:p>
    <w:p w14:paraId="343653D8" w14:textId="77777777" w:rsidR="00E03A85" w:rsidRDefault="00E03A85" w:rsidP="00E03A85">
      <w:r>
        <w:t xml:space="preserve">    background-color: #ffffff;</w:t>
      </w:r>
    </w:p>
    <w:p w14:paraId="233B66E1" w14:textId="77777777" w:rsidR="00E03A85" w:rsidRDefault="00E03A85" w:rsidP="00E03A85">
      <w:r>
        <w:t>}</w:t>
      </w:r>
    </w:p>
    <w:p w14:paraId="38E67E4F" w14:textId="77777777" w:rsidR="00E03A85" w:rsidRDefault="00E03A85" w:rsidP="00E03A85"/>
    <w:p w14:paraId="7D887BDB" w14:textId="77777777" w:rsidR="00E03A85" w:rsidRDefault="00E03A85" w:rsidP="00E03A85">
      <w:r>
        <w:lastRenderedPageBreak/>
        <w:t>h1 {</w:t>
      </w:r>
    </w:p>
    <w:p w14:paraId="7804749F" w14:textId="77777777" w:rsidR="00E03A85" w:rsidRDefault="00E03A85" w:rsidP="00E03A85">
      <w:r>
        <w:t xml:space="preserve">    color: #fff;</w:t>
      </w:r>
    </w:p>
    <w:p w14:paraId="5DFADF89" w14:textId="77777777" w:rsidR="00E03A85" w:rsidRDefault="00E03A85" w:rsidP="00E03A85">
      <w:r>
        <w:t xml:space="preserve">    font-family: Arial, Helvetica, sans-serif;</w:t>
      </w:r>
    </w:p>
    <w:p w14:paraId="7C5E7AA2" w14:textId="77777777" w:rsidR="00E03A85" w:rsidRDefault="00E03A85" w:rsidP="00E03A85">
      <w:r>
        <w:t>}</w:t>
      </w:r>
    </w:p>
    <w:p w14:paraId="4F93A052" w14:textId="77777777" w:rsidR="00E03A85" w:rsidRDefault="00E03A85" w:rsidP="00E03A85"/>
    <w:p w14:paraId="6D7A5336" w14:textId="77777777" w:rsidR="00E03A85" w:rsidRDefault="00E03A85" w:rsidP="00E03A85">
      <w:r>
        <w:t>.rendered {</w:t>
      </w:r>
    </w:p>
    <w:p w14:paraId="08D72E44" w14:textId="77777777" w:rsidR="00E03A85" w:rsidRDefault="00E03A85" w:rsidP="00E03A85">
      <w:r>
        <w:t xml:space="preserve">    color: blue;</w:t>
      </w:r>
    </w:p>
    <w:p w14:paraId="04038721" w14:textId="42168CB1" w:rsidR="00FC504B" w:rsidRPr="00FC504B" w:rsidRDefault="00E03A85" w:rsidP="00E03A85">
      <w:r>
        <w:t>}</w:t>
      </w:r>
    </w:p>
    <w:p w14:paraId="32408881" w14:textId="1663BEA1" w:rsidR="00C51ED5" w:rsidRDefault="00C51ED5" w:rsidP="00C51ED5">
      <w:pPr>
        <w:pStyle w:val="Heading2"/>
      </w:pPr>
      <w:bookmarkStart w:id="203" w:name="_Toc523753677"/>
      <w:r>
        <w:t>simple_gui/templates/date.html</w:t>
      </w:r>
      <w:bookmarkEnd w:id="203"/>
    </w:p>
    <w:p w14:paraId="44792D97" w14:textId="77777777" w:rsidR="00E03A85" w:rsidRDefault="00E03A85" w:rsidP="00E03A85">
      <w:r>
        <w:t>&lt;html&gt;</w:t>
      </w:r>
    </w:p>
    <w:p w14:paraId="77D6E620" w14:textId="77777777" w:rsidR="00E03A85" w:rsidRDefault="00E03A85" w:rsidP="00E03A85">
      <w:r>
        <w:t>&lt;head&gt;</w:t>
      </w:r>
    </w:p>
    <w:p w14:paraId="0A474586" w14:textId="77777777" w:rsidR="00E03A85" w:rsidRDefault="00E03A85" w:rsidP="00E03A85">
      <w:r>
        <w:t xml:space="preserve">    Debates for date {{ date }}. &lt;br/&gt;</w:t>
      </w:r>
    </w:p>
    <w:p w14:paraId="6B42EEBC" w14:textId="77777777" w:rsidR="00E03A85" w:rsidRDefault="00E03A85" w:rsidP="00E03A85">
      <w:r>
        <w:t xml:space="preserve">    &lt;a href="{{ url_for('get_dates_list') }}"&gt; Up one level&lt;/a&gt;</w:t>
      </w:r>
    </w:p>
    <w:p w14:paraId="01CD7FF6" w14:textId="77777777" w:rsidR="00E03A85" w:rsidRDefault="00E03A85" w:rsidP="00E03A85">
      <w:r>
        <w:t>&lt;/head&gt;</w:t>
      </w:r>
    </w:p>
    <w:p w14:paraId="43B2B5F1" w14:textId="77777777" w:rsidR="00E03A85" w:rsidRDefault="00E03A85" w:rsidP="00E03A85">
      <w:r>
        <w:t>&lt;ul&gt;</w:t>
      </w:r>
    </w:p>
    <w:p w14:paraId="39FAB386" w14:textId="77777777" w:rsidR="00E03A85" w:rsidRDefault="00E03A85" w:rsidP="00E03A85">
      <w:r>
        <w:t xml:space="preserve">    {% for debate_idx, debate_title in debates %}</w:t>
      </w:r>
    </w:p>
    <w:p w14:paraId="61C5E568" w14:textId="77777777" w:rsidR="00E03A85" w:rsidRDefault="00E03A85" w:rsidP="00E03A85">
      <w:r>
        <w:t xml:space="preserve">    &lt;li&gt;</w:t>
      </w:r>
    </w:p>
    <w:p w14:paraId="7FFEBCCA" w14:textId="77777777" w:rsidR="00E03A85" w:rsidRDefault="00E03A85" w:rsidP="00E03A85">
      <w:r>
        <w:t xml:space="preserve">        &lt;a href="{{ url_for('view_hansard', date=date, debate_title=debate_title) }}"&gt;</w:t>
      </w:r>
    </w:p>
    <w:p w14:paraId="6A9D94CE" w14:textId="77777777" w:rsidR="00E03A85" w:rsidRDefault="00E03A85" w:rsidP="00E03A85">
      <w:r>
        <w:t xml:space="preserve">          {{ debate_idx + 1 }} - {{ debate_title }}</w:t>
      </w:r>
    </w:p>
    <w:p w14:paraId="3A6293C1" w14:textId="77777777" w:rsidR="00E03A85" w:rsidRDefault="00E03A85" w:rsidP="00E03A85">
      <w:r>
        <w:t xml:space="preserve">        &lt;/a&gt;</w:t>
      </w:r>
    </w:p>
    <w:p w14:paraId="72CB22AF" w14:textId="77777777" w:rsidR="00E03A85" w:rsidRDefault="00E03A85" w:rsidP="00E03A85">
      <w:r>
        <w:t xml:space="preserve">    &lt;/li&gt;</w:t>
      </w:r>
    </w:p>
    <w:p w14:paraId="75FE9007" w14:textId="77777777" w:rsidR="00E03A85" w:rsidRDefault="00E03A85" w:rsidP="00E03A85">
      <w:r>
        <w:t xml:space="preserve">    {% endfor %}</w:t>
      </w:r>
    </w:p>
    <w:p w14:paraId="41E85182" w14:textId="77777777" w:rsidR="00E03A85" w:rsidRDefault="00E03A85" w:rsidP="00E03A85">
      <w:r>
        <w:t>&lt;/ul&gt;</w:t>
      </w:r>
    </w:p>
    <w:p w14:paraId="0B94DE77" w14:textId="088BB089" w:rsidR="00FC504B" w:rsidRPr="00FC504B" w:rsidRDefault="00E03A85" w:rsidP="00E03A85">
      <w:r>
        <w:t>&lt;/html&gt;</w:t>
      </w:r>
    </w:p>
    <w:p w14:paraId="70C17EA6" w14:textId="692722A4" w:rsidR="00C51ED5" w:rsidRDefault="00C51ED5" w:rsidP="00C51ED5">
      <w:pPr>
        <w:pStyle w:val="Heading2"/>
      </w:pPr>
      <w:bookmarkStart w:id="204" w:name="_Toc523753678"/>
      <w:r>
        <w:t>simple_gui/templates/debate.html</w:t>
      </w:r>
      <w:bookmarkEnd w:id="204"/>
    </w:p>
    <w:p w14:paraId="3BDD688A" w14:textId="77777777" w:rsidR="00E03A85" w:rsidRDefault="00E03A85" w:rsidP="00E03A85">
      <w:r>
        <w:t>&lt;html&gt;</w:t>
      </w:r>
    </w:p>
    <w:p w14:paraId="38004050" w14:textId="77777777" w:rsidR="00E03A85" w:rsidRDefault="00E03A85" w:rsidP="00E03A85">
      <w:r>
        <w:t>&lt;head&gt;</w:t>
      </w:r>
    </w:p>
    <w:p w14:paraId="7CB01028" w14:textId="77777777" w:rsidR="00E03A85" w:rsidRDefault="00E03A85" w:rsidP="00E03A85">
      <w:r>
        <w:t xml:space="preserve">    This is the debate from date {{ date }} titled {{ debate_title }}&lt;br/&gt;</w:t>
      </w:r>
    </w:p>
    <w:p w14:paraId="0968B93C" w14:textId="77777777" w:rsidR="00E03A85" w:rsidRDefault="00E03A85" w:rsidP="00E03A85">
      <w:r>
        <w:t xml:space="preserve">    &lt;a href="{{ url_for('get_hansards_by_date', date=date) }}"&gt; Up one level.&lt;/a&gt; &lt;br/&gt;&lt;br/&gt;</w:t>
      </w:r>
    </w:p>
    <w:p w14:paraId="1196D917" w14:textId="77777777" w:rsidR="00E03A85" w:rsidRDefault="00E03A85" w:rsidP="00E03A85">
      <w:r>
        <w:t xml:space="preserve">    &lt;link rel="stylesheet" href="{{ url_for('static', filename='style.css') }}"&gt;</w:t>
      </w:r>
    </w:p>
    <w:p w14:paraId="6312F3DC" w14:textId="77777777" w:rsidR="00E03A85" w:rsidRDefault="00E03A85" w:rsidP="00E03A85">
      <w:r>
        <w:t>&lt;/head&gt;</w:t>
      </w:r>
    </w:p>
    <w:p w14:paraId="69223B13" w14:textId="77777777" w:rsidR="00E03A85" w:rsidRDefault="00E03A85" w:rsidP="00E03A85">
      <w:r>
        <w:t>&lt;body&gt;</w:t>
      </w:r>
    </w:p>
    <w:p w14:paraId="61414747" w14:textId="77777777" w:rsidR="00E03A85" w:rsidRDefault="00E03A85" w:rsidP="00E03A85">
      <w:r>
        <w:t>{% for para in debate_paras %}</w:t>
      </w:r>
    </w:p>
    <w:p w14:paraId="205866E8" w14:textId="77777777" w:rsidR="00E03A85" w:rsidRDefault="00E03A85" w:rsidP="00E03A85">
      <w:r>
        <w:t>&lt;p class="unrendered"&gt;{{ para }}&lt;/p&gt;</w:t>
      </w:r>
    </w:p>
    <w:p w14:paraId="7A708C46" w14:textId="77777777" w:rsidR="00E03A85" w:rsidRDefault="00E03A85" w:rsidP="00E03A85">
      <w:r>
        <w:t>{% endfor %}</w:t>
      </w:r>
    </w:p>
    <w:p w14:paraId="4AC249E6" w14:textId="77777777" w:rsidR="00E03A85" w:rsidRDefault="00E03A85" w:rsidP="00E03A85">
      <w:r>
        <w:t>&lt;/body&gt;</w:t>
      </w:r>
    </w:p>
    <w:p w14:paraId="1A99C8C2" w14:textId="77777777" w:rsidR="00E03A85" w:rsidRDefault="00E03A85" w:rsidP="00E03A85">
      <w:r>
        <w:t>&lt;!-- Load JQuery - http://flask.pocoo.org/docs/1.0/patterns/jquery/ --&gt;</w:t>
      </w:r>
    </w:p>
    <w:p w14:paraId="18B789E7" w14:textId="77777777" w:rsidR="00E03A85" w:rsidRDefault="00E03A85" w:rsidP="00E03A85">
      <w:r>
        <w:t>&lt;script src="//ajax.googleapis.com/ajax/libs/jquery/1.9.1/jquery.min.js"&gt;&lt;/script&gt;</w:t>
      </w:r>
    </w:p>
    <w:p w14:paraId="54322B13" w14:textId="77777777" w:rsidR="00E03A85" w:rsidRDefault="00E03A85" w:rsidP="00E03A85">
      <w:r>
        <w:t>&lt;script&gt;window.jQuery || document.write(</w:t>
      </w:r>
    </w:p>
    <w:p w14:paraId="23AB4EAC" w14:textId="77777777" w:rsidR="00E03A85" w:rsidRDefault="00E03A85" w:rsidP="00E03A85">
      <w:r>
        <w:t xml:space="preserve">    '&lt;script src="{{ url_for('static', filename='jquery.js') }}"&gt;\x3C/script&gt;')&lt;/script&gt;</w:t>
      </w:r>
    </w:p>
    <w:p w14:paraId="7DF5DCFF" w14:textId="77777777" w:rsidR="00E03A85" w:rsidRDefault="00E03A85" w:rsidP="00E03A85"/>
    <w:p w14:paraId="5C2C0B89" w14:textId="77777777" w:rsidR="00E03A85" w:rsidRDefault="00E03A85" w:rsidP="00E03A85">
      <w:r>
        <w:t>&lt;script src="{{ url_for('static', filename='char-ner.js') }}"&gt;&lt;/script&gt;</w:t>
      </w:r>
    </w:p>
    <w:p w14:paraId="20C36C00" w14:textId="77777777" w:rsidR="00E03A85" w:rsidRDefault="00E03A85" w:rsidP="00E03A85">
      <w:r>
        <w:t>&lt;script src="{{ url_for('static', filename='jquery-ui.min.js') }}"&gt;&lt;/script&gt;</w:t>
      </w:r>
    </w:p>
    <w:p w14:paraId="0412FEB1" w14:textId="77777777" w:rsidR="00E03A85" w:rsidRDefault="00E03A85" w:rsidP="00E03A85"/>
    <w:p w14:paraId="1D68DC40" w14:textId="67C172BD" w:rsidR="00FC504B" w:rsidRPr="00FC504B" w:rsidRDefault="00E03A85" w:rsidP="00E03A85">
      <w:r>
        <w:t>&lt;/html&gt;</w:t>
      </w:r>
    </w:p>
    <w:p w14:paraId="6E2B2B96" w14:textId="5AD64197" w:rsidR="00C51ED5" w:rsidRDefault="00C51ED5" w:rsidP="00C51ED5">
      <w:pPr>
        <w:pStyle w:val="Heading2"/>
      </w:pPr>
      <w:bookmarkStart w:id="205" w:name="_Toc523753679"/>
      <w:r>
        <w:lastRenderedPageBreak/>
        <w:t>simple_gui/templates/index.html</w:t>
      </w:r>
      <w:bookmarkEnd w:id="205"/>
    </w:p>
    <w:p w14:paraId="5A08C0C4" w14:textId="77777777" w:rsidR="00E03A85" w:rsidRDefault="00E03A85" w:rsidP="00E03A85">
      <w:r>
        <w:t>&lt;html&gt;</w:t>
      </w:r>
    </w:p>
    <w:p w14:paraId="1CD7FD51" w14:textId="77777777" w:rsidR="00E03A85" w:rsidRDefault="00E03A85" w:rsidP="00E03A85">
      <w:r>
        <w:t>&lt;head&gt;</w:t>
      </w:r>
    </w:p>
    <w:p w14:paraId="251DC54C" w14:textId="77777777" w:rsidR="00E03A85" w:rsidRDefault="00E03A85" w:rsidP="00E03A85">
      <w:r>
        <w:t xml:space="preserve">    List of dates from which to select a Hansard debate.</w:t>
      </w:r>
    </w:p>
    <w:p w14:paraId="0226C948" w14:textId="77777777" w:rsidR="00E03A85" w:rsidRDefault="00E03A85" w:rsidP="00E03A85">
      <w:r>
        <w:t>&lt;/head&gt;</w:t>
      </w:r>
    </w:p>
    <w:p w14:paraId="25048C60" w14:textId="77777777" w:rsidR="00E03A85" w:rsidRDefault="00E03A85" w:rsidP="00E03A85">
      <w:r>
        <w:t>&lt;ul&gt;</w:t>
      </w:r>
    </w:p>
    <w:p w14:paraId="3A8A01B7" w14:textId="77777777" w:rsidR="00E03A85" w:rsidRDefault="00E03A85" w:rsidP="00E03A85">
      <w:r>
        <w:t xml:space="preserve">    {% for date in dates %}</w:t>
      </w:r>
    </w:p>
    <w:p w14:paraId="5B7094DB" w14:textId="77777777" w:rsidR="00E03A85" w:rsidRDefault="00E03A85" w:rsidP="00E03A85">
      <w:r>
        <w:t xml:space="preserve">    &lt;li&gt;&lt;a href="{{ url_for('get_hansards_by_date', date=date) }}"&gt;{{ date }}&lt;/a&gt;&lt;/li&gt;</w:t>
      </w:r>
    </w:p>
    <w:p w14:paraId="090B8B6D" w14:textId="77777777" w:rsidR="00E03A85" w:rsidRDefault="00E03A85" w:rsidP="00E03A85">
      <w:r>
        <w:t xml:space="preserve">    {% endfor %}</w:t>
      </w:r>
    </w:p>
    <w:p w14:paraId="1AF07D5C" w14:textId="77777777" w:rsidR="00E03A85" w:rsidRDefault="00E03A85" w:rsidP="00E03A85">
      <w:r>
        <w:t>&lt;/ul&gt;</w:t>
      </w:r>
    </w:p>
    <w:p w14:paraId="689F1C7D" w14:textId="5D416B48" w:rsidR="00FC504B" w:rsidRDefault="00E03A85" w:rsidP="00E03A85">
      <w:r>
        <w:t>&lt;/html&gt;</w:t>
      </w:r>
    </w:p>
    <w:p w14:paraId="31BD9C2C" w14:textId="42691202" w:rsidR="007D5104" w:rsidRDefault="007D5104" w:rsidP="007D5104">
      <w:pPr>
        <w:pStyle w:val="Heading2"/>
      </w:pPr>
      <w:r>
        <w:t>test/test_chunk.py</w:t>
      </w:r>
    </w:p>
    <w:p w14:paraId="12F48F5D" w14:textId="77777777" w:rsidR="007D5104" w:rsidRDefault="007D5104" w:rsidP="007D5104">
      <w:r>
        <w:t>from hansard_gathering.chunk import chunk_hansard_debate_file_nltk</w:t>
      </w:r>
    </w:p>
    <w:p w14:paraId="4B2CA0FA" w14:textId="77777777" w:rsidR="007D5104" w:rsidRDefault="007D5104" w:rsidP="007D5104">
      <w:r>
        <w:t>from hansard_gathering.chunk import nltk_get_tokenizer, get_sentence_spans</w:t>
      </w:r>
    </w:p>
    <w:p w14:paraId="0A286786" w14:textId="77777777" w:rsidR="007D5104" w:rsidRDefault="007D5104" w:rsidP="007D5104">
      <w:r>
        <w:t>import os</w:t>
      </w:r>
    </w:p>
    <w:p w14:paraId="4B1824D8" w14:textId="77777777" w:rsidR="007D5104" w:rsidRDefault="007D5104" w:rsidP="007D5104"/>
    <w:p w14:paraId="784A4FE7" w14:textId="77777777" w:rsidR="007D5104" w:rsidRDefault="007D5104" w:rsidP="007D5104">
      <w:r>
        <w:t>tokenizer = nltk_get_tokenizer()</w:t>
      </w:r>
    </w:p>
    <w:p w14:paraId="55E83E2A" w14:textId="77777777" w:rsidR="007D5104" w:rsidRDefault="007D5104" w:rsidP="007D5104"/>
    <w:p w14:paraId="49A5A4CD" w14:textId="77777777" w:rsidR="007D5104" w:rsidRDefault="007D5104" w:rsidP="007D5104"/>
    <w:p w14:paraId="72B03A9D" w14:textId="77777777" w:rsidR="007D5104" w:rsidRDefault="007D5104" w:rsidP="007D5104">
      <w:r>
        <w:t>def get_contents(fake_path: str) -&gt; str:</w:t>
      </w:r>
    </w:p>
    <w:p w14:paraId="6DC599AF" w14:textId="77777777" w:rsidR="007D5104" w:rsidRDefault="007D5104" w:rsidP="007D5104">
      <w:r>
        <w:t xml:space="preserve">    with open(fake_path, "r") as f:</w:t>
      </w:r>
    </w:p>
    <w:p w14:paraId="50A5CA21" w14:textId="77777777" w:rsidR="007D5104" w:rsidRDefault="007D5104" w:rsidP="007D5104">
      <w:r>
        <w:t xml:space="preserve">        contents = f.read()</w:t>
      </w:r>
    </w:p>
    <w:p w14:paraId="03484210" w14:textId="77777777" w:rsidR="007D5104" w:rsidRDefault="007D5104" w:rsidP="007D5104"/>
    <w:p w14:paraId="061B0CC6" w14:textId="77777777" w:rsidR="007D5104" w:rsidRDefault="007D5104" w:rsidP="007D5104">
      <w:r>
        <w:t xml:space="preserve">    return contents</w:t>
      </w:r>
    </w:p>
    <w:p w14:paraId="56C5BACF" w14:textId="77777777" w:rsidR="007D5104" w:rsidRDefault="007D5104" w:rsidP="007D5104"/>
    <w:p w14:paraId="7A9C6E7A" w14:textId="77777777" w:rsidR="007D5104" w:rsidRDefault="007D5104" w:rsidP="007D5104"/>
    <w:p w14:paraId="5E4746B0" w14:textId="77777777" w:rsidR="007D5104" w:rsidRDefault="007D5104" w:rsidP="007D5104">
      <w:r>
        <w:t>def test_chunk_hansard_debate_file_nltk(fs):</w:t>
      </w:r>
    </w:p>
    <w:p w14:paraId="6F6FBE41" w14:textId="77777777" w:rsidR="007D5104" w:rsidRDefault="007D5104" w:rsidP="007D5104">
      <w:r>
        <w:t xml:space="preserve">    fake_path = "/a/b/longfile.txt"</w:t>
      </w:r>
    </w:p>
    <w:p w14:paraId="2CE2A82B" w14:textId="77777777" w:rsidR="007D5104" w:rsidRDefault="007D5104" w:rsidP="007D5104">
      <w:r>
        <w:t xml:space="preserve">    fake_spans_path = "/a/b/longfile-spans.txt"</w:t>
      </w:r>
    </w:p>
    <w:p w14:paraId="0E5A4A79" w14:textId="77777777" w:rsidR="007D5104" w:rsidRDefault="007D5104" w:rsidP="007D5104">
      <w:r>
        <w:t xml:space="preserve">    contents = "There once was a happy dog. He grew to an old age. The end."</w:t>
      </w:r>
    </w:p>
    <w:p w14:paraId="38E7B70F" w14:textId="77777777" w:rsidR="007D5104" w:rsidRDefault="007D5104" w:rsidP="007D5104">
      <w:r>
        <w:t xml:space="preserve">    fs.create_file(fake_path, contents=contents)</w:t>
      </w:r>
    </w:p>
    <w:p w14:paraId="2C668FA5" w14:textId="77777777" w:rsidR="007D5104" w:rsidRDefault="007D5104" w:rsidP="007D5104">
      <w:r>
        <w:t xml:space="preserve">    chunk_hansard_debate_file_nltk(fake_path, tokenizer)</w:t>
      </w:r>
    </w:p>
    <w:p w14:paraId="75A17492" w14:textId="77777777" w:rsidR="007D5104" w:rsidRDefault="007D5104" w:rsidP="007D5104"/>
    <w:p w14:paraId="4E01F7C1" w14:textId="77777777" w:rsidR="007D5104" w:rsidRDefault="007D5104" w:rsidP="007D5104">
      <w:r>
        <w:t xml:space="preserve">    expected_spans = "(0,27)\n" +\</w:t>
      </w:r>
    </w:p>
    <w:p w14:paraId="3C8A848D" w14:textId="77777777" w:rsidR="007D5104" w:rsidRDefault="007D5104" w:rsidP="007D5104">
      <w:r>
        <w:t xml:space="preserve">                     "(28,50)\n" +\</w:t>
      </w:r>
    </w:p>
    <w:p w14:paraId="290BDC1B" w14:textId="77777777" w:rsidR="007D5104" w:rsidRDefault="007D5104" w:rsidP="007D5104">
      <w:r>
        <w:t xml:space="preserve">                     "(51,59)"</w:t>
      </w:r>
    </w:p>
    <w:p w14:paraId="4707CB34" w14:textId="77777777" w:rsidR="007D5104" w:rsidRDefault="007D5104" w:rsidP="007D5104"/>
    <w:p w14:paraId="110B6A1A" w14:textId="77777777" w:rsidR="007D5104" w:rsidRDefault="007D5104" w:rsidP="007D5104">
      <w:r>
        <w:t xml:space="preserve">    assert get_contents(fake_spans_path) == expected_spans</w:t>
      </w:r>
    </w:p>
    <w:p w14:paraId="7DF2239C" w14:textId="77777777" w:rsidR="007D5104" w:rsidRDefault="007D5104" w:rsidP="007D5104"/>
    <w:p w14:paraId="4D4D1267" w14:textId="77777777" w:rsidR="007D5104" w:rsidRDefault="007D5104" w:rsidP="007D5104">
      <w:r>
        <w:t xml:space="preserve">    os.unlink(fake_path)</w:t>
      </w:r>
    </w:p>
    <w:p w14:paraId="20C7E7A4" w14:textId="77777777" w:rsidR="007D5104" w:rsidRDefault="007D5104" w:rsidP="007D5104"/>
    <w:p w14:paraId="300E3979" w14:textId="77777777" w:rsidR="007D5104" w:rsidRDefault="007D5104" w:rsidP="007D5104">
      <w:r>
        <w:t xml:space="preserve">    contents2 = "My friend the hon. Gentleman will surely agree. This must end now."</w:t>
      </w:r>
    </w:p>
    <w:p w14:paraId="2CBFA7F5" w14:textId="77777777" w:rsidR="007D5104" w:rsidRDefault="007D5104" w:rsidP="007D5104">
      <w:r>
        <w:t xml:space="preserve">    fs.create_file(fake_path, contents=contents2)</w:t>
      </w:r>
    </w:p>
    <w:p w14:paraId="4F9B230B" w14:textId="77777777" w:rsidR="007D5104" w:rsidRDefault="007D5104" w:rsidP="007D5104">
      <w:r>
        <w:t xml:space="preserve">    chunk_hansard_debate_file_nltk(fake_path, tokenizer)</w:t>
      </w:r>
    </w:p>
    <w:p w14:paraId="0D9C29F3" w14:textId="77777777" w:rsidR="007D5104" w:rsidRDefault="007D5104" w:rsidP="007D5104"/>
    <w:p w14:paraId="3B0217A9" w14:textId="77777777" w:rsidR="007D5104" w:rsidRDefault="007D5104" w:rsidP="007D5104">
      <w:r>
        <w:t xml:space="preserve">    expected_spans2 = "(0,47)\n" +\</w:t>
      </w:r>
    </w:p>
    <w:p w14:paraId="5A5273B4" w14:textId="77777777" w:rsidR="007D5104" w:rsidRDefault="007D5104" w:rsidP="007D5104">
      <w:r>
        <w:t xml:space="preserve">                      "(48,66)"</w:t>
      </w:r>
    </w:p>
    <w:p w14:paraId="282D9AE8" w14:textId="77777777" w:rsidR="007D5104" w:rsidRDefault="007D5104" w:rsidP="007D5104"/>
    <w:p w14:paraId="789C79F0" w14:textId="77777777" w:rsidR="007D5104" w:rsidRDefault="007D5104" w:rsidP="007D5104">
      <w:r>
        <w:t xml:space="preserve">    assert get_contents(fake_spans_path) == expected_spans2</w:t>
      </w:r>
    </w:p>
    <w:p w14:paraId="25FEED37" w14:textId="77777777" w:rsidR="007D5104" w:rsidRDefault="007D5104" w:rsidP="007D5104"/>
    <w:p w14:paraId="3FDF28BA" w14:textId="77777777" w:rsidR="007D5104" w:rsidRDefault="007D5104" w:rsidP="007D5104"/>
    <w:p w14:paraId="6F2A47ED" w14:textId="77777777" w:rsidR="007D5104" w:rsidRDefault="007D5104" w:rsidP="007D5104">
      <w:r>
        <w:t>def test_get_sentence_spans(fs):</w:t>
      </w:r>
    </w:p>
    <w:p w14:paraId="44163F91" w14:textId="77777777" w:rsidR="007D5104" w:rsidRDefault="007D5104" w:rsidP="007D5104">
      <w:r>
        <w:t xml:space="preserve">    spans: str = "(0,27)\n" + \</w:t>
      </w:r>
    </w:p>
    <w:p w14:paraId="249169E1" w14:textId="77777777" w:rsidR="007D5104" w:rsidRDefault="007D5104" w:rsidP="007D5104">
      <w:r>
        <w:t xml:space="preserve">            "(28,50)\n" + \</w:t>
      </w:r>
    </w:p>
    <w:p w14:paraId="7997AC29" w14:textId="77777777" w:rsidR="007D5104" w:rsidRDefault="007D5104" w:rsidP="007D5104">
      <w:r>
        <w:t xml:space="preserve">            "(51,59)"</w:t>
      </w:r>
    </w:p>
    <w:p w14:paraId="4AB48F6A" w14:textId="77777777" w:rsidR="007D5104" w:rsidRDefault="007D5104" w:rsidP="007D5104"/>
    <w:p w14:paraId="0BEEAC5A" w14:textId="77777777" w:rsidR="007D5104" w:rsidRDefault="007D5104" w:rsidP="007D5104">
      <w:r>
        <w:t xml:space="preserve">    fake_spans_path: str = "/fake/sent-spans.txt"</w:t>
      </w:r>
    </w:p>
    <w:p w14:paraId="5E56C02D" w14:textId="77777777" w:rsidR="007D5104" w:rsidRDefault="007D5104" w:rsidP="007D5104">
      <w:r>
        <w:t xml:space="preserve">    fake_debate_path: str = "/fake/sent.txt"</w:t>
      </w:r>
    </w:p>
    <w:p w14:paraId="41176320" w14:textId="77777777" w:rsidR="007D5104" w:rsidRDefault="007D5104" w:rsidP="007D5104">
      <w:r>
        <w:t xml:space="preserve">    fs.create_file(fake_spans_path, contents=spans)</w:t>
      </w:r>
    </w:p>
    <w:p w14:paraId="3942A83A" w14:textId="77777777" w:rsidR="007D5104" w:rsidRDefault="007D5104" w:rsidP="007D5104">
      <w:r>
        <w:t xml:space="preserve">    generator = get_sentence_spans(fake_debate_path)</w:t>
      </w:r>
    </w:p>
    <w:p w14:paraId="4D3C9E99" w14:textId="77777777" w:rsidR="007D5104" w:rsidRDefault="007D5104" w:rsidP="007D5104">
      <w:r>
        <w:t xml:space="preserve">    expected_list = [(0, 27), (28, 50), (51, 59)]</w:t>
      </w:r>
    </w:p>
    <w:p w14:paraId="299D3225" w14:textId="77777777" w:rsidR="007D5104" w:rsidRDefault="007D5104" w:rsidP="007D5104">
      <w:r>
        <w:t xml:space="preserve">    assert list(generator) == expected_list</w:t>
      </w:r>
    </w:p>
    <w:p w14:paraId="53E49DE8" w14:textId="17AEE3E1" w:rsidR="007D5104" w:rsidRPr="007D5104" w:rsidRDefault="007D5104" w:rsidP="007D5104"/>
    <w:p w14:paraId="4C9449D8" w14:textId="3B14D10F" w:rsidR="00916AC4" w:rsidRDefault="00916AC4" w:rsidP="00916AC4">
      <w:pPr>
        <w:pStyle w:val="Heading2"/>
      </w:pPr>
      <w:bookmarkStart w:id="206" w:name="_Toc523753680"/>
      <w:r>
        <w:t>test/test_companies.py</w:t>
      </w:r>
      <w:bookmarkEnd w:id="206"/>
    </w:p>
    <w:p w14:paraId="76BD2CEC" w14:textId="77777777" w:rsidR="00F277A3" w:rsidRDefault="00F277A3" w:rsidP="00F277A3">
      <w:r>
        <w:t>from ne_data_gathering.companies import capitalise_text_list</w:t>
      </w:r>
    </w:p>
    <w:p w14:paraId="52714F5F" w14:textId="77777777" w:rsidR="00F277A3" w:rsidRDefault="00F277A3" w:rsidP="00F277A3"/>
    <w:p w14:paraId="5FFED03E" w14:textId="77777777" w:rsidR="00F277A3" w:rsidRDefault="00F277A3" w:rsidP="00F277A3">
      <w:bookmarkStart w:id="207" w:name="_GoBack"/>
      <w:bookmarkEnd w:id="207"/>
    </w:p>
    <w:p w14:paraId="4D87C778" w14:textId="77777777" w:rsidR="00F277A3" w:rsidRDefault="00F277A3" w:rsidP="00F277A3">
      <w:r>
        <w:t>def test_capitalise_text():</w:t>
      </w:r>
    </w:p>
    <w:p w14:paraId="6CFC247A" w14:textId="77777777" w:rsidR="00F277A3" w:rsidRDefault="00F277A3" w:rsidP="00F277A3">
      <w:r>
        <w:t xml:space="preserve">    data = ["A LIST OF", "VARIOUS SHOUTY", "STRINGS"]</w:t>
      </w:r>
    </w:p>
    <w:p w14:paraId="20104D04" w14:textId="77777777" w:rsidR="00F277A3" w:rsidRDefault="00F277A3" w:rsidP="00F277A3">
      <w:r>
        <w:t xml:space="preserve">    expected = ["A List Of", "Various Shouty", "Strings"]</w:t>
      </w:r>
    </w:p>
    <w:p w14:paraId="28A50AA3" w14:textId="2C674D20" w:rsidR="00FC504B" w:rsidRPr="00FC504B" w:rsidRDefault="00F277A3" w:rsidP="00F277A3">
      <w:r>
        <w:t xml:space="preserve">    assert(list(capitalise_text_list(data)) == expected)</w:t>
      </w:r>
    </w:p>
    <w:p w14:paraId="6FE1C6D2" w14:textId="5E95CF0D" w:rsidR="00916AC4" w:rsidRDefault="00916AC4" w:rsidP="00916AC4">
      <w:pPr>
        <w:pStyle w:val="Heading2"/>
      </w:pPr>
      <w:bookmarkStart w:id="208" w:name="_Toc523753681"/>
      <w:r>
        <w:t>test/test_interpolate.py</w:t>
      </w:r>
      <w:bookmarkEnd w:id="208"/>
    </w:p>
    <w:p w14:paraId="2E13CC6F" w14:textId="77777777" w:rsidR="00924328" w:rsidRDefault="00924328" w:rsidP="00924328">
      <w:r>
        <w:t>from typing import Set</w:t>
      </w:r>
    </w:p>
    <w:p w14:paraId="48969B16" w14:textId="77777777" w:rsidR="00924328" w:rsidRDefault="00924328" w:rsidP="00924328">
      <w:r>
        <w:t>from nltk.tokenize import TreebankWordTokenizer  # type: ignore</w:t>
      </w:r>
    </w:p>
    <w:p w14:paraId="54C86FE3" w14:textId="77777777" w:rsidR="00924328" w:rsidRDefault="00924328" w:rsidP="00924328">
      <w:r>
        <w:t>from hansard_gathering.interpolate import interpolate_one</w:t>
      </w:r>
    </w:p>
    <w:p w14:paraId="28792997" w14:textId="77777777" w:rsidR="00924328" w:rsidRDefault="00924328" w:rsidP="00924328">
      <w:r>
        <w:t>from hansard_gathering.interpolate import ngram_span_search_named_entities, overlaps</w:t>
      </w:r>
    </w:p>
    <w:p w14:paraId="4B3D3C54" w14:textId="77777777" w:rsidR="00924328" w:rsidRDefault="00924328" w:rsidP="00924328"/>
    <w:p w14:paraId="07403E62" w14:textId="77777777" w:rsidR="00924328" w:rsidRDefault="00924328" w:rsidP="00924328"/>
    <w:p w14:paraId="46A5DD3D" w14:textId="77777777" w:rsidR="00924328" w:rsidRDefault="00924328" w:rsidP="00924328">
      <w:r>
        <w:t>def test_interpolate_one(fs):</w:t>
      </w:r>
    </w:p>
    <w:p w14:paraId="64254A5E" w14:textId="77777777" w:rsidR="00924328" w:rsidRDefault="00924328" w:rsidP="00924328">
      <w:r>
        <w:t xml:space="preserve">    all_places: Set[str] = {"London", "New York", "Las Vegas"}</w:t>
      </w:r>
    </w:p>
    <w:p w14:paraId="05A2F6DB" w14:textId="77777777" w:rsidR="00924328" w:rsidRDefault="00924328" w:rsidP="00924328"/>
    <w:p w14:paraId="57E4E8F4" w14:textId="77777777" w:rsidR="00924328" w:rsidRDefault="00924328" w:rsidP="00924328">
      <w:r>
        <w:t xml:space="preserve">    all_people: Set[str] = {"Margaret Thatcher", "Ernest Hemingway"}</w:t>
      </w:r>
    </w:p>
    <w:p w14:paraId="03C9B7BB" w14:textId="77777777" w:rsidR="00924328" w:rsidRDefault="00924328" w:rsidP="00924328"/>
    <w:p w14:paraId="6C9A214D" w14:textId="77777777" w:rsidR="00924328" w:rsidRDefault="00924328" w:rsidP="00924328">
      <w:r>
        <w:t xml:space="preserve">    all_companies: Set[str] = ["Sainsburys", "Tescos", "The White House"]</w:t>
      </w:r>
    </w:p>
    <w:p w14:paraId="6FFC72CB" w14:textId="77777777" w:rsidR="00924328" w:rsidRDefault="00924328" w:rsidP="00924328"/>
    <w:p w14:paraId="42CCBE45" w14:textId="77777777" w:rsidR="00924328" w:rsidRDefault="00924328" w:rsidP="00924328">
      <w:r>
        <w:t xml:space="preserve">    tokenizer = TreebankWordTokenizer()</w:t>
      </w:r>
    </w:p>
    <w:p w14:paraId="43AC45E4" w14:textId="77777777" w:rsidR="00924328" w:rsidRDefault="00924328" w:rsidP="00924328">
      <w:r>
        <w:t xml:space="preserve">    file_contents = "I do recall that Margaret Thatcher was good at finding Sainsburys in London"</w:t>
      </w:r>
    </w:p>
    <w:p w14:paraId="43021A17" w14:textId="77777777" w:rsidR="00924328" w:rsidRDefault="00924328" w:rsidP="00924328">
      <w:r>
        <w:t xml:space="preserve">    file_path = './hansard_gathering/processed_hansard_data/1976-02-09/Abortion (Amendment) Bill' \</w:t>
      </w:r>
    </w:p>
    <w:p w14:paraId="42AFAB2A" w14:textId="77777777" w:rsidR="00924328" w:rsidRDefault="00924328" w:rsidP="00924328">
      <w:r>
        <w:t xml:space="preserve">        + ' (Select Committee).txt'</w:t>
      </w:r>
    </w:p>
    <w:p w14:paraId="684636AF" w14:textId="77777777" w:rsidR="00924328" w:rsidRDefault="00924328" w:rsidP="00924328"/>
    <w:p w14:paraId="68ACBBE7" w14:textId="77777777" w:rsidR="00924328" w:rsidRDefault="00924328" w:rsidP="00924328">
      <w:r>
        <w:t xml:space="preserve">    interpolated_file_path = './hansard_gathering/interpolated_hansard_data/1976-02-09/Abortion ' \</w:t>
      </w:r>
    </w:p>
    <w:p w14:paraId="45B16F13" w14:textId="77777777" w:rsidR="00924328" w:rsidRDefault="00924328" w:rsidP="00924328">
      <w:r>
        <w:lastRenderedPageBreak/>
        <w:t xml:space="preserve">        + '(Amendment) Bill (Select Committee).txt'</w:t>
      </w:r>
    </w:p>
    <w:p w14:paraId="42FF03CB" w14:textId="77777777" w:rsidR="00924328" w:rsidRDefault="00924328" w:rsidP="00924328"/>
    <w:p w14:paraId="4C415F0F" w14:textId="77777777" w:rsidR="00924328" w:rsidRDefault="00924328" w:rsidP="00924328">
      <w:r>
        <w:t xml:space="preserve">    fs.create_file(file_path, contents=file_contents)</w:t>
      </w:r>
    </w:p>
    <w:p w14:paraId="02E893E6" w14:textId="77777777" w:rsidR="00924328" w:rsidRDefault="00924328" w:rsidP="00924328">
      <w:r>
        <w:t xml:space="preserve">    fs.create_file(interpolated_file_path, contents="")</w:t>
      </w:r>
    </w:p>
    <w:p w14:paraId="2F7EA30A" w14:textId="77777777" w:rsidR="00924328" w:rsidRDefault="00924328" w:rsidP="00924328"/>
    <w:p w14:paraId="2841913A" w14:textId="77777777" w:rsidR="00924328" w:rsidRDefault="00924328" w:rsidP="00924328">
      <w:r>
        <w:t xml:space="preserve">    interpolate_one(file_path, tokenizer, "processed", all_places, all_companies, all_people)</w:t>
      </w:r>
    </w:p>
    <w:p w14:paraId="766D1956" w14:textId="77777777" w:rsidR="00924328" w:rsidRDefault="00924328" w:rsidP="00924328"/>
    <w:p w14:paraId="5271EC15" w14:textId="77777777" w:rsidR="00924328" w:rsidRDefault="00924328" w:rsidP="00924328">
      <w:r>
        <w:t xml:space="preserve">    with open(interpolated_file_path) as f:</w:t>
      </w:r>
    </w:p>
    <w:p w14:paraId="777AB492" w14:textId="77777777" w:rsidR="00924328" w:rsidRDefault="00924328" w:rsidP="00924328">
      <w:r>
        <w:t xml:space="preserve">        contents = f.read()</w:t>
      </w:r>
    </w:p>
    <w:p w14:paraId="396E482A" w14:textId="77777777" w:rsidR="00924328" w:rsidRDefault="00924328" w:rsidP="00924328">
      <w:r>
        <w:t xml:space="preserve">    assert contents == "000000000000000003333333333333333300000000000000000000022222222220000111111"</w:t>
      </w:r>
    </w:p>
    <w:p w14:paraId="56D3484D" w14:textId="77777777" w:rsidR="00924328" w:rsidRDefault="00924328" w:rsidP="00924328"/>
    <w:p w14:paraId="02899209" w14:textId="77777777" w:rsidR="00924328" w:rsidRDefault="00924328" w:rsidP="00924328"/>
    <w:p w14:paraId="72B4117F" w14:textId="77777777" w:rsidR="00924328" w:rsidRDefault="00924328" w:rsidP="00924328">
      <w:r>
        <w:t>def test_ngram_span_search_named_entities():</w:t>
      </w:r>
    </w:p>
    <w:p w14:paraId="0110381E" w14:textId="77777777" w:rsidR="00924328" w:rsidRDefault="00924328" w:rsidP="00924328">
      <w:r>
        <w:t xml:space="preserve">    span_window = ((20, 33), (34, 42), (43, 47), (48, 53))</w:t>
      </w:r>
    </w:p>
    <w:p w14:paraId="66458E91" w14:textId="77777777" w:rsidR="00924328" w:rsidRDefault="00924328" w:rsidP="00924328">
      <w:r>
        <w:t xml:space="preserve">    text = 'I have searched the International Monetary Fund rules, and I cannot find under which rule this is done.'</w:t>
      </w:r>
    </w:p>
    <w:p w14:paraId="157B4F4F" w14:textId="77777777" w:rsidR="00924328" w:rsidRDefault="00924328" w:rsidP="00924328">
      <w:r>
        <w:t xml:space="preserve">    all_places = {"Qatar"}</w:t>
      </w:r>
    </w:p>
    <w:p w14:paraId="369E4797" w14:textId="77777777" w:rsidR="00924328" w:rsidRDefault="00924328" w:rsidP="00924328">
      <w:r>
        <w:t xml:space="preserve">    all_companies = {"Sainsburys", "International Monetary Fund"}</w:t>
      </w:r>
    </w:p>
    <w:p w14:paraId="712D470A" w14:textId="77777777" w:rsidR="00924328" w:rsidRDefault="00924328" w:rsidP="00924328">
      <w:r>
        <w:t xml:space="preserve">    all_people = {"Ed Milliband"}</w:t>
      </w:r>
    </w:p>
    <w:p w14:paraId="710B4D01" w14:textId="77777777" w:rsidR="00924328" w:rsidRDefault="00924328" w:rsidP="00924328">
      <w:r>
        <w:t xml:space="preserve">    result = ngram_span_search_named_entities(span_window, text, all_places, all_companies, all_people)</w:t>
      </w:r>
    </w:p>
    <w:p w14:paraId="599621AA" w14:textId="77777777" w:rsidR="00924328" w:rsidRDefault="00924328" w:rsidP="00924328">
      <w:r>
        <w:t xml:space="preserve">    expected_result = 20, 47, 2</w:t>
      </w:r>
    </w:p>
    <w:p w14:paraId="6F964BCD" w14:textId="77777777" w:rsidR="00924328" w:rsidRDefault="00924328" w:rsidP="00924328">
      <w:r>
        <w:t xml:space="preserve">    assert result == expected_result</w:t>
      </w:r>
    </w:p>
    <w:p w14:paraId="73E6D787" w14:textId="77777777" w:rsidR="00924328" w:rsidRDefault="00924328" w:rsidP="00924328"/>
    <w:p w14:paraId="79E75126" w14:textId="77777777" w:rsidR="00924328" w:rsidRDefault="00924328" w:rsidP="00924328"/>
    <w:p w14:paraId="3A21096E" w14:textId="77777777" w:rsidR="00924328" w:rsidRDefault="00924328" w:rsidP="00924328">
      <w:r>
        <w:t>def test_overlaps():</w:t>
      </w:r>
    </w:p>
    <w:p w14:paraId="207386B9" w14:textId="77777777" w:rsidR="00924328" w:rsidRDefault="00924328" w:rsidP="00924328">
      <w:r>
        <w:t xml:space="preserve">    assert overlaps(((98, 102), (102, 103), None, None), 101)</w:t>
      </w:r>
    </w:p>
    <w:p w14:paraId="34351CA3" w14:textId="0B041ECF" w:rsidR="00FC504B" w:rsidRPr="00FC504B" w:rsidRDefault="00924328" w:rsidP="00924328">
      <w:r>
        <w:t xml:space="preserve">    assert not overlaps(((98, 102), (102, 103), None, None), 97)</w:t>
      </w:r>
    </w:p>
    <w:p w14:paraId="43956C69" w14:textId="749856CE" w:rsidR="00916AC4" w:rsidRDefault="00916AC4" w:rsidP="00916AC4">
      <w:pPr>
        <w:pStyle w:val="Heading2"/>
      </w:pPr>
      <w:bookmarkStart w:id="209" w:name="_Toc523753682"/>
      <w:r>
        <w:t>test/test_matt.py</w:t>
      </w:r>
      <w:bookmarkEnd w:id="209"/>
    </w:p>
    <w:p w14:paraId="32D83211" w14:textId="77777777" w:rsidR="00F277A3" w:rsidRDefault="00F277A3" w:rsidP="00F277A3">
      <w:r>
        <w:t>from keras_character_based_ner.src.matt.file_management import file_lines</w:t>
      </w:r>
    </w:p>
    <w:p w14:paraId="2B059303" w14:textId="77777777" w:rsidR="00F277A3" w:rsidRDefault="00F277A3" w:rsidP="00F277A3"/>
    <w:p w14:paraId="0FE5B5F5" w14:textId="77777777" w:rsidR="00F277A3" w:rsidRDefault="00F277A3" w:rsidP="00F277A3"/>
    <w:p w14:paraId="7A821FA3" w14:textId="77777777" w:rsidR="00F277A3" w:rsidRDefault="00F277A3" w:rsidP="00F277A3">
      <w:r>
        <w:t>def test_file_lines(fs):</w:t>
      </w:r>
    </w:p>
    <w:p w14:paraId="6D04B3C9" w14:textId="77777777" w:rsidR="00F277A3" w:rsidRDefault="00F277A3" w:rsidP="00F277A3">
      <w:r>
        <w:t xml:space="preserve">    file_contents = """One line</w:t>
      </w:r>
    </w:p>
    <w:p w14:paraId="687224B9" w14:textId="77777777" w:rsidR="00F277A3" w:rsidRDefault="00F277A3" w:rsidP="00F277A3">
      <w:r>
        <w:t xml:space="preserve">    Another line</w:t>
      </w:r>
    </w:p>
    <w:p w14:paraId="7DF7AD09" w14:textId="77777777" w:rsidR="00F277A3" w:rsidRDefault="00F277A3" w:rsidP="00F277A3">
      <w:r>
        <w:t xml:space="preserve">    A Third Line"""  # no final newline, just like in our span files</w:t>
      </w:r>
    </w:p>
    <w:p w14:paraId="21B63EB0" w14:textId="77777777" w:rsidR="00F277A3" w:rsidRDefault="00F277A3" w:rsidP="00F277A3">
      <w:r>
        <w:t xml:space="preserve">    fs.create_file("/var/data/a.txt", contents=file_contents)</w:t>
      </w:r>
    </w:p>
    <w:p w14:paraId="678FA8B2" w14:textId="77777777" w:rsidR="00F277A3" w:rsidRDefault="00F277A3" w:rsidP="00F277A3">
      <w:r>
        <w:t xml:space="preserve">    result = file_lines("/var/data/a.txt")</w:t>
      </w:r>
    </w:p>
    <w:p w14:paraId="0D47AECD" w14:textId="77777777" w:rsidR="00F277A3" w:rsidRDefault="00F277A3" w:rsidP="00F277A3">
      <w:r>
        <w:t xml:space="preserve">    expected = 3</w:t>
      </w:r>
    </w:p>
    <w:p w14:paraId="13470284" w14:textId="0DB5D384" w:rsidR="00FC504B" w:rsidRDefault="00F277A3" w:rsidP="00F277A3">
      <w:r>
        <w:t xml:space="preserve">    assert result == expected</w:t>
      </w:r>
    </w:p>
    <w:p w14:paraId="1380250E" w14:textId="77777777" w:rsidR="00F277A3" w:rsidRPr="00FC504B" w:rsidRDefault="00F277A3" w:rsidP="00F277A3"/>
    <w:p w14:paraId="566CD761" w14:textId="2638482A" w:rsidR="00916AC4" w:rsidRDefault="00916AC4" w:rsidP="00916AC4">
      <w:pPr>
        <w:pStyle w:val="Heading2"/>
      </w:pPr>
      <w:bookmarkStart w:id="210" w:name="_Toc523753683"/>
      <w:r>
        <w:t>test/test_model_integration.py</w:t>
      </w:r>
      <w:bookmarkEnd w:id="210"/>
    </w:p>
    <w:p w14:paraId="6C34FF3E" w14:textId="77777777" w:rsidR="00F277A3" w:rsidRDefault="00F277A3" w:rsidP="00F277A3">
      <w:r>
        <w:t>from keras_character_based_ner.src.matt.model_integration import onehot</w:t>
      </w:r>
    </w:p>
    <w:p w14:paraId="4830D54D" w14:textId="77777777" w:rsidR="00F277A3" w:rsidRDefault="00F277A3" w:rsidP="00F277A3"/>
    <w:p w14:paraId="1473B47B" w14:textId="77777777" w:rsidR="00F277A3" w:rsidRDefault="00F277A3" w:rsidP="00F277A3"/>
    <w:p w14:paraId="35DF8D6E" w14:textId="77777777" w:rsidR="00F277A3" w:rsidRDefault="00F277A3" w:rsidP="00F277A3">
      <w:r>
        <w:lastRenderedPageBreak/>
        <w:t>def test_onehot():</w:t>
      </w:r>
    </w:p>
    <w:p w14:paraId="5C417805" w14:textId="77777777" w:rsidR="00F277A3" w:rsidRDefault="00F277A3" w:rsidP="00F277A3">
      <w:r>
        <w:t xml:space="preserve">    result = onehot(4, 7)</w:t>
      </w:r>
    </w:p>
    <w:p w14:paraId="56A64775" w14:textId="77777777" w:rsidR="00F277A3" w:rsidRDefault="00F277A3" w:rsidP="00F277A3">
      <w:r>
        <w:t xml:space="preserve">    expected = [0, 0, 0, 0, 1, 0, 0]</w:t>
      </w:r>
    </w:p>
    <w:p w14:paraId="44104612" w14:textId="77777777" w:rsidR="00F277A3" w:rsidRDefault="00F277A3" w:rsidP="00F277A3">
      <w:r>
        <w:t xml:space="preserve">    assert result == expected</w:t>
      </w:r>
    </w:p>
    <w:p w14:paraId="58352E4D" w14:textId="276C6D23" w:rsidR="00FC504B" w:rsidRDefault="004900B1" w:rsidP="004900B1">
      <w:pPr>
        <w:pStyle w:val="Heading2"/>
      </w:pPr>
      <w:r>
        <w:t>test/test_preprocessing.py</w:t>
      </w:r>
    </w:p>
    <w:p w14:paraId="78D7C0DA" w14:textId="77777777" w:rsidR="004900B1" w:rsidRDefault="004900B1" w:rsidP="004900B1">
      <w:r>
        <w:t>from hansard_gathering.preprocessing import unxml_hansard_document</w:t>
      </w:r>
    </w:p>
    <w:p w14:paraId="080E6BDA" w14:textId="77777777" w:rsidR="004900B1" w:rsidRDefault="004900B1" w:rsidP="004900B1"/>
    <w:p w14:paraId="2C4C3907" w14:textId="77777777" w:rsidR="004900B1" w:rsidRDefault="004900B1" w:rsidP="004900B1"/>
    <w:p w14:paraId="0334892E" w14:textId="77777777" w:rsidR="004900B1" w:rsidRDefault="004900B1" w:rsidP="004900B1">
      <w:r>
        <w:t>def test_unxml_hansard_document():</w:t>
      </w:r>
    </w:p>
    <w:p w14:paraId="117F4FB4" w14:textId="77777777" w:rsidR="004900B1" w:rsidRDefault="004900B1" w:rsidP="004900B1">
      <w:r>
        <w:t xml:space="preserve">    text = """</w:t>
      </w:r>
    </w:p>
    <w:p w14:paraId="5C216364" w14:textId="77777777" w:rsidR="004900B1" w:rsidRDefault="004900B1" w:rsidP="004900B1">
      <w:r>
        <w:t xml:space="preserve">    &lt;?xml version="1.0" encoding="ISO-8859-1"?&gt;</w:t>
      </w:r>
    </w:p>
    <w:p w14:paraId="07EECA40" w14:textId="77777777" w:rsidR="004900B1" w:rsidRDefault="004900B1" w:rsidP="004900B1">
      <w:r>
        <w:t xml:space="preserve">    &lt;publicwhip scrapeversion="a" latest="yes"&gt;</w:t>
      </w:r>
    </w:p>
    <w:p w14:paraId="6ED1A156" w14:textId="77777777" w:rsidR="004900B1" w:rsidRDefault="004900B1" w:rsidP="004900B1">
      <w:r>
        <w:t xml:space="preserve">    &lt;major-heading id="uk.org.publicwhip/debate/1940-03-20a.1953.0" colnum="1953"&gt;Preamble&lt;/major-heading&gt;</w:t>
      </w:r>
    </w:p>
    <w:p w14:paraId="7B2740E5" w14:textId="77777777" w:rsidR="004900B1" w:rsidRDefault="004900B1" w:rsidP="004900B1">
      <w:r>
        <w:t xml:space="preserve">    &lt;speech id="uk.org.publicwhip/debate/1940-03-20a.1953.1" colnum="1953" time=""&gt;</w:t>
      </w:r>
    </w:p>
    <w:p w14:paraId="2BF19DAF" w14:textId="77777777" w:rsidR="004900B1" w:rsidRDefault="004900B1" w:rsidP="004900B1">
      <w:r>
        <w:t xml:space="preserve">    &lt;p&gt;&lt;i&gt;The House met at a Quarter before Three of the Clock&lt;/i&gt;, Mr. SPEAKER &lt;i&gt;in the Chair&lt;/i&gt;.&lt;/p</w:t>
      </w:r>
    </w:p>
    <w:p w14:paraId="6F3B0C3A" w14:textId="77777777" w:rsidR="004900B1" w:rsidRDefault="004900B1" w:rsidP="004900B1">
      <w:r>
        <w:t xml:space="preserve">    """</w:t>
      </w:r>
    </w:p>
    <w:p w14:paraId="4750FC1D" w14:textId="77777777" w:rsidR="004900B1" w:rsidRDefault="004900B1" w:rsidP="004900B1"/>
    <w:p w14:paraId="08E4C5DF" w14:textId="77777777" w:rsidR="004900B1" w:rsidRDefault="004900B1" w:rsidP="004900B1">
      <w:r>
        <w:t xml:space="preserve">    result = unxml_hansard_document(text)</w:t>
      </w:r>
    </w:p>
    <w:p w14:paraId="4B87AD9D" w14:textId="77777777" w:rsidR="004900B1" w:rsidRDefault="004900B1" w:rsidP="004900B1">
      <w:r>
        <w:t xml:space="preserve">    expected = b'\n    Preamble\n    \n    The House met at a Quarter before Three of ' \</w:t>
      </w:r>
    </w:p>
    <w:p w14:paraId="2F1C4351" w14:textId="77777777" w:rsidR="004900B1" w:rsidRDefault="004900B1" w:rsidP="004900B1">
      <w:r>
        <w:t xml:space="preserve">               b'the Clock, Mr. SPEAKER in the Chair.'</w:t>
      </w:r>
    </w:p>
    <w:p w14:paraId="05A3966F" w14:textId="6A4F47C0" w:rsidR="004900B1" w:rsidRPr="004900B1" w:rsidRDefault="004900B1" w:rsidP="004900B1">
      <w:r>
        <w:t xml:space="preserve">    assert result == expected</w:t>
      </w:r>
    </w:p>
    <w:p w14:paraId="288F78E9" w14:textId="0B3E1EE9" w:rsidR="00916AC4" w:rsidRDefault="00916AC4" w:rsidP="00916AC4">
      <w:pPr>
        <w:pStyle w:val="Heading2"/>
      </w:pPr>
      <w:bookmarkStart w:id="211" w:name="_Toc523753684"/>
      <w:r>
        <w:t>test/test_simple_gui_util.py</w:t>
      </w:r>
      <w:bookmarkEnd w:id="211"/>
    </w:p>
    <w:p w14:paraId="466634A2" w14:textId="77777777" w:rsidR="00F277A3" w:rsidRDefault="00F277A3" w:rsidP="00F277A3">
      <w:r>
        <w:t>from simple_gui.util import format_prediction_string  # type: ignore</w:t>
      </w:r>
    </w:p>
    <w:p w14:paraId="59FE0477" w14:textId="77777777" w:rsidR="00F277A3" w:rsidRDefault="00F277A3" w:rsidP="00F277A3"/>
    <w:p w14:paraId="00FE2C5D" w14:textId="77777777" w:rsidR="00F277A3" w:rsidRDefault="00F277A3" w:rsidP="00F277A3"/>
    <w:p w14:paraId="31F8AB2D" w14:textId="77777777" w:rsidR="00F277A3" w:rsidRDefault="00F277A3" w:rsidP="00F277A3">
      <w:r>
        <w:t>def test_format_prediction_string():</w:t>
      </w:r>
    </w:p>
    <w:p w14:paraId="2BCBAA74" w14:textId="77777777" w:rsidR="00F277A3" w:rsidRDefault="00F277A3" w:rsidP="00F277A3">
      <w:r>
        <w:t xml:space="preserve">    # Nonsense sentence, "A Hull Shell Emmma"</w:t>
      </w:r>
    </w:p>
    <w:p w14:paraId="3F56DF99" w14:textId="77777777" w:rsidR="00F277A3" w:rsidRDefault="00F277A3" w:rsidP="00F277A3">
      <w:r>
        <w:t xml:space="preserve">    zipped_data = [('A', '0'),</w:t>
      </w:r>
    </w:p>
    <w:p w14:paraId="02CCBC4D" w14:textId="77777777" w:rsidR="00F277A3" w:rsidRDefault="00F277A3" w:rsidP="00F277A3">
      <w:r>
        <w:t xml:space="preserve">                   (' ', '0'),</w:t>
      </w:r>
    </w:p>
    <w:p w14:paraId="03608B53" w14:textId="77777777" w:rsidR="00F277A3" w:rsidRDefault="00F277A3" w:rsidP="00F277A3">
      <w:r>
        <w:t xml:space="preserve">                   ('H', 'LOC'), ('u', 'LOC'), ('l', 'LOC'), ('l', 'LOC'),</w:t>
      </w:r>
    </w:p>
    <w:p w14:paraId="29CDAF38" w14:textId="77777777" w:rsidR="00F277A3" w:rsidRDefault="00F277A3" w:rsidP="00F277A3">
      <w:r>
        <w:t xml:space="preserve">                   (' ', '0'),</w:t>
      </w:r>
    </w:p>
    <w:p w14:paraId="52C7CD6D" w14:textId="77777777" w:rsidR="00F277A3" w:rsidRDefault="00F277A3" w:rsidP="00F277A3">
      <w:r>
        <w:t xml:space="preserve">                   ('S', 'ORG'), ('h', 'ORG'), ('e', 'ORG'), ('l', 'ORG'), ('l', 'ORG'),</w:t>
      </w:r>
    </w:p>
    <w:p w14:paraId="5620B43D" w14:textId="77777777" w:rsidR="00F277A3" w:rsidRDefault="00F277A3" w:rsidP="00F277A3">
      <w:r>
        <w:t xml:space="preserve">                   (' ', '0'),</w:t>
      </w:r>
    </w:p>
    <w:p w14:paraId="3FAF5E07" w14:textId="77777777" w:rsidR="00F277A3" w:rsidRDefault="00F277A3" w:rsidP="00F277A3">
      <w:r>
        <w:t xml:space="preserve">                   ('E', 'PER'), ('m', 'PER'), ('m', 'PER'), ('a', 'PER'), ('.', '0')]</w:t>
      </w:r>
    </w:p>
    <w:p w14:paraId="45B71287" w14:textId="77777777" w:rsidR="00F277A3" w:rsidRDefault="00F277A3" w:rsidP="00F277A3"/>
    <w:p w14:paraId="1B4E92AC" w14:textId="77777777" w:rsidR="00F277A3" w:rsidRDefault="00F277A3" w:rsidP="00F277A3">
      <w:r>
        <w:t xml:space="preserve">    # V2 basic tags</w:t>
      </w:r>
    </w:p>
    <w:p w14:paraId="305D8ADB" w14:textId="77777777" w:rsidR="00F277A3" w:rsidRDefault="00F277A3" w:rsidP="00F277A3">
      <w:r>
        <w:t xml:space="preserve">    expected_result = "A &lt;loc&gt;Hull&lt;/loc&gt; &lt;org&gt;Shell&lt;/org&gt; &lt;per&gt;Emma&lt;/per&gt;."</w:t>
      </w:r>
    </w:p>
    <w:p w14:paraId="0FA4BA25" w14:textId="77777777" w:rsidR="00F277A3" w:rsidRDefault="00F277A3" w:rsidP="00F277A3">
      <w:r>
        <w:t xml:space="preserve">    actual_result = format_prediction_string(zipped_data)</w:t>
      </w:r>
    </w:p>
    <w:p w14:paraId="69348970" w14:textId="3D85D4F7" w:rsidR="00FC504B" w:rsidRPr="00FC504B" w:rsidRDefault="00F277A3" w:rsidP="00F277A3">
      <w:r>
        <w:t xml:space="preserve">    assert expected_result == actual_result</w:t>
      </w:r>
    </w:p>
    <w:p w14:paraId="4048565F" w14:textId="5247D20F" w:rsidR="00916AC4" w:rsidRDefault="00916AC4" w:rsidP="00916AC4">
      <w:pPr>
        <w:pStyle w:val="Heading2"/>
      </w:pPr>
      <w:bookmarkStart w:id="212" w:name="_Toc523753685"/>
      <w:r>
        <w:t>test/test_util.py</w:t>
      </w:r>
      <w:bookmarkEnd w:id="212"/>
    </w:p>
    <w:p w14:paraId="27B3DBA7" w14:textId="77777777" w:rsidR="00F277A3" w:rsidRDefault="00F277A3" w:rsidP="00F277A3">
      <w:r>
        <w:t>from ne_data_gathering.util import all_stop_words</w:t>
      </w:r>
    </w:p>
    <w:p w14:paraId="39FE57C1" w14:textId="77777777" w:rsidR="00F277A3" w:rsidRDefault="00F277A3" w:rsidP="00F277A3">
      <w:r>
        <w:t>from ne_data_gathering.util import surrounded_by_chars</w:t>
      </w:r>
    </w:p>
    <w:p w14:paraId="6D7968E4" w14:textId="77777777" w:rsidR="00F277A3" w:rsidRDefault="00F277A3" w:rsidP="00F277A3">
      <w:r>
        <w:t>from nltk.corpus import stopwords  # type: ignore</w:t>
      </w:r>
    </w:p>
    <w:p w14:paraId="65B9F49A" w14:textId="77777777" w:rsidR="00F277A3" w:rsidRDefault="00F277A3" w:rsidP="00F277A3"/>
    <w:p w14:paraId="29E9A8DD" w14:textId="77777777" w:rsidR="00F277A3" w:rsidRDefault="00F277A3" w:rsidP="00F277A3"/>
    <w:p w14:paraId="03FFF5DD" w14:textId="77777777" w:rsidR="00F277A3" w:rsidRDefault="00F277A3" w:rsidP="00F277A3">
      <w:r>
        <w:t>def test_surrounded_by_chars():</w:t>
      </w:r>
    </w:p>
    <w:p w14:paraId="0D87CF05" w14:textId="77777777" w:rsidR="00F277A3" w:rsidRDefault="00F277A3" w:rsidP="00F277A3">
      <w:r>
        <w:t xml:space="preserve">    s = "(a nicely bracketed string)\n"</w:t>
      </w:r>
    </w:p>
    <w:p w14:paraId="2E1D9AFB" w14:textId="77777777" w:rsidR="00F277A3" w:rsidRDefault="00F277A3" w:rsidP="00F277A3">
      <w:r>
        <w:t xml:space="preserve">    s2 = "(a nicely bracketed string with no newline)"</w:t>
      </w:r>
    </w:p>
    <w:p w14:paraId="40CF5072" w14:textId="77777777" w:rsidR="00F277A3" w:rsidRDefault="00F277A3" w:rsidP="00F277A3">
      <w:r>
        <w:t xml:space="preserve">    assert(surrounded_by_chars(s, "(", ")"))</w:t>
      </w:r>
    </w:p>
    <w:p w14:paraId="6C4E0745" w14:textId="77777777" w:rsidR="00F277A3" w:rsidRDefault="00F277A3" w:rsidP="00F277A3">
      <w:r>
        <w:t xml:space="preserve">    assert(surrounded_by_chars(s2, "(", ")"))</w:t>
      </w:r>
    </w:p>
    <w:p w14:paraId="0879C473" w14:textId="77777777" w:rsidR="00F277A3" w:rsidRDefault="00F277A3" w:rsidP="00F277A3"/>
    <w:p w14:paraId="42723649" w14:textId="77777777" w:rsidR="00F277A3" w:rsidRDefault="00F277A3" w:rsidP="00F277A3"/>
    <w:p w14:paraId="32996570" w14:textId="77777777" w:rsidR="00F277A3" w:rsidRDefault="00F277A3" w:rsidP="00F277A3">
      <w:r>
        <w:t>def test_all_stop_words_true():</w:t>
      </w:r>
    </w:p>
    <w:p w14:paraId="41D54823" w14:textId="77777777" w:rsidR="00F277A3" w:rsidRDefault="00F277A3" w:rsidP="00F277A3">
      <w:r>
        <w:t xml:space="preserve">    stop_words = set(stopwords.words('english'))</w:t>
      </w:r>
    </w:p>
    <w:p w14:paraId="2E3D4760" w14:textId="77777777" w:rsidR="00F277A3" w:rsidRDefault="00F277A3" w:rsidP="00F277A3">
      <w:r>
        <w:t xml:space="preserve">    line = "and the of in"</w:t>
      </w:r>
    </w:p>
    <w:p w14:paraId="7FE7ED7C" w14:textId="77777777" w:rsidR="00F277A3" w:rsidRDefault="00F277A3" w:rsidP="00F277A3">
      <w:r>
        <w:t xml:space="preserve">    result = all_stop_words(line, stop_words)</w:t>
      </w:r>
    </w:p>
    <w:p w14:paraId="7F8EB66A" w14:textId="77777777" w:rsidR="00F277A3" w:rsidRDefault="00F277A3" w:rsidP="00F277A3">
      <w:r>
        <w:t xml:space="preserve">    expected = True</w:t>
      </w:r>
    </w:p>
    <w:p w14:paraId="20F8F0D4" w14:textId="77777777" w:rsidR="00F277A3" w:rsidRDefault="00F277A3" w:rsidP="00F277A3">
      <w:r>
        <w:t xml:space="preserve">    assert result == expected</w:t>
      </w:r>
    </w:p>
    <w:p w14:paraId="093BB349" w14:textId="77777777" w:rsidR="00F277A3" w:rsidRDefault="00F277A3" w:rsidP="00F277A3"/>
    <w:p w14:paraId="5259A8D2" w14:textId="77777777" w:rsidR="00F277A3" w:rsidRDefault="00F277A3" w:rsidP="00F277A3"/>
    <w:p w14:paraId="54AE6E0F" w14:textId="77777777" w:rsidR="00F277A3" w:rsidRDefault="00F277A3" w:rsidP="00F277A3">
      <w:r>
        <w:t>def test_all_stop_words_false():</w:t>
      </w:r>
    </w:p>
    <w:p w14:paraId="42C11342" w14:textId="77777777" w:rsidR="00F277A3" w:rsidRDefault="00F277A3" w:rsidP="00F277A3">
      <w:r>
        <w:t xml:space="preserve">    stop_words = set(stopwords.words('english'))</w:t>
      </w:r>
    </w:p>
    <w:p w14:paraId="040CB4B4" w14:textId="77777777" w:rsidR="00F277A3" w:rsidRDefault="00F277A3" w:rsidP="00F277A3">
      <w:r>
        <w:t xml:space="preserve">    line = "and the of in Canary Beelzebub"</w:t>
      </w:r>
    </w:p>
    <w:p w14:paraId="767D1C2D" w14:textId="77777777" w:rsidR="00F277A3" w:rsidRDefault="00F277A3" w:rsidP="00F277A3">
      <w:r>
        <w:t xml:space="preserve">    result = all_stop_words(line, stop_words)</w:t>
      </w:r>
    </w:p>
    <w:p w14:paraId="38AEF2CB" w14:textId="77777777" w:rsidR="00F277A3" w:rsidRDefault="00F277A3" w:rsidP="00F277A3">
      <w:r>
        <w:t xml:space="preserve">    expected = False</w:t>
      </w:r>
    </w:p>
    <w:p w14:paraId="28526A7C" w14:textId="2AA526BF" w:rsidR="00F277A3" w:rsidRPr="00F277A3" w:rsidRDefault="00F277A3" w:rsidP="00F277A3">
      <w:r>
        <w:t xml:space="preserve">    assert result == expected</w:t>
      </w:r>
    </w:p>
    <w:sectPr w:rsidR="00F277A3" w:rsidRPr="00F277A3" w:rsidSect="00DD24C9">
      <w:footerReference w:type="even" r:id="rId56"/>
      <w:footerReference w:type="default" r:id="rId57"/>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A33664" w14:textId="77777777" w:rsidR="00B039CE" w:rsidRDefault="00B039CE" w:rsidP="00540C85">
      <w:r>
        <w:separator/>
      </w:r>
    </w:p>
  </w:endnote>
  <w:endnote w:type="continuationSeparator" w:id="0">
    <w:p w14:paraId="6A42A675" w14:textId="77777777" w:rsidR="00B039CE" w:rsidRDefault="00B039CE" w:rsidP="00540C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3184994"/>
      <w:docPartObj>
        <w:docPartGallery w:val="Page Numbers (Bottom of Page)"/>
        <w:docPartUnique/>
      </w:docPartObj>
    </w:sdtPr>
    <w:sdtEndPr>
      <w:rPr>
        <w:rStyle w:val="PageNumber"/>
      </w:rPr>
    </w:sdtEndPr>
    <w:sdtContent>
      <w:p w14:paraId="2539E079" w14:textId="1F6C01BB"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29625EE" w14:textId="77777777" w:rsidR="00A15D5F" w:rsidRDefault="00A15D5F" w:rsidP="00543B3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92150349"/>
      <w:docPartObj>
        <w:docPartGallery w:val="Page Numbers (Bottom of Page)"/>
        <w:docPartUnique/>
      </w:docPartObj>
    </w:sdtPr>
    <w:sdtEndPr>
      <w:rPr>
        <w:rStyle w:val="PageNumber"/>
      </w:rPr>
    </w:sdtEndPr>
    <w:sdtContent>
      <w:p w14:paraId="449892B8" w14:textId="5297AD03" w:rsidR="00A15D5F" w:rsidRDefault="00A15D5F" w:rsidP="00A15D5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2B493D7" w14:textId="77777777" w:rsidR="00A15D5F" w:rsidRDefault="00A15D5F" w:rsidP="00543B3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5FFCFF" w14:textId="77777777" w:rsidR="00B039CE" w:rsidRDefault="00B039CE" w:rsidP="00540C85">
      <w:r>
        <w:separator/>
      </w:r>
    </w:p>
  </w:footnote>
  <w:footnote w:type="continuationSeparator" w:id="0">
    <w:p w14:paraId="0FEA49AC" w14:textId="77777777" w:rsidR="00B039CE" w:rsidRDefault="00B039CE" w:rsidP="00540C85">
      <w:r>
        <w:continuationSeparator/>
      </w:r>
    </w:p>
  </w:footnote>
  <w:footnote w:id="1">
    <w:p w14:paraId="4602AC36" w14:textId="64AEAAB3" w:rsidR="00A15D5F" w:rsidRDefault="00A15D5F" w:rsidP="00540C85">
      <w:pPr>
        <w:pStyle w:val="FootnoteText"/>
      </w:pPr>
      <w:r>
        <w:rPr>
          <w:rStyle w:val="FootnoteReference"/>
        </w:rPr>
        <w:footnoteRef/>
      </w:r>
      <w:r>
        <w:t xml:space="preserve"> </w:t>
      </w:r>
      <w:hyperlink r:id="rId1" w:history="1">
        <w:r w:rsidRPr="008C61A5">
          <w:rPr>
            <w:rStyle w:val="Hyperlink"/>
          </w:rPr>
          <w:t>https://github.com/0xnurl/keras_character_based_ner</w:t>
        </w:r>
      </w:hyperlink>
      <w:r>
        <w:t xml:space="preserve"> </w:t>
      </w:r>
    </w:p>
  </w:footnote>
  <w:footnote w:id="2">
    <w:p w14:paraId="6F95795E" w14:textId="1BD775B0" w:rsidR="00A15D5F" w:rsidRDefault="00A15D5F" w:rsidP="00540C85">
      <w:pPr>
        <w:pStyle w:val="FootnoteText"/>
      </w:pPr>
      <w:r>
        <w:rPr>
          <w:rStyle w:val="FootnoteReference"/>
        </w:rPr>
        <w:footnoteRef/>
      </w:r>
      <w:r>
        <w:t xml:space="preserve"> </w:t>
      </w:r>
      <w:hyperlink r:id="rId2" w:history="1">
        <w:r w:rsidRPr="008C61A5">
          <w:rPr>
            <w:rStyle w:val="Hyperlink"/>
          </w:rPr>
          <w:t>https://hansard.parliament.uk/</w:t>
        </w:r>
      </w:hyperlink>
      <w:r>
        <w:t xml:space="preserve"> </w:t>
      </w:r>
    </w:p>
  </w:footnote>
  <w:footnote w:id="3">
    <w:p w14:paraId="545DFE9D" w14:textId="7F7E233A" w:rsidR="00A15D5F" w:rsidRDefault="00A15D5F" w:rsidP="00540C85">
      <w:pPr>
        <w:pStyle w:val="FootnoteText"/>
      </w:pPr>
      <w:r>
        <w:rPr>
          <w:rStyle w:val="FootnoteReference"/>
        </w:rPr>
        <w:footnoteRef/>
      </w:r>
      <w:r>
        <w:t xml:space="preserve"> </w:t>
      </w:r>
      <w:hyperlink r:id="rId3" w:history="1">
        <w:r w:rsidRPr="008C61A5">
          <w:rPr>
            <w:rStyle w:val="Hyperlink"/>
          </w:rPr>
          <w:t>http://www.data.parliament.uk/dataset/12</w:t>
        </w:r>
      </w:hyperlink>
      <w:r>
        <w:t xml:space="preserve"> and </w:t>
      </w:r>
      <w:hyperlink r:id="rId4" w:history="1">
        <w:r w:rsidRPr="008C61A5">
          <w:rPr>
            <w:rStyle w:val="Hyperlink"/>
          </w:rPr>
          <w:t>http://api.data.parliament.uk/</w:t>
        </w:r>
      </w:hyperlink>
      <w:r>
        <w:t xml:space="preserve"> </w:t>
      </w:r>
    </w:p>
  </w:footnote>
  <w:footnote w:id="4">
    <w:p w14:paraId="6E2C1877" w14:textId="251A5864" w:rsidR="00A15D5F" w:rsidRDefault="00A15D5F">
      <w:pPr>
        <w:pStyle w:val="FootnoteText"/>
      </w:pPr>
      <w:r>
        <w:rPr>
          <w:rStyle w:val="FootnoteReference"/>
        </w:rPr>
        <w:footnoteRef/>
      </w:r>
      <w:r>
        <w:t xml:space="preserve"> </w:t>
      </w:r>
      <w:hyperlink r:id="rId5" w:history="1">
        <w:r w:rsidRPr="008C61A5">
          <w:rPr>
            <w:rStyle w:val="Hyperlink"/>
          </w:rPr>
          <w:t>https://www.theyworkforyou.com/api/</w:t>
        </w:r>
      </w:hyperlink>
      <w:r>
        <w:t xml:space="preserve"> </w:t>
      </w:r>
    </w:p>
  </w:footnote>
  <w:footnote w:id="5">
    <w:p w14:paraId="4C44AD65" w14:textId="7EBDB297" w:rsidR="00A15D5F" w:rsidRDefault="00A15D5F">
      <w:pPr>
        <w:pStyle w:val="FootnoteText"/>
      </w:pPr>
      <w:r>
        <w:rPr>
          <w:rStyle w:val="FootnoteReference"/>
        </w:rPr>
        <w:footnoteRef/>
      </w:r>
      <w:r>
        <w:t xml:space="preserve"> </w:t>
      </w:r>
      <w:hyperlink r:id="rId6" w:history="1">
        <w:r w:rsidRPr="008C61A5">
          <w:rPr>
            <w:rStyle w:val="Hyperlink"/>
          </w:rPr>
          <w:t>https://dbpedia.org/sparql</w:t>
        </w:r>
      </w:hyperlink>
      <w:r>
        <w:t xml:space="preserve"> </w:t>
      </w:r>
    </w:p>
  </w:footnote>
  <w:footnote w:id="6">
    <w:p w14:paraId="395CF921" w14:textId="4E7948E2" w:rsidR="00A15D5F" w:rsidRDefault="00A15D5F">
      <w:pPr>
        <w:pStyle w:val="FootnoteText"/>
      </w:pPr>
      <w:r>
        <w:rPr>
          <w:rStyle w:val="FootnoteReference"/>
        </w:rPr>
        <w:footnoteRef/>
      </w:r>
      <w:r>
        <w:t xml:space="preserve"> </w:t>
      </w:r>
      <w:hyperlink r:id="rId7" w:history="1">
        <w:r w:rsidRPr="008C61A5">
          <w:rPr>
            <w:rStyle w:val="Hyperlink"/>
          </w:rPr>
          <w:t>https://rdflib.github.io/sparqlwrapper/</w:t>
        </w:r>
      </w:hyperlink>
      <w:r>
        <w:t xml:space="preserve"> </w:t>
      </w:r>
    </w:p>
  </w:footnote>
  <w:footnote w:id="7">
    <w:p w14:paraId="04797E39" w14:textId="721AD555" w:rsidR="00A15D5F" w:rsidRDefault="00A15D5F">
      <w:pPr>
        <w:pStyle w:val="FootnoteText"/>
      </w:pPr>
      <w:r>
        <w:rPr>
          <w:rStyle w:val="FootnoteReference"/>
        </w:rPr>
        <w:footnoteRef/>
      </w:r>
      <w:r>
        <w:t xml:space="preserve"> Unfortunately, since version 2 Keras does not calculate precision, recall or F1 by default, so 0xnurl’s model does not include these metrics. My comparison here of accuracy from my project to F1 in </w:t>
      </w:r>
      <w:r>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eviouslyFormattedCitation":"(Kuru, Arkan Can and Deniz, 2016)"},"properties":{"noteIndex":0},"schema":"https://github.com/citation-style-language/schema/raw/master/csl-citation.json"}</w:instrText>
      </w:r>
      <w:r>
        <w:fldChar w:fldCharType="separate"/>
      </w:r>
      <w:r w:rsidRPr="007F6C6A">
        <w:rPr>
          <w:noProof/>
        </w:rPr>
        <w:t>(Kuru, Arkan Can and Deniz, 2016)</w:t>
      </w:r>
      <w:r>
        <w:fldChar w:fldCharType="end"/>
      </w:r>
      <w:r>
        <w:t xml:space="preserve"> is based on the assumption that accuracy is always a more ‘generous’ metric, as it does not explicitly penalise for lack of recall. Even my project’s </w:t>
      </w:r>
      <w:r w:rsidRPr="007F6C6A">
        <w:rPr>
          <w:i/>
        </w:rPr>
        <w:t>accuracy</w:t>
      </w:r>
      <w:r>
        <w:t xml:space="preserve"> score is lower than Kuru, Can and Deniz’s F1 score, so my model’s F1 score would doubtless be lower still.</w:t>
      </w:r>
    </w:p>
  </w:footnote>
  <w:footnote w:id="8">
    <w:p w14:paraId="7C2AF9F5" w14:textId="3F87C758" w:rsidR="00A15D5F" w:rsidRDefault="00A15D5F">
      <w:pPr>
        <w:pStyle w:val="FootnoteText"/>
      </w:pPr>
      <w:r>
        <w:rPr>
          <w:rStyle w:val="FootnoteReference"/>
        </w:rPr>
        <w:footnoteRef/>
      </w:r>
      <w:r>
        <w:t xml:space="preserve"> Difference of </w:t>
      </w:r>
      <w:r w:rsidRPr="00A15D5F">
        <w:t>0.9594</w:t>
      </w:r>
      <w:r>
        <w:t xml:space="preserve"> and </w:t>
      </w:r>
      <w:r w:rsidRPr="00A15D5F">
        <w:t>0.9035</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9">
    <w:p w14:paraId="3537A20F" w14:textId="0C940ADE" w:rsidR="00A15D5F" w:rsidRDefault="00A15D5F">
      <w:pPr>
        <w:pStyle w:val="FootnoteText"/>
      </w:pPr>
      <w:r>
        <w:rPr>
          <w:rStyle w:val="FootnoteReference"/>
        </w:rPr>
        <w:footnoteRef/>
      </w:r>
      <w:r>
        <w:t xml:space="preserve"> Difference of </w:t>
      </w:r>
      <w:r w:rsidRPr="00A15D5F">
        <w:t>0.05775</w:t>
      </w:r>
      <w:r>
        <w:t xml:space="preserve"> and </w:t>
      </w:r>
      <w:r w:rsidRPr="00A15D5F">
        <w:t>0.1564</w:t>
      </w:r>
      <w:r>
        <w:t xml:space="preserve">, see </w:t>
      </w:r>
      <w:r>
        <w:fldChar w:fldCharType="begin"/>
      </w:r>
      <w:r>
        <w:instrText xml:space="preserve"> REF _Ref522791343 \h </w:instrText>
      </w:r>
      <w:r>
        <w:fldChar w:fldCharType="separate"/>
      </w:r>
      <w:r>
        <w:t xml:space="preserve">Table </w:t>
      </w:r>
      <w:r>
        <w:rPr>
          <w:noProof/>
        </w:rPr>
        <w:t>7</w:t>
      </w:r>
      <w:r>
        <w:fldChar w:fldCharType="end"/>
      </w:r>
    </w:p>
  </w:footnote>
  <w:footnote w:id="10">
    <w:p w14:paraId="3C17A417" w14:textId="62FCA754" w:rsidR="00A15D5F" w:rsidRDefault="00A15D5F">
      <w:pPr>
        <w:pStyle w:val="FootnoteText"/>
      </w:pPr>
      <w:r>
        <w:rPr>
          <w:rStyle w:val="FootnoteReference"/>
        </w:rPr>
        <w:footnoteRef/>
      </w:r>
      <w:r>
        <w:t xml:space="preserve"> At least, all Hansard debates available via the TheyWorkForYou API, which goes back to the year 1919.</w:t>
      </w:r>
    </w:p>
  </w:footnote>
  <w:footnote w:id="11">
    <w:p w14:paraId="50256F16" w14:textId="27F28A82" w:rsidR="00A15D5F" w:rsidRDefault="00A15D5F">
      <w:pPr>
        <w:pStyle w:val="FootnoteText"/>
      </w:pPr>
      <w:r>
        <w:rPr>
          <w:rStyle w:val="FootnoteReference"/>
        </w:rPr>
        <w:footnoteRef/>
      </w:r>
      <w:r>
        <w:t xml:space="preserve"> </w:t>
      </w:r>
      <w:hyperlink r:id="rId8" w:history="1">
        <w:r w:rsidR="00DC4D12" w:rsidRPr="00601993">
          <w:rPr>
            <w:rStyle w:val="Hyperlink"/>
          </w:rPr>
          <w:t>http://www.pyinvoke.org/</w:t>
        </w:r>
      </w:hyperlink>
      <w:r w:rsidR="00DC4D12">
        <w:t xml:space="preserve"> </w:t>
      </w:r>
    </w:p>
  </w:footnote>
  <w:footnote w:id="12">
    <w:p w14:paraId="1C540731" w14:textId="04FE75DE" w:rsidR="00DC4D12" w:rsidRDefault="00DC4D12">
      <w:pPr>
        <w:pStyle w:val="FootnoteText"/>
      </w:pPr>
      <w:r>
        <w:rPr>
          <w:rStyle w:val="FootnoteReference"/>
        </w:rPr>
        <w:footnoteRef/>
      </w:r>
      <w:r>
        <w:t xml:space="preserve"> </w:t>
      </w:r>
      <w:hyperlink r:id="rId9" w:history="1">
        <w:r w:rsidRPr="00601993">
          <w:rPr>
            <w:rStyle w:val="Hyperlink"/>
          </w:rPr>
          <w:t>https://readthedocs.org/projects/argh/</w:t>
        </w:r>
      </w:hyperlink>
      <w:r>
        <w:t xml:space="preserve"> </w:t>
      </w:r>
    </w:p>
  </w:footnote>
  <w:footnote w:id="13">
    <w:p w14:paraId="5F020657" w14:textId="2E492B1D" w:rsidR="00DC4D12" w:rsidRDefault="00DC4D12">
      <w:pPr>
        <w:pStyle w:val="FootnoteText"/>
      </w:pPr>
      <w:r>
        <w:rPr>
          <w:rStyle w:val="FootnoteReference"/>
        </w:rPr>
        <w:footnoteRef/>
      </w:r>
      <w:r>
        <w:t xml:space="preserve"> </w:t>
      </w:r>
      <w:hyperlink r:id="rId10" w:history="1">
        <w:r w:rsidRPr="00601993">
          <w:rPr>
            <w:rStyle w:val="Hyperlink"/>
          </w:rPr>
          <w:t>https://github.com/seomoz/shovel</w:t>
        </w:r>
      </w:hyperlink>
      <w:r>
        <w:t xml:space="preserve"> </w:t>
      </w:r>
    </w:p>
  </w:footnote>
  <w:footnote w:id="14">
    <w:p w14:paraId="25DF174C" w14:textId="2A99CE60" w:rsidR="00DC4D12" w:rsidRDefault="00DC4D12">
      <w:pPr>
        <w:pStyle w:val="FootnoteText"/>
      </w:pPr>
      <w:r>
        <w:rPr>
          <w:rStyle w:val="FootnoteReference"/>
        </w:rPr>
        <w:footnoteRef/>
      </w:r>
      <w:r>
        <w:t xml:space="preserve"> </w:t>
      </w:r>
      <w:hyperlink r:id="rId11" w:history="1">
        <w:r w:rsidRPr="00601993">
          <w:rPr>
            <w:rStyle w:val="Hyperlink"/>
          </w:rPr>
          <w:t>http://pydoit.org/</w:t>
        </w:r>
      </w:hyperlink>
      <w:r>
        <w:t xml:space="preserve"> </w:t>
      </w:r>
    </w:p>
  </w:footnote>
  <w:footnote w:id="15">
    <w:p w14:paraId="59F28ED0" w14:textId="1DEDF406" w:rsidR="00A15D5F" w:rsidRDefault="00A15D5F">
      <w:pPr>
        <w:pStyle w:val="FootnoteText"/>
      </w:pPr>
      <w:r>
        <w:rPr>
          <w:rStyle w:val="FootnoteReference"/>
        </w:rPr>
        <w:footnoteRef/>
      </w:r>
      <w:r>
        <w:t xml:space="preserve"> </w:t>
      </w:r>
      <w:hyperlink r:id="rId12" w:history="1">
        <w:r w:rsidRPr="008C61A5">
          <w:rPr>
            <w:rStyle w:val="Hyperlink"/>
          </w:rPr>
          <w:t>https://www.kaggle.com/new-york-city/nyc-baby-names</w:t>
        </w:r>
      </w:hyperlink>
      <w:r>
        <w:t xml:space="preserve"> </w:t>
      </w:r>
    </w:p>
  </w:footnote>
  <w:footnote w:id="16">
    <w:p w14:paraId="6F6A6321" w14:textId="4CB74F90" w:rsidR="00A15D5F" w:rsidRDefault="00A15D5F">
      <w:pPr>
        <w:pStyle w:val="FootnoteText"/>
      </w:pPr>
      <w:r>
        <w:rPr>
          <w:rStyle w:val="FootnoteReference"/>
        </w:rPr>
        <w:footnoteRef/>
      </w:r>
      <w:r>
        <w:t xml:space="preserve"> </w:t>
      </w:r>
      <w:hyperlink r:id="rId13" w:history="1">
        <w:r w:rsidRPr="008C61A5">
          <w:rPr>
            <w:rStyle w:val="Hyperlink"/>
          </w:rPr>
          <w:t>https://github.com/mozilla/bleach</w:t>
        </w:r>
      </w:hyperlink>
      <w:r>
        <w:t xml:space="preserve"> </w:t>
      </w:r>
    </w:p>
  </w:footnote>
  <w:footnote w:id="17">
    <w:p w14:paraId="6AB6CAFE" w14:textId="2F7428CC" w:rsidR="00A15D5F" w:rsidRDefault="00A15D5F">
      <w:pPr>
        <w:pStyle w:val="FootnoteText"/>
      </w:pPr>
      <w:r>
        <w:rPr>
          <w:rStyle w:val="FootnoteReference"/>
        </w:rPr>
        <w:footnoteRef/>
      </w:r>
      <w:r>
        <w:t xml:space="preserve"> </w:t>
      </w:r>
      <w:hyperlink r:id="rId14" w:history="1">
        <w:r w:rsidRPr="008C61A5">
          <w:rPr>
            <w:rStyle w:val="Hyperlink"/>
          </w:rPr>
          <w:t>https://lxml.de/api/lxml.etree-module.html</w:t>
        </w:r>
      </w:hyperlink>
      <w:r>
        <w:t xml:space="preserve"> </w:t>
      </w:r>
    </w:p>
  </w:footnote>
  <w:footnote w:id="18">
    <w:p w14:paraId="7D68293F" w14:textId="164DD9A7" w:rsidR="00A15D5F" w:rsidRDefault="00A15D5F">
      <w:pPr>
        <w:pStyle w:val="FootnoteText"/>
      </w:pPr>
      <w:r>
        <w:rPr>
          <w:rStyle w:val="FootnoteReference"/>
        </w:rPr>
        <w:footnoteRef/>
      </w:r>
      <w:r>
        <w:t xml:space="preserve"> </w:t>
      </w:r>
      <w:hyperlink r:id="rId15" w:history="1">
        <w:r w:rsidRPr="008C61A5">
          <w:rPr>
            <w:rStyle w:val="Hyperlink"/>
          </w:rPr>
          <w:t>http://www.unicode.org/versions/Unicode11.0.0/</w:t>
        </w:r>
      </w:hyperlink>
      <w:r>
        <w:t xml:space="preserve"> </w:t>
      </w:r>
    </w:p>
  </w:footnote>
  <w:footnote w:id="19">
    <w:p w14:paraId="3697F279" w14:textId="3CF9BE42" w:rsidR="00254437" w:rsidRDefault="00254437">
      <w:pPr>
        <w:pStyle w:val="FootnoteText"/>
      </w:pPr>
      <w:r>
        <w:rPr>
          <w:rStyle w:val="FootnoteReference"/>
        </w:rPr>
        <w:footnoteRef/>
      </w:r>
      <w:r>
        <w:t xml:space="preserve"> </w:t>
      </w:r>
      <w:hyperlink r:id="rId16" w:history="1">
        <w:r w:rsidRPr="00601993">
          <w:rPr>
            <w:rStyle w:val="Hyperlink"/>
          </w:rPr>
          <w:t>https://github.com/nltk/nltk/issues/2076</w:t>
        </w:r>
      </w:hyperlink>
      <w:r>
        <w:t xml:space="preserve"> </w:t>
      </w:r>
    </w:p>
  </w:footnote>
  <w:footnote w:id="20">
    <w:p w14:paraId="6B5A1159" w14:textId="43A39058" w:rsidR="00A15D5F" w:rsidRDefault="00A15D5F">
      <w:pPr>
        <w:pStyle w:val="FootnoteText"/>
      </w:pPr>
      <w:r>
        <w:rPr>
          <w:rStyle w:val="FootnoteReference"/>
        </w:rPr>
        <w:footnoteRef/>
      </w:r>
      <w:r>
        <w:t xml:space="preserve"> </w:t>
      </w:r>
      <w:hyperlink r:id="rId17" w:history="1">
        <w:r w:rsidRPr="008C61A5">
          <w:rPr>
            <w:rStyle w:val="Hyperlink"/>
          </w:rPr>
          <w:t>https://github.com/nltk/nltk/pull/1864</w:t>
        </w:r>
      </w:hyperlink>
      <w:r>
        <w:t xml:space="preserve"> </w:t>
      </w:r>
    </w:p>
  </w:footnote>
  <w:footnote w:id="21">
    <w:p w14:paraId="6E1CB732" w14:textId="3D94D625" w:rsidR="00A15D5F" w:rsidRDefault="00A15D5F" w:rsidP="00E95AC3">
      <w:pPr>
        <w:pStyle w:val="FootnoteText"/>
      </w:pPr>
      <w:r>
        <w:rPr>
          <w:rStyle w:val="FootnoteReference"/>
        </w:rPr>
        <w:footnoteRef/>
      </w:r>
      <w:r>
        <w:t xml:space="preserve"> 8 Epochs were planned for all the ‘Toy’ datasets, but Keras’ EarlyStopping module stopped the training after either 6 or 7 epochs as the validation loss</w:t>
      </w:r>
      <w:r w:rsidR="008E6C27">
        <w:t xml:space="preserve"> on the dev dataset</w:t>
      </w:r>
      <w:r>
        <w:t xml:space="preserve"> stopped improving</w:t>
      </w:r>
    </w:p>
  </w:footnote>
  <w:footnote w:id="22">
    <w:p w14:paraId="4FE74369" w14:textId="13C2E8FC" w:rsidR="00A15D5F" w:rsidRDefault="00A15D5F" w:rsidP="007C01C7">
      <w:pPr>
        <w:pStyle w:val="FootnoteText"/>
      </w:pPr>
      <w:r>
        <w:rPr>
          <w:rStyle w:val="FootnoteReference"/>
        </w:rPr>
        <w:footnoteRef/>
      </w:r>
      <w:r>
        <w:t xml:space="preserve"> As ToyV1 gave Not A Number results when evaluation on its dataset, it was also evaluated on the ‘mini’ dataset, which is just the first 4000 results from ToyV1, in order to get some sort of representative evaluation data.</w:t>
      </w:r>
    </w:p>
  </w:footnote>
  <w:footnote w:id="23">
    <w:p w14:paraId="4656060E" w14:textId="50A71D1E" w:rsidR="00A15D5F" w:rsidRDefault="00A15D5F">
      <w:pPr>
        <w:pStyle w:val="FootnoteText"/>
      </w:pPr>
      <w:r>
        <w:rPr>
          <w:rStyle w:val="FootnoteReference"/>
        </w:rPr>
        <w:footnoteRef/>
      </w:r>
      <w:r>
        <w:t xml:space="preserve"> See </w:t>
      </w:r>
      <w:r>
        <w:fldChar w:fldCharType="begin"/>
      </w:r>
      <w:r>
        <w:instrText xml:space="preserve"> REF _Ref522298476 \h </w:instrText>
      </w:r>
      <w:r>
        <w:fldChar w:fldCharType="separate"/>
      </w:r>
      <w:r>
        <w:t xml:space="preserve">Table </w:t>
      </w:r>
      <w:r>
        <w:rPr>
          <w:noProof/>
        </w:rPr>
        <w:t>5</w:t>
      </w:r>
      <w:r>
        <w:fldChar w:fldCharType="end"/>
      </w:r>
      <w:r>
        <w:t xml:space="preserve"> for a description of this dataset.</w:t>
      </w:r>
    </w:p>
  </w:footnote>
  <w:footnote w:id="24">
    <w:p w14:paraId="64A19235" w14:textId="74E54E0B" w:rsidR="00A15D5F" w:rsidRDefault="00A15D5F" w:rsidP="002500A2">
      <w:pPr>
        <w:pStyle w:val="FootnoteText"/>
      </w:pPr>
      <w:r>
        <w:rPr>
          <w:rStyle w:val="FootnoteReference"/>
        </w:rPr>
        <w:footnoteRef/>
      </w:r>
      <w:r>
        <w:t xml:space="preserve"> </w:t>
      </w:r>
      <w:hyperlink r:id="rId18" w:history="1">
        <w:r w:rsidRPr="003F3ECA">
          <w:rPr>
            <w:rStyle w:val="Hyperlink"/>
          </w:rPr>
          <w:t>https://github.com/jmcgeheeiv/pyfakefs</w:t>
        </w:r>
      </w:hyperlink>
      <w:r>
        <w:t xml:space="preserve"> </w:t>
      </w:r>
    </w:p>
  </w:footnote>
  <w:footnote w:id="25">
    <w:p w14:paraId="08FFE344" w14:textId="6BAF9BC7" w:rsidR="00EE3A01" w:rsidRDefault="00EE3A01">
      <w:pPr>
        <w:pStyle w:val="FootnoteText"/>
      </w:pPr>
      <w:r>
        <w:rPr>
          <w:rStyle w:val="FootnoteReference"/>
        </w:rPr>
        <w:footnoteRef/>
      </w:r>
      <w:r>
        <w:t xml:space="preserve"> </w:t>
      </w:r>
      <w:hyperlink r:id="rId19" w:history="1">
        <w:r w:rsidRPr="00601993">
          <w:rPr>
            <w:rStyle w:val="Hyperlink"/>
          </w:rPr>
          <w:t>http://jinja.pocoo.org/</w:t>
        </w:r>
      </w:hyperlink>
      <w:r>
        <w:t xml:space="preserve"> </w:t>
      </w:r>
    </w:p>
  </w:footnote>
  <w:footnote w:id="26">
    <w:p w14:paraId="272210D3" w14:textId="0CB5E4B5" w:rsidR="00EE3A01" w:rsidRDefault="00EE3A01">
      <w:pPr>
        <w:pStyle w:val="FootnoteText"/>
      </w:pPr>
      <w:r>
        <w:rPr>
          <w:rStyle w:val="FootnoteReference"/>
        </w:rPr>
        <w:footnoteRef/>
      </w:r>
      <w:r>
        <w:t xml:space="preserve"> </w:t>
      </w:r>
      <w:hyperlink r:id="rId20" w:history="1">
        <w:r w:rsidRPr="00601993">
          <w:rPr>
            <w:rStyle w:val="Hyperlink"/>
          </w:rPr>
          <w:t>http://werkzeug.pocoo.org/</w:t>
        </w:r>
      </w:hyperlink>
      <w:r>
        <w:t xml:space="preserve"> </w:t>
      </w:r>
    </w:p>
  </w:footnote>
  <w:footnote w:id="27">
    <w:p w14:paraId="344ECF76" w14:textId="1BEFE02E" w:rsidR="00A15D5F" w:rsidRDefault="00A15D5F" w:rsidP="00A40E34">
      <w:pPr>
        <w:pStyle w:val="FootnoteText"/>
      </w:pPr>
      <w:r>
        <w:rPr>
          <w:rStyle w:val="FootnoteReference"/>
        </w:rPr>
        <w:footnoteRef/>
      </w:r>
      <w:r>
        <w:t xml:space="preserve"> </w:t>
      </w:r>
      <w:hyperlink r:id="rId21" w:history="1">
        <w:r w:rsidRPr="005C6AEF">
          <w:rPr>
            <w:rStyle w:val="Hyperlink"/>
          </w:rPr>
          <w:t>https://jqueryui.com/</w:t>
        </w:r>
      </w:hyperlink>
      <w:r>
        <w:t xml:space="preserve"> </w:t>
      </w:r>
    </w:p>
  </w:footnote>
  <w:footnote w:id="28">
    <w:p w14:paraId="576433A1" w14:textId="7F93DBA7" w:rsidR="005A5795" w:rsidRDefault="005A5795">
      <w:pPr>
        <w:pStyle w:val="FootnoteText"/>
      </w:pPr>
      <w:r>
        <w:rPr>
          <w:rStyle w:val="FootnoteReference"/>
        </w:rPr>
        <w:footnoteRef/>
      </w:r>
      <w:r>
        <w:t xml:space="preserve"> It is also interesting that 0xnurl’s model uses an embedding as the first layer of the model</w:t>
      </w:r>
      <w:r w:rsidR="000155BF">
        <w:t xml:space="preserve">, whereas the paper on which the model is based, </w:t>
      </w:r>
      <w:r w:rsidR="000155BF">
        <w:fldChar w:fldCharType="begin" w:fldLock="1"/>
      </w:r>
      <w:r w:rsidR="000155BF">
        <w:instrText>ADDIN CSL_CITATION {"citationItems":[{"id":"ITEM-1","itemData":{"abstract":"We describe and evaluate a character-level tagger for language-independent Named Entity Recognition (NER). Instead of words, a sentence is represented as a sequence of characters. The model consists of stacked bidirectional LSTMs which inputs characters and outputs tag probabilities for each character. These probabilities are then converted to consistent word level named entity tags using a Viterbi decoder. We are able to achieve close to state-of-the-art NER performance in seven languages with the same basic model using only labeled NER data and no hand-engineered features or other external resources like syntactic taggers or Gazetteers.","author":[{"dropping-particle":"","family":"Kuru","given":"Onur","non-dropping-particle":"","parse-names":false,"suffix":""},{"dropping-particle":"","family":"Arkan Can","given":"Ozan","non-dropping-particle":"","parse-names":false,"suffix":""},{"dropping-particle":"","family":"Deniz","given":"Yuret","non-dropping-particle":"","parse-names":false,"suffix":""}],"container-title":"Coling","id":"ITEM-1","issued":{"date-parts":[["2016"]]},"page":"911-921","title":"CharNER : Character-Level Named Entity Recognition","type":"article-journal"},"uris":["http://www.mendeley.com/documents/?uuid=f91f357f-7449-4808-96e7-7521d53f313a"]}],"mendeley":{"formattedCitation":"(Kuru, Arkan Can and Deniz, 2016)","plainTextFormattedCitation":"(Kuru, Arkan Can and Deniz, 2016)"},"properties":{"noteIndex":0},"schema":"https://github.com/citation-style-language/schema/raw/master/csl-citation.json"}</w:instrText>
      </w:r>
      <w:r w:rsidR="000155BF">
        <w:fldChar w:fldCharType="separate"/>
      </w:r>
      <w:r w:rsidR="000155BF" w:rsidRPr="000155BF">
        <w:rPr>
          <w:noProof/>
        </w:rPr>
        <w:t>(Kuru, Arkan Can and Deniz, 2016)</w:t>
      </w:r>
      <w:r w:rsidR="000155BF">
        <w:fldChar w:fldCharType="end"/>
      </w:r>
      <w:r w:rsidR="000155BF">
        <w:t xml:space="preserve">, uses one-hot as the input layer. This could also be tried, to see if it </w:t>
      </w:r>
      <w:r w:rsidR="00CF2FC8">
        <w:t>affects</w:t>
      </w:r>
      <w:r w:rsidR="000155BF">
        <w:t xml:space="preserve"> the evaluation resul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42827"/>
    <w:multiLevelType w:val="multilevel"/>
    <w:tmpl w:val="FE34B89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C2B0544"/>
    <w:multiLevelType w:val="hybridMultilevel"/>
    <w:tmpl w:val="670CA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8C2C6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3AE3F2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1130AE2"/>
    <w:multiLevelType w:val="hybridMultilevel"/>
    <w:tmpl w:val="3D2AC1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45B627C"/>
    <w:multiLevelType w:val="multilevel"/>
    <w:tmpl w:val="30C4544C"/>
    <w:lvl w:ilvl="0">
      <w:start w:val="1"/>
      <w:numFmt w:val="decimal"/>
      <w:suff w:val="space"/>
      <w:lvlText w:val="%1."/>
      <w:lvlJc w:val="left"/>
      <w:pPr>
        <w:ind w:left="360" w:hanging="360"/>
      </w:pPr>
      <w:rPr>
        <w:rFonts w:hint="default"/>
      </w:rPr>
    </w:lvl>
    <w:lvl w:ilvl="1">
      <w:start w:val="1"/>
      <w:numFmt w:val="decimal"/>
      <w:suff w:val="space"/>
      <w:lvlText w:val="%1.%2."/>
      <w:lvlJc w:val="left"/>
      <w:pPr>
        <w:ind w:left="792" w:hanging="650"/>
      </w:pPr>
      <w:rPr>
        <w:rFonts w:hint="default"/>
      </w:rPr>
    </w:lvl>
    <w:lvl w:ilvl="2">
      <w:start w:val="1"/>
      <w:numFmt w:val="decimal"/>
      <w:lvlText w:val="%1.%2.%3."/>
      <w:lvlJc w:val="left"/>
      <w:pPr>
        <w:ind w:left="1224" w:hanging="94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00F7AD2"/>
    <w:multiLevelType w:val="multilevel"/>
    <w:tmpl w:val="283E4132"/>
    <w:name w:val="NumberedHeadings"/>
    <w:lvl w:ilvl="0">
      <w:start w:val="1"/>
      <w:numFmt w:val="decimal"/>
      <w:pStyle w:val="Heading1"/>
      <w:lvlText w:val="%1."/>
      <w:lvlJc w:val="left"/>
      <w:pPr>
        <w:ind w:left="360" w:hanging="360"/>
      </w:pPr>
      <w:rPr>
        <w:rFonts w:hint="default"/>
      </w:rPr>
    </w:lvl>
    <w:lvl w:ilvl="1">
      <w:start w:val="1"/>
      <w:numFmt w:val="decimal"/>
      <w:pStyle w:val="Heading2"/>
      <w:suff w:val="space"/>
      <w:lvlText w:val="%1.%2."/>
      <w:lvlJc w:val="left"/>
      <w:pPr>
        <w:ind w:left="792" w:hanging="432"/>
      </w:pPr>
      <w:rPr>
        <w:rFonts w:hint="default"/>
      </w:rPr>
    </w:lvl>
    <w:lvl w:ilvl="2">
      <w:start w:val="1"/>
      <w:numFmt w:val="decimal"/>
      <w:pStyle w:val="Heading3"/>
      <w:suff w:val="space"/>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5C9E71DB"/>
    <w:multiLevelType w:val="hybridMultilevel"/>
    <w:tmpl w:val="490CCD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F435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FB97F74"/>
    <w:multiLevelType w:val="multilevel"/>
    <w:tmpl w:val="9BDCBFA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80367DB"/>
    <w:multiLevelType w:val="multilevel"/>
    <w:tmpl w:val="0409001D"/>
    <w:name w:val="NumberedHeadings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2"/>
  </w:num>
  <w:num w:numId="2">
    <w:abstractNumId w:val="8"/>
  </w:num>
  <w:num w:numId="3">
    <w:abstractNumId w:val="3"/>
  </w:num>
  <w:num w:numId="4">
    <w:abstractNumId w:val="6"/>
  </w:num>
  <w:num w:numId="5">
    <w:abstractNumId w:val="9"/>
  </w:num>
  <w:num w:numId="6">
    <w:abstractNumId w:val="10"/>
  </w:num>
  <w:num w:numId="7">
    <w:abstractNumId w:val="5"/>
  </w:num>
  <w:num w:numId="8">
    <w:abstractNumId w:val="0"/>
  </w:num>
  <w:num w:numId="9">
    <w:abstractNumId w:val="4"/>
  </w:num>
  <w:num w:numId="10">
    <w:abstractNumId w:val="1"/>
  </w:num>
  <w:num w:numId="11">
    <w:abstractNumId w:val="7"/>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6"/>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3A5D"/>
    <w:rsid w:val="00006FA9"/>
    <w:rsid w:val="000152B8"/>
    <w:rsid w:val="000155BF"/>
    <w:rsid w:val="00015A62"/>
    <w:rsid w:val="00017388"/>
    <w:rsid w:val="000177A8"/>
    <w:rsid w:val="0002029C"/>
    <w:rsid w:val="00021B45"/>
    <w:rsid w:val="000221BA"/>
    <w:rsid w:val="00022855"/>
    <w:rsid w:val="0002714D"/>
    <w:rsid w:val="00027876"/>
    <w:rsid w:val="00032250"/>
    <w:rsid w:val="00036548"/>
    <w:rsid w:val="000401DD"/>
    <w:rsid w:val="000409F7"/>
    <w:rsid w:val="000426C1"/>
    <w:rsid w:val="0004418E"/>
    <w:rsid w:val="00044F3A"/>
    <w:rsid w:val="00047364"/>
    <w:rsid w:val="00050DB2"/>
    <w:rsid w:val="00052A54"/>
    <w:rsid w:val="00052B12"/>
    <w:rsid w:val="00052CB8"/>
    <w:rsid w:val="00055418"/>
    <w:rsid w:val="00056A8B"/>
    <w:rsid w:val="0006349A"/>
    <w:rsid w:val="0007234A"/>
    <w:rsid w:val="00077A43"/>
    <w:rsid w:val="00081F39"/>
    <w:rsid w:val="000870FB"/>
    <w:rsid w:val="000935FA"/>
    <w:rsid w:val="000970B4"/>
    <w:rsid w:val="00097DD8"/>
    <w:rsid w:val="000A31D1"/>
    <w:rsid w:val="000A3F5E"/>
    <w:rsid w:val="000A6C6D"/>
    <w:rsid w:val="000A7C42"/>
    <w:rsid w:val="000B0F28"/>
    <w:rsid w:val="000B481F"/>
    <w:rsid w:val="000B615E"/>
    <w:rsid w:val="000B6AD8"/>
    <w:rsid w:val="000C2346"/>
    <w:rsid w:val="000C32F7"/>
    <w:rsid w:val="000C36B5"/>
    <w:rsid w:val="000C75C1"/>
    <w:rsid w:val="000D0917"/>
    <w:rsid w:val="000D28FF"/>
    <w:rsid w:val="000D40BD"/>
    <w:rsid w:val="000E2A8A"/>
    <w:rsid w:val="000F1066"/>
    <w:rsid w:val="000F2433"/>
    <w:rsid w:val="000F4571"/>
    <w:rsid w:val="000F79AE"/>
    <w:rsid w:val="0010095F"/>
    <w:rsid w:val="00102549"/>
    <w:rsid w:val="001057A8"/>
    <w:rsid w:val="00106844"/>
    <w:rsid w:val="00110D11"/>
    <w:rsid w:val="001161F4"/>
    <w:rsid w:val="00116B3C"/>
    <w:rsid w:val="00117C35"/>
    <w:rsid w:val="001238E6"/>
    <w:rsid w:val="001263C6"/>
    <w:rsid w:val="00127A61"/>
    <w:rsid w:val="001320B1"/>
    <w:rsid w:val="001371DC"/>
    <w:rsid w:val="0015127D"/>
    <w:rsid w:val="00151DC2"/>
    <w:rsid w:val="00157476"/>
    <w:rsid w:val="001602FF"/>
    <w:rsid w:val="0017547C"/>
    <w:rsid w:val="00175D7B"/>
    <w:rsid w:val="0018336D"/>
    <w:rsid w:val="00190B3C"/>
    <w:rsid w:val="0019174A"/>
    <w:rsid w:val="00193A5D"/>
    <w:rsid w:val="00193AAE"/>
    <w:rsid w:val="00197A17"/>
    <w:rsid w:val="001A4702"/>
    <w:rsid w:val="001A4C8B"/>
    <w:rsid w:val="001B3646"/>
    <w:rsid w:val="001B3CB0"/>
    <w:rsid w:val="001B60DC"/>
    <w:rsid w:val="001C0273"/>
    <w:rsid w:val="001C7848"/>
    <w:rsid w:val="001D05DF"/>
    <w:rsid w:val="001D16F1"/>
    <w:rsid w:val="001E3A31"/>
    <w:rsid w:val="001E648B"/>
    <w:rsid w:val="001F2BE8"/>
    <w:rsid w:val="001F4115"/>
    <w:rsid w:val="00201C7D"/>
    <w:rsid w:val="00202B76"/>
    <w:rsid w:val="002053A9"/>
    <w:rsid w:val="0021103A"/>
    <w:rsid w:val="00211A14"/>
    <w:rsid w:val="00221AB9"/>
    <w:rsid w:val="00230F17"/>
    <w:rsid w:val="002356D8"/>
    <w:rsid w:val="00242160"/>
    <w:rsid w:val="002470A0"/>
    <w:rsid w:val="00247A09"/>
    <w:rsid w:val="00247F7B"/>
    <w:rsid w:val="002500A2"/>
    <w:rsid w:val="00254437"/>
    <w:rsid w:val="00256873"/>
    <w:rsid w:val="00262C29"/>
    <w:rsid w:val="002675A1"/>
    <w:rsid w:val="0027072C"/>
    <w:rsid w:val="00273C3B"/>
    <w:rsid w:val="00274C4A"/>
    <w:rsid w:val="00274C8C"/>
    <w:rsid w:val="002779B1"/>
    <w:rsid w:val="00277BAF"/>
    <w:rsid w:val="00280433"/>
    <w:rsid w:val="002805F2"/>
    <w:rsid w:val="0028079A"/>
    <w:rsid w:val="00280F7D"/>
    <w:rsid w:val="00284012"/>
    <w:rsid w:val="002868FA"/>
    <w:rsid w:val="0029165C"/>
    <w:rsid w:val="002B28E4"/>
    <w:rsid w:val="002B3AA2"/>
    <w:rsid w:val="002B6BDE"/>
    <w:rsid w:val="002B763F"/>
    <w:rsid w:val="002B79DB"/>
    <w:rsid w:val="002C09EA"/>
    <w:rsid w:val="002C2B6B"/>
    <w:rsid w:val="002C2CA4"/>
    <w:rsid w:val="002C4540"/>
    <w:rsid w:val="002D2B27"/>
    <w:rsid w:val="002D2C78"/>
    <w:rsid w:val="002D3C46"/>
    <w:rsid w:val="002D555B"/>
    <w:rsid w:val="002E1B10"/>
    <w:rsid w:val="002E67F6"/>
    <w:rsid w:val="002F087A"/>
    <w:rsid w:val="002F0EDE"/>
    <w:rsid w:val="002F1506"/>
    <w:rsid w:val="002F4C40"/>
    <w:rsid w:val="002F4D66"/>
    <w:rsid w:val="0030013E"/>
    <w:rsid w:val="003036DC"/>
    <w:rsid w:val="00303B80"/>
    <w:rsid w:val="00304373"/>
    <w:rsid w:val="00307A58"/>
    <w:rsid w:val="003135A8"/>
    <w:rsid w:val="00314D3D"/>
    <w:rsid w:val="00330EF2"/>
    <w:rsid w:val="003337D2"/>
    <w:rsid w:val="00335DE5"/>
    <w:rsid w:val="00342A4C"/>
    <w:rsid w:val="00343898"/>
    <w:rsid w:val="00347D55"/>
    <w:rsid w:val="003522A0"/>
    <w:rsid w:val="00352F03"/>
    <w:rsid w:val="003534AA"/>
    <w:rsid w:val="00354329"/>
    <w:rsid w:val="00355089"/>
    <w:rsid w:val="003553A6"/>
    <w:rsid w:val="00360B22"/>
    <w:rsid w:val="00364C27"/>
    <w:rsid w:val="0036582B"/>
    <w:rsid w:val="003658CB"/>
    <w:rsid w:val="00371822"/>
    <w:rsid w:val="003765A6"/>
    <w:rsid w:val="003775F1"/>
    <w:rsid w:val="00380264"/>
    <w:rsid w:val="003825AF"/>
    <w:rsid w:val="00387803"/>
    <w:rsid w:val="00393D7E"/>
    <w:rsid w:val="00395C9D"/>
    <w:rsid w:val="0039786B"/>
    <w:rsid w:val="003A262B"/>
    <w:rsid w:val="003A28A2"/>
    <w:rsid w:val="003A581C"/>
    <w:rsid w:val="003A64D5"/>
    <w:rsid w:val="003A7D4A"/>
    <w:rsid w:val="003B2E9D"/>
    <w:rsid w:val="003B49DE"/>
    <w:rsid w:val="003B51F0"/>
    <w:rsid w:val="003C255D"/>
    <w:rsid w:val="003C3CBB"/>
    <w:rsid w:val="003C73BF"/>
    <w:rsid w:val="003C7484"/>
    <w:rsid w:val="003D0D2B"/>
    <w:rsid w:val="003D155A"/>
    <w:rsid w:val="003E14CF"/>
    <w:rsid w:val="003E27FE"/>
    <w:rsid w:val="003E3D76"/>
    <w:rsid w:val="003E6E2E"/>
    <w:rsid w:val="003F47B1"/>
    <w:rsid w:val="00400691"/>
    <w:rsid w:val="00402E18"/>
    <w:rsid w:val="004055EF"/>
    <w:rsid w:val="00413088"/>
    <w:rsid w:val="004142DB"/>
    <w:rsid w:val="00416B70"/>
    <w:rsid w:val="00416EE0"/>
    <w:rsid w:val="00420179"/>
    <w:rsid w:val="004249E3"/>
    <w:rsid w:val="004251B1"/>
    <w:rsid w:val="00426D3B"/>
    <w:rsid w:val="00427370"/>
    <w:rsid w:val="00427895"/>
    <w:rsid w:val="00427AA2"/>
    <w:rsid w:val="00431230"/>
    <w:rsid w:val="00433D85"/>
    <w:rsid w:val="00434F2A"/>
    <w:rsid w:val="004352A5"/>
    <w:rsid w:val="00443B11"/>
    <w:rsid w:val="00450726"/>
    <w:rsid w:val="00451A8A"/>
    <w:rsid w:val="00451D87"/>
    <w:rsid w:val="0045645E"/>
    <w:rsid w:val="00456B75"/>
    <w:rsid w:val="004579FC"/>
    <w:rsid w:val="00465353"/>
    <w:rsid w:val="00473EF1"/>
    <w:rsid w:val="00476142"/>
    <w:rsid w:val="00476C2A"/>
    <w:rsid w:val="00480471"/>
    <w:rsid w:val="004900B1"/>
    <w:rsid w:val="00490868"/>
    <w:rsid w:val="004916E2"/>
    <w:rsid w:val="004934C7"/>
    <w:rsid w:val="00494DCF"/>
    <w:rsid w:val="004A0FCE"/>
    <w:rsid w:val="004B1689"/>
    <w:rsid w:val="004B3D94"/>
    <w:rsid w:val="004B4AE7"/>
    <w:rsid w:val="004B68E4"/>
    <w:rsid w:val="004B699A"/>
    <w:rsid w:val="004B798E"/>
    <w:rsid w:val="004C09B8"/>
    <w:rsid w:val="004C10AC"/>
    <w:rsid w:val="004C275C"/>
    <w:rsid w:val="004C2BA1"/>
    <w:rsid w:val="004C5BE5"/>
    <w:rsid w:val="004C6070"/>
    <w:rsid w:val="004C609C"/>
    <w:rsid w:val="004C7AD5"/>
    <w:rsid w:val="004D0C2B"/>
    <w:rsid w:val="004D15B8"/>
    <w:rsid w:val="004D56BD"/>
    <w:rsid w:val="004E1946"/>
    <w:rsid w:val="004E313E"/>
    <w:rsid w:val="004E6FAA"/>
    <w:rsid w:val="004F0202"/>
    <w:rsid w:val="004F5274"/>
    <w:rsid w:val="004F5DDB"/>
    <w:rsid w:val="004F63BD"/>
    <w:rsid w:val="004F6421"/>
    <w:rsid w:val="00501697"/>
    <w:rsid w:val="00501817"/>
    <w:rsid w:val="005041D5"/>
    <w:rsid w:val="00504C16"/>
    <w:rsid w:val="00506792"/>
    <w:rsid w:val="005100AB"/>
    <w:rsid w:val="00511850"/>
    <w:rsid w:val="00512BA2"/>
    <w:rsid w:val="00513162"/>
    <w:rsid w:val="0052272F"/>
    <w:rsid w:val="005231B2"/>
    <w:rsid w:val="00523534"/>
    <w:rsid w:val="0052585A"/>
    <w:rsid w:val="00526830"/>
    <w:rsid w:val="00526DCF"/>
    <w:rsid w:val="00527611"/>
    <w:rsid w:val="00527CB6"/>
    <w:rsid w:val="0053032B"/>
    <w:rsid w:val="005332E4"/>
    <w:rsid w:val="005377C1"/>
    <w:rsid w:val="00537B9C"/>
    <w:rsid w:val="00540C85"/>
    <w:rsid w:val="005412C2"/>
    <w:rsid w:val="00541E2D"/>
    <w:rsid w:val="005428EA"/>
    <w:rsid w:val="005432D1"/>
    <w:rsid w:val="00543B3E"/>
    <w:rsid w:val="00543B93"/>
    <w:rsid w:val="005448EC"/>
    <w:rsid w:val="00544A9B"/>
    <w:rsid w:val="00544FBE"/>
    <w:rsid w:val="00550799"/>
    <w:rsid w:val="00552FC8"/>
    <w:rsid w:val="00554024"/>
    <w:rsid w:val="00554758"/>
    <w:rsid w:val="005564F8"/>
    <w:rsid w:val="00557602"/>
    <w:rsid w:val="00561904"/>
    <w:rsid w:val="0056340C"/>
    <w:rsid w:val="00565D47"/>
    <w:rsid w:val="005740DB"/>
    <w:rsid w:val="00577B66"/>
    <w:rsid w:val="005821CD"/>
    <w:rsid w:val="00584AE6"/>
    <w:rsid w:val="00584F16"/>
    <w:rsid w:val="00585C7A"/>
    <w:rsid w:val="005870F2"/>
    <w:rsid w:val="00590453"/>
    <w:rsid w:val="005907F0"/>
    <w:rsid w:val="005A2A2F"/>
    <w:rsid w:val="005A2D19"/>
    <w:rsid w:val="005A40D0"/>
    <w:rsid w:val="005A4174"/>
    <w:rsid w:val="005A5188"/>
    <w:rsid w:val="005A5795"/>
    <w:rsid w:val="005A7521"/>
    <w:rsid w:val="005A7E3B"/>
    <w:rsid w:val="005B0648"/>
    <w:rsid w:val="005B2133"/>
    <w:rsid w:val="005B380A"/>
    <w:rsid w:val="005C0347"/>
    <w:rsid w:val="005C385D"/>
    <w:rsid w:val="005C4926"/>
    <w:rsid w:val="005D0957"/>
    <w:rsid w:val="005D67CF"/>
    <w:rsid w:val="005D751E"/>
    <w:rsid w:val="005D7D24"/>
    <w:rsid w:val="005E063B"/>
    <w:rsid w:val="005E0868"/>
    <w:rsid w:val="005E2729"/>
    <w:rsid w:val="005E29DB"/>
    <w:rsid w:val="005E3628"/>
    <w:rsid w:val="005E55F9"/>
    <w:rsid w:val="005F3FCD"/>
    <w:rsid w:val="005F7FA0"/>
    <w:rsid w:val="00600C78"/>
    <w:rsid w:val="006018DA"/>
    <w:rsid w:val="00603972"/>
    <w:rsid w:val="006076A0"/>
    <w:rsid w:val="006154B9"/>
    <w:rsid w:val="006164FE"/>
    <w:rsid w:val="00617AE4"/>
    <w:rsid w:val="0062088A"/>
    <w:rsid w:val="00621C4B"/>
    <w:rsid w:val="00622047"/>
    <w:rsid w:val="00622E2C"/>
    <w:rsid w:val="00626F4E"/>
    <w:rsid w:val="00627CC1"/>
    <w:rsid w:val="006301DD"/>
    <w:rsid w:val="0063745B"/>
    <w:rsid w:val="006379E7"/>
    <w:rsid w:val="00640234"/>
    <w:rsid w:val="006455C1"/>
    <w:rsid w:val="00650C79"/>
    <w:rsid w:val="00651694"/>
    <w:rsid w:val="00653826"/>
    <w:rsid w:val="00653F00"/>
    <w:rsid w:val="00663D0E"/>
    <w:rsid w:val="0066535B"/>
    <w:rsid w:val="00667D9B"/>
    <w:rsid w:val="00675FD3"/>
    <w:rsid w:val="00680460"/>
    <w:rsid w:val="00680F1A"/>
    <w:rsid w:val="00683206"/>
    <w:rsid w:val="0068377F"/>
    <w:rsid w:val="00683926"/>
    <w:rsid w:val="00684D0B"/>
    <w:rsid w:val="00684D9F"/>
    <w:rsid w:val="006924A3"/>
    <w:rsid w:val="006969DD"/>
    <w:rsid w:val="006A0B2D"/>
    <w:rsid w:val="006A5253"/>
    <w:rsid w:val="006A5D44"/>
    <w:rsid w:val="006A7C11"/>
    <w:rsid w:val="006B3326"/>
    <w:rsid w:val="006B43EF"/>
    <w:rsid w:val="006B5065"/>
    <w:rsid w:val="006B7C96"/>
    <w:rsid w:val="006C2606"/>
    <w:rsid w:val="006C2C13"/>
    <w:rsid w:val="006C402F"/>
    <w:rsid w:val="006C5033"/>
    <w:rsid w:val="006D1EF3"/>
    <w:rsid w:val="006D5D16"/>
    <w:rsid w:val="006E503B"/>
    <w:rsid w:val="006E79F7"/>
    <w:rsid w:val="006F14DB"/>
    <w:rsid w:val="006F1880"/>
    <w:rsid w:val="006F4932"/>
    <w:rsid w:val="006F59FF"/>
    <w:rsid w:val="006F5BB3"/>
    <w:rsid w:val="006F7372"/>
    <w:rsid w:val="006F7B33"/>
    <w:rsid w:val="00702814"/>
    <w:rsid w:val="007035F2"/>
    <w:rsid w:val="007057A4"/>
    <w:rsid w:val="00712118"/>
    <w:rsid w:val="00725562"/>
    <w:rsid w:val="007260E0"/>
    <w:rsid w:val="00727136"/>
    <w:rsid w:val="0073037B"/>
    <w:rsid w:val="0073251E"/>
    <w:rsid w:val="00742210"/>
    <w:rsid w:val="007445A3"/>
    <w:rsid w:val="00745E44"/>
    <w:rsid w:val="00747A69"/>
    <w:rsid w:val="00753E65"/>
    <w:rsid w:val="00754CCA"/>
    <w:rsid w:val="00756306"/>
    <w:rsid w:val="00756F3D"/>
    <w:rsid w:val="00766EBE"/>
    <w:rsid w:val="00776694"/>
    <w:rsid w:val="007779CF"/>
    <w:rsid w:val="0078024C"/>
    <w:rsid w:val="00782663"/>
    <w:rsid w:val="00783079"/>
    <w:rsid w:val="00787F11"/>
    <w:rsid w:val="00790691"/>
    <w:rsid w:val="007923F8"/>
    <w:rsid w:val="007928A1"/>
    <w:rsid w:val="00792D38"/>
    <w:rsid w:val="00792FDA"/>
    <w:rsid w:val="00794CF7"/>
    <w:rsid w:val="0079500D"/>
    <w:rsid w:val="00797DBF"/>
    <w:rsid w:val="007A4080"/>
    <w:rsid w:val="007A6169"/>
    <w:rsid w:val="007A6755"/>
    <w:rsid w:val="007A6AB8"/>
    <w:rsid w:val="007A6FF9"/>
    <w:rsid w:val="007A715F"/>
    <w:rsid w:val="007B380C"/>
    <w:rsid w:val="007B452B"/>
    <w:rsid w:val="007B7BFA"/>
    <w:rsid w:val="007C01C7"/>
    <w:rsid w:val="007C258F"/>
    <w:rsid w:val="007C4247"/>
    <w:rsid w:val="007C4DB3"/>
    <w:rsid w:val="007C59EE"/>
    <w:rsid w:val="007D5104"/>
    <w:rsid w:val="007D66AB"/>
    <w:rsid w:val="007D6D1D"/>
    <w:rsid w:val="007E01D1"/>
    <w:rsid w:val="007E2067"/>
    <w:rsid w:val="007E341A"/>
    <w:rsid w:val="007E5597"/>
    <w:rsid w:val="007E5DBC"/>
    <w:rsid w:val="007F2440"/>
    <w:rsid w:val="007F39FD"/>
    <w:rsid w:val="007F4919"/>
    <w:rsid w:val="007F5092"/>
    <w:rsid w:val="007F6C6A"/>
    <w:rsid w:val="00800A55"/>
    <w:rsid w:val="00801010"/>
    <w:rsid w:val="008063B5"/>
    <w:rsid w:val="0081302E"/>
    <w:rsid w:val="008132E0"/>
    <w:rsid w:val="00822135"/>
    <w:rsid w:val="008237D1"/>
    <w:rsid w:val="00827F69"/>
    <w:rsid w:val="0083348D"/>
    <w:rsid w:val="00834687"/>
    <w:rsid w:val="008351BC"/>
    <w:rsid w:val="00840B98"/>
    <w:rsid w:val="0085388D"/>
    <w:rsid w:val="0085749D"/>
    <w:rsid w:val="008634AB"/>
    <w:rsid w:val="00872E55"/>
    <w:rsid w:val="008760A4"/>
    <w:rsid w:val="0087771D"/>
    <w:rsid w:val="00880B62"/>
    <w:rsid w:val="00884B08"/>
    <w:rsid w:val="00887A21"/>
    <w:rsid w:val="00891BC9"/>
    <w:rsid w:val="0089379E"/>
    <w:rsid w:val="0089684E"/>
    <w:rsid w:val="00896DEC"/>
    <w:rsid w:val="008A1715"/>
    <w:rsid w:val="008A1C64"/>
    <w:rsid w:val="008A4561"/>
    <w:rsid w:val="008A4BA8"/>
    <w:rsid w:val="008A544B"/>
    <w:rsid w:val="008A7D4E"/>
    <w:rsid w:val="008B180A"/>
    <w:rsid w:val="008B3B93"/>
    <w:rsid w:val="008C0B81"/>
    <w:rsid w:val="008C47E2"/>
    <w:rsid w:val="008C4C83"/>
    <w:rsid w:val="008C57C2"/>
    <w:rsid w:val="008C77A5"/>
    <w:rsid w:val="008D1FF9"/>
    <w:rsid w:val="008D6348"/>
    <w:rsid w:val="008E0066"/>
    <w:rsid w:val="008E1991"/>
    <w:rsid w:val="008E2073"/>
    <w:rsid w:val="008E4F0D"/>
    <w:rsid w:val="008E62AE"/>
    <w:rsid w:val="008E6940"/>
    <w:rsid w:val="008E6C27"/>
    <w:rsid w:val="008E6E9C"/>
    <w:rsid w:val="008F1B1B"/>
    <w:rsid w:val="008F3307"/>
    <w:rsid w:val="008F4854"/>
    <w:rsid w:val="008F4BED"/>
    <w:rsid w:val="008F629F"/>
    <w:rsid w:val="008F67D3"/>
    <w:rsid w:val="008F774B"/>
    <w:rsid w:val="00903552"/>
    <w:rsid w:val="00913ED5"/>
    <w:rsid w:val="00914DFE"/>
    <w:rsid w:val="00916AC4"/>
    <w:rsid w:val="00916E5D"/>
    <w:rsid w:val="00924328"/>
    <w:rsid w:val="0092437C"/>
    <w:rsid w:val="00924AC7"/>
    <w:rsid w:val="00926F99"/>
    <w:rsid w:val="00927708"/>
    <w:rsid w:val="00931EA4"/>
    <w:rsid w:val="009345AE"/>
    <w:rsid w:val="00943E8B"/>
    <w:rsid w:val="009449A7"/>
    <w:rsid w:val="00946D89"/>
    <w:rsid w:val="00950CF3"/>
    <w:rsid w:val="009529F8"/>
    <w:rsid w:val="0095606B"/>
    <w:rsid w:val="00962FDB"/>
    <w:rsid w:val="00963A38"/>
    <w:rsid w:val="00965EAF"/>
    <w:rsid w:val="00967B52"/>
    <w:rsid w:val="00967DB0"/>
    <w:rsid w:val="00972B17"/>
    <w:rsid w:val="00972D3C"/>
    <w:rsid w:val="00974C59"/>
    <w:rsid w:val="00980511"/>
    <w:rsid w:val="00980766"/>
    <w:rsid w:val="00982D8F"/>
    <w:rsid w:val="009871F6"/>
    <w:rsid w:val="009911B3"/>
    <w:rsid w:val="00996E5F"/>
    <w:rsid w:val="009A1389"/>
    <w:rsid w:val="009A2E00"/>
    <w:rsid w:val="009A365A"/>
    <w:rsid w:val="009A3770"/>
    <w:rsid w:val="009B4D0F"/>
    <w:rsid w:val="009B5BF6"/>
    <w:rsid w:val="009C05BD"/>
    <w:rsid w:val="009C3C88"/>
    <w:rsid w:val="009C76D8"/>
    <w:rsid w:val="009C7B80"/>
    <w:rsid w:val="009D408A"/>
    <w:rsid w:val="009D60D9"/>
    <w:rsid w:val="009D7092"/>
    <w:rsid w:val="009E0DB0"/>
    <w:rsid w:val="009E5BF2"/>
    <w:rsid w:val="009E6780"/>
    <w:rsid w:val="009F0913"/>
    <w:rsid w:val="00A004B3"/>
    <w:rsid w:val="00A01CF5"/>
    <w:rsid w:val="00A04264"/>
    <w:rsid w:val="00A15D5F"/>
    <w:rsid w:val="00A25397"/>
    <w:rsid w:val="00A3134B"/>
    <w:rsid w:val="00A34810"/>
    <w:rsid w:val="00A35AF1"/>
    <w:rsid w:val="00A40E34"/>
    <w:rsid w:val="00A424A4"/>
    <w:rsid w:val="00A44428"/>
    <w:rsid w:val="00A47977"/>
    <w:rsid w:val="00A52AD6"/>
    <w:rsid w:val="00A54A3F"/>
    <w:rsid w:val="00A55837"/>
    <w:rsid w:val="00A571E0"/>
    <w:rsid w:val="00A63FB5"/>
    <w:rsid w:val="00A67806"/>
    <w:rsid w:val="00A705AF"/>
    <w:rsid w:val="00A71946"/>
    <w:rsid w:val="00A71985"/>
    <w:rsid w:val="00A73C41"/>
    <w:rsid w:val="00A74463"/>
    <w:rsid w:val="00A7452C"/>
    <w:rsid w:val="00A7558F"/>
    <w:rsid w:val="00A82F0B"/>
    <w:rsid w:val="00A835AD"/>
    <w:rsid w:val="00A8382A"/>
    <w:rsid w:val="00A84874"/>
    <w:rsid w:val="00A87CEA"/>
    <w:rsid w:val="00A90A12"/>
    <w:rsid w:val="00A9582F"/>
    <w:rsid w:val="00AA073C"/>
    <w:rsid w:val="00AA1A20"/>
    <w:rsid w:val="00AA3C1A"/>
    <w:rsid w:val="00AA473A"/>
    <w:rsid w:val="00AC0C71"/>
    <w:rsid w:val="00AC2C13"/>
    <w:rsid w:val="00AC72C6"/>
    <w:rsid w:val="00AC765F"/>
    <w:rsid w:val="00AC7C18"/>
    <w:rsid w:val="00AD188F"/>
    <w:rsid w:val="00AD58F4"/>
    <w:rsid w:val="00AD7F31"/>
    <w:rsid w:val="00AE0B12"/>
    <w:rsid w:val="00AE592A"/>
    <w:rsid w:val="00AF1440"/>
    <w:rsid w:val="00B01359"/>
    <w:rsid w:val="00B026F0"/>
    <w:rsid w:val="00B039CE"/>
    <w:rsid w:val="00B064A5"/>
    <w:rsid w:val="00B07DDB"/>
    <w:rsid w:val="00B1174A"/>
    <w:rsid w:val="00B17AF5"/>
    <w:rsid w:val="00B20458"/>
    <w:rsid w:val="00B261D8"/>
    <w:rsid w:val="00B3022A"/>
    <w:rsid w:val="00B3157A"/>
    <w:rsid w:val="00B353BD"/>
    <w:rsid w:val="00B36080"/>
    <w:rsid w:val="00B37301"/>
    <w:rsid w:val="00B40A17"/>
    <w:rsid w:val="00B413D6"/>
    <w:rsid w:val="00B4470F"/>
    <w:rsid w:val="00B4766E"/>
    <w:rsid w:val="00B55239"/>
    <w:rsid w:val="00B56856"/>
    <w:rsid w:val="00B62F43"/>
    <w:rsid w:val="00B6499E"/>
    <w:rsid w:val="00B64DF6"/>
    <w:rsid w:val="00B65F16"/>
    <w:rsid w:val="00B6642C"/>
    <w:rsid w:val="00B67038"/>
    <w:rsid w:val="00B67612"/>
    <w:rsid w:val="00B706D9"/>
    <w:rsid w:val="00B72AB4"/>
    <w:rsid w:val="00B7557D"/>
    <w:rsid w:val="00B759D4"/>
    <w:rsid w:val="00B800C2"/>
    <w:rsid w:val="00B86607"/>
    <w:rsid w:val="00B95C77"/>
    <w:rsid w:val="00B96C37"/>
    <w:rsid w:val="00B97C55"/>
    <w:rsid w:val="00BA2C19"/>
    <w:rsid w:val="00BA2DD4"/>
    <w:rsid w:val="00BA4A62"/>
    <w:rsid w:val="00BA5C5F"/>
    <w:rsid w:val="00BA6678"/>
    <w:rsid w:val="00BB0278"/>
    <w:rsid w:val="00BB1053"/>
    <w:rsid w:val="00BB212D"/>
    <w:rsid w:val="00BB26B7"/>
    <w:rsid w:val="00BB2C0B"/>
    <w:rsid w:val="00BB3DE8"/>
    <w:rsid w:val="00BB4AB7"/>
    <w:rsid w:val="00BC2FFB"/>
    <w:rsid w:val="00BC37AA"/>
    <w:rsid w:val="00BC60BD"/>
    <w:rsid w:val="00BD12AF"/>
    <w:rsid w:val="00BD16F5"/>
    <w:rsid w:val="00BD4FDC"/>
    <w:rsid w:val="00BD6206"/>
    <w:rsid w:val="00BE730A"/>
    <w:rsid w:val="00BE7E02"/>
    <w:rsid w:val="00BF09C4"/>
    <w:rsid w:val="00BF2F88"/>
    <w:rsid w:val="00BF342B"/>
    <w:rsid w:val="00C01EB0"/>
    <w:rsid w:val="00C02342"/>
    <w:rsid w:val="00C0330E"/>
    <w:rsid w:val="00C068B4"/>
    <w:rsid w:val="00C11E0D"/>
    <w:rsid w:val="00C12281"/>
    <w:rsid w:val="00C12C88"/>
    <w:rsid w:val="00C15B43"/>
    <w:rsid w:val="00C1779D"/>
    <w:rsid w:val="00C205CD"/>
    <w:rsid w:val="00C21124"/>
    <w:rsid w:val="00C214A1"/>
    <w:rsid w:val="00C2183B"/>
    <w:rsid w:val="00C2498C"/>
    <w:rsid w:val="00C30043"/>
    <w:rsid w:val="00C31F74"/>
    <w:rsid w:val="00C32FD7"/>
    <w:rsid w:val="00C4045C"/>
    <w:rsid w:val="00C416FE"/>
    <w:rsid w:val="00C434FE"/>
    <w:rsid w:val="00C441E3"/>
    <w:rsid w:val="00C47699"/>
    <w:rsid w:val="00C51ED5"/>
    <w:rsid w:val="00C558BD"/>
    <w:rsid w:val="00C56FA5"/>
    <w:rsid w:val="00C57582"/>
    <w:rsid w:val="00C60F39"/>
    <w:rsid w:val="00C65491"/>
    <w:rsid w:val="00C705A4"/>
    <w:rsid w:val="00C71376"/>
    <w:rsid w:val="00C72F33"/>
    <w:rsid w:val="00C814DD"/>
    <w:rsid w:val="00C83350"/>
    <w:rsid w:val="00C83AB7"/>
    <w:rsid w:val="00C91848"/>
    <w:rsid w:val="00C92F13"/>
    <w:rsid w:val="00C93CF2"/>
    <w:rsid w:val="00C9416A"/>
    <w:rsid w:val="00C949A8"/>
    <w:rsid w:val="00CA3654"/>
    <w:rsid w:val="00CA3D7F"/>
    <w:rsid w:val="00CA7065"/>
    <w:rsid w:val="00CA77F7"/>
    <w:rsid w:val="00CB05E2"/>
    <w:rsid w:val="00CB1C8E"/>
    <w:rsid w:val="00CB47C3"/>
    <w:rsid w:val="00CB6E7C"/>
    <w:rsid w:val="00CC5BFD"/>
    <w:rsid w:val="00CD06DA"/>
    <w:rsid w:val="00CE38F3"/>
    <w:rsid w:val="00CF2FC8"/>
    <w:rsid w:val="00CF56B2"/>
    <w:rsid w:val="00CF5D56"/>
    <w:rsid w:val="00CF6720"/>
    <w:rsid w:val="00D025B4"/>
    <w:rsid w:val="00D05CE3"/>
    <w:rsid w:val="00D061B5"/>
    <w:rsid w:val="00D146A5"/>
    <w:rsid w:val="00D15A75"/>
    <w:rsid w:val="00D17BF4"/>
    <w:rsid w:val="00D21B78"/>
    <w:rsid w:val="00D26044"/>
    <w:rsid w:val="00D27ED9"/>
    <w:rsid w:val="00D33A5B"/>
    <w:rsid w:val="00D370FC"/>
    <w:rsid w:val="00D4057C"/>
    <w:rsid w:val="00D40D46"/>
    <w:rsid w:val="00D4701C"/>
    <w:rsid w:val="00D51F83"/>
    <w:rsid w:val="00D51F9B"/>
    <w:rsid w:val="00D53881"/>
    <w:rsid w:val="00D54EF6"/>
    <w:rsid w:val="00D55299"/>
    <w:rsid w:val="00D5576F"/>
    <w:rsid w:val="00D56F72"/>
    <w:rsid w:val="00D62C5D"/>
    <w:rsid w:val="00D65CAC"/>
    <w:rsid w:val="00D707F1"/>
    <w:rsid w:val="00D72A77"/>
    <w:rsid w:val="00D72AB6"/>
    <w:rsid w:val="00D75AF0"/>
    <w:rsid w:val="00D77F19"/>
    <w:rsid w:val="00D81BE3"/>
    <w:rsid w:val="00D84065"/>
    <w:rsid w:val="00D85C71"/>
    <w:rsid w:val="00D85EF4"/>
    <w:rsid w:val="00D92013"/>
    <w:rsid w:val="00D95F5A"/>
    <w:rsid w:val="00DA1087"/>
    <w:rsid w:val="00DA17EB"/>
    <w:rsid w:val="00DA76EC"/>
    <w:rsid w:val="00DA7BCC"/>
    <w:rsid w:val="00DB2F86"/>
    <w:rsid w:val="00DC19BE"/>
    <w:rsid w:val="00DC1BD0"/>
    <w:rsid w:val="00DC4D12"/>
    <w:rsid w:val="00DC5147"/>
    <w:rsid w:val="00DC67B3"/>
    <w:rsid w:val="00DC7DCA"/>
    <w:rsid w:val="00DD24C9"/>
    <w:rsid w:val="00DD5A58"/>
    <w:rsid w:val="00DD69D0"/>
    <w:rsid w:val="00DD7085"/>
    <w:rsid w:val="00DE17BF"/>
    <w:rsid w:val="00DE1F21"/>
    <w:rsid w:val="00DE5111"/>
    <w:rsid w:val="00DF4CA4"/>
    <w:rsid w:val="00DF57A8"/>
    <w:rsid w:val="00DF5B2B"/>
    <w:rsid w:val="00DF6FFD"/>
    <w:rsid w:val="00DF75D0"/>
    <w:rsid w:val="00E00D54"/>
    <w:rsid w:val="00E02A1C"/>
    <w:rsid w:val="00E036B1"/>
    <w:rsid w:val="00E03A85"/>
    <w:rsid w:val="00E05DF9"/>
    <w:rsid w:val="00E07B62"/>
    <w:rsid w:val="00E07EB5"/>
    <w:rsid w:val="00E1051A"/>
    <w:rsid w:val="00E1054A"/>
    <w:rsid w:val="00E125BA"/>
    <w:rsid w:val="00E160BD"/>
    <w:rsid w:val="00E17D45"/>
    <w:rsid w:val="00E203BC"/>
    <w:rsid w:val="00E407B0"/>
    <w:rsid w:val="00E43BCC"/>
    <w:rsid w:val="00E4435F"/>
    <w:rsid w:val="00E445CA"/>
    <w:rsid w:val="00E47489"/>
    <w:rsid w:val="00E47FB3"/>
    <w:rsid w:val="00E507ED"/>
    <w:rsid w:val="00E507F3"/>
    <w:rsid w:val="00E5335E"/>
    <w:rsid w:val="00E57D4E"/>
    <w:rsid w:val="00E67CD5"/>
    <w:rsid w:val="00E71B69"/>
    <w:rsid w:val="00E71DDF"/>
    <w:rsid w:val="00E72884"/>
    <w:rsid w:val="00E761ED"/>
    <w:rsid w:val="00E762CF"/>
    <w:rsid w:val="00E76742"/>
    <w:rsid w:val="00E778AB"/>
    <w:rsid w:val="00E81084"/>
    <w:rsid w:val="00E86415"/>
    <w:rsid w:val="00E913E8"/>
    <w:rsid w:val="00E929BE"/>
    <w:rsid w:val="00E95AC3"/>
    <w:rsid w:val="00EA004D"/>
    <w:rsid w:val="00EA1A16"/>
    <w:rsid w:val="00EA355D"/>
    <w:rsid w:val="00EA3BAC"/>
    <w:rsid w:val="00EA5D58"/>
    <w:rsid w:val="00EA6076"/>
    <w:rsid w:val="00EB19F3"/>
    <w:rsid w:val="00EB2FAB"/>
    <w:rsid w:val="00EC1C33"/>
    <w:rsid w:val="00EC5B22"/>
    <w:rsid w:val="00ED53F7"/>
    <w:rsid w:val="00ED705C"/>
    <w:rsid w:val="00ED749B"/>
    <w:rsid w:val="00EE3A01"/>
    <w:rsid w:val="00EE5550"/>
    <w:rsid w:val="00EE5CB0"/>
    <w:rsid w:val="00EF04C6"/>
    <w:rsid w:val="00EF04CB"/>
    <w:rsid w:val="00EF2DEF"/>
    <w:rsid w:val="00EF60F1"/>
    <w:rsid w:val="00EF7AC9"/>
    <w:rsid w:val="00F0495A"/>
    <w:rsid w:val="00F11087"/>
    <w:rsid w:val="00F122E9"/>
    <w:rsid w:val="00F13DAD"/>
    <w:rsid w:val="00F14EDC"/>
    <w:rsid w:val="00F23E35"/>
    <w:rsid w:val="00F2435C"/>
    <w:rsid w:val="00F24BCE"/>
    <w:rsid w:val="00F26CB3"/>
    <w:rsid w:val="00F277A3"/>
    <w:rsid w:val="00F279E4"/>
    <w:rsid w:val="00F310EA"/>
    <w:rsid w:val="00F34415"/>
    <w:rsid w:val="00F34963"/>
    <w:rsid w:val="00F36922"/>
    <w:rsid w:val="00F4097C"/>
    <w:rsid w:val="00F412EC"/>
    <w:rsid w:val="00F627EA"/>
    <w:rsid w:val="00F636C8"/>
    <w:rsid w:val="00F650A8"/>
    <w:rsid w:val="00F7050E"/>
    <w:rsid w:val="00F72112"/>
    <w:rsid w:val="00F72C77"/>
    <w:rsid w:val="00F762A4"/>
    <w:rsid w:val="00F76F99"/>
    <w:rsid w:val="00F77044"/>
    <w:rsid w:val="00F77D3A"/>
    <w:rsid w:val="00F80453"/>
    <w:rsid w:val="00F913B6"/>
    <w:rsid w:val="00F92BF3"/>
    <w:rsid w:val="00F942ED"/>
    <w:rsid w:val="00F952CB"/>
    <w:rsid w:val="00F95818"/>
    <w:rsid w:val="00F97063"/>
    <w:rsid w:val="00F97731"/>
    <w:rsid w:val="00F97924"/>
    <w:rsid w:val="00FA5667"/>
    <w:rsid w:val="00FB202A"/>
    <w:rsid w:val="00FB374A"/>
    <w:rsid w:val="00FB4051"/>
    <w:rsid w:val="00FB716D"/>
    <w:rsid w:val="00FC1F04"/>
    <w:rsid w:val="00FC4690"/>
    <w:rsid w:val="00FC4875"/>
    <w:rsid w:val="00FC504B"/>
    <w:rsid w:val="00FD28B3"/>
    <w:rsid w:val="00FD31DA"/>
    <w:rsid w:val="00FD450F"/>
    <w:rsid w:val="00FE14A5"/>
    <w:rsid w:val="00FE6652"/>
    <w:rsid w:val="00FE6F9D"/>
    <w:rsid w:val="00FF689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8ED5F"/>
  <w15:chartTrackingRefBased/>
  <w15:docId w15:val="{90418875-561F-B346-A1C3-774958CAFC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rFonts w:eastAsiaTheme="minorEastAsia"/>
    </w:rPr>
  </w:style>
  <w:style w:type="paragraph" w:styleId="Heading1">
    <w:name w:val="heading 1"/>
    <w:basedOn w:val="Normal"/>
    <w:next w:val="Normal"/>
    <w:link w:val="Heading1Char"/>
    <w:uiPriority w:val="9"/>
    <w:qFormat/>
    <w:rsid w:val="00D56F72"/>
    <w:pPr>
      <w:keepNext/>
      <w:keepLines/>
      <w:numPr>
        <w:numId w:val="4"/>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6F9D"/>
    <w:pPr>
      <w:keepNext/>
      <w:keepLines/>
      <w:numPr>
        <w:ilvl w:val="1"/>
        <w:numId w:val="4"/>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6F72"/>
    <w:pPr>
      <w:keepNext/>
      <w:keepLines/>
      <w:numPr>
        <w:ilvl w:val="2"/>
        <w:numId w:val="4"/>
      </w:numPr>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D24C9"/>
    <w:rPr>
      <w:rFonts w:eastAsiaTheme="minorEastAsia"/>
      <w:sz w:val="22"/>
      <w:szCs w:val="22"/>
      <w:lang w:val="en-US" w:eastAsia="zh-CN"/>
    </w:rPr>
  </w:style>
  <w:style w:type="character" w:customStyle="1" w:styleId="NoSpacingChar">
    <w:name w:val="No Spacing Char"/>
    <w:basedOn w:val="DefaultParagraphFont"/>
    <w:link w:val="NoSpacing"/>
    <w:uiPriority w:val="1"/>
    <w:rsid w:val="00DD24C9"/>
    <w:rPr>
      <w:rFonts w:eastAsiaTheme="minorEastAsia"/>
      <w:sz w:val="22"/>
      <w:szCs w:val="22"/>
      <w:lang w:val="en-US" w:eastAsia="zh-CN"/>
    </w:rPr>
  </w:style>
  <w:style w:type="character" w:styleId="Hyperlink">
    <w:name w:val="Hyperlink"/>
    <w:basedOn w:val="DefaultParagraphFont"/>
    <w:uiPriority w:val="99"/>
    <w:unhideWhenUsed/>
    <w:rsid w:val="00DD24C9"/>
    <w:rPr>
      <w:color w:val="0563C1" w:themeColor="hyperlink"/>
      <w:u w:val="single"/>
    </w:rPr>
  </w:style>
  <w:style w:type="character" w:styleId="UnresolvedMention">
    <w:name w:val="Unresolved Mention"/>
    <w:basedOn w:val="DefaultParagraphFont"/>
    <w:uiPriority w:val="99"/>
    <w:semiHidden/>
    <w:unhideWhenUsed/>
    <w:rsid w:val="00DD24C9"/>
    <w:rPr>
      <w:color w:val="605E5C"/>
      <w:shd w:val="clear" w:color="auto" w:fill="E1DFDD"/>
    </w:rPr>
  </w:style>
  <w:style w:type="character" w:customStyle="1" w:styleId="Heading1Char">
    <w:name w:val="Heading 1 Char"/>
    <w:basedOn w:val="DefaultParagraphFont"/>
    <w:link w:val="Heading1"/>
    <w:uiPriority w:val="9"/>
    <w:rsid w:val="00A424A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424A4"/>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A424A4"/>
    <w:pPr>
      <w:spacing w:before="120"/>
    </w:pPr>
    <w:rPr>
      <w:b/>
      <w:bCs/>
      <w:i/>
      <w:iCs/>
    </w:rPr>
  </w:style>
  <w:style w:type="paragraph" w:styleId="TOC2">
    <w:name w:val="toc 2"/>
    <w:basedOn w:val="Normal"/>
    <w:next w:val="Normal"/>
    <w:autoRedefine/>
    <w:uiPriority w:val="39"/>
    <w:unhideWhenUsed/>
    <w:rsid w:val="00A424A4"/>
    <w:pPr>
      <w:spacing w:before="120"/>
      <w:ind w:left="240"/>
    </w:pPr>
    <w:rPr>
      <w:b/>
      <w:bCs/>
      <w:sz w:val="22"/>
      <w:szCs w:val="22"/>
    </w:rPr>
  </w:style>
  <w:style w:type="paragraph" w:styleId="TOC3">
    <w:name w:val="toc 3"/>
    <w:basedOn w:val="Normal"/>
    <w:next w:val="Normal"/>
    <w:autoRedefine/>
    <w:uiPriority w:val="39"/>
    <w:unhideWhenUsed/>
    <w:rsid w:val="00A424A4"/>
    <w:pPr>
      <w:ind w:left="480"/>
    </w:pPr>
    <w:rPr>
      <w:sz w:val="20"/>
      <w:szCs w:val="20"/>
    </w:rPr>
  </w:style>
  <w:style w:type="paragraph" w:styleId="TOC4">
    <w:name w:val="toc 4"/>
    <w:basedOn w:val="Normal"/>
    <w:next w:val="Normal"/>
    <w:autoRedefine/>
    <w:uiPriority w:val="39"/>
    <w:unhideWhenUsed/>
    <w:rsid w:val="00A424A4"/>
    <w:pPr>
      <w:ind w:left="720"/>
    </w:pPr>
    <w:rPr>
      <w:sz w:val="20"/>
      <w:szCs w:val="20"/>
    </w:rPr>
  </w:style>
  <w:style w:type="paragraph" w:styleId="TOC5">
    <w:name w:val="toc 5"/>
    <w:basedOn w:val="Normal"/>
    <w:next w:val="Normal"/>
    <w:autoRedefine/>
    <w:uiPriority w:val="39"/>
    <w:unhideWhenUsed/>
    <w:rsid w:val="00A424A4"/>
    <w:pPr>
      <w:ind w:left="960"/>
    </w:pPr>
    <w:rPr>
      <w:sz w:val="20"/>
      <w:szCs w:val="20"/>
    </w:rPr>
  </w:style>
  <w:style w:type="paragraph" w:styleId="TOC6">
    <w:name w:val="toc 6"/>
    <w:basedOn w:val="Normal"/>
    <w:next w:val="Normal"/>
    <w:autoRedefine/>
    <w:uiPriority w:val="39"/>
    <w:unhideWhenUsed/>
    <w:rsid w:val="00A424A4"/>
    <w:pPr>
      <w:ind w:left="1200"/>
    </w:pPr>
    <w:rPr>
      <w:sz w:val="20"/>
      <w:szCs w:val="20"/>
    </w:rPr>
  </w:style>
  <w:style w:type="paragraph" w:styleId="TOC7">
    <w:name w:val="toc 7"/>
    <w:basedOn w:val="Normal"/>
    <w:next w:val="Normal"/>
    <w:autoRedefine/>
    <w:uiPriority w:val="39"/>
    <w:unhideWhenUsed/>
    <w:rsid w:val="00A424A4"/>
    <w:pPr>
      <w:ind w:left="1440"/>
    </w:pPr>
    <w:rPr>
      <w:sz w:val="20"/>
      <w:szCs w:val="20"/>
    </w:rPr>
  </w:style>
  <w:style w:type="paragraph" w:styleId="TOC8">
    <w:name w:val="toc 8"/>
    <w:basedOn w:val="Normal"/>
    <w:next w:val="Normal"/>
    <w:autoRedefine/>
    <w:uiPriority w:val="39"/>
    <w:unhideWhenUsed/>
    <w:rsid w:val="00A424A4"/>
    <w:pPr>
      <w:ind w:left="1680"/>
    </w:pPr>
    <w:rPr>
      <w:sz w:val="20"/>
      <w:szCs w:val="20"/>
    </w:rPr>
  </w:style>
  <w:style w:type="paragraph" w:styleId="TOC9">
    <w:name w:val="toc 9"/>
    <w:basedOn w:val="Normal"/>
    <w:next w:val="Normal"/>
    <w:autoRedefine/>
    <w:uiPriority w:val="39"/>
    <w:unhideWhenUsed/>
    <w:rsid w:val="00A424A4"/>
    <w:pPr>
      <w:ind w:left="1920"/>
    </w:pPr>
    <w:rPr>
      <w:sz w:val="20"/>
      <w:szCs w:val="20"/>
    </w:rPr>
  </w:style>
  <w:style w:type="character" w:customStyle="1" w:styleId="Heading2Char">
    <w:name w:val="Heading 2 Char"/>
    <w:basedOn w:val="DefaultParagraphFont"/>
    <w:link w:val="Heading2"/>
    <w:uiPriority w:val="9"/>
    <w:rsid w:val="00FE6F9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4142DB"/>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4C2BA1"/>
    <w:pPr>
      <w:spacing w:after="200"/>
    </w:pPr>
    <w:rPr>
      <w:i/>
      <w:iCs/>
      <w:color w:val="44546A" w:themeColor="text2"/>
      <w:sz w:val="18"/>
      <w:szCs w:val="18"/>
    </w:rPr>
  </w:style>
  <w:style w:type="paragraph" w:styleId="FootnoteText">
    <w:name w:val="footnote text"/>
    <w:basedOn w:val="Normal"/>
    <w:link w:val="FootnoteTextChar"/>
    <w:uiPriority w:val="99"/>
    <w:semiHidden/>
    <w:unhideWhenUsed/>
    <w:rsid w:val="00540C85"/>
    <w:rPr>
      <w:sz w:val="20"/>
      <w:szCs w:val="20"/>
    </w:rPr>
  </w:style>
  <w:style w:type="character" w:customStyle="1" w:styleId="FootnoteTextChar">
    <w:name w:val="Footnote Text Char"/>
    <w:basedOn w:val="DefaultParagraphFont"/>
    <w:link w:val="FootnoteText"/>
    <w:uiPriority w:val="99"/>
    <w:semiHidden/>
    <w:rsid w:val="00540C85"/>
    <w:rPr>
      <w:sz w:val="20"/>
      <w:szCs w:val="20"/>
    </w:rPr>
  </w:style>
  <w:style w:type="character" w:styleId="FootnoteReference">
    <w:name w:val="footnote reference"/>
    <w:basedOn w:val="DefaultParagraphFont"/>
    <w:uiPriority w:val="99"/>
    <w:semiHidden/>
    <w:unhideWhenUsed/>
    <w:rsid w:val="00540C85"/>
    <w:rPr>
      <w:vertAlign w:val="superscript"/>
    </w:rPr>
  </w:style>
  <w:style w:type="table" w:styleId="TableGrid">
    <w:name w:val="Table Grid"/>
    <w:basedOn w:val="TableNormal"/>
    <w:uiPriority w:val="39"/>
    <w:rsid w:val="00BA2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5B380A"/>
    <w:pPr>
      <w:ind w:left="720"/>
      <w:contextualSpacing/>
    </w:pPr>
  </w:style>
  <w:style w:type="paragraph" w:styleId="HTMLPreformatted">
    <w:name w:val="HTML Preformatted"/>
    <w:basedOn w:val="Normal"/>
    <w:link w:val="HTMLPreformattedChar"/>
    <w:uiPriority w:val="99"/>
    <w:semiHidden/>
    <w:unhideWhenUsed/>
    <w:rsid w:val="005131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513162"/>
    <w:rPr>
      <w:rFonts w:ascii="Courier New" w:eastAsia="Times New Roman" w:hAnsi="Courier New" w:cs="Courier New"/>
      <w:sz w:val="20"/>
      <w:szCs w:val="20"/>
    </w:rPr>
  </w:style>
  <w:style w:type="paragraph" w:styleId="TableofFigures">
    <w:name w:val="table of figures"/>
    <w:basedOn w:val="Normal"/>
    <w:next w:val="Normal"/>
    <w:uiPriority w:val="99"/>
    <w:unhideWhenUsed/>
    <w:rsid w:val="00C068B4"/>
  </w:style>
  <w:style w:type="paragraph" w:styleId="Footer">
    <w:name w:val="footer"/>
    <w:basedOn w:val="Normal"/>
    <w:link w:val="FooterChar"/>
    <w:uiPriority w:val="99"/>
    <w:unhideWhenUsed/>
    <w:rsid w:val="00543B3E"/>
    <w:pPr>
      <w:tabs>
        <w:tab w:val="center" w:pos="4513"/>
        <w:tab w:val="right" w:pos="9026"/>
      </w:tabs>
    </w:pPr>
  </w:style>
  <w:style w:type="character" w:customStyle="1" w:styleId="FooterChar">
    <w:name w:val="Footer Char"/>
    <w:basedOn w:val="DefaultParagraphFont"/>
    <w:link w:val="Footer"/>
    <w:uiPriority w:val="99"/>
    <w:rsid w:val="00543B3E"/>
    <w:rPr>
      <w:rFonts w:eastAsiaTheme="minorEastAsia"/>
    </w:rPr>
  </w:style>
  <w:style w:type="character" w:styleId="PageNumber">
    <w:name w:val="page number"/>
    <w:basedOn w:val="DefaultParagraphFont"/>
    <w:uiPriority w:val="99"/>
    <w:semiHidden/>
    <w:unhideWhenUsed/>
    <w:rsid w:val="00543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014565">
      <w:bodyDiv w:val="1"/>
      <w:marLeft w:val="0"/>
      <w:marRight w:val="0"/>
      <w:marTop w:val="0"/>
      <w:marBottom w:val="0"/>
      <w:divBdr>
        <w:top w:val="none" w:sz="0" w:space="0" w:color="auto"/>
        <w:left w:val="none" w:sz="0" w:space="0" w:color="auto"/>
        <w:bottom w:val="none" w:sz="0" w:space="0" w:color="auto"/>
        <w:right w:val="none" w:sz="0" w:space="0" w:color="auto"/>
      </w:divBdr>
    </w:div>
    <w:div w:id="47581181">
      <w:bodyDiv w:val="1"/>
      <w:marLeft w:val="0"/>
      <w:marRight w:val="0"/>
      <w:marTop w:val="0"/>
      <w:marBottom w:val="0"/>
      <w:divBdr>
        <w:top w:val="none" w:sz="0" w:space="0" w:color="auto"/>
        <w:left w:val="none" w:sz="0" w:space="0" w:color="auto"/>
        <w:bottom w:val="none" w:sz="0" w:space="0" w:color="auto"/>
        <w:right w:val="none" w:sz="0" w:space="0" w:color="auto"/>
      </w:divBdr>
    </w:div>
    <w:div w:id="112409166">
      <w:bodyDiv w:val="1"/>
      <w:marLeft w:val="0"/>
      <w:marRight w:val="0"/>
      <w:marTop w:val="0"/>
      <w:marBottom w:val="0"/>
      <w:divBdr>
        <w:top w:val="none" w:sz="0" w:space="0" w:color="auto"/>
        <w:left w:val="none" w:sz="0" w:space="0" w:color="auto"/>
        <w:bottom w:val="none" w:sz="0" w:space="0" w:color="auto"/>
        <w:right w:val="none" w:sz="0" w:space="0" w:color="auto"/>
      </w:divBdr>
    </w:div>
    <w:div w:id="134416561">
      <w:bodyDiv w:val="1"/>
      <w:marLeft w:val="0"/>
      <w:marRight w:val="0"/>
      <w:marTop w:val="0"/>
      <w:marBottom w:val="0"/>
      <w:divBdr>
        <w:top w:val="none" w:sz="0" w:space="0" w:color="auto"/>
        <w:left w:val="none" w:sz="0" w:space="0" w:color="auto"/>
        <w:bottom w:val="none" w:sz="0" w:space="0" w:color="auto"/>
        <w:right w:val="none" w:sz="0" w:space="0" w:color="auto"/>
      </w:divBdr>
    </w:div>
    <w:div w:id="139998685">
      <w:bodyDiv w:val="1"/>
      <w:marLeft w:val="0"/>
      <w:marRight w:val="0"/>
      <w:marTop w:val="0"/>
      <w:marBottom w:val="0"/>
      <w:divBdr>
        <w:top w:val="none" w:sz="0" w:space="0" w:color="auto"/>
        <w:left w:val="none" w:sz="0" w:space="0" w:color="auto"/>
        <w:bottom w:val="none" w:sz="0" w:space="0" w:color="auto"/>
        <w:right w:val="none" w:sz="0" w:space="0" w:color="auto"/>
      </w:divBdr>
    </w:div>
    <w:div w:id="315769505">
      <w:bodyDiv w:val="1"/>
      <w:marLeft w:val="0"/>
      <w:marRight w:val="0"/>
      <w:marTop w:val="0"/>
      <w:marBottom w:val="0"/>
      <w:divBdr>
        <w:top w:val="none" w:sz="0" w:space="0" w:color="auto"/>
        <w:left w:val="none" w:sz="0" w:space="0" w:color="auto"/>
        <w:bottom w:val="none" w:sz="0" w:space="0" w:color="auto"/>
        <w:right w:val="none" w:sz="0" w:space="0" w:color="auto"/>
      </w:divBdr>
    </w:div>
    <w:div w:id="342321232">
      <w:bodyDiv w:val="1"/>
      <w:marLeft w:val="0"/>
      <w:marRight w:val="0"/>
      <w:marTop w:val="0"/>
      <w:marBottom w:val="0"/>
      <w:divBdr>
        <w:top w:val="none" w:sz="0" w:space="0" w:color="auto"/>
        <w:left w:val="none" w:sz="0" w:space="0" w:color="auto"/>
        <w:bottom w:val="none" w:sz="0" w:space="0" w:color="auto"/>
        <w:right w:val="none" w:sz="0" w:space="0" w:color="auto"/>
      </w:divBdr>
    </w:div>
    <w:div w:id="409472972">
      <w:bodyDiv w:val="1"/>
      <w:marLeft w:val="0"/>
      <w:marRight w:val="0"/>
      <w:marTop w:val="0"/>
      <w:marBottom w:val="0"/>
      <w:divBdr>
        <w:top w:val="none" w:sz="0" w:space="0" w:color="auto"/>
        <w:left w:val="none" w:sz="0" w:space="0" w:color="auto"/>
        <w:bottom w:val="none" w:sz="0" w:space="0" w:color="auto"/>
        <w:right w:val="none" w:sz="0" w:space="0" w:color="auto"/>
      </w:divBdr>
    </w:div>
    <w:div w:id="423384735">
      <w:bodyDiv w:val="1"/>
      <w:marLeft w:val="0"/>
      <w:marRight w:val="0"/>
      <w:marTop w:val="0"/>
      <w:marBottom w:val="0"/>
      <w:divBdr>
        <w:top w:val="none" w:sz="0" w:space="0" w:color="auto"/>
        <w:left w:val="none" w:sz="0" w:space="0" w:color="auto"/>
        <w:bottom w:val="none" w:sz="0" w:space="0" w:color="auto"/>
        <w:right w:val="none" w:sz="0" w:space="0" w:color="auto"/>
      </w:divBdr>
    </w:div>
    <w:div w:id="573391592">
      <w:bodyDiv w:val="1"/>
      <w:marLeft w:val="0"/>
      <w:marRight w:val="0"/>
      <w:marTop w:val="0"/>
      <w:marBottom w:val="0"/>
      <w:divBdr>
        <w:top w:val="none" w:sz="0" w:space="0" w:color="auto"/>
        <w:left w:val="none" w:sz="0" w:space="0" w:color="auto"/>
        <w:bottom w:val="none" w:sz="0" w:space="0" w:color="auto"/>
        <w:right w:val="none" w:sz="0" w:space="0" w:color="auto"/>
      </w:divBdr>
    </w:div>
    <w:div w:id="589587378">
      <w:bodyDiv w:val="1"/>
      <w:marLeft w:val="0"/>
      <w:marRight w:val="0"/>
      <w:marTop w:val="0"/>
      <w:marBottom w:val="0"/>
      <w:divBdr>
        <w:top w:val="none" w:sz="0" w:space="0" w:color="auto"/>
        <w:left w:val="none" w:sz="0" w:space="0" w:color="auto"/>
        <w:bottom w:val="none" w:sz="0" w:space="0" w:color="auto"/>
        <w:right w:val="none" w:sz="0" w:space="0" w:color="auto"/>
      </w:divBdr>
    </w:div>
    <w:div w:id="632372528">
      <w:bodyDiv w:val="1"/>
      <w:marLeft w:val="0"/>
      <w:marRight w:val="0"/>
      <w:marTop w:val="0"/>
      <w:marBottom w:val="0"/>
      <w:divBdr>
        <w:top w:val="none" w:sz="0" w:space="0" w:color="auto"/>
        <w:left w:val="none" w:sz="0" w:space="0" w:color="auto"/>
        <w:bottom w:val="none" w:sz="0" w:space="0" w:color="auto"/>
        <w:right w:val="none" w:sz="0" w:space="0" w:color="auto"/>
      </w:divBdr>
    </w:div>
    <w:div w:id="699282599">
      <w:bodyDiv w:val="1"/>
      <w:marLeft w:val="0"/>
      <w:marRight w:val="0"/>
      <w:marTop w:val="0"/>
      <w:marBottom w:val="0"/>
      <w:divBdr>
        <w:top w:val="none" w:sz="0" w:space="0" w:color="auto"/>
        <w:left w:val="none" w:sz="0" w:space="0" w:color="auto"/>
        <w:bottom w:val="none" w:sz="0" w:space="0" w:color="auto"/>
        <w:right w:val="none" w:sz="0" w:space="0" w:color="auto"/>
      </w:divBdr>
    </w:div>
    <w:div w:id="724959419">
      <w:bodyDiv w:val="1"/>
      <w:marLeft w:val="0"/>
      <w:marRight w:val="0"/>
      <w:marTop w:val="0"/>
      <w:marBottom w:val="0"/>
      <w:divBdr>
        <w:top w:val="none" w:sz="0" w:space="0" w:color="auto"/>
        <w:left w:val="none" w:sz="0" w:space="0" w:color="auto"/>
        <w:bottom w:val="none" w:sz="0" w:space="0" w:color="auto"/>
        <w:right w:val="none" w:sz="0" w:space="0" w:color="auto"/>
      </w:divBdr>
    </w:div>
    <w:div w:id="761144241">
      <w:bodyDiv w:val="1"/>
      <w:marLeft w:val="0"/>
      <w:marRight w:val="0"/>
      <w:marTop w:val="0"/>
      <w:marBottom w:val="0"/>
      <w:divBdr>
        <w:top w:val="none" w:sz="0" w:space="0" w:color="auto"/>
        <w:left w:val="none" w:sz="0" w:space="0" w:color="auto"/>
        <w:bottom w:val="none" w:sz="0" w:space="0" w:color="auto"/>
        <w:right w:val="none" w:sz="0" w:space="0" w:color="auto"/>
      </w:divBdr>
    </w:div>
    <w:div w:id="924456733">
      <w:bodyDiv w:val="1"/>
      <w:marLeft w:val="0"/>
      <w:marRight w:val="0"/>
      <w:marTop w:val="0"/>
      <w:marBottom w:val="0"/>
      <w:divBdr>
        <w:top w:val="none" w:sz="0" w:space="0" w:color="auto"/>
        <w:left w:val="none" w:sz="0" w:space="0" w:color="auto"/>
        <w:bottom w:val="none" w:sz="0" w:space="0" w:color="auto"/>
        <w:right w:val="none" w:sz="0" w:space="0" w:color="auto"/>
      </w:divBdr>
    </w:div>
    <w:div w:id="937450000">
      <w:bodyDiv w:val="1"/>
      <w:marLeft w:val="0"/>
      <w:marRight w:val="0"/>
      <w:marTop w:val="0"/>
      <w:marBottom w:val="0"/>
      <w:divBdr>
        <w:top w:val="none" w:sz="0" w:space="0" w:color="auto"/>
        <w:left w:val="none" w:sz="0" w:space="0" w:color="auto"/>
        <w:bottom w:val="none" w:sz="0" w:space="0" w:color="auto"/>
        <w:right w:val="none" w:sz="0" w:space="0" w:color="auto"/>
      </w:divBdr>
    </w:div>
    <w:div w:id="954559009">
      <w:bodyDiv w:val="1"/>
      <w:marLeft w:val="0"/>
      <w:marRight w:val="0"/>
      <w:marTop w:val="0"/>
      <w:marBottom w:val="0"/>
      <w:divBdr>
        <w:top w:val="none" w:sz="0" w:space="0" w:color="auto"/>
        <w:left w:val="none" w:sz="0" w:space="0" w:color="auto"/>
        <w:bottom w:val="none" w:sz="0" w:space="0" w:color="auto"/>
        <w:right w:val="none" w:sz="0" w:space="0" w:color="auto"/>
      </w:divBdr>
    </w:div>
    <w:div w:id="1095134592">
      <w:bodyDiv w:val="1"/>
      <w:marLeft w:val="0"/>
      <w:marRight w:val="0"/>
      <w:marTop w:val="0"/>
      <w:marBottom w:val="0"/>
      <w:divBdr>
        <w:top w:val="none" w:sz="0" w:space="0" w:color="auto"/>
        <w:left w:val="none" w:sz="0" w:space="0" w:color="auto"/>
        <w:bottom w:val="none" w:sz="0" w:space="0" w:color="auto"/>
        <w:right w:val="none" w:sz="0" w:space="0" w:color="auto"/>
      </w:divBdr>
    </w:div>
    <w:div w:id="1097943028">
      <w:bodyDiv w:val="1"/>
      <w:marLeft w:val="0"/>
      <w:marRight w:val="0"/>
      <w:marTop w:val="0"/>
      <w:marBottom w:val="0"/>
      <w:divBdr>
        <w:top w:val="none" w:sz="0" w:space="0" w:color="auto"/>
        <w:left w:val="none" w:sz="0" w:space="0" w:color="auto"/>
        <w:bottom w:val="none" w:sz="0" w:space="0" w:color="auto"/>
        <w:right w:val="none" w:sz="0" w:space="0" w:color="auto"/>
      </w:divBdr>
    </w:div>
    <w:div w:id="1105076546">
      <w:bodyDiv w:val="1"/>
      <w:marLeft w:val="0"/>
      <w:marRight w:val="0"/>
      <w:marTop w:val="0"/>
      <w:marBottom w:val="0"/>
      <w:divBdr>
        <w:top w:val="none" w:sz="0" w:space="0" w:color="auto"/>
        <w:left w:val="none" w:sz="0" w:space="0" w:color="auto"/>
        <w:bottom w:val="none" w:sz="0" w:space="0" w:color="auto"/>
        <w:right w:val="none" w:sz="0" w:space="0" w:color="auto"/>
      </w:divBdr>
    </w:div>
    <w:div w:id="1132946928">
      <w:bodyDiv w:val="1"/>
      <w:marLeft w:val="0"/>
      <w:marRight w:val="0"/>
      <w:marTop w:val="0"/>
      <w:marBottom w:val="0"/>
      <w:divBdr>
        <w:top w:val="none" w:sz="0" w:space="0" w:color="auto"/>
        <w:left w:val="none" w:sz="0" w:space="0" w:color="auto"/>
        <w:bottom w:val="none" w:sz="0" w:space="0" w:color="auto"/>
        <w:right w:val="none" w:sz="0" w:space="0" w:color="auto"/>
      </w:divBdr>
    </w:div>
    <w:div w:id="1169180306">
      <w:bodyDiv w:val="1"/>
      <w:marLeft w:val="0"/>
      <w:marRight w:val="0"/>
      <w:marTop w:val="0"/>
      <w:marBottom w:val="0"/>
      <w:divBdr>
        <w:top w:val="none" w:sz="0" w:space="0" w:color="auto"/>
        <w:left w:val="none" w:sz="0" w:space="0" w:color="auto"/>
        <w:bottom w:val="none" w:sz="0" w:space="0" w:color="auto"/>
        <w:right w:val="none" w:sz="0" w:space="0" w:color="auto"/>
      </w:divBdr>
    </w:div>
    <w:div w:id="1196045949">
      <w:bodyDiv w:val="1"/>
      <w:marLeft w:val="0"/>
      <w:marRight w:val="0"/>
      <w:marTop w:val="0"/>
      <w:marBottom w:val="0"/>
      <w:divBdr>
        <w:top w:val="none" w:sz="0" w:space="0" w:color="auto"/>
        <w:left w:val="none" w:sz="0" w:space="0" w:color="auto"/>
        <w:bottom w:val="none" w:sz="0" w:space="0" w:color="auto"/>
        <w:right w:val="none" w:sz="0" w:space="0" w:color="auto"/>
      </w:divBdr>
    </w:div>
    <w:div w:id="1209221045">
      <w:bodyDiv w:val="1"/>
      <w:marLeft w:val="0"/>
      <w:marRight w:val="0"/>
      <w:marTop w:val="0"/>
      <w:marBottom w:val="0"/>
      <w:divBdr>
        <w:top w:val="none" w:sz="0" w:space="0" w:color="auto"/>
        <w:left w:val="none" w:sz="0" w:space="0" w:color="auto"/>
        <w:bottom w:val="none" w:sz="0" w:space="0" w:color="auto"/>
        <w:right w:val="none" w:sz="0" w:space="0" w:color="auto"/>
      </w:divBdr>
    </w:div>
    <w:div w:id="1224371162">
      <w:bodyDiv w:val="1"/>
      <w:marLeft w:val="0"/>
      <w:marRight w:val="0"/>
      <w:marTop w:val="0"/>
      <w:marBottom w:val="0"/>
      <w:divBdr>
        <w:top w:val="none" w:sz="0" w:space="0" w:color="auto"/>
        <w:left w:val="none" w:sz="0" w:space="0" w:color="auto"/>
        <w:bottom w:val="none" w:sz="0" w:space="0" w:color="auto"/>
        <w:right w:val="none" w:sz="0" w:space="0" w:color="auto"/>
      </w:divBdr>
    </w:div>
    <w:div w:id="1245994339">
      <w:bodyDiv w:val="1"/>
      <w:marLeft w:val="0"/>
      <w:marRight w:val="0"/>
      <w:marTop w:val="0"/>
      <w:marBottom w:val="0"/>
      <w:divBdr>
        <w:top w:val="none" w:sz="0" w:space="0" w:color="auto"/>
        <w:left w:val="none" w:sz="0" w:space="0" w:color="auto"/>
        <w:bottom w:val="none" w:sz="0" w:space="0" w:color="auto"/>
        <w:right w:val="none" w:sz="0" w:space="0" w:color="auto"/>
      </w:divBdr>
    </w:div>
    <w:div w:id="1316488959">
      <w:bodyDiv w:val="1"/>
      <w:marLeft w:val="0"/>
      <w:marRight w:val="0"/>
      <w:marTop w:val="0"/>
      <w:marBottom w:val="0"/>
      <w:divBdr>
        <w:top w:val="none" w:sz="0" w:space="0" w:color="auto"/>
        <w:left w:val="none" w:sz="0" w:space="0" w:color="auto"/>
        <w:bottom w:val="none" w:sz="0" w:space="0" w:color="auto"/>
        <w:right w:val="none" w:sz="0" w:space="0" w:color="auto"/>
      </w:divBdr>
    </w:div>
    <w:div w:id="1506165103">
      <w:bodyDiv w:val="1"/>
      <w:marLeft w:val="0"/>
      <w:marRight w:val="0"/>
      <w:marTop w:val="0"/>
      <w:marBottom w:val="0"/>
      <w:divBdr>
        <w:top w:val="none" w:sz="0" w:space="0" w:color="auto"/>
        <w:left w:val="none" w:sz="0" w:space="0" w:color="auto"/>
        <w:bottom w:val="none" w:sz="0" w:space="0" w:color="auto"/>
        <w:right w:val="none" w:sz="0" w:space="0" w:color="auto"/>
      </w:divBdr>
    </w:div>
    <w:div w:id="1550604103">
      <w:bodyDiv w:val="1"/>
      <w:marLeft w:val="0"/>
      <w:marRight w:val="0"/>
      <w:marTop w:val="0"/>
      <w:marBottom w:val="0"/>
      <w:divBdr>
        <w:top w:val="none" w:sz="0" w:space="0" w:color="auto"/>
        <w:left w:val="none" w:sz="0" w:space="0" w:color="auto"/>
        <w:bottom w:val="none" w:sz="0" w:space="0" w:color="auto"/>
        <w:right w:val="none" w:sz="0" w:space="0" w:color="auto"/>
      </w:divBdr>
    </w:div>
    <w:div w:id="1655067227">
      <w:bodyDiv w:val="1"/>
      <w:marLeft w:val="0"/>
      <w:marRight w:val="0"/>
      <w:marTop w:val="0"/>
      <w:marBottom w:val="0"/>
      <w:divBdr>
        <w:top w:val="none" w:sz="0" w:space="0" w:color="auto"/>
        <w:left w:val="none" w:sz="0" w:space="0" w:color="auto"/>
        <w:bottom w:val="none" w:sz="0" w:space="0" w:color="auto"/>
        <w:right w:val="none" w:sz="0" w:space="0" w:color="auto"/>
      </w:divBdr>
    </w:div>
    <w:div w:id="1661303495">
      <w:bodyDiv w:val="1"/>
      <w:marLeft w:val="0"/>
      <w:marRight w:val="0"/>
      <w:marTop w:val="0"/>
      <w:marBottom w:val="0"/>
      <w:divBdr>
        <w:top w:val="none" w:sz="0" w:space="0" w:color="auto"/>
        <w:left w:val="none" w:sz="0" w:space="0" w:color="auto"/>
        <w:bottom w:val="none" w:sz="0" w:space="0" w:color="auto"/>
        <w:right w:val="none" w:sz="0" w:space="0" w:color="auto"/>
      </w:divBdr>
    </w:div>
    <w:div w:id="1904221362">
      <w:bodyDiv w:val="1"/>
      <w:marLeft w:val="0"/>
      <w:marRight w:val="0"/>
      <w:marTop w:val="0"/>
      <w:marBottom w:val="0"/>
      <w:divBdr>
        <w:top w:val="none" w:sz="0" w:space="0" w:color="auto"/>
        <w:left w:val="none" w:sz="0" w:space="0" w:color="auto"/>
        <w:bottom w:val="none" w:sz="0" w:space="0" w:color="auto"/>
        <w:right w:val="none" w:sz="0" w:space="0" w:color="auto"/>
      </w:divBdr>
    </w:div>
    <w:div w:id="2085298842">
      <w:bodyDiv w:val="1"/>
      <w:marLeft w:val="0"/>
      <w:marRight w:val="0"/>
      <w:marTop w:val="0"/>
      <w:marBottom w:val="0"/>
      <w:divBdr>
        <w:top w:val="none" w:sz="0" w:space="0" w:color="auto"/>
        <w:left w:val="none" w:sz="0" w:space="0" w:color="auto"/>
        <w:bottom w:val="none" w:sz="0" w:space="0" w:color="auto"/>
        <w:right w:val="none" w:sz="0" w:space="0" w:color="auto"/>
      </w:divBdr>
    </w:div>
    <w:div w:id="2094203056">
      <w:bodyDiv w:val="1"/>
      <w:marLeft w:val="0"/>
      <w:marRight w:val="0"/>
      <w:marTop w:val="0"/>
      <w:marBottom w:val="0"/>
      <w:divBdr>
        <w:top w:val="none" w:sz="0" w:space="0" w:color="auto"/>
        <w:left w:val="none" w:sz="0" w:space="0" w:color="auto"/>
        <w:bottom w:val="none" w:sz="0" w:space="0" w:color="auto"/>
        <w:right w:val="none" w:sz="0" w:space="0" w:color="auto"/>
      </w:divBdr>
    </w:div>
    <w:div w:id="2101900909">
      <w:bodyDiv w:val="1"/>
      <w:marLeft w:val="0"/>
      <w:marRight w:val="0"/>
      <w:marTop w:val="0"/>
      <w:marBottom w:val="0"/>
      <w:divBdr>
        <w:top w:val="none" w:sz="0" w:space="0" w:color="auto"/>
        <w:left w:val="none" w:sz="0" w:space="0" w:color="auto"/>
        <w:bottom w:val="none" w:sz="0" w:space="0" w:color="auto"/>
        <w:right w:val="none" w:sz="0" w:space="0" w:color="auto"/>
      </w:divBdr>
    </w:div>
    <w:div w:id="2117359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package" Target="embeddings/Microsoft_Word_Document1.docx"/><Relationship Id="rId26" Type="http://schemas.openxmlformats.org/officeDocument/2006/relationships/image" Target="media/image11.png"/><Relationship Id="rId39" Type="http://schemas.openxmlformats.org/officeDocument/2006/relationships/image" Target="media/image23.emf"/><Relationship Id="rId21" Type="http://schemas.openxmlformats.org/officeDocument/2006/relationships/image" Target="media/image8.emf"/><Relationship Id="rId34" Type="http://schemas.openxmlformats.org/officeDocument/2006/relationships/image" Target="media/image19.png"/><Relationship Id="rId42" Type="http://schemas.openxmlformats.org/officeDocument/2006/relationships/package" Target="embeddings/Microsoft_Word_Document7.docx"/><Relationship Id="rId47" Type="http://schemas.openxmlformats.org/officeDocument/2006/relationships/image" Target="media/image27.emf"/><Relationship Id="rId50" Type="http://schemas.openxmlformats.org/officeDocument/2006/relationships/package" Target="embeddings/Microsoft_Word_Document11.docx"/><Relationship Id="rId55" Type="http://schemas.openxmlformats.org/officeDocument/2006/relationships/image" Target="media/image3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4.png"/><Relationship Id="rId11" Type="http://schemas.openxmlformats.org/officeDocument/2006/relationships/image" Target="media/image2.emf"/><Relationship Id="rId24" Type="http://schemas.openxmlformats.org/officeDocument/2006/relationships/package" Target="embeddings/Microsoft_Word_Document4.docx"/><Relationship Id="rId32" Type="http://schemas.openxmlformats.org/officeDocument/2006/relationships/image" Target="media/image17.png"/><Relationship Id="rId37" Type="http://schemas.openxmlformats.org/officeDocument/2006/relationships/image" Target="media/image22.emf"/><Relationship Id="rId40" Type="http://schemas.openxmlformats.org/officeDocument/2006/relationships/package" Target="embeddings/Microsoft_Word_Document6.docx"/><Relationship Id="rId45" Type="http://schemas.openxmlformats.org/officeDocument/2006/relationships/image" Target="media/image26.emf"/><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hyperlink" Target="mailto:mralph02@dcs.bbk.ac.uk" TargetMode="External"/><Relationship Id="rId14" Type="http://schemas.openxmlformats.org/officeDocument/2006/relationships/image" Target="media/image4.emf"/><Relationship Id="rId22" Type="http://schemas.openxmlformats.org/officeDocument/2006/relationships/package" Target="embeddings/Microsoft_Word_Document3.docx"/><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5.emf"/><Relationship Id="rId48" Type="http://schemas.openxmlformats.org/officeDocument/2006/relationships/package" Target="embeddings/Microsoft_Word_Document10.docx"/><Relationship Id="rId56" Type="http://schemas.openxmlformats.org/officeDocument/2006/relationships/footer" Target="footer1.xml"/><Relationship Id="rId8" Type="http://schemas.openxmlformats.org/officeDocument/2006/relationships/hyperlink" Target="mailto:mralph02@dcs.bbk.ac.uk" TargetMode="External"/><Relationship Id="rId51" Type="http://schemas.openxmlformats.org/officeDocument/2006/relationships/image" Target="media/image29.png"/><Relationship Id="rId3" Type="http://schemas.openxmlformats.org/officeDocument/2006/relationships/styles" Target="styles.xml"/><Relationship Id="rId12" Type="http://schemas.openxmlformats.org/officeDocument/2006/relationships/oleObject" Target="embeddings/Microsoft_Word_97_-_2004_Document.doc"/><Relationship Id="rId17" Type="http://schemas.openxmlformats.org/officeDocument/2006/relationships/image" Target="media/image6.emf"/><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package" Target="embeddings/Microsoft_Word_Document5.docx"/><Relationship Id="rId46" Type="http://schemas.openxmlformats.org/officeDocument/2006/relationships/package" Target="embeddings/Microsoft_Word_Document9.docx"/><Relationship Id="rId59" Type="http://schemas.openxmlformats.org/officeDocument/2006/relationships/theme" Target="theme/theme1.xml"/><Relationship Id="rId20" Type="http://schemas.openxmlformats.org/officeDocument/2006/relationships/package" Target="embeddings/Microsoft_Word_Document2.docx"/><Relationship Id="rId41" Type="http://schemas.openxmlformats.org/officeDocument/2006/relationships/image" Target="media/image24.emf"/><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package" Target="embeddings/Microsoft_Word_Document.docx"/><Relationship Id="rId23" Type="http://schemas.openxmlformats.org/officeDocument/2006/relationships/image" Target="media/image9.emf"/><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28.emf"/><Relationship Id="rId57" Type="http://schemas.openxmlformats.org/officeDocument/2006/relationships/footer" Target="footer2.xml"/><Relationship Id="rId10" Type="http://schemas.openxmlformats.org/officeDocument/2006/relationships/image" Target="media/image1.png"/><Relationship Id="rId31" Type="http://schemas.openxmlformats.org/officeDocument/2006/relationships/image" Target="media/image16.png"/><Relationship Id="rId44" Type="http://schemas.openxmlformats.org/officeDocument/2006/relationships/package" Target="embeddings/Microsoft_Word_Document8.docx"/><Relationship Id="rId52" Type="http://schemas.openxmlformats.org/officeDocument/2006/relationships/chart" Target="charts/chart1.xml"/></Relationships>
</file>

<file path=word/_rels/footnotes.xml.rels><?xml version="1.0" encoding="UTF-8" standalone="yes"?>
<Relationships xmlns="http://schemas.openxmlformats.org/package/2006/relationships"><Relationship Id="rId8" Type="http://schemas.openxmlformats.org/officeDocument/2006/relationships/hyperlink" Target="http://www.pyinvoke.org/" TargetMode="External"/><Relationship Id="rId13" Type="http://schemas.openxmlformats.org/officeDocument/2006/relationships/hyperlink" Target="https://github.com/mozilla/bleach" TargetMode="External"/><Relationship Id="rId18" Type="http://schemas.openxmlformats.org/officeDocument/2006/relationships/hyperlink" Target="https://github.com/jmcgeheeiv/pyfakefs" TargetMode="External"/><Relationship Id="rId3" Type="http://schemas.openxmlformats.org/officeDocument/2006/relationships/hyperlink" Target="http://www.data.parliament.uk/dataset/12" TargetMode="External"/><Relationship Id="rId21" Type="http://schemas.openxmlformats.org/officeDocument/2006/relationships/hyperlink" Target="https://jqueryui.com/" TargetMode="External"/><Relationship Id="rId7" Type="http://schemas.openxmlformats.org/officeDocument/2006/relationships/hyperlink" Target="https://rdflib.github.io/sparqlwrapper/" TargetMode="External"/><Relationship Id="rId12" Type="http://schemas.openxmlformats.org/officeDocument/2006/relationships/hyperlink" Target="https://www.kaggle.com/new-york-city/nyc-baby-names" TargetMode="External"/><Relationship Id="rId17" Type="http://schemas.openxmlformats.org/officeDocument/2006/relationships/hyperlink" Target="https://github.com/nltk/nltk/pull/1864" TargetMode="External"/><Relationship Id="rId2" Type="http://schemas.openxmlformats.org/officeDocument/2006/relationships/hyperlink" Target="https://hansard.parliament.uk/" TargetMode="External"/><Relationship Id="rId16" Type="http://schemas.openxmlformats.org/officeDocument/2006/relationships/hyperlink" Target="https://github.com/nltk/nltk/issues/2076" TargetMode="External"/><Relationship Id="rId20" Type="http://schemas.openxmlformats.org/officeDocument/2006/relationships/hyperlink" Target="http://werkzeug.pocoo.org/" TargetMode="External"/><Relationship Id="rId1" Type="http://schemas.openxmlformats.org/officeDocument/2006/relationships/hyperlink" Target="https://github.com/0xnurl/keras_character_based_ner" TargetMode="External"/><Relationship Id="rId6" Type="http://schemas.openxmlformats.org/officeDocument/2006/relationships/hyperlink" Target="https://dbpedia.org/sparql" TargetMode="External"/><Relationship Id="rId11" Type="http://schemas.openxmlformats.org/officeDocument/2006/relationships/hyperlink" Target="http://pydoit.org/" TargetMode="External"/><Relationship Id="rId5" Type="http://schemas.openxmlformats.org/officeDocument/2006/relationships/hyperlink" Target="https://www.theyworkforyou.com/api/" TargetMode="External"/><Relationship Id="rId15" Type="http://schemas.openxmlformats.org/officeDocument/2006/relationships/hyperlink" Target="http://www.unicode.org/versions/Unicode11.0.0/" TargetMode="External"/><Relationship Id="rId10" Type="http://schemas.openxmlformats.org/officeDocument/2006/relationships/hyperlink" Target="https://github.com/seomoz/shovel" TargetMode="External"/><Relationship Id="rId19" Type="http://schemas.openxmlformats.org/officeDocument/2006/relationships/hyperlink" Target="http://jinja.pocoo.org/" TargetMode="External"/><Relationship Id="rId4" Type="http://schemas.openxmlformats.org/officeDocument/2006/relationships/hyperlink" Target="http://api.data.parliament.uk/" TargetMode="External"/><Relationship Id="rId9" Type="http://schemas.openxmlformats.org/officeDocument/2006/relationships/hyperlink" Target="https://readthedocs.org/projects/argh/" TargetMode="External"/><Relationship Id="rId14" Type="http://schemas.openxmlformats.org/officeDocument/2006/relationships/hyperlink" Target="https://lxml.de/api/lxml.etree-module.html"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mralph/bbk/masters_project/docs/plan-graphing.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Work Packages worked on by d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orkPackage numbe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1!$A$2:$A$29</c:f>
              <c:numCache>
                <c:formatCode>m/d/yy</c:formatCode>
                <c:ptCount val="28"/>
                <c:pt idx="0">
                  <c:v>43216</c:v>
                </c:pt>
                <c:pt idx="1">
                  <c:v>43288</c:v>
                </c:pt>
                <c:pt idx="2">
                  <c:v>43290</c:v>
                </c:pt>
                <c:pt idx="3">
                  <c:v>43292</c:v>
                </c:pt>
                <c:pt idx="4">
                  <c:v>43294</c:v>
                </c:pt>
                <c:pt idx="5">
                  <c:v>43298</c:v>
                </c:pt>
                <c:pt idx="6">
                  <c:v>43299</c:v>
                </c:pt>
                <c:pt idx="7">
                  <c:v>43300</c:v>
                </c:pt>
                <c:pt idx="8">
                  <c:v>43303</c:v>
                </c:pt>
                <c:pt idx="9">
                  <c:v>43304</c:v>
                </c:pt>
                <c:pt idx="10">
                  <c:v>43305</c:v>
                </c:pt>
                <c:pt idx="11">
                  <c:v>43306</c:v>
                </c:pt>
                <c:pt idx="12">
                  <c:v>43308</c:v>
                </c:pt>
                <c:pt idx="13">
                  <c:v>43309</c:v>
                </c:pt>
                <c:pt idx="14">
                  <c:v>43310</c:v>
                </c:pt>
                <c:pt idx="15">
                  <c:v>43311</c:v>
                </c:pt>
                <c:pt idx="16">
                  <c:v>43312</c:v>
                </c:pt>
                <c:pt idx="17">
                  <c:v>43313</c:v>
                </c:pt>
                <c:pt idx="18">
                  <c:v>43314</c:v>
                </c:pt>
                <c:pt idx="19">
                  <c:v>43315</c:v>
                </c:pt>
                <c:pt idx="20">
                  <c:v>43319</c:v>
                </c:pt>
                <c:pt idx="21">
                  <c:v>43321</c:v>
                </c:pt>
                <c:pt idx="22">
                  <c:v>43323</c:v>
                </c:pt>
                <c:pt idx="23">
                  <c:v>43329</c:v>
                </c:pt>
                <c:pt idx="24">
                  <c:v>43330</c:v>
                </c:pt>
                <c:pt idx="25">
                  <c:v>43331</c:v>
                </c:pt>
                <c:pt idx="26">
                  <c:v>43334</c:v>
                </c:pt>
                <c:pt idx="27">
                  <c:v>43335</c:v>
                </c:pt>
              </c:numCache>
            </c:numRef>
          </c:cat>
          <c:val>
            <c:numRef>
              <c:f>Sheet1!$B$2:$B$29</c:f>
              <c:numCache>
                <c:formatCode>General</c:formatCode>
                <c:ptCount val="28"/>
                <c:pt idx="0">
                  <c:v>1</c:v>
                </c:pt>
                <c:pt idx="1">
                  <c:v>2</c:v>
                </c:pt>
                <c:pt idx="2">
                  <c:v>1</c:v>
                </c:pt>
                <c:pt idx="3">
                  <c:v>1</c:v>
                </c:pt>
                <c:pt idx="4">
                  <c:v>2</c:v>
                </c:pt>
                <c:pt idx="5">
                  <c:v>1</c:v>
                </c:pt>
                <c:pt idx="6">
                  <c:v>1</c:v>
                </c:pt>
                <c:pt idx="7">
                  <c:v>1</c:v>
                </c:pt>
                <c:pt idx="8">
                  <c:v>1</c:v>
                </c:pt>
                <c:pt idx="9">
                  <c:v>1</c:v>
                </c:pt>
                <c:pt idx="10">
                  <c:v>2</c:v>
                </c:pt>
                <c:pt idx="11">
                  <c:v>2</c:v>
                </c:pt>
                <c:pt idx="12">
                  <c:v>2</c:v>
                </c:pt>
                <c:pt idx="13">
                  <c:v>2</c:v>
                </c:pt>
                <c:pt idx="14">
                  <c:v>2</c:v>
                </c:pt>
                <c:pt idx="15">
                  <c:v>2</c:v>
                </c:pt>
                <c:pt idx="16">
                  <c:v>2</c:v>
                </c:pt>
                <c:pt idx="17">
                  <c:v>2</c:v>
                </c:pt>
                <c:pt idx="18">
                  <c:v>2</c:v>
                </c:pt>
                <c:pt idx="19">
                  <c:v>2</c:v>
                </c:pt>
                <c:pt idx="20">
                  <c:v>2</c:v>
                </c:pt>
                <c:pt idx="21">
                  <c:v>2</c:v>
                </c:pt>
                <c:pt idx="22">
                  <c:v>2</c:v>
                </c:pt>
                <c:pt idx="23">
                  <c:v>6</c:v>
                </c:pt>
                <c:pt idx="24">
                  <c:v>5</c:v>
                </c:pt>
                <c:pt idx="25">
                  <c:v>2</c:v>
                </c:pt>
                <c:pt idx="26">
                  <c:v>5</c:v>
                </c:pt>
                <c:pt idx="27">
                  <c:v>6</c:v>
                </c:pt>
              </c:numCache>
            </c:numRef>
          </c:val>
          <c:smooth val="0"/>
          <c:extLst>
            <c:ext xmlns:c16="http://schemas.microsoft.com/office/drawing/2014/chart" uri="{C3380CC4-5D6E-409C-BE32-E72D297353CC}">
              <c16:uniqueId val="{00000000-4AD2-DD40-97C7-531677C09D53}"/>
            </c:ext>
          </c:extLst>
        </c:ser>
        <c:dLbls>
          <c:showLegendKey val="0"/>
          <c:showVal val="0"/>
          <c:showCatName val="0"/>
          <c:showSerName val="0"/>
          <c:showPercent val="0"/>
          <c:showBubbleSize val="0"/>
        </c:dLbls>
        <c:marker val="1"/>
        <c:smooth val="0"/>
        <c:axId val="1685204703"/>
        <c:axId val="1685206383"/>
      </c:lineChart>
      <c:dateAx>
        <c:axId val="1685204703"/>
        <c:scaling>
          <c:orientation val="minMax"/>
        </c:scaling>
        <c:delete val="0"/>
        <c:axPos val="b"/>
        <c:numFmt formatCode="m/d/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6383"/>
        <c:crosses val="autoZero"/>
        <c:auto val="1"/>
        <c:lblOffset val="100"/>
        <c:baseTimeUnit val="days"/>
      </c:dateAx>
      <c:valAx>
        <c:axId val="1685206383"/>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85204703"/>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AC70A9-39DC-8B4A-A550-D4BD65CE50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5</TotalTime>
  <Pages>109</Pages>
  <Words>29947</Words>
  <Characters>170702</Characters>
  <Application>Microsoft Office Word</Application>
  <DocSecurity>0</DocSecurity>
  <Lines>1422</Lines>
  <Paragraphs>400</Paragraphs>
  <ScaleCrop>false</ScaleCrop>
  <HeadingPairs>
    <vt:vector size="2" baseType="variant">
      <vt:variant>
        <vt:lpstr>Title</vt:lpstr>
      </vt:variant>
      <vt:variant>
        <vt:i4>1</vt:i4>
      </vt:variant>
    </vt:vector>
  </HeadingPairs>
  <TitlesOfParts>
    <vt:vector size="1" baseType="lpstr">
      <vt:lpstr>Samtla-Char-NER Report</vt:lpstr>
    </vt:vector>
  </TitlesOfParts>
  <Company/>
  <LinksUpToDate>false</LinksUpToDate>
  <CharactersWithSpaces>200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amtla-Char-NER Report</dc:title>
  <dc:subject>Implementation of Character-based Named Entity Recognition into the Samtla System</dc:subject>
  <dc:creator>Matthew Ralph</dc:creator>
  <cp:keywords/>
  <dc:description/>
  <cp:lastModifiedBy>Matthew Ralph</cp:lastModifiedBy>
  <cp:revision>776</cp:revision>
  <cp:lastPrinted>2018-08-23T12:13:00Z</cp:lastPrinted>
  <dcterms:created xsi:type="dcterms:W3CDTF">2018-07-11T07:25:00Z</dcterms:created>
  <dcterms:modified xsi:type="dcterms:W3CDTF">2018-09-04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0ebc2f-9e2d-3f7c-9371-5333457cc46e</vt:lpwstr>
  </property>
  <property fmtid="{D5CDD505-2E9C-101B-9397-08002B2CF9AE}" pid="24" name="Mendeley Citation Style_1">
    <vt:lpwstr>http://www.zotero.org/styles/harvard1</vt:lpwstr>
  </property>
</Properties>
</file>